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7B11B0" w14:textId="77777777" w:rsidR="00F73947" w:rsidRPr="00F73947" w:rsidRDefault="00F73947" w:rsidP="00F73947">
      <w:pPr>
        <w:spacing w:line="240" w:lineRule="auto"/>
        <w:contextualSpacing/>
        <w:jc w:val="center"/>
        <w:rPr>
          <w:rFonts w:ascii="Times New Roman" w:hAnsi="Times New Roman" w:cs="Times New Roman"/>
          <w:b/>
          <w:bCs/>
          <w:sz w:val="28"/>
          <w:szCs w:val="28"/>
          <w:lang w:val="en-US"/>
        </w:rPr>
      </w:pPr>
      <w:r w:rsidRPr="00F73947">
        <w:rPr>
          <w:rFonts w:ascii="Times New Roman" w:hAnsi="Times New Roman" w:cs="Times New Roman"/>
          <w:b/>
          <w:bCs/>
          <w:sz w:val="28"/>
          <w:szCs w:val="28"/>
          <w:lang w:val="en-US"/>
        </w:rPr>
        <w:t>The impact of food aid interventions on food insecurity, diet quality and mental health in households with children in high-income countries: A systematic review</w:t>
      </w:r>
    </w:p>
    <w:p w14:paraId="28627038" w14:textId="77777777" w:rsidR="00F73947" w:rsidRPr="00F73947" w:rsidRDefault="00F73947" w:rsidP="00F73947">
      <w:pPr>
        <w:spacing w:after="0" w:line="360" w:lineRule="auto"/>
        <w:rPr>
          <w:rFonts w:ascii="Times New Roman" w:hAnsi="Times New Roman" w:cs="Times New Roman"/>
          <w:sz w:val="24"/>
          <w:szCs w:val="24"/>
          <w:lang w:val="en-US"/>
        </w:rPr>
      </w:pPr>
    </w:p>
    <w:p w14:paraId="6377E1AB" w14:textId="77777777" w:rsidR="00F73947" w:rsidRPr="00F73947" w:rsidRDefault="00F73947" w:rsidP="00F73947">
      <w:pPr>
        <w:rPr>
          <w:rFonts w:ascii="Times New Roman" w:hAnsi="Times New Roman" w:cs="Times New Roman"/>
          <w:sz w:val="24"/>
          <w:szCs w:val="24"/>
          <w:lang w:val="en-US"/>
        </w:rPr>
      </w:pPr>
      <w:r w:rsidRPr="00F73947">
        <w:rPr>
          <w:rFonts w:ascii="Times New Roman" w:hAnsi="Times New Roman" w:cs="Times New Roman"/>
          <w:sz w:val="24"/>
          <w:szCs w:val="24"/>
          <w:lang w:val="en-US"/>
        </w:rPr>
        <w:t>Charlotte Stahacz</w:t>
      </w:r>
      <w:r w:rsidRPr="00F73947">
        <w:rPr>
          <w:rFonts w:ascii="Times New Roman" w:hAnsi="Times New Roman" w:cs="Times New Roman"/>
          <w:sz w:val="24"/>
          <w:szCs w:val="24"/>
          <w:vertAlign w:val="superscript"/>
          <w:lang w:val="en-US"/>
        </w:rPr>
        <w:t>1</w:t>
      </w:r>
      <w:r w:rsidRPr="00F73947">
        <w:rPr>
          <w:rFonts w:ascii="Times New Roman" w:hAnsi="Times New Roman" w:cs="Times New Roman"/>
          <w:sz w:val="24"/>
          <w:szCs w:val="24"/>
          <w:lang w:val="en-US"/>
        </w:rPr>
        <w:t>, Nisreen A Alwan</w:t>
      </w:r>
      <w:r w:rsidRPr="00F73947">
        <w:rPr>
          <w:rFonts w:ascii="Times New Roman" w:hAnsi="Times New Roman" w:cs="Times New Roman"/>
          <w:sz w:val="24"/>
          <w:szCs w:val="24"/>
          <w:vertAlign w:val="superscript"/>
          <w:lang w:val="en-US"/>
        </w:rPr>
        <w:t>1,2,3</w:t>
      </w:r>
      <w:r w:rsidRPr="00F73947">
        <w:rPr>
          <w:rFonts w:ascii="Times New Roman" w:hAnsi="Times New Roman" w:cs="Times New Roman"/>
          <w:sz w:val="24"/>
          <w:szCs w:val="24"/>
          <w:lang w:val="en-US"/>
        </w:rPr>
        <w:t>, Elizabeth Taylor</w:t>
      </w:r>
      <w:r w:rsidRPr="00F73947">
        <w:rPr>
          <w:rFonts w:ascii="Times New Roman" w:hAnsi="Times New Roman" w:cs="Times New Roman"/>
          <w:sz w:val="24"/>
          <w:szCs w:val="24"/>
          <w:vertAlign w:val="superscript"/>
          <w:lang w:val="en-US"/>
        </w:rPr>
        <w:t>2,4</w:t>
      </w:r>
      <w:r w:rsidRPr="00F73947">
        <w:rPr>
          <w:rFonts w:ascii="Times New Roman" w:hAnsi="Times New Roman" w:cs="Times New Roman"/>
          <w:sz w:val="24"/>
          <w:szCs w:val="24"/>
          <w:lang w:val="en-US"/>
        </w:rPr>
        <w:t>, Dianna Smith</w:t>
      </w:r>
      <w:r w:rsidRPr="00F73947">
        <w:rPr>
          <w:rFonts w:ascii="Times New Roman" w:hAnsi="Times New Roman" w:cs="Times New Roman"/>
          <w:sz w:val="24"/>
          <w:szCs w:val="24"/>
          <w:vertAlign w:val="superscript"/>
          <w:lang w:val="en-US"/>
        </w:rPr>
        <w:t>2,4</w:t>
      </w:r>
      <w:r w:rsidRPr="00F73947">
        <w:rPr>
          <w:rFonts w:ascii="Times New Roman" w:hAnsi="Times New Roman" w:cs="Times New Roman"/>
          <w:sz w:val="24"/>
          <w:szCs w:val="24"/>
          <w:lang w:val="en-US"/>
        </w:rPr>
        <w:t>, Nida Ziauddeen</w:t>
      </w:r>
      <w:r w:rsidRPr="00F73947">
        <w:rPr>
          <w:rFonts w:ascii="Times New Roman" w:hAnsi="Times New Roman" w:cs="Times New Roman"/>
          <w:sz w:val="24"/>
          <w:szCs w:val="24"/>
          <w:vertAlign w:val="superscript"/>
          <w:lang w:val="en-US"/>
        </w:rPr>
        <w:t>1,2</w:t>
      </w:r>
    </w:p>
    <w:p w14:paraId="09194859" w14:textId="77777777" w:rsidR="00F73947" w:rsidRPr="00F73947" w:rsidRDefault="00F73947" w:rsidP="00F73947">
      <w:pPr>
        <w:rPr>
          <w:rFonts w:ascii="Times New Roman" w:hAnsi="Times New Roman" w:cs="Times New Roman"/>
          <w:sz w:val="24"/>
          <w:szCs w:val="24"/>
          <w:lang w:val="en-US"/>
        </w:rPr>
      </w:pPr>
      <w:r w:rsidRPr="00F73947">
        <w:rPr>
          <w:rFonts w:ascii="Times New Roman" w:hAnsi="Times New Roman" w:cs="Times New Roman"/>
          <w:sz w:val="24"/>
          <w:szCs w:val="24"/>
          <w:lang w:val="en-US"/>
        </w:rPr>
        <w:t xml:space="preserve">1 School of Primary Care, Population Sciences and Medical Education, Faculty of Medicine, University of Southampton, Southampton, UK </w:t>
      </w:r>
    </w:p>
    <w:p w14:paraId="29F92F09" w14:textId="77777777" w:rsidR="00F73947" w:rsidRPr="00F73947" w:rsidRDefault="00F73947" w:rsidP="00F73947">
      <w:pPr>
        <w:rPr>
          <w:rFonts w:ascii="Times New Roman" w:hAnsi="Times New Roman" w:cs="Times New Roman"/>
          <w:sz w:val="24"/>
          <w:szCs w:val="24"/>
          <w:lang w:val="en-US"/>
        </w:rPr>
      </w:pPr>
      <w:r w:rsidRPr="00F73947">
        <w:rPr>
          <w:rFonts w:ascii="Times New Roman" w:hAnsi="Times New Roman" w:cs="Times New Roman"/>
          <w:sz w:val="24"/>
          <w:szCs w:val="24"/>
          <w:lang w:val="en-US"/>
        </w:rPr>
        <w:t xml:space="preserve">2 NIHR Applied Research Collaboration Wessex, Southampton, UK </w:t>
      </w:r>
    </w:p>
    <w:p w14:paraId="578E48A8" w14:textId="77777777" w:rsidR="00F73947" w:rsidRPr="00F73947" w:rsidRDefault="00F73947" w:rsidP="00F73947">
      <w:pPr>
        <w:rPr>
          <w:rFonts w:ascii="Times New Roman" w:hAnsi="Times New Roman" w:cs="Times New Roman"/>
          <w:sz w:val="24"/>
          <w:szCs w:val="24"/>
          <w:lang w:val="en-US"/>
        </w:rPr>
      </w:pPr>
      <w:r w:rsidRPr="00F73947">
        <w:rPr>
          <w:rFonts w:ascii="Times New Roman" w:hAnsi="Times New Roman" w:cs="Times New Roman"/>
          <w:sz w:val="24"/>
          <w:szCs w:val="24"/>
          <w:lang w:val="en-US"/>
        </w:rPr>
        <w:t>3 NIHR Southampton Biomedical Research Centre, University of Southampton and University Hospital Southampton NHS Foundation Trust, Southampton, UK</w:t>
      </w:r>
    </w:p>
    <w:p w14:paraId="08862D73" w14:textId="77777777" w:rsidR="00F73947" w:rsidRPr="00F73947" w:rsidRDefault="00F73947" w:rsidP="00F73947">
      <w:pPr>
        <w:rPr>
          <w:rFonts w:ascii="Times New Roman" w:hAnsi="Times New Roman" w:cs="Times New Roman"/>
          <w:sz w:val="24"/>
          <w:szCs w:val="24"/>
          <w:lang w:val="en-US"/>
        </w:rPr>
      </w:pPr>
      <w:r w:rsidRPr="00F73947">
        <w:rPr>
          <w:rFonts w:ascii="Times New Roman" w:hAnsi="Times New Roman" w:cs="Times New Roman"/>
          <w:sz w:val="24"/>
          <w:szCs w:val="24"/>
          <w:lang w:val="en-US"/>
        </w:rPr>
        <w:t>4 School of Geography and Environmental Science, University of Southampton, Southampton, UK</w:t>
      </w:r>
    </w:p>
    <w:p w14:paraId="1E8A5525" w14:textId="77777777" w:rsidR="00F73947" w:rsidRPr="00F73947" w:rsidRDefault="00F73947" w:rsidP="00F73947">
      <w:pPr>
        <w:rPr>
          <w:rFonts w:ascii="Times New Roman" w:hAnsi="Times New Roman" w:cs="Times New Roman"/>
          <w:sz w:val="24"/>
          <w:szCs w:val="24"/>
          <w:lang w:val="en-US"/>
        </w:rPr>
      </w:pPr>
    </w:p>
    <w:p w14:paraId="3BF1210B" w14:textId="77777777" w:rsidR="00F73947" w:rsidRPr="00F73947" w:rsidRDefault="00F73947" w:rsidP="00F73947">
      <w:pPr>
        <w:spacing w:after="0" w:line="360" w:lineRule="auto"/>
        <w:rPr>
          <w:rFonts w:ascii="Times New Roman" w:hAnsi="Times New Roman" w:cs="Times New Roman"/>
          <w:sz w:val="24"/>
          <w:szCs w:val="24"/>
          <w:lang w:val="en-US"/>
        </w:rPr>
      </w:pPr>
    </w:p>
    <w:p w14:paraId="2C8D6A1B" w14:textId="77777777" w:rsidR="00F73947" w:rsidRPr="00F73947" w:rsidRDefault="00F73947" w:rsidP="00F73947">
      <w:pPr>
        <w:spacing w:after="0" w:line="360" w:lineRule="auto"/>
        <w:rPr>
          <w:rFonts w:ascii="Times New Roman" w:hAnsi="Times New Roman" w:cs="Times New Roman"/>
          <w:sz w:val="24"/>
          <w:szCs w:val="24"/>
          <w:lang w:val="en-US"/>
        </w:rPr>
      </w:pPr>
      <w:r w:rsidRPr="00F73947">
        <w:rPr>
          <w:rFonts w:ascii="Times New Roman" w:hAnsi="Times New Roman" w:cs="Times New Roman"/>
          <w:b/>
          <w:sz w:val="24"/>
          <w:szCs w:val="24"/>
          <w:lang w:val="en-US"/>
        </w:rPr>
        <w:t xml:space="preserve">Corresponding authors: </w:t>
      </w:r>
    </w:p>
    <w:p w14:paraId="482C4FBF" w14:textId="77777777" w:rsidR="00F73947" w:rsidRPr="00F73947" w:rsidRDefault="00F73947" w:rsidP="00F73947">
      <w:pPr>
        <w:spacing w:after="0" w:line="360" w:lineRule="auto"/>
        <w:rPr>
          <w:rFonts w:ascii="Times New Roman" w:hAnsi="Times New Roman" w:cs="Times New Roman"/>
          <w:bCs/>
          <w:sz w:val="24"/>
          <w:szCs w:val="24"/>
        </w:rPr>
      </w:pPr>
      <w:r w:rsidRPr="00F73947">
        <w:rPr>
          <w:rFonts w:ascii="Times New Roman" w:hAnsi="Times New Roman" w:cs="Times New Roman"/>
          <w:bCs/>
          <w:sz w:val="24"/>
          <w:szCs w:val="24"/>
        </w:rPr>
        <w:t xml:space="preserve">Charlotte Stahacz, cjs1g21@southamptonalumni.ac.uk, </w:t>
      </w:r>
      <w:r w:rsidRPr="00F73947">
        <w:rPr>
          <w:rFonts w:ascii="Times New Roman" w:hAnsi="Times New Roman" w:cs="Times New Roman"/>
          <w:bCs/>
          <w:color w:val="0563C1" w:themeColor="hyperlink"/>
          <w:sz w:val="24"/>
          <w:szCs w:val="24"/>
          <w:u w:val="single"/>
        </w:rPr>
        <w:t>cjs1g21@southamptonalumni.ac.uk</w:t>
      </w:r>
    </w:p>
    <w:p w14:paraId="66FC263B" w14:textId="77777777" w:rsidR="00F73947" w:rsidRPr="00F73947" w:rsidRDefault="00F73947" w:rsidP="00F73947">
      <w:pPr>
        <w:spacing w:after="0" w:line="360" w:lineRule="auto"/>
        <w:rPr>
          <w:rFonts w:ascii="Times New Roman" w:hAnsi="Times New Roman" w:cs="Times New Roman"/>
          <w:bCs/>
          <w:sz w:val="24"/>
          <w:szCs w:val="24"/>
        </w:rPr>
      </w:pPr>
      <w:r w:rsidRPr="00F73947">
        <w:rPr>
          <w:rFonts w:ascii="Times New Roman" w:hAnsi="Times New Roman" w:cs="Times New Roman"/>
          <w:bCs/>
          <w:sz w:val="24"/>
          <w:szCs w:val="24"/>
        </w:rPr>
        <w:t xml:space="preserve">Nida Ziauddeen, </w:t>
      </w:r>
      <w:r w:rsidRPr="00F73947">
        <w:rPr>
          <w:rFonts w:ascii="Times New Roman" w:hAnsi="Times New Roman" w:cs="Times New Roman"/>
          <w:color w:val="0563C1" w:themeColor="hyperlink"/>
          <w:szCs w:val="21"/>
          <w:u w:val="single"/>
        </w:rPr>
        <w:t>Nida.Ziauddeen@s</w:t>
      </w:r>
      <w:r w:rsidRPr="00F73947">
        <w:rPr>
          <w:rFonts w:ascii="Times New Roman" w:hAnsi="Times New Roman" w:cs="Times New Roman"/>
          <w:bCs/>
          <w:color w:val="0563C1" w:themeColor="hyperlink"/>
          <w:sz w:val="24"/>
          <w:szCs w:val="24"/>
          <w:u w:val="single"/>
        </w:rPr>
        <w:t>oton.ac.uk</w:t>
      </w:r>
    </w:p>
    <w:p w14:paraId="72538916" w14:textId="77777777" w:rsidR="00F73947" w:rsidRPr="00F73947" w:rsidRDefault="00F73947" w:rsidP="00F73947">
      <w:pPr>
        <w:spacing w:after="0" w:line="360" w:lineRule="auto"/>
        <w:rPr>
          <w:rFonts w:ascii="Times New Roman" w:hAnsi="Times New Roman" w:cs="Times New Roman"/>
          <w:bCs/>
          <w:sz w:val="24"/>
          <w:szCs w:val="24"/>
        </w:rPr>
      </w:pPr>
      <w:r w:rsidRPr="00F73947">
        <w:rPr>
          <w:rFonts w:ascii="Times New Roman" w:hAnsi="Times New Roman" w:cs="Times New Roman"/>
          <w:bCs/>
          <w:sz w:val="24"/>
          <w:szCs w:val="24"/>
        </w:rPr>
        <w:t xml:space="preserve">AC22, South Academic Block, Mailpoint 805, Southampton General Hospital, Tremona Road, Southampton, SO16 6YD </w:t>
      </w:r>
    </w:p>
    <w:p w14:paraId="09BF012A" w14:textId="77777777" w:rsidR="00F73947" w:rsidRPr="00F73947" w:rsidRDefault="00F73947" w:rsidP="00F73947">
      <w:pPr>
        <w:spacing w:after="0" w:line="360" w:lineRule="auto"/>
        <w:rPr>
          <w:rFonts w:ascii="Times New Roman" w:hAnsi="Times New Roman" w:cs="Times New Roman"/>
          <w:noProof/>
          <w:sz w:val="24"/>
          <w:szCs w:val="24"/>
        </w:rPr>
      </w:pPr>
    </w:p>
    <w:p w14:paraId="7F9C5895" w14:textId="77777777" w:rsidR="00F73947" w:rsidRPr="00F73947" w:rsidRDefault="00F73947" w:rsidP="00F73947">
      <w:pPr>
        <w:spacing w:after="0" w:line="360" w:lineRule="auto"/>
        <w:rPr>
          <w:rFonts w:ascii="Times New Roman" w:hAnsi="Times New Roman" w:cs="Times New Roman"/>
          <w:sz w:val="24"/>
          <w:szCs w:val="24"/>
          <w:lang w:val="en-US"/>
        </w:rPr>
      </w:pPr>
      <w:r w:rsidRPr="00F73947">
        <w:rPr>
          <w:rFonts w:ascii="Times New Roman" w:hAnsi="Times New Roman" w:cs="Times New Roman"/>
          <w:b/>
          <w:noProof/>
          <w:sz w:val="24"/>
          <w:szCs w:val="24"/>
          <w:lang w:val="en-US"/>
        </w:rPr>
        <w:t xml:space="preserve">Short title: </w:t>
      </w:r>
      <w:r w:rsidRPr="00F73947">
        <w:rPr>
          <w:rFonts w:ascii="Times New Roman" w:hAnsi="Times New Roman" w:cs="Times New Roman"/>
          <w:noProof/>
          <w:sz w:val="24"/>
          <w:szCs w:val="24"/>
          <w:lang w:val="en-US"/>
        </w:rPr>
        <w:t>Food aid interventions in households</w:t>
      </w:r>
    </w:p>
    <w:p w14:paraId="2BFF5267" w14:textId="77777777" w:rsidR="00F73947" w:rsidRPr="00F73947" w:rsidRDefault="00F73947" w:rsidP="00F73947">
      <w:pPr>
        <w:spacing w:after="0" w:line="360" w:lineRule="auto"/>
        <w:rPr>
          <w:rFonts w:ascii="Times New Roman" w:hAnsi="Times New Roman" w:cs="Times New Roman"/>
          <w:sz w:val="24"/>
          <w:szCs w:val="24"/>
          <w:lang w:val="en-US"/>
        </w:rPr>
      </w:pPr>
    </w:p>
    <w:p w14:paraId="7D090012" w14:textId="77777777" w:rsidR="00F73947" w:rsidRPr="00F73947" w:rsidRDefault="00F73947" w:rsidP="00F73947">
      <w:pPr>
        <w:spacing w:after="0" w:line="360" w:lineRule="auto"/>
        <w:rPr>
          <w:rFonts w:ascii="Times New Roman" w:hAnsi="Times New Roman" w:cs="Times New Roman"/>
          <w:b/>
          <w:bCs/>
          <w:sz w:val="24"/>
          <w:szCs w:val="24"/>
          <w:lang w:val="en"/>
        </w:rPr>
      </w:pPr>
      <w:r w:rsidRPr="00F73947">
        <w:rPr>
          <w:rFonts w:ascii="Times New Roman" w:hAnsi="Times New Roman" w:cs="Times New Roman"/>
          <w:b/>
          <w:bCs/>
          <w:sz w:val="24"/>
          <w:szCs w:val="24"/>
          <w:lang w:val="en"/>
        </w:rPr>
        <w:t xml:space="preserve">Acknowledgements: </w:t>
      </w:r>
      <w:r w:rsidRPr="00F73947">
        <w:rPr>
          <w:rFonts w:ascii="Times New Roman" w:hAnsi="Times New Roman" w:cs="Times New Roman"/>
          <w:sz w:val="24"/>
          <w:szCs w:val="24"/>
          <w:lang w:val="en"/>
        </w:rPr>
        <w:t>None</w:t>
      </w:r>
      <w:r w:rsidRPr="00F73947">
        <w:rPr>
          <w:rFonts w:ascii="Times New Roman" w:hAnsi="Times New Roman" w:cs="Times New Roman"/>
          <w:sz w:val="24"/>
          <w:szCs w:val="24"/>
          <w:lang w:val="en-US"/>
        </w:rPr>
        <w:t xml:space="preserve">. </w:t>
      </w:r>
    </w:p>
    <w:p w14:paraId="5D54BDC1" w14:textId="77777777" w:rsidR="00F73947" w:rsidRPr="00F73947" w:rsidRDefault="00F73947" w:rsidP="00F73947">
      <w:pPr>
        <w:spacing w:after="0" w:line="360" w:lineRule="auto"/>
        <w:rPr>
          <w:rFonts w:ascii="Times New Roman" w:hAnsi="Times New Roman" w:cs="Times New Roman"/>
          <w:b/>
          <w:bCs/>
          <w:sz w:val="24"/>
          <w:szCs w:val="24"/>
          <w:lang w:val="en"/>
        </w:rPr>
      </w:pPr>
    </w:p>
    <w:p w14:paraId="170081D6" w14:textId="77777777" w:rsidR="00F73947" w:rsidRPr="00F73947" w:rsidRDefault="00F73947" w:rsidP="00F73947">
      <w:pPr>
        <w:spacing w:line="480" w:lineRule="auto"/>
        <w:rPr>
          <w:rFonts w:ascii="Times New Roman" w:hAnsi="Times New Roman" w:cs="Times New Roman"/>
          <w:sz w:val="24"/>
          <w:szCs w:val="24"/>
          <w:lang w:val="en"/>
        </w:rPr>
      </w:pPr>
      <w:r w:rsidRPr="00F73947">
        <w:rPr>
          <w:rFonts w:ascii="Times New Roman" w:hAnsi="Times New Roman" w:cs="Times New Roman"/>
          <w:b/>
          <w:bCs/>
          <w:sz w:val="24"/>
          <w:szCs w:val="24"/>
          <w:lang w:val="en"/>
        </w:rPr>
        <w:t xml:space="preserve">Financial Support: </w:t>
      </w:r>
      <w:r w:rsidRPr="00F73947">
        <w:rPr>
          <w:lang w:val="en-US"/>
        </w:rPr>
        <w:t xml:space="preserve"> </w:t>
      </w:r>
      <w:r w:rsidRPr="00F73947">
        <w:rPr>
          <w:rFonts w:ascii="Times New Roman" w:hAnsi="Times New Roman" w:cs="Times New Roman"/>
          <w:sz w:val="24"/>
          <w:szCs w:val="24"/>
          <w:lang w:val="en"/>
        </w:rPr>
        <w:t xml:space="preserve">The Wessex DIET study which this review formed part of is supported by the NIHR Applied Research Collaboration Wessex.  The funder had no role in study design, data collection and analysis, decision to publish, or preparation of the manuscript. The views and opinions expressed in this protocol are those of the authors and do not necessarily reflect those of the NIHR or the Department of Health and Social Care. For the purpose of Open Access, the author has applied a Creative Commons Attribution (CC BY) </w:t>
      </w:r>
      <w:r w:rsidRPr="00F73947">
        <w:rPr>
          <w:rFonts w:ascii="Times New Roman" w:hAnsi="Times New Roman" w:cs="Times New Roman"/>
          <w:sz w:val="24"/>
          <w:szCs w:val="24"/>
        </w:rPr>
        <w:t>licence</w:t>
      </w:r>
      <w:r w:rsidRPr="00F73947">
        <w:rPr>
          <w:rFonts w:ascii="Times New Roman" w:hAnsi="Times New Roman" w:cs="Times New Roman"/>
          <w:sz w:val="24"/>
          <w:szCs w:val="24"/>
          <w:lang w:val="en"/>
        </w:rPr>
        <w:t xml:space="preserve"> to any Author Accepted Manuscript version arising.</w:t>
      </w:r>
    </w:p>
    <w:p w14:paraId="0981B7BA" w14:textId="77777777" w:rsidR="00F73947" w:rsidRPr="00F73947" w:rsidRDefault="00F73947" w:rsidP="00F73947">
      <w:pPr>
        <w:spacing w:line="480" w:lineRule="auto"/>
        <w:rPr>
          <w:rFonts w:eastAsia="Times New Roman" w:cstheme="minorHAnsi"/>
          <w:color w:val="333333"/>
          <w:lang w:val="en-US" w:eastAsia="en-GB"/>
        </w:rPr>
      </w:pPr>
    </w:p>
    <w:p w14:paraId="50720AE6" w14:textId="77777777" w:rsidR="00F73947" w:rsidRPr="00F73947" w:rsidRDefault="00F73947" w:rsidP="00F73947">
      <w:pPr>
        <w:spacing w:line="480" w:lineRule="auto"/>
        <w:rPr>
          <w:rFonts w:eastAsia="Times New Roman" w:cstheme="minorHAnsi"/>
          <w:color w:val="333333"/>
          <w:lang w:val="en-US" w:eastAsia="en-GB"/>
        </w:rPr>
      </w:pPr>
      <w:r w:rsidRPr="00F73947">
        <w:rPr>
          <w:rFonts w:ascii="Times New Roman" w:hAnsi="Times New Roman" w:cs="Times New Roman"/>
          <w:b/>
          <w:bCs/>
          <w:sz w:val="24"/>
          <w:szCs w:val="24"/>
          <w:lang w:val="en"/>
        </w:rPr>
        <w:t xml:space="preserve">Conflict of Interest:  </w:t>
      </w:r>
      <w:r w:rsidRPr="00F73947">
        <w:rPr>
          <w:rFonts w:ascii="Times New Roman" w:eastAsia="Times New Roman" w:hAnsi="Times New Roman" w:cs="Times New Roman"/>
          <w:sz w:val="24"/>
          <w:szCs w:val="24"/>
          <w:lang w:val="en"/>
        </w:rPr>
        <w:t>None.</w:t>
      </w:r>
    </w:p>
    <w:p w14:paraId="4218F977" w14:textId="77777777" w:rsidR="00F73947" w:rsidRPr="00F73947" w:rsidRDefault="00F73947" w:rsidP="00F73947">
      <w:pPr>
        <w:spacing w:after="0" w:line="360" w:lineRule="auto"/>
        <w:rPr>
          <w:rFonts w:ascii="Times New Roman" w:eastAsia="Times New Roman" w:hAnsi="Times New Roman" w:cs="Times New Roman"/>
          <w:sz w:val="24"/>
          <w:szCs w:val="24"/>
          <w:lang w:val="en"/>
        </w:rPr>
      </w:pPr>
    </w:p>
    <w:p w14:paraId="532710E3" w14:textId="77777777" w:rsidR="00F73947" w:rsidRPr="00F73947" w:rsidRDefault="00F73947" w:rsidP="00F73947">
      <w:pPr>
        <w:spacing w:after="0" w:line="360" w:lineRule="auto"/>
        <w:rPr>
          <w:rFonts w:ascii="Times New Roman" w:hAnsi="Times New Roman" w:cs="Times New Roman"/>
          <w:sz w:val="24"/>
          <w:szCs w:val="24"/>
          <w:lang w:val="en"/>
        </w:rPr>
      </w:pPr>
      <w:r w:rsidRPr="00F73947">
        <w:rPr>
          <w:rFonts w:ascii="Times New Roman" w:hAnsi="Times New Roman" w:cs="Times New Roman"/>
          <w:b/>
          <w:bCs/>
          <w:sz w:val="24"/>
          <w:szCs w:val="24"/>
          <w:lang w:val="en"/>
        </w:rPr>
        <w:t>Authorship:</w:t>
      </w:r>
      <w:r w:rsidRPr="00F73947">
        <w:rPr>
          <w:rFonts w:ascii="Times New Roman" w:hAnsi="Times New Roman" w:cs="Times New Roman"/>
          <w:bCs/>
          <w:sz w:val="24"/>
          <w:szCs w:val="24"/>
          <w:lang w:val="en"/>
        </w:rPr>
        <w:t xml:space="preserve"> </w:t>
      </w:r>
    </w:p>
    <w:p w14:paraId="1CBFB952" w14:textId="77777777" w:rsidR="00F73947" w:rsidRPr="00F73947" w:rsidRDefault="00F73947" w:rsidP="00F73947">
      <w:pPr>
        <w:spacing w:after="0" w:line="360" w:lineRule="auto"/>
        <w:rPr>
          <w:lang w:val="en"/>
        </w:rPr>
      </w:pPr>
      <w:r w:rsidRPr="00F73947">
        <w:rPr>
          <w:rFonts w:ascii="Times New Roman" w:hAnsi="Times New Roman" w:cs="Times New Roman"/>
          <w:sz w:val="24"/>
          <w:szCs w:val="24"/>
          <w:lang w:val="en"/>
        </w:rPr>
        <w:t xml:space="preserve">The research question was formulated and refined by DS, NA, NZ and CS. The search was carried out by CS.  Screening, data extraction and quality assessment was carried out by CS and ET. Discrepancies were resolved with NZ. C.S interpreted and </w:t>
      </w:r>
      <w:r w:rsidRPr="00F73947">
        <w:rPr>
          <w:rFonts w:ascii="Times New Roman" w:hAnsi="Times New Roman" w:cs="Times New Roman"/>
          <w:sz w:val="24"/>
          <w:szCs w:val="24"/>
        </w:rPr>
        <w:t>synthesised</w:t>
      </w:r>
      <w:r w:rsidRPr="00F73947">
        <w:rPr>
          <w:rFonts w:ascii="Times New Roman" w:hAnsi="Times New Roman" w:cs="Times New Roman"/>
          <w:sz w:val="24"/>
          <w:szCs w:val="24"/>
          <w:lang w:val="en"/>
        </w:rPr>
        <w:t xml:space="preserve"> the results with review from all other authors. CS wrote the first draft of the article. All authors</w:t>
      </w:r>
      <w:r w:rsidRPr="00F73947">
        <w:rPr>
          <w:rFonts w:ascii="Times New Roman" w:hAnsi="Times New Roman" w:cs="Times New Roman"/>
          <w:b/>
          <w:bCs/>
          <w:sz w:val="24"/>
          <w:szCs w:val="24"/>
          <w:lang w:val="en"/>
        </w:rPr>
        <w:t xml:space="preserve"> </w:t>
      </w:r>
      <w:r w:rsidRPr="00F73947">
        <w:rPr>
          <w:rFonts w:ascii="Times New Roman" w:hAnsi="Times New Roman" w:cs="Times New Roman"/>
          <w:sz w:val="24"/>
          <w:szCs w:val="24"/>
          <w:lang w:val="en"/>
        </w:rPr>
        <w:t>read and approved the final manuscript.</w:t>
      </w:r>
      <w:r w:rsidRPr="00F73947">
        <w:rPr>
          <w:lang w:val="en-US" w:eastAsia="en-GB"/>
        </w:rPr>
        <w:t xml:space="preserve"> </w:t>
      </w:r>
      <w:r w:rsidRPr="00F73947">
        <w:rPr>
          <w:rFonts w:ascii="Times New Roman" w:hAnsi="Times New Roman" w:cs="Times New Roman"/>
          <w:sz w:val="24"/>
          <w:szCs w:val="24"/>
          <w:lang w:val="en"/>
        </w:rPr>
        <w:t xml:space="preserve"> </w:t>
      </w:r>
    </w:p>
    <w:p w14:paraId="02354500" w14:textId="77777777" w:rsidR="00F73947" w:rsidRPr="00F73947" w:rsidRDefault="00F73947" w:rsidP="00F73947">
      <w:pPr>
        <w:spacing w:after="0" w:line="360" w:lineRule="auto"/>
        <w:rPr>
          <w:rFonts w:ascii="Times New Roman" w:hAnsi="Times New Roman" w:cs="Times New Roman"/>
          <w:sz w:val="24"/>
          <w:szCs w:val="24"/>
          <w:lang w:val="en"/>
        </w:rPr>
      </w:pPr>
    </w:p>
    <w:p w14:paraId="50A4CC0B" w14:textId="77777777" w:rsidR="00F73947" w:rsidRPr="00F73947" w:rsidRDefault="00F73947" w:rsidP="00F73947">
      <w:pPr>
        <w:spacing w:line="360" w:lineRule="auto"/>
        <w:rPr>
          <w:b/>
          <w:lang w:val="en-US"/>
        </w:rPr>
      </w:pPr>
      <w:r w:rsidRPr="00F73947">
        <w:rPr>
          <w:rFonts w:ascii="Times New Roman" w:hAnsi="Times New Roman" w:cs="Times New Roman"/>
          <w:b/>
          <w:bCs/>
          <w:sz w:val="24"/>
          <w:szCs w:val="24"/>
          <w:lang w:val="en"/>
        </w:rPr>
        <w:t xml:space="preserve">Ethical Standards Disclosure: </w:t>
      </w:r>
      <w:r w:rsidRPr="00F73947">
        <w:rPr>
          <w:rFonts w:ascii="Times New Roman" w:hAnsi="Times New Roman" w:cs="Times New Roman"/>
          <w:bCs/>
          <w:sz w:val="24"/>
          <w:szCs w:val="24"/>
          <w:lang w:val="en"/>
        </w:rPr>
        <w:t>Not applicable</w:t>
      </w:r>
    </w:p>
    <w:p w14:paraId="10BF9C5D" w14:textId="77777777" w:rsidR="00755186" w:rsidRDefault="00755186" w:rsidP="00F73947">
      <w:pPr>
        <w:spacing w:line="240" w:lineRule="auto"/>
        <w:contextualSpacing/>
        <w:rPr>
          <w:rFonts w:ascii="Times New Roman" w:hAnsi="Times New Roman" w:cs="Times New Roman"/>
          <w:b/>
          <w:bCs/>
          <w:sz w:val="28"/>
          <w:szCs w:val="28"/>
        </w:rPr>
      </w:pPr>
    </w:p>
    <w:p w14:paraId="6748FDE2" w14:textId="77777777" w:rsidR="00755186" w:rsidRDefault="00755186">
      <w:pPr>
        <w:rPr>
          <w:rFonts w:ascii="Times New Roman" w:hAnsi="Times New Roman" w:cs="Times New Roman"/>
          <w:b/>
          <w:bCs/>
          <w:sz w:val="28"/>
          <w:szCs w:val="28"/>
        </w:rPr>
      </w:pPr>
      <w:r>
        <w:rPr>
          <w:rFonts w:ascii="Times New Roman" w:hAnsi="Times New Roman" w:cs="Times New Roman"/>
          <w:b/>
          <w:bCs/>
          <w:sz w:val="28"/>
          <w:szCs w:val="28"/>
        </w:rPr>
        <w:br w:type="page"/>
      </w:r>
    </w:p>
    <w:p w14:paraId="3EC43C50" w14:textId="21DE46A5" w:rsidR="00FE5DFC" w:rsidRPr="004D3F3F" w:rsidRDefault="00D33FBA" w:rsidP="00B6739B">
      <w:pPr>
        <w:spacing w:line="240" w:lineRule="auto"/>
        <w:contextualSpacing/>
        <w:jc w:val="center"/>
        <w:rPr>
          <w:rFonts w:ascii="Times New Roman" w:hAnsi="Times New Roman" w:cs="Times New Roman"/>
          <w:b/>
          <w:bCs/>
          <w:sz w:val="28"/>
          <w:szCs w:val="28"/>
        </w:rPr>
      </w:pPr>
      <w:r w:rsidRPr="004D3F3F">
        <w:rPr>
          <w:rFonts w:ascii="Times New Roman" w:hAnsi="Times New Roman" w:cs="Times New Roman"/>
          <w:b/>
          <w:bCs/>
          <w:sz w:val="28"/>
          <w:szCs w:val="28"/>
        </w:rPr>
        <w:lastRenderedPageBreak/>
        <w:t xml:space="preserve">The </w:t>
      </w:r>
      <w:r w:rsidR="000D1087" w:rsidRPr="004D3F3F">
        <w:rPr>
          <w:rFonts w:ascii="Times New Roman" w:hAnsi="Times New Roman" w:cs="Times New Roman"/>
          <w:b/>
          <w:bCs/>
          <w:sz w:val="28"/>
          <w:szCs w:val="28"/>
        </w:rPr>
        <w:t>impact</w:t>
      </w:r>
      <w:r w:rsidRPr="004D3F3F">
        <w:rPr>
          <w:rFonts w:ascii="Times New Roman" w:hAnsi="Times New Roman" w:cs="Times New Roman"/>
          <w:b/>
          <w:bCs/>
          <w:sz w:val="28"/>
          <w:szCs w:val="28"/>
        </w:rPr>
        <w:t xml:space="preserve"> of food aid interventions on food </w:t>
      </w:r>
      <w:r w:rsidR="000D18B8" w:rsidRPr="004D3F3F">
        <w:rPr>
          <w:rFonts w:ascii="Times New Roman" w:hAnsi="Times New Roman" w:cs="Times New Roman"/>
          <w:b/>
          <w:bCs/>
          <w:sz w:val="28"/>
          <w:szCs w:val="28"/>
        </w:rPr>
        <w:t>in</w:t>
      </w:r>
      <w:r w:rsidRPr="004D3F3F">
        <w:rPr>
          <w:rFonts w:ascii="Times New Roman" w:hAnsi="Times New Roman" w:cs="Times New Roman"/>
          <w:b/>
          <w:bCs/>
          <w:sz w:val="28"/>
          <w:szCs w:val="28"/>
        </w:rPr>
        <w:t>security, diet quality and mental health</w:t>
      </w:r>
      <w:r w:rsidR="00657571" w:rsidRPr="004D3F3F">
        <w:rPr>
          <w:rFonts w:ascii="Times New Roman" w:hAnsi="Times New Roman" w:cs="Times New Roman"/>
          <w:b/>
          <w:bCs/>
          <w:sz w:val="28"/>
          <w:szCs w:val="28"/>
        </w:rPr>
        <w:t xml:space="preserve"> in </w:t>
      </w:r>
      <w:r w:rsidR="005466C1" w:rsidRPr="004D3F3F">
        <w:rPr>
          <w:rFonts w:ascii="Times New Roman" w:hAnsi="Times New Roman" w:cs="Times New Roman"/>
          <w:b/>
          <w:bCs/>
          <w:sz w:val="28"/>
          <w:szCs w:val="28"/>
        </w:rPr>
        <w:t>households</w:t>
      </w:r>
      <w:r w:rsidR="00657571" w:rsidRPr="004D3F3F">
        <w:rPr>
          <w:rFonts w:ascii="Times New Roman" w:hAnsi="Times New Roman" w:cs="Times New Roman"/>
          <w:b/>
          <w:bCs/>
          <w:sz w:val="28"/>
          <w:szCs w:val="28"/>
        </w:rPr>
        <w:t xml:space="preserve"> with children</w:t>
      </w:r>
      <w:r w:rsidRPr="004D3F3F">
        <w:rPr>
          <w:rFonts w:ascii="Times New Roman" w:hAnsi="Times New Roman" w:cs="Times New Roman"/>
          <w:b/>
          <w:bCs/>
          <w:sz w:val="28"/>
          <w:szCs w:val="28"/>
        </w:rPr>
        <w:t xml:space="preserve"> in high-income countries: A systematic review</w:t>
      </w:r>
    </w:p>
    <w:p w14:paraId="30E0C627" w14:textId="3A1E8196" w:rsidR="00F3104B" w:rsidRPr="004D3F3F" w:rsidRDefault="00F3104B" w:rsidP="00B6739B">
      <w:pPr>
        <w:spacing w:line="240" w:lineRule="auto"/>
        <w:contextualSpacing/>
        <w:jc w:val="center"/>
        <w:rPr>
          <w:rFonts w:ascii="Times New Roman" w:hAnsi="Times New Roman" w:cs="Times New Roman"/>
          <w:b/>
          <w:bCs/>
          <w:sz w:val="28"/>
          <w:szCs w:val="28"/>
        </w:rPr>
      </w:pPr>
    </w:p>
    <w:p w14:paraId="3F5E32E8" w14:textId="1BD3B8D6" w:rsidR="00F3104B" w:rsidRPr="004D3F3F" w:rsidRDefault="00F3104B" w:rsidP="0041733C">
      <w:pPr>
        <w:spacing w:line="240" w:lineRule="auto"/>
        <w:contextualSpacing/>
        <w:rPr>
          <w:rFonts w:ascii="Times New Roman" w:hAnsi="Times New Roman" w:cs="Times New Roman"/>
          <w:b/>
          <w:bCs/>
          <w:sz w:val="28"/>
          <w:szCs w:val="28"/>
        </w:rPr>
      </w:pPr>
    </w:p>
    <w:p w14:paraId="561A5EFD" w14:textId="3FAF1862" w:rsidR="004A6C5C" w:rsidRPr="004D3F3F" w:rsidRDefault="004A6C5C" w:rsidP="004A6C5C">
      <w:pPr>
        <w:spacing w:line="240" w:lineRule="auto"/>
        <w:contextualSpacing/>
        <w:rPr>
          <w:rFonts w:ascii="Times New Roman" w:hAnsi="Times New Roman" w:cs="Times New Roman"/>
          <w:b/>
          <w:bCs/>
          <w:sz w:val="28"/>
          <w:szCs w:val="28"/>
        </w:rPr>
      </w:pPr>
    </w:p>
    <w:p w14:paraId="4CBB05FF" w14:textId="77777777" w:rsidR="004A6C5C" w:rsidRPr="004D3F3F" w:rsidRDefault="004A6C5C" w:rsidP="004A6C5C">
      <w:pPr>
        <w:spacing w:line="240" w:lineRule="auto"/>
        <w:contextualSpacing/>
        <w:rPr>
          <w:rFonts w:ascii="Times New Roman" w:hAnsi="Times New Roman" w:cs="Times New Roman"/>
          <w:b/>
          <w:bCs/>
          <w:sz w:val="28"/>
          <w:szCs w:val="28"/>
        </w:rPr>
      </w:pPr>
    </w:p>
    <w:p w14:paraId="3DE1EBAB" w14:textId="77777777" w:rsidR="004A6C5C" w:rsidRPr="004D3F3F" w:rsidRDefault="004A6C5C" w:rsidP="004A6C5C">
      <w:pPr>
        <w:spacing w:line="240" w:lineRule="auto"/>
        <w:contextualSpacing/>
        <w:rPr>
          <w:rFonts w:ascii="Times New Roman" w:hAnsi="Times New Roman" w:cs="Times New Roman"/>
          <w:b/>
          <w:bCs/>
          <w:sz w:val="28"/>
          <w:szCs w:val="28"/>
        </w:rPr>
      </w:pPr>
    </w:p>
    <w:p w14:paraId="1F1AC568" w14:textId="2697A3B6" w:rsidR="004A6C5C" w:rsidRDefault="004A6C5C" w:rsidP="004A6C5C">
      <w:pPr>
        <w:spacing w:line="240" w:lineRule="auto"/>
        <w:contextualSpacing/>
        <w:rPr>
          <w:rFonts w:ascii="Times New Roman" w:hAnsi="Times New Roman" w:cs="Times New Roman"/>
          <w:sz w:val="28"/>
          <w:szCs w:val="28"/>
        </w:rPr>
      </w:pPr>
      <w:r w:rsidRPr="004D3F3F">
        <w:rPr>
          <w:rFonts w:ascii="Times New Roman" w:hAnsi="Times New Roman" w:cs="Times New Roman"/>
          <w:b/>
          <w:bCs/>
          <w:sz w:val="28"/>
          <w:szCs w:val="28"/>
        </w:rPr>
        <w:t>Keywords:</w:t>
      </w:r>
      <w:r w:rsidR="00450981">
        <w:rPr>
          <w:rFonts w:ascii="Times New Roman" w:hAnsi="Times New Roman" w:cs="Times New Roman"/>
          <w:b/>
          <w:bCs/>
          <w:sz w:val="28"/>
          <w:szCs w:val="28"/>
        </w:rPr>
        <w:t xml:space="preserve"> </w:t>
      </w:r>
      <w:r w:rsidR="00450981" w:rsidRPr="00FE4E8C">
        <w:rPr>
          <w:rFonts w:ascii="Times New Roman" w:hAnsi="Times New Roman" w:cs="Times New Roman"/>
          <w:sz w:val="28"/>
          <w:szCs w:val="28"/>
        </w:rPr>
        <w:t>Food bank, Food pantry, Food insecurity, Diet Quality, Households</w:t>
      </w:r>
      <w:r w:rsidR="00FE4E8C">
        <w:rPr>
          <w:rFonts w:ascii="Times New Roman" w:hAnsi="Times New Roman" w:cs="Times New Roman"/>
          <w:sz w:val="28"/>
          <w:szCs w:val="28"/>
        </w:rPr>
        <w:t xml:space="preserve"> with children</w:t>
      </w:r>
    </w:p>
    <w:p w14:paraId="1A6572D8" w14:textId="40F389BB" w:rsidR="00F3104B" w:rsidRDefault="00F3104B" w:rsidP="00B6739B">
      <w:pPr>
        <w:spacing w:line="240" w:lineRule="auto"/>
        <w:contextualSpacing/>
        <w:jc w:val="center"/>
        <w:rPr>
          <w:rFonts w:ascii="Times New Roman" w:hAnsi="Times New Roman" w:cs="Times New Roman"/>
          <w:b/>
          <w:bCs/>
          <w:sz w:val="28"/>
          <w:szCs w:val="28"/>
        </w:rPr>
      </w:pPr>
    </w:p>
    <w:p w14:paraId="6C09F6C5" w14:textId="77777777" w:rsidR="009C3A23" w:rsidRDefault="009C3A23" w:rsidP="00B6739B">
      <w:pPr>
        <w:spacing w:line="240" w:lineRule="auto"/>
        <w:contextualSpacing/>
        <w:jc w:val="center"/>
        <w:rPr>
          <w:rFonts w:ascii="Times New Roman" w:hAnsi="Times New Roman" w:cs="Times New Roman"/>
          <w:b/>
          <w:bCs/>
          <w:sz w:val="28"/>
          <w:szCs w:val="28"/>
        </w:rPr>
      </w:pPr>
    </w:p>
    <w:p w14:paraId="08392A22" w14:textId="77777777" w:rsidR="00A85591" w:rsidRDefault="00A85591" w:rsidP="00B6739B">
      <w:pPr>
        <w:spacing w:line="240" w:lineRule="auto"/>
        <w:contextualSpacing/>
        <w:jc w:val="center"/>
        <w:rPr>
          <w:rFonts w:ascii="Times New Roman" w:hAnsi="Times New Roman" w:cs="Times New Roman"/>
          <w:b/>
          <w:bCs/>
          <w:sz w:val="28"/>
          <w:szCs w:val="28"/>
        </w:rPr>
      </w:pPr>
    </w:p>
    <w:p w14:paraId="127B7D45" w14:textId="77777777" w:rsidR="00A85591" w:rsidRDefault="00A85591" w:rsidP="00B6739B">
      <w:pPr>
        <w:spacing w:line="240" w:lineRule="auto"/>
        <w:contextualSpacing/>
        <w:jc w:val="center"/>
        <w:rPr>
          <w:rFonts w:ascii="Times New Roman" w:hAnsi="Times New Roman" w:cs="Times New Roman"/>
          <w:b/>
          <w:bCs/>
          <w:sz w:val="28"/>
          <w:szCs w:val="28"/>
        </w:rPr>
      </w:pPr>
    </w:p>
    <w:p w14:paraId="50C43B73" w14:textId="77777777" w:rsidR="00A85591" w:rsidRDefault="00A85591" w:rsidP="00B6739B">
      <w:pPr>
        <w:spacing w:line="240" w:lineRule="auto"/>
        <w:contextualSpacing/>
        <w:jc w:val="center"/>
        <w:rPr>
          <w:rFonts w:ascii="Times New Roman" w:hAnsi="Times New Roman" w:cs="Times New Roman"/>
          <w:b/>
          <w:bCs/>
          <w:sz w:val="28"/>
          <w:szCs w:val="28"/>
        </w:rPr>
      </w:pPr>
    </w:p>
    <w:p w14:paraId="3C610118" w14:textId="77777777" w:rsidR="00A85591" w:rsidRDefault="00A85591" w:rsidP="00B6739B">
      <w:pPr>
        <w:spacing w:line="240" w:lineRule="auto"/>
        <w:contextualSpacing/>
        <w:jc w:val="center"/>
        <w:rPr>
          <w:rFonts w:ascii="Times New Roman" w:hAnsi="Times New Roman" w:cs="Times New Roman"/>
          <w:b/>
          <w:bCs/>
          <w:sz w:val="28"/>
          <w:szCs w:val="28"/>
        </w:rPr>
      </w:pPr>
    </w:p>
    <w:p w14:paraId="2641CEDF" w14:textId="77777777" w:rsidR="00A85591" w:rsidRDefault="00A85591" w:rsidP="00B6739B">
      <w:pPr>
        <w:spacing w:line="240" w:lineRule="auto"/>
        <w:contextualSpacing/>
        <w:jc w:val="center"/>
        <w:rPr>
          <w:rFonts w:ascii="Times New Roman" w:hAnsi="Times New Roman" w:cs="Times New Roman"/>
          <w:b/>
          <w:bCs/>
          <w:sz w:val="28"/>
          <w:szCs w:val="28"/>
        </w:rPr>
      </w:pPr>
    </w:p>
    <w:p w14:paraId="291CF725" w14:textId="77777777" w:rsidR="00A85591" w:rsidRDefault="00A85591" w:rsidP="00B6739B">
      <w:pPr>
        <w:spacing w:line="240" w:lineRule="auto"/>
        <w:contextualSpacing/>
        <w:jc w:val="center"/>
        <w:rPr>
          <w:rFonts w:ascii="Times New Roman" w:hAnsi="Times New Roman" w:cs="Times New Roman"/>
          <w:b/>
          <w:bCs/>
          <w:sz w:val="28"/>
          <w:szCs w:val="28"/>
        </w:rPr>
      </w:pPr>
    </w:p>
    <w:p w14:paraId="1E1404E2" w14:textId="77777777" w:rsidR="00A85591" w:rsidRDefault="00A85591" w:rsidP="00B6739B">
      <w:pPr>
        <w:spacing w:line="240" w:lineRule="auto"/>
        <w:contextualSpacing/>
        <w:jc w:val="center"/>
        <w:rPr>
          <w:rFonts w:ascii="Times New Roman" w:hAnsi="Times New Roman" w:cs="Times New Roman"/>
          <w:b/>
          <w:bCs/>
          <w:sz w:val="28"/>
          <w:szCs w:val="28"/>
        </w:rPr>
      </w:pPr>
    </w:p>
    <w:p w14:paraId="482A2ED0" w14:textId="77777777" w:rsidR="00A85591" w:rsidRDefault="00A85591" w:rsidP="00B6739B">
      <w:pPr>
        <w:spacing w:line="240" w:lineRule="auto"/>
        <w:contextualSpacing/>
        <w:jc w:val="center"/>
        <w:rPr>
          <w:rFonts w:ascii="Times New Roman" w:hAnsi="Times New Roman" w:cs="Times New Roman"/>
          <w:b/>
          <w:bCs/>
          <w:sz w:val="28"/>
          <w:szCs w:val="28"/>
        </w:rPr>
      </w:pPr>
    </w:p>
    <w:p w14:paraId="224277AD" w14:textId="77777777" w:rsidR="00A85591" w:rsidRDefault="00A85591" w:rsidP="00B6739B">
      <w:pPr>
        <w:spacing w:line="240" w:lineRule="auto"/>
        <w:contextualSpacing/>
        <w:jc w:val="center"/>
        <w:rPr>
          <w:rFonts w:ascii="Times New Roman" w:hAnsi="Times New Roman" w:cs="Times New Roman"/>
          <w:b/>
          <w:bCs/>
          <w:sz w:val="28"/>
          <w:szCs w:val="28"/>
        </w:rPr>
      </w:pPr>
    </w:p>
    <w:p w14:paraId="781F0BF7" w14:textId="77777777" w:rsidR="00A85591" w:rsidRDefault="00A85591" w:rsidP="00B6739B">
      <w:pPr>
        <w:spacing w:line="240" w:lineRule="auto"/>
        <w:contextualSpacing/>
        <w:jc w:val="center"/>
        <w:rPr>
          <w:rFonts w:ascii="Times New Roman" w:hAnsi="Times New Roman" w:cs="Times New Roman"/>
          <w:b/>
          <w:bCs/>
          <w:sz w:val="28"/>
          <w:szCs w:val="28"/>
        </w:rPr>
      </w:pPr>
    </w:p>
    <w:p w14:paraId="55B485F4" w14:textId="77777777" w:rsidR="00A85591" w:rsidRDefault="00A85591" w:rsidP="00B6739B">
      <w:pPr>
        <w:spacing w:line="240" w:lineRule="auto"/>
        <w:contextualSpacing/>
        <w:jc w:val="center"/>
        <w:rPr>
          <w:rFonts w:ascii="Times New Roman" w:hAnsi="Times New Roman" w:cs="Times New Roman"/>
          <w:b/>
          <w:bCs/>
          <w:sz w:val="28"/>
          <w:szCs w:val="28"/>
        </w:rPr>
      </w:pPr>
    </w:p>
    <w:p w14:paraId="52C46593" w14:textId="77777777" w:rsidR="00A85591" w:rsidRPr="004D3F3F" w:rsidRDefault="00A85591" w:rsidP="00B6739B">
      <w:pPr>
        <w:spacing w:line="240" w:lineRule="auto"/>
        <w:contextualSpacing/>
        <w:jc w:val="center"/>
        <w:rPr>
          <w:rFonts w:ascii="Times New Roman" w:hAnsi="Times New Roman" w:cs="Times New Roman"/>
          <w:b/>
          <w:bCs/>
          <w:sz w:val="28"/>
          <w:szCs w:val="28"/>
        </w:rPr>
      </w:pPr>
    </w:p>
    <w:p w14:paraId="59F7ACCA" w14:textId="77777777" w:rsidR="00F3104B" w:rsidRPr="004D3F3F" w:rsidRDefault="00F3104B" w:rsidP="00B6739B">
      <w:pPr>
        <w:spacing w:line="240" w:lineRule="auto"/>
        <w:contextualSpacing/>
        <w:jc w:val="center"/>
        <w:rPr>
          <w:rFonts w:ascii="Times New Roman" w:hAnsi="Times New Roman" w:cs="Times New Roman"/>
          <w:b/>
          <w:bCs/>
          <w:sz w:val="28"/>
          <w:szCs w:val="28"/>
        </w:rPr>
      </w:pPr>
    </w:p>
    <w:p w14:paraId="070F7CB1" w14:textId="782F573B" w:rsidR="00CC4E90" w:rsidRPr="004D3F3F" w:rsidRDefault="00CC4E90" w:rsidP="00B6739B">
      <w:pPr>
        <w:spacing w:line="240" w:lineRule="auto"/>
        <w:contextualSpacing/>
        <w:jc w:val="center"/>
        <w:rPr>
          <w:rFonts w:ascii="Times New Roman" w:hAnsi="Times New Roman" w:cs="Times New Roman"/>
          <w:b/>
          <w:bCs/>
          <w:sz w:val="28"/>
          <w:szCs w:val="28"/>
        </w:rPr>
      </w:pPr>
    </w:p>
    <w:p w14:paraId="0C87E7E0" w14:textId="54D723C9" w:rsidR="00CC4E90" w:rsidRPr="004D3F3F" w:rsidRDefault="00CC4E90" w:rsidP="00B6739B">
      <w:pPr>
        <w:spacing w:line="240" w:lineRule="auto"/>
        <w:contextualSpacing/>
        <w:jc w:val="center"/>
        <w:rPr>
          <w:rFonts w:ascii="Times New Roman" w:hAnsi="Times New Roman" w:cs="Times New Roman"/>
          <w:b/>
          <w:bCs/>
          <w:sz w:val="28"/>
          <w:szCs w:val="28"/>
        </w:rPr>
      </w:pPr>
    </w:p>
    <w:p w14:paraId="1F789ECD" w14:textId="77777777" w:rsidR="00177DCB" w:rsidRDefault="00177DCB">
      <w:pPr>
        <w:rPr>
          <w:rFonts w:ascii="Arial" w:hAnsi="Arial" w:cs="Arial"/>
          <w:b/>
          <w:bCs/>
        </w:rPr>
      </w:pPr>
    </w:p>
    <w:p w14:paraId="7170CF9F" w14:textId="77777777" w:rsidR="00177DCB" w:rsidRDefault="00177DCB">
      <w:pPr>
        <w:rPr>
          <w:rFonts w:ascii="Arial" w:hAnsi="Arial" w:cs="Arial"/>
          <w:b/>
          <w:bCs/>
        </w:rPr>
      </w:pPr>
    </w:p>
    <w:p w14:paraId="0FDA0CF6" w14:textId="77777777" w:rsidR="00177DCB" w:rsidRDefault="00177DCB">
      <w:pPr>
        <w:rPr>
          <w:rFonts w:ascii="Arial" w:hAnsi="Arial" w:cs="Arial"/>
          <w:b/>
          <w:bCs/>
        </w:rPr>
      </w:pPr>
    </w:p>
    <w:p w14:paraId="3B2FF922" w14:textId="77777777" w:rsidR="00F22953" w:rsidRDefault="00F22953">
      <w:pPr>
        <w:rPr>
          <w:rFonts w:ascii="Arial" w:hAnsi="Arial" w:cs="Arial"/>
          <w:b/>
          <w:bCs/>
        </w:rPr>
      </w:pPr>
    </w:p>
    <w:p w14:paraId="3A7556EF" w14:textId="6B641B48" w:rsidR="00F22953" w:rsidRDefault="00F22953">
      <w:pPr>
        <w:rPr>
          <w:rFonts w:ascii="Arial" w:hAnsi="Arial" w:cs="Arial"/>
          <w:b/>
          <w:bCs/>
        </w:rPr>
      </w:pPr>
    </w:p>
    <w:p w14:paraId="572108BD" w14:textId="77777777" w:rsidR="000033C5" w:rsidRDefault="000033C5">
      <w:pPr>
        <w:rPr>
          <w:rFonts w:ascii="Arial" w:hAnsi="Arial" w:cs="Arial"/>
          <w:b/>
          <w:bCs/>
        </w:rPr>
      </w:pPr>
    </w:p>
    <w:p w14:paraId="5CCCDDA2" w14:textId="77777777" w:rsidR="000033C5" w:rsidRDefault="000033C5">
      <w:pPr>
        <w:rPr>
          <w:rFonts w:ascii="Arial" w:hAnsi="Arial" w:cs="Arial"/>
          <w:b/>
          <w:bCs/>
        </w:rPr>
      </w:pPr>
    </w:p>
    <w:p w14:paraId="7943FE85" w14:textId="77777777" w:rsidR="000033C5" w:rsidRDefault="000033C5">
      <w:pPr>
        <w:rPr>
          <w:rFonts w:ascii="Arial" w:hAnsi="Arial" w:cs="Arial"/>
          <w:b/>
          <w:bCs/>
        </w:rPr>
      </w:pPr>
    </w:p>
    <w:p w14:paraId="45EBD1B3" w14:textId="77777777" w:rsidR="000033C5" w:rsidRDefault="000033C5">
      <w:pPr>
        <w:rPr>
          <w:rFonts w:ascii="Arial" w:hAnsi="Arial" w:cs="Arial"/>
          <w:b/>
          <w:bCs/>
        </w:rPr>
      </w:pPr>
    </w:p>
    <w:p w14:paraId="4A1810E2" w14:textId="77777777" w:rsidR="000033C5" w:rsidRDefault="000033C5">
      <w:pPr>
        <w:rPr>
          <w:rFonts w:ascii="Arial" w:hAnsi="Arial" w:cs="Arial"/>
          <w:b/>
          <w:bCs/>
        </w:rPr>
      </w:pPr>
    </w:p>
    <w:p w14:paraId="48C64B38" w14:textId="77777777" w:rsidR="000033C5" w:rsidRDefault="000033C5">
      <w:pPr>
        <w:rPr>
          <w:rFonts w:ascii="Arial" w:hAnsi="Arial" w:cs="Arial"/>
          <w:b/>
          <w:bCs/>
        </w:rPr>
      </w:pPr>
    </w:p>
    <w:p w14:paraId="19092EFD" w14:textId="77777777" w:rsidR="000033C5" w:rsidRDefault="000033C5">
      <w:pPr>
        <w:rPr>
          <w:rFonts w:ascii="Arial" w:hAnsi="Arial" w:cs="Arial"/>
          <w:b/>
          <w:bCs/>
        </w:rPr>
      </w:pPr>
    </w:p>
    <w:p w14:paraId="1EAA185B" w14:textId="3FDFE617" w:rsidR="004D600F" w:rsidRPr="00FE4E8C" w:rsidRDefault="00D33FBA" w:rsidP="00061F0C">
      <w:pPr>
        <w:spacing w:line="360" w:lineRule="auto"/>
        <w:contextualSpacing/>
        <w:rPr>
          <w:rFonts w:ascii="Times New Roman" w:hAnsi="Times New Roman" w:cs="Times New Roman"/>
          <w:b/>
          <w:bCs/>
          <w:sz w:val="24"/>
          <w:szCs w:val="24"/>
        </w:rPr>
      </w:pPr>
      <w:r w:rsidRPr="00FE4E8C">
        <w:rPr>
          <w:rFonts w:ascii="Times New Roman" w:hAnsi="Times New Roman" w:cs="Times New Roman"/>
          <w:b/>
          <w:bCs/>
          <w:sz w:val="24"/>
          <w:szCs w:val="24"/>
        </w:rPr>
        <w:lastRenderedPageBreak/>
        <w:t>Abstract</w:t>
      </w:r>
      <w:r w:rsidR="00AB3E4B" w:rsidRPr="00FE4E8C">
        <w:rPr>
          <w:rFonts w:ascii="Times New Roman" w:hAnsi="Times New Roman" w:cs="Times New Roman"/>
          <w:b/>
          <w:bCs/>
          <w:sz w:val="24"/>
          <w:szCs w:val="24"/>
        </w:rPr>
        <w:t xml:space="preserve"> </w:t>
      </w:r>
    </w:p>
    <w:p w14:paraId="0EFBB5A2" w14:textId="083511E2" w:rsidR="003F48CB" w:rsidRPr="00A30556" w:rsidRDefault="007E20F2" w:rsidP="00061F0C">
      <w:pPr>
        <w:spacing w:line="360" w:lineRule="auto"/>
        <w:rPr>
          <w:rFonts w:ascii="Times New Roman" w:hAnsi="Times New Roman" w:cs="Times New Roman"/>
          <w:b/>
          <w:bCs/>
          <w:sz w:val="24"/>
          <w:szCs w:val="24"/>
        </w:rPr>
      </w:pPr>
      <w:r w:rsidRPr="00A30556">
        <w:rPr>
          <w:rFonts w:ascii="Times New Roman" w:hAnsi="Times New Roman" w:cs="Times New Roman"/>
          <w:b/>
          <w:bCs/>
          <w:sz w:val="24"/>
          <w:szCs w:val="24"/>
        </w:rPr>
        <w:t>Objective</w:t>
      </w:r>
      <w:r w:rsidR="00D33FBA" w:rsidRPr="00A30556">
        <w:rPr>
          <w:rFonts w:ascii="Times New Roman" w:hAnsi="Times New Roman" w:cs="Times New Roman"/>
          <w:b/>
          <w:bCs/>
          <w:sz w:val="24"/>
          <w:szCs w:val="24"/>
        </w:rPr>
        <w:t>:</w:t>
      </w:r>
      <w:r w:rsidRPr="00A30556">
        <w:rPr>
          <w:rFonts w:ascii="Times New Roman" w:hAnsi="Times New Roman" w:cs="Times New Roman"/>
          <w:b/>
          <w:bCs/>
          <w:sz w:val="24"/>
          <w:szCs w:val="24"/>
        </w:rPr>
        <w:t xml:space="preserve"> </w:t>
      </w:r>
      <w:r w:rsidR="00903B9A">
        <w:rPr>
          <w:rFonts w:ascii="Times New Roman" w:hAnsi="Times New Roman" w:cs="Times New Roman"/>
          <w:sz w:val="24"/>
          <w:szCs w:val="24"/>
        </w:rPr>
        <w:t>Households</w:t>
      </w:r>
      <w:r w:rsidR="00A36677" w:rsidRPr="00A30556">
        <w:rPr>
          <w:rFonts w:ascii="Times New Roman" w:hAnsi="Times New Roman" w:cs="Times New Roman"/>
          <w:sz w:val="24"/>
          <w:szCs w:val="24"/>
        </w:rPr>
        <w:t xml:space="preserve"> </w:t>
      </w:r>
      <w:r w:rsidR="0017202E">
        <w:rPr>
          <w:rFonts w:ascii="Times New Roman" w:hAnsi="Times New Roman" w:cs="Times New Roman"/>
          <w:sz w:val="24"/>
          <w:szCs w:val="24"/>
        </w:rPr>
        <w:t xml:space="preserve">with children </w:t>
      </w:r>
      <w:r w:rsidR="00A36677" w:rsidRPr="00A30556">
        <w:rPr>
          <w:rFonts w:ascii="Times New Roman" w:hAnsi="Times New Roman" w:cs="Times New Roman"/>
          <w:sz w:val="24"/>
          <w:szCs w:val="24"/>
        </w:rPr>
        <w:t xml:space="preserve">accessing </w:t>
      </w:r>
      <w:r w:rsidR="00613E21" w:rsidRPr="00A30556">
        <w:rPr>
          <w:rFonts w:ascii="Times New Roman" w:hAnsi="Times New Roman" w:cs="Times New Roman"/>
          <w:sz w:val="24"/>
          <w:szCs w:val="24"/>
        </w:rPr>
        <w:t>f</w:t>
      </w:r>
      <w:r w:rsidR="00F8197C" w:rsidRPr="00A30556">
        <w:rPr>
          <w:rFonts w:ascii="Times New Roman" w:hAnsi="Times New Roman" w:cs="Times New Roman"/>
          <w:sz w:val="24"/>
          <w:szCs w:val="24"/>
        </w:rPr>
        <w:t>ood aid in high-income countries</w:t>
      </w:r>
      <w:r w:rsidR="00613E21" w:rsidRPr="00A30556">
        <w:rPr>
          <w:rFonts w:ascii="Times New Roman" w:hAnsi="Times New Roman" w:cs="Times New Roman"/>
          <w:sz w:val="24"/>
          <w:szCs w:val="24"/>
        </w:rPr>
        <w:t xml:space="preserve"> are often food insecure</w:t>
      </w:r>
      <w:r w:rsidR="004518F7" w:rsidRPr="00A30556">
        <w:rPr>
          <w:rFonts w:ascii="Times New Roman" w:hAnsi="Times New Roman" w:cs="Times New Roman"/>
          <w:sz w:val="24"/>
          <w:szCs w:val="24"/>
        </w:rPr>
        <w:t>.</w:t>
      </w:r>
      <w:r w:rsidR="000D639A" w:rsidRPr="00A30556">
        <w:rPr>
          <w:rFonts w:ascii="Times New Roman" w:hAnsi="Times New Roman" w:cs="Times New Roman"/>
          <w:sz w:val="24"/>
          <w:szCs w:val="24"/>
        </w:rPr>
        <w:t xml:space="preserve"> </w:t>
      </w:r>
      <w:r w:rsidR="002017ED">
        <w:rPr>
          <w:rFonts w:ascii="Times New Roman" w:hAnsi="Times New Roman" w:cs="Times New Roman"/>
          <w:sz w:val="24"/>
          <w:szCs w:val="24"/>
        </w:rPr>
        <w:t xml:space="preserve">We aimed </w:t>
      </w:r>
      <w:r w:rsidR="00047F5E" w:rsidRPr="00A30556">
        <w:rPr>
          <w:rFonts w:ascii="Times New Roman" w:hAnsi="Times New Roman" w:cs="Times New Roman"/>
          <w:sz w:val="24"/>
          <w:szCs w:val="24"/>
        </w:rPr>
        <w:t>t</w:t>
      </w:r>
      <w:r w:rsidR="00D33FBA" w:rsidRPr="00A30556">
        <w:rPr>
          <w:rFonts w:ascii="Times New Roman" w:hAnsi="Times New Roman" w:cs="Times New Roman"/>
          <w:sz w:val="24"/>
          <w:szCs w:val="24"/>
        </w:rPr>
        <w:t>o</w:t>
      </w:r>
      <w:r w:rsidR="000A687F" w:rsidRPr="00A30556">
        <w:rPr>
          <w:rFonts w:ascii="Times New Roman" w:hAnsi="Times New Roman" w:cs="Times New Roman"/>
          <w:sz w:val="24"/>
          <w:szCs w:val="24"/>
        </w:rPr>
        <w:t xml:space="preserve"> </w:t>
      </w:r>
      <w:r w:rsidR="00D33FBA" w:rsidRPr="00A30556">
        <w:rPr>
          <w:rFonts w:ascii="Times New Roman" w:hAnsi="Times New Roman" w:cs="Times New Roman"/>
          <w:sz w:val="24"/>
          <w:szCs w:val="24"/>
        </w:rPr>
        <w:t xml:space="preserve">review </w:t>
      </w:r>
      <w:r w:rsidR="000A687F" w:rsidRPr="00A30556">
        <w:rPr>
          <w:rFonts w:ascii="Times New Roman" w:hAnsi="Times New Roman" w:cs="Times New Roman"/>
          <w:sz w:val="24"/>
          <w:szCs w:val="24"/>
        </w:rPr>
        <w:t>the</w:t>
      </w:r>
      <w:r w:rsidR="00D33FBA" w:rsidRPr="00A30556">
        <w:rPr>
          <w:rFonts w:ascii="Times New Roman" w:hAnsi="Times New Roman" w:cs="Times New Roman"/>
          <w:sz w:val="24"/>
          <w:szCs w:val="24"/>
        </w:rPr>
        <w:t xml:space="preserve"> evidence </w:t>
      </w:r>
      <w:r w:rsidR="009F14D3" w:rsidRPr="00A30556">
        <w:rPr>
          <w:rFonts w:ascii="Times New Roman" w:hAnsi="Times New Roman" w:cs="Times New Roman"/>
          <w:sz w:val="24"/>
          <w:szCs w:val="24"/>
        </w:rPr>
        <w:t xml:space="preserve">on </w:t>
      </w:r>
      <w:r w:rsidR="00D33FBA" w:rsidRPr="00A30556">
        <w:rPr>
          <w:rFonts w:ascii="Times New Roman" w:hAnsi="Times New Roman" w:cs="Times New Roman"/>
          <w:sz w:val="24"/>
          <w:szCs w:val="24"/>
        </w:rPr>
        <w:t xml:space="preserve">food aid interventions in </w:t>
      </w:r>
      <w:r w:rsidR="005466C1" w:rsidRPr="00A30556">
        <w:rPr>
          <w:rFonts w:ascii="Times New Roman" w:hAnsi="Times New Roman" w:cs="Times New Roman"/>
          <w:sz w:val="24"/>
          <w:szCs w:val="24"/>
        </w:rPr>
        <w:t>households</w:t>
      </w:r>
      <w:r w:rsidR="00D33FBA" w:rsidRPr="00A30556">
        <w:rPr>
          <w:rFonts w:ascii="Times New Roman" w:hAnsi="Times New Roman" w:cs="Times New Roman"/>
          <w:sz w:val="24"/>
          <w:szCs w:val="24"/>
        </w:rPr>
        <w:t xml:space="preserve"> with children and impact on food insecurity, diet quality and mental healt</w:t>
      </w:r>
      <w:r w:rsidR="00BD7BE5" w:rsidRPr="00A30556">
        <w:rPr>
          <w:rFonts w:ascii="Times New Roman" w:hAnsi="Times New Roman" w:cs="Times New Roman"/>
          <w:sz w:val="24"/>
          <w:szCs w:val="24"/>
        </w:rPr>
        <w:t>h</w:t>
      </w:r>
      <w:r w:rsidR="00D33FBA" w:rsidRPr="00A30556">
        <w:rPr>
          <w:rFonts w:ascii="Times New Roman" w:hAnsi="Times New Roman" w:cs="Times New Roman"/>
          <w:sz w:val="24"/>
          <w:szCs w:val="24"/>
        </w:rPr>
        <w:t>.</w:t>
      </w:r>
    </w:p>
    <w:p w14:paraId="3E3EE888" w14:textId="7566EC20" w:rsidR="0022308C" w:rsidRPr="00A30556" w:rsidRDefault="008D5319" w:rsidP="0022308C">
      <w:pPr>
        <w:spacing w:line="360" w:lineRule="auto"/>
        <w:rPr>
          <w:rFonts w:ascii="Times New Roman" w:hAnsi="Times New Roman" w:cs="Times New Roman"/>
          <w:sz w:val="24"/>
          <w:szCs w:val="24"/>
        </w:rPr>
      </w:pPr>
      <w:r w:rsidRPr="00A30556">
        <w:rPr>
          <w:rFonts w:ascii="Times New Roman" w:hAnsi="Times New Roman" w:cs="Times New Roman"/>
          <w:b/>
          <w:bCs/>
          <w:sz w:val="24"/>
          <w:szCs w:val="24"/>
        </w:rPr>
        <w:t>Design</w:t>
      </w:r>
      <w:r w:rsidR="00D33FBA" w:rsidRPr="00A30556">
        <w:rPr>
          <w:rFonts w:ascii="Times New Roman" w:hAnsi="Times New Roman" w:cs="Times New Roman"/>
          <w:b/>
          <w:bCs/>
          <w:sz w:val="24"/>
          <w:szCs w:val="24"/>
        </w:rPr>
        <w:t xml:space="preserve">: </w:t>
      </w:r>
      <w:r w:rsidR="00DD1774" w:rsidRPr="00A30556">
        <w:rPr>
          <w:rFonts w:ascii="Times New Roman" w:hAnsi="Times New Roman" w:cs="Times New Roman"/>
          <w:sz w:val="24"/>
          <w:szCs w:val="24"/>
        </w:rPr>
        <w:t xml:space="preserve">A systematic search was conducted </w:t>
      </w:r>
      <w:r w:rsidR="00011BC6">
        <w:rPr>
          <w:rFonts w:ascii="Times New Roman" w:hAnsi="Times New Roman" w:cs="Times New Roman"/>
          <w:sz w:val="24"/>
          <w:szCs w:val="24"/>
        </w:rPr>
        <w:t>using</w:t>
      </w:r>
      <w:r w:rsidR="00011BC6" w:rsidRPr="00A30556">
        <w:rPr>
          <w:rFonts w:ascii="Times New Roman" w:hAnsi="Times New Roman" w:cs="Times New Roman"/>
          <w:sz w:val="24"/>
          <w:szCs w:val="24"/>
        </w:rPr>
        <w:t xml:space="preserve"> </w:t>
      </w:r>
      <w:r w:rsidR="00DD1774" w:rsidRPr="00A30556">
        <w:rPr>
          <w:rFonts w:ascii="Times New Roman" w:hAnsi="Times New Roman" w:cs="Times New Roman"/>
          <w:sz w:val="24"/>
          <w:szCs w:val="24"/>
        </w:rPr>
        <w:t>Web of Science, MEDLINE, CINAHL and PsycINFO. Articles published from January 2008</w:t>
      </w:r>
      <w:r w:rsidR="000064ED">
        <w:rPr>
          <w:rFonts w:ascii="Times New Roman" w:hAnsi="Times New Roman" w:cs="Times New Roman"/>
          <w:sz w:val="24"/>
          <w:szCs w:val="24"/>
        </w:rPr>
        <w:t xml:space="preserve"> to July 2022</w:t>
      </w:r>
      <w:r w:rsidR="00DD1774" w:rsidRPr="00A30556">
        <w:rPr>
          <w:rFonts w:ascii="Times New Roman" w:hAnsi="Times New Roman" w:cs="Times New Roman"/>
          <w:sz w:val="24"/>
          <w:szCs w:val="24"/>
        </w:rPr>
        <w:t xml:space="preserve"> </w:t>
      </w:r>
      <w:r w:rsidR="006D2FD8" w:rsidRPr="00A30556">
        <w:rPr>
          <w:rFonts w:ascii="Times New Roman" w:hAnsi="Times New Roman" w:cs="Times New Roman"/>
          <w:sz w:val="24"/>
          <w:szCs w:val="24"/>
        </w:rPr>
        <w:t>including</w:t>
      </w:r>
      <w:r w:rsidR="00CB6D42" w:rsidRPr="00A30556">
        <w:rPr>
          <w:rFonts w:ascii="Times New Roman" w:hAnsi="Times New Roman" w:cs="Times New Roman"/>
          <w:sz w:val="24"/>
          <w:szCs w:val="24"/>
        </w:rPr>
        <w:t xml:space="preserve"> cross-sectional, cohort and intervention</w:t>
      </w:r>
      <w:r w:rsidR="00011BC6">
        <w:rPr>
          <w:rFonts w:ascii="Times New Roman" w:hAnsi="Times New Roman" w:cs="Times New Roman"/>
          <w:sz w:val="24"/>
          <w:szCs w:val="24"/>
        </w:rPr>
        <w:t>al</w:t>
      </w:r>
      <w:r w:rsidR="00CB6D42" w:rsidRPr="00A30556">
        <w:rPr>
          <w:rFonts w:ascii="Times New Roman" w:hAnsi="Times New Roman" w:cs="Times New Roman"/>
          <w:sz w:val="24"/>
          <w:szCs w:val="24"/>
        </w:rPr>
        <w:t xml:space="preserve"> studies</w:t>
      </w:r>
      <w:r w:rsidR="008D4EA4" w:rsidRPr="00A30556">
        <w:rPr>
          <w:rFonts w:ascii="Times New Roman" w:hAnsi="Times New Roman" w:cs="Times New Roman"/>
          <w:sz w:val="24"/>
          <w:szCs w:val="24"/>
        </w:rPr>
        <w:t xml:space="preserve"> in high-income countries</w:t>
      </w:r>
      <w:r w:rsidR="00BA00FD" w:rsidRPr="00A30556">
        <w:rPr>
          <w:rFonts w:ascii="Times New Roman" w:hAnsi="Times New Roman" w:cs="Times New Roman"/>
          <w:sz w:val="24"/>
          <w:szCs w:val="24"/>
        </w:rPr>
        <w:t xml:space="preserve"> were elig</w:t>
      </w:r>
      <w:r w:rsidR="00A96184" w:rsidRPr="00A30556">
        <w:rPr>
          <w:rFonts w:ascii="Times New Roman" w:hAnsi="Times New Roman" w:cs="Times New Roman"/>
          <w:sz w:val="24"/>
          <w:szCs w:val="24"/>
        </w:rPr>
        <w:t>ible</w:t>
      </w:r>
      <w:r w:rsidR="008D4EA4" w:rsidRPr="00A30556">
        <w:rPr>
          <w:rFonts w:ascii="Times New Roman" w:hAnsi="Times New Roman" w:cs="Times New Roman"/>
          <w:sz w:val="24"/>
          <w:szCs w:val="24"/>
        </w:rPr>
        <w:t>.</w:t>
      </w:r>
    </w:p>
    <w:p w14:paraId="0AA41261" w14:textId="6AAE61A4" w:rsidR="007637FC" w:rsidRPr="00A30556" w:rsidRDefault="007637FC" w:rsidP="00061F0C">
      <w:pPr>
        <w:spacing w:line="360" w:lineRule="auto"/>
        <w:rPr>
          <w:rFonts w:ascii="Times New Roman" w:hAnsi="Times New Roman" w:cs="Times New Roman"/>
          <w:b/>
          <w:bCs/>
          <w:sz w:val="24"/>
          <w:szCs w:val="24"/>
        </w:rPr>
      </w:pPr>
      <w:r w:rsidRPr="00A30556">
        <w:rPr>
          <w:rFonts w:ascii="Times New Roman" w:hAnsi="Times New Roman" w:cs="Times New Roman"/>
          <w:b/>
          <w:bCs/>
          <w:sz w:val="24"/>
          <w:szCs w:val="24"/>
        </w:rPr>
        <w:t>Setting</w:t>
      </w:r>
      <w:r w:rsidR="00B7688F" w:rsidRPr="00A30556">
        <w:rPr>
          <w:rFonts w:ascii="Times New Roman" w:hAnsi="Times New Roman" w:cs="Times New Roman"/>
          <w:b/>
          <w:bCs/>
          <w:sz w:val="24"/>
          <w:szCs w:val="24"/>
        </w:rPr>
        <w:t>:</w:t>
      </w:r>
      <w:r w:rsidR="00BD439D" w:rsidRPr="00A30556">
        <w:rPr>
          <w:rFonts w:ascii="Times New Roman" w:hAnsi="Times New Roman" w:cs="Times New Roman"/>
          <w:sz w:val="24"/>
          <w:szCs w:val="24"/>
        </w:rPr>
        <w:t xml:space="preserve"> </w:t>
      </w:r>
      <w:r w:rsidR="002074EE" w:rsidRPr="00A30556">
        <w:rPr>
          <w:rFonts w:ascii="Times New Roman" w:hAnsi="Times New Roman" w:cs="Times New Roman"/>
          <w:sz w:val="24"/>
          <w:szCs w:val="24"/>
        </w:rPr>
        <w:t xml:space="preserve">Food aid </w:t>
      </w:r>
      <w:r w:rsidR="00B07764" w:rsidRPr="00A30556">
        <w:rPr>
          <w:rFonts w:ascii="Times New Roman" w:hAnsi="Times New Roman" w:cs="Times New Roman"/>
          <w:sz w:val="24"/>
          <w:szCs w:val="24"/>
        </w:rPr>
        <w:t>is</w:t>
      </w:r>
      <w:r w:rsidR="002074EE" w:rsidRPr="00A30556">
        <w:rPr>
          <w:rFonts w:ascii="Times New Roman" w:hAnsi="Times New Roman" w:cs="Times New Roman"/>
          <w:sz w:val="24"/>
          <w:szCs w:val="24"/>
        </w:rPr>
        <w:t xml:space="preserve"> </w:t>
      </w:r>
      <w:r w:rsidR="00EA0FF0" w:rsidRPr="00A30556">
        <w:rPr>
          <w:rFonts w:ascii="Times New Roman" w:hAnsi="Times New Roman" w:cs="Times New Roman"/>
          <w:sz w:val="24"/>
          <w:szCs w:val="24"/>
        </w:rPr>
        <w:t xml:space="preserve">defined as </w:t>
      </w:r>
      <w:r w:rsidR="009F2316" w:rsidRPr="00A30556">
        <w:rPr>
          <w:rFonts w:ascii="Times New Roman" w:hAnsi="Times New Roman" w:cs="Times New Roman"/>
          <w:sz w:val="24"/>
          <w:szCs w:val="24"/>
        </w:rPr>
        <w:t>the</w:t>
      </w:r>
      <w:r w:rsidR="00F913E5" w:rsidRPr="00A30556">
        <w:rPr>
          <w:rFonts w:ascii="Times New Roman" w:hAnsi="Times New Roman" w:cs="Times New Roman"/>
          <w:sz w:val="24"/>
          <w:szCs w:val="24"/>
        </w:rPr>
        <w:t xml:space="preserve"> use</w:t>
      </w:r>
      <w:r w:rsidR="00BB75F5" w:rsidRPr="00A30556">
        <w:rPr>
          <w:rFonts w:ascii="Times New Roman" w:hAnsi="Times New Roman" w:cs="Times New Roman"/>
          <w:sz w:val="24"/>
          <w:szCs w:val="24"/>
        </w:rPr>
        <w:t xml:space="preserve"> of </w:t>
      </w:r>
      <w:r w:rsidR="002074EE" w:rsidRPr="00A30556">
        <w:rPr>
          <w:rFonts w:ascii="Times New Roman" w:hAnsi="Times New Roman" w:cs="Times New Roman"/>
          <w:sz w:val="24"/>
          <w:szCs w:val="24"/>
        </w:rPr>
        <w:t>intervention</w:t>
      </w:r>
      <w:r w:rsidR="00582B5C" w:rsidRPr="00A30556">
        <w:rPr>
          <w:rFonts w:ascii="Times New Roman" w:hAnsi="Times New Roman" w:cs="Times New Roman"/>
          <w:sz w:val="24"/>
          <w:szCs w:val="24"/>
        </w:rPr>
        <w:t>s</w:t>
      </w:r>
      <w:r w:rsidR="00BB75F5" w:rsidRPr="00A30556">
        <w:rPr>
          <w:rFonts w:ascii="Times New Roman" w:hAnsi="Times New Roman" w:cs="Times New Roman"/>
          <w:sz w:val="24"/>
          <w:szCs w:val="24"/>
        </w:rPr>
        <w:t xml:space="preserve"> providing free </w:t>
      </w:r>
      <w:r w:rsidR="00994737" w:rsidRPr="00A30556">
        <w:rPr>
          <w:rFonts w:ascii="Times New Roman" w:hAnsi="Times New Roman" w:cs="Times New Roman"/>
          <w:sz w:val="24"/>
          <w:szCs w:val="24"/>
        </w:rPr>
        <w:t>food items by</w:t>
      </w:r>
      <w:r w:rsidR="002074EE" w:rsidRPr="00A30556">
        <w:rPr>
          <w:rFonts w:ascii="Times New Roman" w:hAnsi="Times New Roman" w:cs="Times New Roman"/>
          <w:sz w:val="24"/>
          <w:szCs w:val="24"/>
        </w:rPr>
        <w:t xml:space="preserve"> community and/or charitable organisation</w:t>
      </w:r>
      <w:r w:rsidR="00994737" w:rsidRPr="00A30556">
        <w:rPr>
          <w:rFonts w:ascii="Times New Roman" w:hAnsi="Times New Roman" w:cs="Times New Roman"/>
          <w:sz w:val="24"/>
          <w:szCs w:val="24"/>
        </w:rPr>
        <w:t xml:space="preserve">s. </w:t>
      </w:r>
    </w:p>
    <w:p w14:paraId="6A6FDC5F" w14:textId="5ED9FAAF" w:rsidR="007637FC" w:rsidRPr="00A30556" w:rsidRDefault="00642417" w:rsidP="00061F0C">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nts</w:t>
      </w:r>
      <w:r w:rsidR="00B7688F" w:rsidRPr="00A30556">
        <w:rPr>
          <w:rFonts w:ascii="Times New Roman" w:hAnsi="Times New Roman" w:cs="Times New Roman"/>
          <w:b/>
          <w:bCs/>
          <w:sz w:val="24"/>
          <w:szCs w:val="24"/>
        </w:rPr>
        <w:t>:</w:t>
      </w:r>
      <w:r w:rsidR="00BD439D" w:rsidRPr="00A30556">
        <w:rPr>
          <w:rFonts w:ascii="Times New Roman" w:hAnsi="Times New Roman" w:cs="Times New Roman"/>
          <w:b/>
          <w:bCs/>
          <w:sz w:val="24"/>
          <w:szCs w:val="24"/>
        </w:rPr>
        <w:t xml:space="preserve"> </w:t>
      </w:r>
      <w:r w:rsidR="003277DE" w:rsidRPr="00A30556">
        <w:rPr>
          <w:rFonts w:ascii="Times New Roman" w:hAnsi="Times New Roman" w:cs="Times New Roman"/>
          <w:sz w:val="24"/>
          <w:szCs w:val="24"/>
        </w:rPr>
        <w:t>Two</w:t>
      </w:r>
      <w:r w:rsidR="00131620">
        <w:rPr>
          <w:rFonts w:ascii="Times New Roman" w:hAnsi="Times New Roman" w:cs="Times New Roman"/>
          <w:sz w:val="24"/>
          <w:szCs w:val="24"/>
        </w:rPr>
        <w:t>-</w:t>
      </w:r>
      <w:r w:rsidR="003277DE" w:rsidRPr="00A30556">
        <w:rPr>
          <w:rFonts w:ascii="Times New Roman" w:hAnsi="Times New Roman" w:cs="Times New Roman"/>
          <w:sz w:val="24"/>
          <w:szCs w:val="24"/>
        </w:rPr>
        <w:t xml:space="preserve">parent, lone-parent </w:t>
      </w:r>
      <w:r w:rsidR="00B279DB">
        <w:rPr>
          <w:rFonts w:ascii="Times New Roman" w:hAnsi="Times New Roman" w:cs="Times New Roman"/>
          <w:sz w:val="24"/>
          <w:szCs w:val="24"/>
        </w:rPr>
        <w:t>or h</w:t>
      </w:r>
      <w:r w:rsidR="005466C1" w:rsidRPr="00A30556">
        <w:rPr>
          <w:rFonts w:ascii="Times New Roman" w:hAnsi="Times New Roman" w:cs="Times New Roman"/>
          <w:sz w:val="24"/>
          <w:szCs w:val="24"/>
        </w:rPr>
        <w:t>ouseholds</w:t>
      </w:r>
      <w:r w:rsidR="00BD439D" w:rsidRPr="00A30556">
        <w:rPr>
          <w:rFonts w:ascii="Times New Roman" w:hAnsi="Times New Roman" w:cs="Times New Roman"/>
          <w:sz w:val="24"/>
          <w:szCs w:val="24"/>
        </w:rPr>
        <w:t xml:space="preserve"> with</w:t>
      </w:r>
      <w:r w:rsidR="00B279DB">
        <w:rPr>
          <w:rFonts w:ascii="Times New Roman" w:hAnsi="Times New Roman" w:cs="Times New Roman"/>
          <w:sz w:val="24"/>
          <w:szCs w:val="24"/>
        </w:rPr>
        <w:t xml:space="preserve"> a </w:t>
      </w:r>
      <w:r w:rsidR="00B279DB" w:rsidRPr="00A30556">
        <w:rPr>
          <w:rFonts w:ascii="Times New Roman" w:hAnsi="Times New Roman" w:cs="Times New Roman"/>
          <w:sz w:val="24"/>
          <w:szCs w:val="24"/>
        </w:rPr>
        <w:t>primary caregiver</w:t>
      </w:r>
      <w:r w:rsidR="00BD18C3">
        <w:rPr>
          <w:rFonts w:ascii="Times New Roman" w:hAnsi="Times New Roman" w:cs="Times New Roman"/>
          <w:sz w:val="24"/>
          <w:szCs w:val="24"/>
        </w:rPr>
        <w:t xml:space="preserve"> with</w:t>
      </w:r>
      <w:r w:rsidR="00BD439D" w:rsidRPr="00A30556">
        <w:rPr>
          <w:rFonts w:ascii="Times New Roman" w:hAnsi="Times New Roman" w:cs="Times New Roman"/>
          <w:sz w:val="24"/>
          <w:szCs w:val="24"/>
        </w:rPr>
        <w:t xml:space="preserve"> at least one child </w:t>
      </w:r>
      <w:r w:rsidR="00B07DFF">
        <w:rPr>
          <w:rFonts w:ascii="Times New Roman" w:hAnsi="Times New Roman" w:cs="Times New Roman"/>
          <w:sz w:val="24"/>
          <w:szCs w:val="24"/>
        </w:rPr>
        <w:t>≤</w:t>
      </w:r>
      <w:r w:rsidR="00BD439D" w:rsidRPr="00A30556">
        <w:rPr>
          <w:rFonts w:ascii="Times New Roman" w:hAnsi="Times New Roman" w:cs="Times New Roman"/>
          <w:sz w:val="24"/>
          <w:szCs w:val="24"/>
        </w:rPr>
        <w:t>18 years</w:t>
      </w:r>
      <w:r w:rsidR="00B7293A">
        <w:rPr>
          <w:rFonts w:ascii="Times New Roman" w:hAnsi="Times New Roman" w:cs="Times New Roman"/>
          <w:sz w:val="24"/>
          <w:szCs w:val="24"/>
        </w:rPr>
        <w:t>.</w:t>
      </w:r>
      <w:r w:rsidR="00BD439D" w:rsidRPr="00A30556">
        <w:rPr>
          <w:rFonts w:ascii="Times New Roman" w:hAnsi="Times New Roman" w:cs="Times New Roman"/>
          <w:sz w:val="24"/>
          <w:szCs w:val="24"/>
        </w:rPr>
        <w:t xml:space="preserve"> </w:t>
      </w:r>
    </w:p>
    <w:p w14:paraId="19000A84" w14:textId="7C278DAA" w:rsidR="00C663EE" w:rsidRPr="00397676" w:rsidRDefault="00D33FBA" w:rsidP="00C34EB3">
      <w:pPr>
        <w:spacing w:line="360" w:lineRule="auto"/>
        <w:rPr>
          <w:rFonts w:ascii="Times New Roman" w:hAnsi="Times New Roman" w:cs="Times New Roman"/>
          <w:sz w:val="24"/>
          <w:szCs w:val="24"/>
        </w:rPr>
      </w:pPr>
      <w:r w:rsidRPr="4B99F9CE">
        <w:rPr>
          <w:rFonts w:ascii="Times New Roman" w:hAnsi="Times New Roman" w:cs="Times New Roman"/>
          <w:b/>
          <w:bCs/>
          <w:sz w:val="24"/>
          <w:szCs w:val="24"/>
        </w:rPr>
        <w:t>Re</w:t>
      </w:r>
      <w:r w:rsidR="00642417">
        <w:rPr>
          <w:rFonts w:ascii="Times New Roman" w:hAnsi="Times New Roman" w:cs="Times New Roman"/>
          <w:b/>
          <w:bCs/>
          <w:sz w:val="24"/>
          <w:szCs w:val="24"/>
        </w:rPr>
        <w:t>sults</w:t>
      </w:r>
      <w:r w:rsidRPr="4B99F9CE">
        <w:rPr>
          <w:rFonts w:ascii="Times New Roman" w:hAnsi="Times New Roman" w:cs="Times New Roman"/>
          <w:b/>
          <w:bCs/>
          <w:sz w:val="24"/>
          <w:szCs w:val="24"/>
        </w:rPr>
        <w:t xml:space="preserve">: </w:t>
      </w:r>
      <w:r w:rsidRPr="4B99F9CE">
        <w:rPr>
          <w:rFonts w:ascii="Times New Roman" w:hAnsi="Times New Roman" w:cs="Times New Roman"/>
          <w:sz w:val="24"/>
          <w:szCs w:val="24"/>
        </w:rPr>
        <w:t xml:space="preserve">From a total of 10,394 articles, </w:t>
      </w:r>
      <w:r w:rsidR="77D8A065" w:rsidRPr="4B99F9CE">
        <w:rPr>
          <w:rFonts w:ascii="Times New Roman" w:hAnsi="Times New Roman" w:cs="Times New Roman"/>
          <w:sz w:val="24"/>
          <w:szCs w:val="24"/>
        </w:rPr>
        <w:t>nine</w:t>
      </w:r>
      <w:r w:rsidRPr="4B99F9CE">
        <w:rPr>
          <w:rFonts w:ascii="Times New Roman" w:hAnsi="Times New Roman" w:cs="Times New Roman"/>
          <w:sz w:val="24"/>
          <w:szCs w:val="24"/>
        </w:rPr>
        <w:t xml:space="preserve"> were included</w:t>
      </w:r>
      <w:r w:rsidR="00510405" w:rsidRPr="00397676">
        <w:rPr>
          <w:rFonts w:ascii="Times New Roman" w:hAnsi="Times New Roman" w:cs="Times New Roman"/>
          <w:sz w:val="24"/>
          <w:szCs w:val="24"/>
        </w:rPr>
        <w:t>.</w:t>
      </w:r>
      <w:r w:rsidR="00F27B05" w:rsidRPr="00397676">
        <w:rPr>
          <w:rFonts w:ascii="Times New Roman" w:hAnsi="Times New Roman" w:cs="Times New Roman"/>
          <w:sz w:val="24"/>
          <w:szCs w:val="24"/>
        </w:rPr>
        <w:t xml:space="preserve"> </w:t>
      </w:r>
      <w:r w:rsidR="00F942B3" w:rsidRPr="00397676">
        <w:rPr>
          <w:rFonts w:ascii="Times New Roman" w:hAnsi="Times New Roman" w:cs="Times New Roman"/>
          <w:sz w:val="24"/>
          <w:szCs w:val="24"/>
        </w:rPr>
        <w:t>Food bank</w:t>
      </w:r>
      <w:r w:rsidR="00C9790B" w:rsidRPr="00397676">
        <w:rPr>
          <w:rFonts w:ascii="Times New Roman" w:hAnsi="Times New Roman" w:cs="Times New Roman"/>
          <w:sz w:val="24"/>
          <w:szCs w:val="24"/>
        </w:rPr>
        <w:t>s</w:t>
      </w:r>
      <w:r w:rsidR="00F942B3" w:rsidRPr="00397676">
        <w:rPr>
          <w:rFonts w:ascii="Times New Roman" w:hAnsi="Times New Roman" w:cs="Times New Roman"/>
          <w:sz w:val="24"/>
          <w:szCs w:val="24"/>
        </w:rPr>
        <w:t>, mobile pantry combined with a free meal for children, backpack provision during school term and food parcel home delivery intervention</w:t>
      </w:r>
      <w:r w:rsidR="00052185" w:rsidRPr="00397676">
        <w:rPr>
          <w:rFonts w:ascii="Times New Roman" w:hAnsi="Times New Roman" w:cs="Times New Roman"/>
          <w:sz w:val="24"/>
          <w:szCs w:val="24"/>
        </w:rPr>
        <w:t>s</w:t>
      </w:r>
      <w:r w:rsidR="00F942B3" w:rsidRPr="00397676">
        <w:rPr>
          <w:rFonts w:ascii="Times New Roman" w:hAnsi="Times New Roman" w:cs="Times New Roman"/>
          <w:sz w:val="24"/>
          <w:szCs w:val="24"/>
        </w:rPr>
        <w:t xml:space="preserve"> were evaluated. </w:t>
      </w:r>
      <w:r w:rsidR="005C65E6" w:rsidRPr="00397676">
        <w:rPr>
          <w:rFonts w:ascii="Times New Roman" w:hAnsi="Times New Roman" w:cs="Times New Roman"/>
          <w:sz w:val="24"/>
          <w:szCs w:val="24"/>
        </w:rPr>
        <w:t>Food bank models offering additional support such as community programs, health and social services, cooking classes and free meal</w:t>
      </w:r>
      <w:r w:rsidR="0075151E" w:rsidRPr="00527FE7">
        <w:rPr>
          <w:rFonts w:ascii="Times New Roman" w:hAnsi="Times New Roman" w:cs="Times New Roman"/>
          <w:sz w:val="24"/>
          <w:szCs w:val="24"/>
        </w:rPr>
        <w:t>s</w:t>
      </w:r>
      <w:r w:rsidR="005C65E6" w:rsidRPr="00397676">
        <w:rPr>
          <w:rFonts w:ascii="Times New Roman" w:hAnsi="Times New Roman" w:cs="Times New Roman"/>
          <w:sz w:val="24"/>
          <w:szCs w:val="24"/>
        </w:rPr>
        <w:t xml:space="preserve"> for children, client-choice-based models and programmes providing convenient access were associated with improved food security and diet quality</w:t>
      </w:r>
      <w:r w:rsidR="002D2616" w:rsidRPr="00397676">
        <w:rPr>
          <w:rFonts w:ascii="Times New Roman" w:hAnsi="Times New Roman" w:cs="Times New Roman"/>
          <w:sz w:val="24"/>
          <w:szCs w:val="24"/>
        </w:rPr>
        <w:t xml:space="preserve"> </w:t>
      </w:r>
      <w:r w:rsidR="00C34EB3" w:rsidRPr="00397676">
        <w:rPr>
          <w:rFonts w:ascii="Times New Roman" w:hAnsi="Times New Roman" w:cs="Times New Roman"/>
          <w:sz w:val="24"/>
          <w:szCs w:val="24"/>
        </w:rPr>
        <w:t>(increased intake of wholegrains, fruit and vegetables)</w:t>
      </w:r>
      <w:r w:rsidR="005C65E6" w:rsidRPr="00397676">
        <w:rPr>
          <w:rFonts w:ascii="Times New Roman" w:hAnsi="Times New Roman" w:cs="Times New Roman"/>
          <w:sz w:val="24"/>
          <w:szCs w:val="24"/>
        </w:rPr>
        <w:t>.</w:t>
      </w:r>
      <w:r w:rsidRPr="00397676">
        <w:rPr>
          <w:rFonts w:ascii="Times New Roman" w:hAnsi="Times New Roman" w:cs="Times New Roman"/>
          <w:sz w:val="24"/>
          <w:szCs w:val="24"/>
        </w:rPr>
        <w:t xml:space="preserve"> </w:t>
      </w:r>
      <w:r w:rsidR="006F1F13" w:rsidRPr="00397676">
        <w:rPr>
          <w:rFonts w:ascii="Times New Roman" w:hAnsi="Times New Roman" w:cs="Times New Roman"/>
          <w:sz w:val="24"/>
          <w:szCs w:val="24"/>
        </w:rPr>
        <w:t>One study reported an improvement in</w:t>
      </w:r>
      <w:r w:rsidR="001A272D" w:rsidRPr="00397676">
        <w:rPr>
          <w:rFonts w:ascii="Times New Roman" w:hAnsi="Times New Roman" w:cs="Times New Roman"/>
          <w:sz w:val="24"/>
          <w:szCs w:val="24"/>
        </w:rPr>
        <w:t xml:space="preserve"> </w:t>
      </w:r>
      <w:r w:rsidR="006F1F13" w:rsidRPr="00397676">
        <w:rPr>
          <w:rFonts w:ascii="Times New Roman" w:hAnsi="Times New Roman" w:cs="Times New Roman"/>
          <w:sz w:val="24"/>
          <w:szCs w:val="24"/>
        </w:rPr>
        <w:t>mental</w:t>
      </w:r>
      <w:r w:rsidR="001A272D" w:rsidRPr="00397676">
        <w:rPr>
          <w:rFonts w:ascii="Times New Roman" w:hAnsi="Times New Roman" w:cs="Times New Roman"/>
          <w:sz w:val="24"/>
          <w:szCs w:val="24"/>
        </w:rPr>
        <w:t xml:space="preserve"> health</w:t>
      </w:r>
      <w:r w:rsidR="00171790" w:rsidRPr="00397676">
        <w:rPr>
          <w:rFonts w:ascii="Times New Roman" w:hAnsi="Times New Roman" w:cs="Times New Roman"/>
          <w:sz w:val="24"/>
          <w:szCs w:val="24"/>
        </w:rPr>
        <w:t xml:space="preserve"> and food bank access</w:t>
      </w:r>
      <w:r w:rsidR="001A272D" w:rsidRPr="00397676">
        <w:rPr>
          <w:rFonts w:ascii="Times New Roman" w:hAnsi="Times New Roman" w:cs="Times New Roman"/>
          <w:sz w:val="24"/>
          <w:szCs w:val="24"/>
        </w:rPr>
        <w:t xml:space="preserve"> </w:t>
      </w:r>
      <w:r w:rsidR="006F1F13" w:rsidRPr="00397676">
        <w:rPr>
          <w:rFonts w:ascii="Times New Roman" w:hAnsi="Times New Roman" w:cs="Times New Roman"/>
          <w:sz w:val="24"/>
          <w:szCs w:val="24"/>
        </w:rPr>
        <w:t>at the end of 18</w:t>
      </w:r>
      <w:r w:rsidR="001A272D" w:rsidRPr="00397676">
        <w:rPr>
          <w:rFonts w:ascii="Times New Roman" w:hAnsi="Times New Roman" w:cs="Times New Roman"/>
          <w:sz w:val="24"/>
          <w:szCs w:val="24"/>
        </w:rPr>
        <w:t xml:space="preserve"> m</w:t>
      </w:r>
      <w:r w:rsidR="006F1F13" w:rsidRPr="00397676">
        <w:rPr>
          <w:rFonts w:ascii="Times New Roman" w:hAnsi="Times New Roman" w:cs="Times New Roman"/>
          <w:sz w:val="24"/>
          <w:szCs w:val="24"/>
        </w:rPr>
        <w:t>onth</w:t>
      </w:r>
      <w:r w:rsidR="001A272D" w:rsidRPr="00397676">
        <w:rPr>
          <w:rFonts w:ascii="Times New Roman" w:hAnsi="Times New Roman" w:cs="Times New Roman"/>
          <w:sz w:val="24"/>
          <w:szCs w:val="24"/>
        </w:rPr>
        <w:t>s</w:t>
      </w:r>
      <w:r w:rsidR="006F1F13" w:rsidRPr="00397676">
        <w:rPr>
          <w:rFonts w:ascii="Times New Roman" w:hAnsi="Times New Roman" w:cs="Times New Roman"/>
          <w:sz w:val="24"/>
          <w:szCs w:val="24"/>
        </w:rPr>
        <w:t xml:space="preserve"> but not at earlier timepoint</w:t>
      </w:r>
      <w:r w:rsidR="001A272D" w:rsidRPr="00397676">
        <w:rPr>
          <w:rFonts w:ascii="Times New Roman" w:hAnsi="Times New Roman" w:cs="Times New Roman"/>
          <w:sz w:val="24"/>
          <w:szCs w:val="24"/>
        </w:rPr>
        <w:t>s</w:t>
      </w:r>
      <w:r w:rsidR="006F1F13" w:rsidRPr="00397676">
        <w:rPr>
          <w:rFonts w:ascii="Times New Roman" w:hAnsi="Times New Roman" w:cs="Times New Roman"/>
          <w:sz w:val="24"/>
          <w:szCs w:val="24"/>
        </w:rPr>
        <w:t xml:space="preserve"> </w:t>
      </w:r>
      <w:r w:rsidR="001A272D" w:rsidRPr="00397676">
        <w:rPr>
          <w:rFonts w:ascii="Times New Roman" w:hAnsi="Times New Roman" w:cs="Times New Roman"/>
          <w:sz w:val="24"/>
          <w:szCs w:val="24"/>
        </w:rPr>
        <w:t>and one study</w:t>
      </w:r>
      <w:r w:rsidR="006F1F13" w:rsidRPr="00397676">
        <w:rPr>
          <w:rFonts w:ascii="Times New Roman" w:hAnsi="Times New Roman" w:cs="Times New Roman"/>
          <w:sz w:val="24"/>
          <w:szCs w:val="24"/>
        </w:rPr>
        <w:t xml:space="preserve"> reported no change</w:t>
      </w:r>
      <w:r w:rsidR="00942318" w:rsidRPr="00397676">
        <w:rPr>
          <w:rFonts w:ascii="Times New Roman" w:hAnsi="Times New Roman" w:cs="Times New Roman"/>
          <w:sz w:val="24"/>
          <w:szCs w:val="24"/>
        </w:rPr>
        <w:t xml:space="preserve"> in parents</w:t>
      </w:r>
      <w:r w:rsidR="00052185" w:rsidRPr="00397676">
        <w:rPr>
          <w:rFonts w:ascii="Times New Roman" w:hAnsi="Times New Roman" w:cs="Times New Roman"/>
          <w:sz w:val="24"/>
          <w:szCs w:val="24"/>
        </w:rPr>
        <w:t>’</w:t>
      </w:r>
      <w:r w:rsidR="004B3622" w:rsidRPr="00397676">
        <w:rPr>
          <w:rFonts w:ascii="Times New Roman" w:hAnsi="Times New Roman" w:cs="Times New Roman"/>
          <w:sz w:val="24"/>
          <w:szCs w:val="24"/>
        </w:rPr>
        <w:t xml:space="preserve"> mental health</w:t>
      </w:r>
      <w:r w:rsidR="006F1F13" w:rsidRPr="00397676">
        <w:rPr>
          <w:rFonts w:ascii="Times New Roman" w:hAnsi="Times New Roman" w:cs="Times New Roman"/>
          <w:sz w:val="24"/>
          <w:szCs w:val="24"/>
        </w:rPr>
        <w:t xml:space="preserve">. </w:t>
      </w:r>
    </w:p>
    <w:p w14:paraId="31A02F1D" w14:textId="280033C4" w:rsidR="00C663EE" w:rsidRDefault="00D33FBA" w:rsidP="00C663EE">
      <w:pPr>
        <w:spacing w:line="360" w:lineRule="auto"/>
        <w:rPr>
          <w:rFonts w:ascii="Times New Roman" w:hAnsi="Times New Roman" w:cs="Times New Roman"/>
          <w:sz w:val="24"/>
          <w:szCs w:val="24"/>
        </w:rPr>
      </w:pPr>
      <w:r w:rsidRPr="00397676">
        <w:rPr>
          <w:rFonts w:ascii="Times New Roman" w:hAnsi="Times New Roman" w:cs="Times New Roman"/>
          <w:b/>
          <w:bCs/>
          <w:sz w:val="24"/>
          <w:szCs w:val="24"/>
        </w:rPr>
        <w:t>Conclusions:</w:t>
      </w:r>
      <w:r w:rsidR="00476FAB" w:rsidRPr="00397676">
        <w:rPr>
          <w:rFonts w:ascii="Times New Roman" w:hAnsi="Times New Roman" w:cs="Times New Roman"/>
          <w:sz w:val="24"/>
          <w:szCs w:val="24"/>
        </w:rPr>
        <w:t xml:space="preserve"> </w:t>
      </w:r>
      <w:r w:rsidR="00D2041E" w:rsidRPr="00397676">
        <w:rPr>
          <w:rFonts w:ascii="Times New Roman" w:hAnsi="Times New Roman" w:cs="Times New Roman"/>
          <w:sz w:val="24"/>
          <w:szCs w:val="24"/>
        </w:rPr>
        <w:t xml:space="preserve">Accessing food aid </w:t>
      </w:r>
      <w:r w:rsidR="004878C9" w:rsidRPr="00397676">
        <w:rPr>
          <w:rFonts w:ascii="Times New Roman" w:hAnsi="Times New Roman" w:cs="Times New Roman"/>
          <w:sz w:val="24"/>
          <w:szCs w:val="24"/>
        </w:rPr>
        <w:t xml:space="preserve">was linked to </w:t>
      </w:r>
      <w:r w:rsidR="00D2041E" w:rsidRPr="00397676">
        <w:rPr>
          <w:rFonts w:ascii="Times New Roman" w:hAnsi="Times New Roman" w:cs="Times New Roman"/>
          <w:sz w:val="24"/>
          <w:szCs w:val="24"/>
        </w:rPr>
        <w:t xml:space="preserve">improved </w:t>
      </w:r>
      <w:r w:rsidR="00552DA3" w:rsidRPr="00397676">
        <w:rPr>
          <w:rFonts w:ascii="Times New Roman" w:hAnsi="Times New Roman" w:cs="Times New Roman"/>
          <w:sz w:val="24"/>
          <w:szCs w:val="24"/>
        </w:rPr>
        <w:t>diet quality</w:t>
      </w:r>
      <w:r w:rsidR="00DF652B" w:rsidRPr="00397676">
        <w:rPr>
          <w:rFonts w:ascii="Times New Roman" w:hAnsi="Times New Roman" w:cs="Times New Roman"/>
          <w:sz w:val="24"/>
          <w:szCs w:val="24"/>
        </w:rPr>
        <w:t xml:space="preserve"> and </w:t>
      </w:r>
      <w:r w:rsidR="00003CAB" w:rsidRPr="00397676">
        <w:rPr>
          <w:rFonts w:ascii="Times New Roman" w:hAnsi="Times New Roman" w:cs="Times New Roman"/>
          <w:sz w:val="24"/>
          <w:szCs w:val="24"/>
        </w:rPr>
        <w:t xml:space="preserve">reduced </w:t>
      </w:r>
      <w:r w:rsidR="00DF652B" w:rsidRPr="00397676">
        <w:rPr>
          <w:rFonts w:ascii="Times New Roman" w:hAnsi="Times New Roman" w:cs="Times New Roman"/>
          <w:sz w:val="24"/>
          <w:szCs w:val="24"/>
        </w:rPr>
        <w:t xml:space="preserve">food </w:t>
      </w:r>
      <w:r w:rsidR="00DF652B" w:rsidRPr="00A30556">
        <w:rPr>
          <w:rFonts w:ascii="Times New Roman" w:hAnsi="Times New Roman" w:cs="Times New Roman"/>
          <w:sz w:val="24"/>
          <w:szCs w:val="24"/>
        </w:rPr>
        <w:t>insecurity</w:t>
      </w:r>
      <w:r w:rsidR="006B439D" w:rsidRPr="00A30556">
        <w:rPr>
          <w:rFonts w:ascii="Times New Roman" w:hAnsi="Times New Roman" w:cs="Times New Roman"/>
          <w:sz w:val="24"/>
          <w:szCs w:val="24"/>
        </w:rPr>
        <w:t xml:space="preserve"> in some studies</w:t>
      </w:r>
      <w:r w:rsidR="00A90643" w:rsidRPr="00A30556">
        <w:rPr>
          <w:rFonts w:ascii="Times New Roman" w:hAnsi="Times New Roman" w:cs="Times New Roman"/>
          <w:sz w:val="24"/>
          <w:szCs w:val="24"/>
        </w:rPr>
        <w:t>.</w:t>
      </w:r>
      <w:r w:rsidR="00DF652B" w:rsidRPr="00A30556">
        <w:rPr>
          <w:rFonts w:ascii="Times New Roman" w:hAnsi="Times New Roman" w:cs="Times New Roman"/>
          <w:sz w:val="24"/>
          <w:szCs w:val="24"/>
        </w:rPr>
        <w:t xml:space="preserve"> </w:t>
      </w:r>
      <w:r w:rsidR="00D87603">
        <w:rPr>
          <w:rFonts w:ascii="Times New Roman" w:hAnsi="Times New Roman" w:cs="Times New Roman"/>
          <w:sz w:val="24"/>
          <w:szCs w:val="24"/>
        </w:rPr>
        <w:t>Allowing</w:t>
      </w:r>
      <w:r w:rsidR="00F324C2">
        <w:rPr>
          <w:rFonts w:ascii="Times New Roman" w:hAnsi="Times New Roman" w:cs="Times New Roman"/>
          <w:sz w:val="24"/>
          <w:szCs w:val="24"/>
        </w:rPr>
        <w:t xml:space="preserve"> clients</w:t>
      </w:r>
      <w:r w:rsidR="003845F2">
        <w:rPr>
          <w:rFonts w:ascii="Times New Roman" w:hAnsi="Times New Roman" w:cs="Times New Roman"/>
          <w:sz w:val="24"/>
          <w:szCs w:val="24"/>
        </w:rPr>
        <w:t xml:space="preserve"> to choose </w:t>
      </w:r>
      <w:r w:rsidR="00D3166A">
        <w:rPr>
          <w:rFonts w:ascii="Times New Roman" w:hAnsi="Times New Roman" w:cs="Times New Roman"/>
          <w:sz w:val="24"/>
          <w:szCs w:val="24"/>
        </w:rPr>
        <w:t xml:space="preserve">food </w:t>
      </w:r>
      <w:r w:rsidR="003845F2">
        <w:rPr>
          <w:rFonts w:ascii="Times New Roman" w:hAnsi="Times New Roman" w:cs="Times New Roman"/>
          <w:sz w:val="24"/>
          <w:szCs w:val="24"/>
        </w:rPr>
        <w:t>items</w:t>
      </w:r>
      <w:r w:rsidR="00D3166A">
        <w:rPr>
          <w:rFonts w:ascii="Times New Roman" w:hAnsi="Times New Roman" w:cs="Times New Roman"/>
          <w:sz w:val="24"/>
          <w:szCs w:val="24"/>
        </w:rPr>
        <w:t xml:space="preserve"> and providing </w:t>
      </w:r>
      <w:r w:rsidR="00D6512C">
        <w:rPr>
          <w:rFonts w:ascii="Times New Roman" w:hAnsi="Times New Roman" w:cs="Times New Roman"/>
          <w:sz w:val="24"/>
          <w:szCs w:val="24"/>
        </w:rPr>
        <w:t>support</w:t>
      </w:r>
      <w:r w:rsidR="00EB7307">
        <w:rPr>
          <w:rFonts w:ascii="Times New Roman" w:hAnsi="Times New Roman" w:cs="Times New Roman"/>
          <w:sz w:val="24"/>
          <w:szCs w:val="24"/>
        </w:rPr>
        <w:t xml:space="preserve"> services</w:t>
      </w:r>
      <w:r w:rsidR="002F0C98" w:rsidRPr="00A30556">
        <w:rPr>
          <w:rFonts w:ascii="Times New Roman" w:hAnsi="Times New Roman" w:cs="Times New Roman"/>
          <w:sz w:val="24"/>
          <w:szCs w:val="24"/>
        </w:rPr>
        <w:t xml:space="preserve"> </w:t>
      </w:r>
      <w:r w:rsidR="00EB7307">
        <w:rPr>
          <w:rFonts w:ascii="Times New Roman" w:hAnsi="Times New Roman" w:cs="Times New Roman"/>
          <w:sz w:val="24"/>
          <w:szCs w:val="24"/>
        </w:rPr>
        <w:t xml:space="preserve">were most </w:t>
      </w:r>
      <w:r w:rsidR="000D54B0">
        <w:rPr>
          <w:rFonts w:ascii="Times New Roman" w:hAnsi="Times New Roman" w:cs="Times New Roman"/>
          <w:sz w:val="24"/>
          <w:szCs w:val="24"/>
        </w:rPr>
        <w:t>effective.</w:t>
      </w:r>
    </w:p>
    <w:p w14:paraId="24BDE7E1" w14:textId="77777777" w:rsidR="00A01376" w:rsidRDefault="00A01376" w:rsidP="00C663EE">
      <w:pPr>
        <w:spacing w:line="360" w:lineRule="auto"/>
        <w:rPr>
          <w:rFonts w:ascii="Times New Roman" w:hAnsi="Times New Roman" w:cs="Times New Roman"/>
          <w:sz w:val="24"/>
          <w:szCs w:val="24"/>
        </w:rPr>
      </w:pPr>
    </w:p>
    <w:p w14:paraId="72CAFAB5" w14:textId="77777777" w:rsidR="002245DA" w:rsidRDefault="002245DA" w:rsidP="00C663EE">
      <w:pPr>
        <w:spacing w:line="360" w:lineRule="auto"/>
        <w:rPr>
          <w:rFonts w:ascii="Times New Roman" w:hAnsi="Times New Roman" w:cs="Times New Roman"/>
          <w:sz w:val="24"/>
          <w:szCs w:val="24"/>
        </w:rPr>
      </w:pPr>
    </w:p>
    <w:p w14:paraId="390A7206" w14:textId="77777777" w:rsidR="00DB6815" w:rsidRDefault="00DB6815" w:rsidP="00C663EE">
      <w:pPr>
        <w:spacing w:line="360" w:lineRule="auto"/>
        <w:rPr>
          <w:rFonts w:ascii="Times New Roman" w:hAnsi="Times New Roman" w:cs="Times New Roman"/>
          <w:sz w:val="24"/>
          <w:szCs w:val="24"/>
        </w:rPr>
      </w:pPr>
    </w:p>
    <w:p w14:paraId="6FED2EB6" w14:textId="77777777" w:rsidR="002245DA" w:rsidRDefault="002245DA" w:rsidP="00C663EE">
      <w:pPr>
        <w:spacing w:line="360" w:lineRule="auto"/>
        <w:rPr>
          <w:rFonts w:ascii="Times New Roman" w:hAnsi="Times New Roman" w:cs="Times New Roman"/>
          <w:sz w:val="24"/>
          <w:szCs w:val="24"/>
        </w:rPr>
      </w:pPr>
    </w:p>
    <w:p w14:paraId="3E1D4C44" w14:textId="77777777" w:rsidR="002245DA" w:rsidRDefault="002245DA" w:rsidP="00C663EE">
      <w:pPr>
        <w:spacing w:line="360" w:lineRule="auto"/>
        <w:rPr>
          <w:rFonts w:ascii="Times New Roman" w:hAnsi="Times New Roman" w:cs="Times New Roman"/>
          <w:sz w:val="24"/>
          <w:szCs w:val="24"/>
        </w:rPr>
      </w:pPr>
    </w:p>
    <w:p w14:paraId="76418960" w14:textId="77777777" w:rsidR="002245DA" w:rsidRPr="001B480C" w:rsidRDefault="002245DA" w:rsidP="00C663EE">
      <w:pPr>
        <w:spacing w:line="360" w:lineRule="auto"/>
        <w:rPr>
          <w:rFonts w:ascii="Times New Roman" w:hAnsi="Times New Roman" w:cs="Times New Roman"/>
          <w:sz w:val="24"/>
          <w:szCs w:val="24"/>
        </w:rPr>
      </w:pPr>
    </w:p>
    <w:p w14:paraId="53762444" w14:textId="18C2DEDB" w:rsidR="004C667A" w:rsidRPr="00B121C4" w:rsidRDefault="00D33FBA" w:rsidP="001E6BB9">
      <w:r w:rsidRPr="001E6BB9">
        <w:rPr>
          <w:rFonts w:ascii="Times New Roman" w:hAnsi="Times New Roman" w:cs="Times New Roman"/>
          <w:b/>
          <w:bCs/>
          <w:sz w:val="24"/>
          <w:szCs w:val="24"/>
        </w:rPr>
        <w:lastRenderedPageBreak/>
        <w:t>Introduction</w:t>
      </w:r>
    </w:p>
    <w:p w14:paraId="356F5B4B" w14:textId="1108220B" w:rsidR="004951B9" w:rsidRPr="001160F0" w:rsidRDefault="004C667A" w:rsidP="009106F4">
      <w:pPr>
        <w:spacing w:line="360" w:lineRule="auto"/>
        <w:rPr>
          <w:rFonts w:ascii="Times New Roman" w:hAnsi="Times New Roman" w:cs="Times New Roman"/>
          <w:sz w:val="24"/>
          <w:szCs w:val="24"/>
        </w:rPr>
      </w:pPr>
      <w:r w:rsidRPr="4B99F9CE">
        <w:rPr>
          <w:rFonts w:ascii="Times New Roman" w:hAnsi="Times New Roman" w:cs="Times New Roman"/>
          <w:sz w:val="24"/>
          <w:szCs w:val="24"/>
        </w:rPr>
        <w:t>Food security</w:t>
      </w:r>
      <w:r w:rsidR="00E41064" w:rsidRPr="4B99F9CE">
        <w:rPr>
          <w:rFonts w:ascii="Times New Roman" w:hAnsi="Times New Roman" w:cs="Times New Roman"/>
          <w:sz w:val="24"/>
          <w:szCs w:val="24"/>
        </w:rPr>
        <w:t xml:space="preserve"> </w:t>
      </w:r>
      <w:r w:rsidR="00BB3D39" w:rsidRPr="4B99F9CE">
        <w:rPr>
          <w:rFonts w:ascii="Times New Roman" w:hAnsi="Times New Roman" w:cs="Times New Roman"/>
          <w:sz w:val="24"/>
          <w:szCs w:val="24"/>
        </w:rPr>
        <w:t>refers to</w:t>
      </w:r>
      <w:r w:rsidRPr="4B99F9CE">
        <w:rPr>
          <w:rFonts w:ascii="Times New Roman" w:hAnsi="Times New Roman" w:cs="Times New Roman"/>
          <w:sz w:val="24"/>
          <w:szCs w:val="24"/>
        </w:rPr>
        <w:t xml:space="preserve"> </w:t>
      </w:r>
      <w:r w:rsidR="001D734F" w:rsidRPr="4B99F9CE">
        <w:rPr>
          <w:rFonts w:ascii="Times New Roman" w:hAnsi="Times New Roman" w:cs="Times New Roman"/>
          <w:sz w:val="24"/>
          <w:szCs w:val="24"/>
        </w:rPr>
        <w:t xml:space="preserve">whether </w:t>
      </w:r>
      <w:r w:rsidR="005466C1" w:rsidRPr="4B99F9CE">
        <w:rPr>
          <w:rFonts w:ascii="Times New Roman" w:hAnsi="Times New Roman" w:cs="Times New Roman"/>
          <w:sz w:val="24"/>
          <w:szCs w:val="24"/>
        </w:rPr>
        <w:t>households</w:t>
      </w:r>
      <w:r w:rsidR="001D734F" w:rsidRPr="4B99F9CE">
        <w:rPr>
          <w:rFonts w:ascii="Times New Roman" w:hAnsi="Times New Roman" w:cs="Times New Roman"/>
          <w:sz w:val="24"/>
          <w:szCs w:val="24"/>
        </w:rPr>
        <w:t xml:space="preserve"> can consistently afford</w:t>
      </w:r>
      <w:r w:rsidR="00710C84" w:rsidRPr="4B99F9CE">
        <w:rPr>
          <w:rFonts w:ascii="Times New Roman" w:hAnsi="Times New Roman" w:cs="Times New Roman"/>
          <w:sz w:val="24"/>
          <w:szCs w:val="24"/>
        </w:rPr>
        <w:t xml:space="preserve"> and have physical</w:t>
      </w:r>
      <w:r w:rsidR="001948D4" w:rsidRPr="4B99F9CE">
        <w:rPr>
          <w:rFonts w:ascii="Times New Roman" w:hAnsi="Times New Roman" w:cs="Times New Roman"/>
          <w:sz w:val="24"/>
          <w:szCs w:val="24"/>
        </w:rPr>
        <w:t xml:space="preserve"> and e</w:t>
      </w:r>
      <w:r w:rsidR="00E756B9" w:rsidRPr="4B99F9CE">
        <w:rPr>
          <w:rFonts w:ascii="Times New Roman" w:hAnsi="Times New Roman" w:cs="Times New Roman"/>
          <w:sz w:val="24"/>
          <w:szCs w:val="24"/>
        </w:rPr>
        <w:t>c</w:t>
      </w:r>
      <w:r w:rsidR="001948D4" w:rsidRPr="4B99F9CE">
        <w:rPr>
          <w:rFonts w:ascii="Times New Roman" w:hAnsi="Times New Roman" w:cs="Times New Roman"/>
          <w:sz w:val="24"/>
          <w:szCs w:val="24"/>
        </w:rPr>
        <w:t>onomic access to sufficiently health</w:t>
      </w:r>
      <w:r w:rsidR="00165203" w:rsidRPr="4B99F9CE">
        <w:rPr>
          <w:rFonts w:ascii="Times New Roman" w:hAnsi="Times New Roman" w:cs="Times New Roman"/>
          <w:sz w:val="24"/>
          <w:szCs w:val="24"/>
        </w:rPr>
        <w:t>y</w:t>
      </w:r>
      <w:r w:rsidR="00836A98" w:rsidRPr="4B99F9CE">
        <w:rPr>
          <w:rFonts w:ascii="Times New Roman" w:hAnsi="Times New Roman" w:cs="Times New Roman"/>
          <w:sz w:val="24"/>
          <w:szCs w:val="24"/>
        </w:rPr>
        <w:t xml:space="preserve"> </w:t>
      </w:r>
      <w:r w:rsidR="00165203" w:rsidRPr="4B99F9CE">
        <w:rPr>
          <w:rFonts w:ascii="Times New Roman" w:hAnsi="Times New Roman" w:cs="Times New Roman"/>
          <w:sz w:val="24"/>
          <w:szCs w:val="24"/>
        </w:rPr>
        <w:t>f</w:t>
      </w:r>
      <w:r w:rsidR="00836A98" w:rsidRPr="4B99F9CE">
        <w:rPr>
          <w:rFonts w:ascii="Times New Roman" w:hAnsi="Times New Roman" w:cs="Times New Roman"/>
          <w:sz w:val="24"/>
          <w:szCs w:val="24"/>
        </w:rPr>
        <w:t>ood at all times</w:t>
      </w:r>
      <w:r w:rsidRPr="4B99F9CE">
        <w:rPr>
          <w:rFonts w:ascii="Times New Roman" w:hAnsi="Times New Roman" w:cs="Times New Roman"/>
          <w:sz w:val="24"/>
          <w:szCs w:val="24"/>
        </w:rPr>
        <w:fldChar w:fldCharType="begin"/>
      </w:r>
      <w:r w:rsidRPr="4B99F9CE">
        <w:rPr>
          <w:rFonts w:ascii="Times New Roman" w:hAnsi="Times New Roman" w:cs="Times New Roman"/>
          <w:sz w:val="24"/>
          <w:szCs w:val="24"/>
        </w:rPr>
        <w:instrText xml:space="preserve"> ADDIN EN.CITE &lt;EndNote&gt;&lt;Cite&gt;&lt;Author&gt;Department for Environment  Food and Rural Affairs&lt;/Author&gt;&lt;Year&gt;2021&lt;/Year&gt;&lt;RecNum&gt;7288&lt;/RecNum&gt;&lt;DisplayText&gt;&lt;style face="superscript"&gt;(1)&lt;/style&gt;&lt;/DisplayText&gt;&lt;record&gt;&lt;rec-number&gt;7288&lt;/rec-number&gt;&lt;foreign-keys&gt;&lt;key app="EN" db-id="pwffzpaahra2e9etf21v5pfb99xz209wpr0z" timestamp="1662298291"&gt;7288&lt;/key&gt;&lt;/foreign-keys&gt;&lt;ref-type name="Web Page"&gt;12&lt;/ref-type&gt;&lt;contributors&gt;&lt;authors&gt;&lt;author&gt;Department for Environment  Food and Rural Affairs,&lt;/author&gt;&lt;/authors&gt;&lt;/contributors&gt;&lt;titles&gt;&lt;title&gt;UK Food Security Report 2021&lt;/title&gt;&lt;/titles&gt;&lt;dates&gt;&lt;year&gt;2021&lt;/year&gt;&lt;/dates&gt;&lt;urls&gt;&lt;related-urls&gt;&lt;url&gt;https://assets.publishing.service.gov.uk/government/uploads/system/uploads/attachment_data/file/1077015/United_Kingdom_Food_Security_Report_2021_19may2022.pdf&lt;/url&gt;&lt;/related-urls&gt;&lt;/urls&gt;&lt;/record&gt;&lt;/Cite&gt;&lt;/EndNote&gt;</w:instrText>
      </w:r>
      <w:r w:rsidRPr="4B99F9CE">
        <w:rPr>
          <w:rFonts w:ascii="Times New Roman" w:hAnsi="Times New Roman" w:cs="Times New Roman"/>
          <w:sz w:val="24"/>
          <w:szCs w:val="24"/>
        </w:rPr>
        <w:fldChar w:fldCharType="separate"/>
      </w:r>
      <w:r w:rsidR="00330E01" w:rsidRPr="4B99F9CE">
        <w:rPr>
          <w:rFonts w:ascii="Times New Roman" w:hAnsi="Times New Roman" w:cs="Times New Roman"/>
          <w:noProof/>
          <w:sz w:val="24"/>
          <w:szCs w:val="24"/>
          <w:vertAlign w:val="superscript"/>
        </w:rPr>
        <w:t>(1)</w:t>
      </w:r>
      <w:r w:rsidRPr="4B99F9CE">
        <w:rPr>
          <w:rFonts w:ascii="Times New Roman" w:hAnsi="Times New Roman" w:cs="Times New Roman"/>
          <w:sz w:val="24"/>
          <w:szCs w:val="24"/>
        </w:rPr>
        <w:fldChar w:fldCharType="end"/>
      </w:r>
      <w:r w:rsidR="00174445" w:rsidRPr="4B99F9CE">
        <w:rPr>
          <w:rFonts w:ascii="Times New Roman" w:hAnsi="Times New Roman" w:cs="Times New Roman"/>
          <w:sz w:val="24"/>
          <w:szCs w:val="24"/>
        </w:rPr>
        <w:t>.</w:t>
      </w:r>
      <w:r w:rsidR="00710C84" w:rsidRPr="4B99F9CE">
        <w:rPr>
          <w:rFonts w:ascii="Times New Roman" w:hAnsi="Times New Roman" w:cs="Times New Roman"/>
          <w:sz w:val="24"/>
          <w:szCs w:val="24"/>
        </w:rPr>
        <w:t xml:space="preserve"> </w:t>
      </w:r>
      <w:r w:rsidR="004951B9" w:rsidRPr="001160F0">
        <w:rPr>
          <w:rFonts w:ascii="Times New Roman" w:hAnsi="Times New Roman" w:cs="Times New Roman"/>
          <w:sz w:val="24"/>
          <w:szCs w:val="24"/>
        </w:rPr>
        <w:t>Approximately 12% of households in the UK reported being food insecure between 2021–22</w:t>
      </w:r>
      <w:r w:rsidR="004951B9" w:rsidRPr="001160F0">
        <w:rPr>
          <w:rFonts w:ascii="Times New Roman" w:hAnsi="Times New Roman" w:cs="Times New Roman"/>
          <w:sz w:val="24"/>
          <w:szCs w:val="24"/>
        </w:rPr>
        <w:fldChar w:fldCharType="begin"/>
      </w:r>
      <w:r w:rsidR="007C54F6" w:rsidRPr="001160F0">
        <w:rPr>
          <w:rFonts w:ascii="Times New Roman" w:hAnsi="Times New Roman" w:cs="Times New Roman"/>
          <w:sz w:val="24"/>
          <w:szCs w:val="24"/>
        </w:rPr>
        <w:instrText xml:space="preserve"> ADDIN EN.CITE &lt;EndNote&gt;&lt;Cite&gt;&lt;Author&gt;Department for Work and Pensions&lt;/Author&gt;&lt;Year&gt;2023&lt;/Year&gt;&lt;RecNum&gt;7352&lt;/RecNum&gt;&lt;DisplayText&gt;&lt;style face="superscript"&gt;(2)&lt;/style&gt;&lt;/DisplayText&gt;&lt;record&gt;&lt;rec-number&gt;7352&lt;/rec-number&gt;&lt;foreign-keys&gt;&lt;key app="EN" db-id="pwffzpaahra2e9etf21v5pfb99xz209wpr0z" timestamp="1683803093"&gt;7352&lt;/key&gt;&lt;/foreign-keys&gt;&lt;ref-type name="Web Page"&gt;12&lt;/ref-type&gt;&lt;contributors&gt;&lt;authors&gt;&lt;author&gt;Department for Work and Pensions,&lt;/author&gt;&lt;/authors&gt;&lt;/contributors&gt;&lt;titles&gt;&lt;title&gt;Family Resources Survey: financial year 2021 to 2022&lt;/title&gt;&lt;/titles&gt;&lt;number&gt;11th May 2023).&lt;/number&gt;&lt;dates&gt;&lt;year&gt;2023&lt;/year&gt;&lt;/dates&gt;&lt;urls&gt;&lt;related-urls&gt;&lt;url&gt;https://www.gov.uk/government/statistics/family-resources-survey-financial-year-2021-to-2022/family-resources-survey-financial-year-2021-to-2022#household-food-security-1&lt;/url&gt;&lt;/related-urls&gt;&lt;/urls&gt;&lt;/record&gt;&lt;/Cite&gt;&lt;/EndNote&gt;</w:instrText>
      </w:r>
      <w:r w:rsidR="004951B9" w:rsidRPr="001160F0">
        <w:rPr>
          <w:rFonts w:ascii="Times New Roman" w:hAnsi="Times New Roman" w:cs="Times New Roman"/>
          <w:sz w:val="24"/>
          <w:szCs w:val="24"/>
        </w:rPr>
        <w:fldChar w:fldCharType="separate"/>
      </w:r>
      <w:r w:rsidR="007C54F6" w:rsidRPr="001160F0">
        <w:rPr>
          <w:rFonts w:ascii="Times New Roman" w:hAnsi="Times New Roman" w:cs="Times New Roman"/>
          <w:noProof/>
          <w:sz w:val="24"/>
          <w:szCs w:val="24"/>
          <w:vertAlign w:val="superscript"/>
        </w:rPr>
        <w:t>(2)</w:t>
      </w:r>
      <w:r w:rsidR="004951B9" w:rsidRPr="001160F0">
        <w:rPr>
          <w:rFonts w:ascii="Times New Roman" w:hAnsi="Times New Roman" w:cs="Times New Roman"/>
          <w:sz w:val="24"/>
          <w:szCs w:val="24"/>
        </w:rPr>
        <w:fldChar w:fldCharType="end"/>
      </w:r>
      <w:r w:rsidR="004951B9" w:rsidRPr="001160F0">
        <w:rPr>
          <w:rFonts w:ascii="Times New Roman" w:hAnsi="Times New Roman" w:cs="Times New Roman"/>
          <w:sz w:val="24"/>
          <w:szCs w:val="24"/>
        </w:rPr>
        <w:t>. In the USA, 10.2% of households and 12.5% of households with children were food insecure in 2021</w:t>
      </w:r>
      <w:r w:rsidR="004951B9" w:rsidRPr="001160F0">
        <w:rPr>
          <w:rFonts w:ascii="Times New Roman" w:hAnsi="Times New Roman" w:cs="Times New Roman"/>
          <w:sz w:val="24"/>
          <w:szCs w:val="24"/>
        </w:rPr>
        <w:fldChar w:fldCharType="begin"/>
      </w:r>
      <w:r w:rsidR="007C54F6" w:rsidRPr="001160F0">
        <w:rPr>
          <w:rFonts w:ascii="Times New Roman" w:hAnsi="Times New Roman" w:cs="Times New Roman"/>
          <w:sz w:val="24"/>
          <w:szCs w:val="24"/>
        </w:rPr>
        <w:instrText xml:space="preserve"> ADDIN EN.CITE &lt;EndNote&gt;&lt;Cite&gt;&lt;Author&gt;United States Department of Agriculture Economic Research Service&lt;/Author&gt;&lt;Year&gt;2023&lt;/Year&gt;&lt;RecNum&gt;7293&lt;/RecNum&gt;&lt;DisplayText&gt;&lt;style face="superscript"&gt;(3)&lt;/style&gt;&lt;/DisplayText&gt;&lt;record&gt;&lt;rec-number&gt;7293&lt;/rec-number&gt;&lt;foreign-keys&gt;&lt;key app="EN" db-id="pwffzpaahra2e9etf21v5pfb99xz209wpr0z" timestamp="1662316424"&gt;7293&lt;/key&gt;&lt;/foreign-keys&gt;&lt;ref-type name="Web Page"&gt;12&lt;/ref-type&gt;&lt;contributors&gt;&lt;authors&gt;&lt;author&gt;United States Department of Agriculture Economic Research Service,&lt;/author&gt;&lt;/authors&gt;&lt;/contributors&gt;&lt;titles&gt;&lt;title&gt;Food Security in the U.S.&lt;/title&gt;&lt;/titles&gt;&lt;number&gt;28th September 2023).&lt;/number&gt;&lt;dates&gt;&lt;year&gt;2023&lt;/year&gt;&lt;/dates&gt;&lt;urls&gt;&lt;related-urls&gt;&lt;url&gt;https://www.ers.usda.gov/topics/food-nutrition-assistance/food-security-in-the-u-s/key-statistics-graphics/#children&lt;/url&gt;&lt;/related-urls&gt;&lt;/urls&gt;&lt;/record&gt;&lt;/Cite&gt;&lt;/EndNote&gt;</w:instrText>
      </w:r>
      <w:r w:rsidR="004951B9" w:rsidRPr="001160F0">
        <w:rPr>
          <w:rFonts w:ascii="Times New Roman" w:hAnsi="Times New Roman" w:cs="Times New Roman"/>
          <w:sz w:val="24"/>
          <w:szCs w:val="24"/>
        </w:rPr>
        <w:fldChar w:fldCharType="separate"/>
      </w:r>
      <w:r w:rsidR="007C54F6" w:rsidRPr="001160F0">
        <w:rPr>
          <w:rFonts w:ascii="Times New Roman" w:hAnsi="Times New Roman" w:cs="Times New Roman"/>
          <w:noProof/>
          <w:sz w:val="24"/>
          <w:szCs w:val="24"/>
          <w:vertAlign w:val="superscript"/>
        </w:rPr>
        <w:t>(3)</w:t>
      </w:r>
      <w:r w:rsidR="004951B9" w:rsidRPr="001160F0">
        <w:rPr>
          <w:rFonts w:ascii="Times New Roman" w:hAnsi="Times New Roman" w:cs="Times New Roman"/>
          <w:sz w:val="24"/>
          <w:szCs w:val="24"/>
        </w:rPr>
        <w:fldChar w:fldCharType="end"/>
      </w:r>
      <w:r w:rsidR="004951B9" w:rsidRPr="001160F0">
        <w:rPr>
          <w:rFonts w:ascii="Times New Roman" w:hAnsi="Times New Roman" w:cs="Times New Roman"/>
          <w:sz w:val="24"/>
          <w:szCs w:val="24"/>
        </w:rPr>
        <w:t>. Figures from Canada were slightly higher at 18.4% in 2021</w:t>
      </w:r>
      <w:r w:rsidR="004951B9" w:rsidRPr="001160F0">
        <w:rPr>
          <w:rFonts w:ascii="Times New Roman" w:hAnsi="Times New Roman" w:cs="Times New Roman"/>
          <w:sz w:val="24"/>
          <w:szCs w:val="24"/>
        </w:rPr>
        <w:fldChar w:fldCharType="begin"/>
      </w:r>
      <w:r w:rsidR="007C54F6" w:rsidRPr="001160F0">
        <w:rPr>
          <w:rFonts w:ascii="Times New Roman" w:hAnsi="Times New Roman" w:cs="Times New Roman"/>
          <w:sz w:val="24"/>
          <w:szCs w:val="24"/>
        </w:rPr>
        <w:instrText xml:space="preserve"> ADDIN EN.CITE &lt;EndNote&gt;&lt;Cite&gt;&lt;Author&gt;Government of Canada&lt;/Author&gt;&lt;Year&gt;2023&lt;/Year&gt;&lt;RecNum&gt;7294&lt;/RecNum&gt;&lt;DisplayText&gt;&lt;style face="superscript"&gt;(4)&lt;/style&gt;&lt;/DisplayText&gt;&lt;record&gt;&lt;rec-number&gt;7294&lt;/rec-number&gt;&lt;foreign-keys&gt;&lt;key app="EN" db-id="pwffzpaahra2e9etf21v5pfb99xz209wpr0z" timestamp="1662316756"&gt;7294&lt;/key&gt;&lt;/foreign-keys&gt;&lt;ref-type name="Web Page"&gt;12&lt;/ref-type&gt;&lt;contributors&gt;&lt;authors&gt;&lt;author&gt;Government of Canada,&lt;/author&gt;&lt;/authors&gt;&lt;/contributors&gt;&lt;titles&gt;&lt;title&gt;Statistics Canada, Food insecurity&lt;/title&gt;&lt;/titles&gt;&lt;number&gt;28th September 2023).&lt;/number&gt;&lt;dates&gt;&lt;year&gt;2023&lt;/year&gt;&lt;/dates&gt;&lt;urls&gt;&lt;related-urls&gt;&lt;url&gt;https://www150.statcan.gc.ca/t1/tbl1/en/tv.action?pid=1310083501&lt;/url&gt;&lt;/related-urls&gt;&lt;/urls&gt;&lt;/record&gt;&lt;/Cite&gt;&lt;/EndNote&gt;</w:instrText>
      </w:r>
      <w:r w:rsidR="004951B9" w:rsidRPr="001160F0">
        <w:rPr>
          <w:rFonts w:ascii="Times New Roman" w:hAnsi="Times New Roman" w:cs="Times New Roman"/>
          <w:sz w:val="24"/>
          <w:szCs w:val="24"/>
        </w:rPr>
        <w:fldChar w:fldCharType="separate"/>
      </w:r>
      <w:r w:rsidR="007C54F6" w:rsidRPr="001160F0">
        <w:rPr>
          <w:rFonts w:ascii="Times New Roman" w:hAnsi="Times New Roman" w:cs="Times New Roman"/>
          <w:noProof/>
          <w:sz w:val="24"/>
          <w:szCs w:val="24"/>
          <w:vertAlign w:val="superscript"/>
        </w:rPr>
        <w:t>(4)</w:t>
      </w:r>
      <w:r w:rsidR="004951B9" w:rsidRPr="001160F0">
        <w:rPr>
          <w:rFonts w:ascii="Times New Roman" w:hAnsi="Times New Roman" w:cs="Times New Roman"/>
          <w:sz w:val="24"/>
          <w:szCs w:val="24"/>
        </w:rPr>
        <w:fldChar w:fldCharType="end"/>
      </w:r>
      <w:r w:rsidR="004951B9" w:rsidRPr="001160F0">
        <w:rPr>
          <w:rFonts w:ascii="Times New Roman" w:hAnsi="Times New Roman" w:cs="Times New Roman"/>
          <w:sz w:val="24"/>
          <w:szCs w:val="24"/>
        </w:rPr>
        <w:t xml:space="preserve">. Data from public surveys </w:t>
      </w:r>
      <w:r w:rsidR="00A21CD5" w:rsidRPr="001160F0">
        <w:rPr>
          <w:rFonts w:ascii="Times New Roman" w:hAnsi="Times New Roman" w:cs="Times New Roman"/>
          <w:sz w:val="24"/>
          <w:szCs w:val="24"/>
        </w:rPr>
        <w:t xml:space="preserve">in the UK </w:t>
      </w:r>
      <w:r w:rsidR="004951B9" w:rsidRPr="001160F0">
        <w:rPr>
          <w:rFonts w:ascii="Times New Roman" w:hAnsi="Times New Roman" w:cs="Times New Roman"/>
          <w:sz w:val="24"/>
          <w:szCs w:val="24"/>
        </w:rPr>
        <w:t xml:space="preserve">showed that </w:t>
      </w:r>
      <w:r w:rsidR="00A21CD5" w:rsidRPr="001160F0">
        <w:rPr>
          <w:rFonts w:ascii="Times New Roman" w:hAnsi="Times New Roman" w:cs="Times New Roman"/>
          <w:sz w:val="24"/>
          <w:szCs w:val="24"/>
        </w:rPr>
        <w:t xml:space="preserve">food insecurity in </w:t>
      </w:r>
      <w:r w:rsidR="004951B9" w:rsidRPr="001160F0">
        <w:rPr>
          <w:rFonts w:ascii="Times New Roman" w:hAnsi="Times New Roman" w:cs="Times New Roman"/>
          <w:sz w:val="24"/>
          <w:szCs w:val="24"/>
        </w:rPr>
        <w:t>households with children increased from 12.1% in January 2022 to 23.4% in June 2023</w:t>
      </w:r>
      <w:r w:rsidR="004951B9" w:rsidRPr="001160F0">
        <w:rPr>
          <w:rFonts w:ascii="Times New Roman" w:hAnsi="Times New Roman" w:cs="Times New Roman"/>
          <w:sz w:val="24"/>
          <w:szCs w:val="24"/>
        </w:rPr>
        <w:fldChar w:fldCharType="begin"/>
      </w:r>
      <w:r w:rsidR="007C54F6" w:rsidRPr="001160F0">
        <w:rPr>
          <w:rFonts w:ascii="Times New Roman" w:hAnsi="Times New Roman" w:cs="Times New Roman"/>
          <w:sz w:val="24"/>
          <w:szCs w:val="24"/>
        </w:rPr>
        <w:instrText xml:space="preserve"> ADDIN EN.CITE &lt;EndNote&gt;&lt;Cite&gt;&lt;Author&gt;The Food Foundation&lt;/Author&gt;&lt;Year&gt;2023&lt;/Year&gt;&lt;RecNum&gt;7315&lt;/RecNum&gt;&lt;DisplayText&gt;&lt;style face="superscript"&gt;(5)&lt;/style&gt;&lt;/DisplayText&gt;&lt;record&gt;&lt;rec-number&gt;7315&lt;/rec-number&gt;&lt;foreign-keys&gt;&lt;key app="EN" db-id="pwffzpaahra2e9etf21v5pfb99xz209wpr0z" timestamp="1662575575"&gt;7315&lt;/key&gt;&lt;/foreign-keys&gt;&lt;ref-type name="Web Page"&gt;12&lt;/ref-type&gt;&lt;contributors&gt;&lt;authors&gt;&lt;author&gt;The Food Foundation,&lt;/author&gt;&lt;/authors&gt;&lt;/contributors&gt;&lt;titles&gt;&lt;title&gt;Food Insecurity Tracking&lt;/title&gt;&lt;/titles&gt;&lt;number&gt;28th September 2023).&lt;/number&gt;&lt;dates&gt;&lt;year&gt;2023&lt;/year&gt;&lt;/dates&gt;&lt;urls&gt;&lt;related-urls&gt;&lt;url&gt;https://foodfoundation.org.uk/initiatives/food-insecurity-tracking&lt;/url&gt;&lt;/related-urls&gt;&lt;/urls&gt;&lt;/record&gt;&lt;/Cite&gt;&lt;/EndNote&gt;</w:instrText>
      </w:r>
      <w:r w:rsidR="004951B9" w:rsidRPr="001160F0">
        <w:rPr>
          <w:rFonts w:ascii="Times New Roman" w:hAnsi="Times New Roman" w:cs="Times New Roman"/>
          <w:sz w:val="24"/>
          <w:szCs w:val="24"/>
        </w:rPr>
        <w:fldChar w:fldCharType="separate"/>
      </w:r>
      <w:r w:rsidR="007C54F6" w:rsidRPr="001160F0">
        <w:rPr>
          <w:rFonts w:ascii="Times New Roman" w:hAnsi="Times New Roman" w:cs="Times New Roman"/>
          <w:noProof/>
          <w:sz w:val="24"/>
          <w:szCs w:val="24"/>
          <w:vertAlign w:val="superscript"/>
        </w:rPr>
        <w:t>(5)</w:t>
      </w:r>
      <w:r w:rsidR="004951B9" w:rsidRPr="001160F0">
        <w:rPr>
          <w:rFonts w:ascii="Times New Roman" w:hAnsi="Times New Roman" w:cs="Times New Roman"/>
          <w:sz w:val="24"/>
          <w:szCs w:val="24"/>
        </w:rPr>
        <w:fldChar w:fldCharType="end"/>
      </w:r>
      <w:r w:rsidR="004951B9" w:rsidRPr="001160F0">
        <w:rPr>
          <w:rFonts w:ascii="Times New Roman" w:hAnsi="Times New Roman" w:cs="Times New Roman"/>
          <w:sz w:val="24"/>
          <w:szCs w:val="24"/>
        </w:rPr>
        <w:t xml:space="preserve">. </w:t>
      </w:r>
    </w:p>
    <w:p w14:paraId="433B657F" w14:textId="27B97D52" w:rsidR="00D7422E" w:rsidRDefault="00D33FBA" w:rsidP="009106F4">
      <w:pPr>
        <w:spacing w:line="360" w:lineRule="auto"/>
        <w:rPr>
          <w:rFonts w:ascii="Times New Roman" w:hAnsi="Times New Roman" w:cs="Times New Roman"/>
          <w:sz w:val="24"/>
          <w:szCs w:val="24"/>
        </w:rPr>
      </w:pPr>
      <w:r w:rsidRPr="4B99F9CE">
        <w:rPr>
          <w:rFonts w:ascii="Times New Roman" w:hAnsi="Times New Roman" w:cs="Times New Roman"/>
          <w:sz w:val="24"/>
          <w:szCs w:val="24"/>
        </w:rPr>
        <w:t>Food aid</w:t>
      </w:r>
      <w:r w:rsidR="54C41FF3" w:rsidRPr="4B99F9CE">
        <w:rPr>
          <w:rFonts w:ascii="Times New Roman" w:hAnsi="Times New Roman" w:cs="Times New Roman"/>
          <w:sz w:val="24"/>
          <w:szCs w:val="24"/>
        </w:rPr>
        <w:t>,</w:t>
      </w:r>
      <w:r w:rsidR="00820024">
        <w:rPr>
          <w:rFonts w:ascii="Times New Roman" w:hAnsi="Times New Roman" w:cs="Times New Roman"/>
          <w:sz w:val="24"/>
          <w:szCs w:val="24"/>
        </w:rPr>
        <w:t xml:space="preserve"> </w:t>
      </w:r>
      <w:r w:rsidR="54C41FF3" w:rsidRPr="4B99F9CE">
        <w:rPr>
          <w:rFonts w:ascii="Times New Roman" w:hAnsi="Times New Roman" w:cs="Times New Roman"/>
          <w:sz w:val="24"/>
          <w:szCs w:val="24"/>
        </w:rPr>
        <w:t>where food is free or greatly reduced in price</w:t>
      </w:r>
      <w:r w:rsidR="00B40E08">
        <w:rPr>
          <w:rFonts w:ascii="Times New Roman" w:hAnsi="Times New Roman" w:cs="Times New Roman"/>
          <w:sz w:val="24"/>
          <w:szCs w:val="24"/>
        </w:rPr>
        <w:t>,</w:t>
      </w:r>
      <w:r w:rsidR="00BA5F1D" w:rsidRPr="4B99F9CE">
        <w:rPr>
          <w:rFonts w:ascii="Times New Roman" w:hAnsi="Times New Roman" w:cs="Times New Roman"/>
          <w:sz w:val="24"/>
          <w:szCs w:val="24"/>
        </w:rPr>
        <w:t xml:space="preserve"> i</w:t>
      </w:r>
      <w:r w:rsidR="003900A8" w:rsidRPr="4B99F9CE">
        <w:rPr>
          <w:rFonts w:ascii="Times New Roman" w:hAnsi="Times New Roman" w:cs="Times New Roman"/>
          <w:sz w:val="24"/>
          <w:szCs w:val="24"/>
        </w:rPr>
        <w:t xml:space="preserve">n high-income countries </w:t>
      </w:r>
      <w:r w:rsidR="00362C27" w:rsidRPr="4B99F9CE">
        <w:rPr>
          <w:rFonts w:ascii="Times New Roman" w:hAnsi="Times New Roman" w:cs="Times New Roman"/>
          <w:sz w:val="24"/>
          <w:szCs w:val="24"/>
        </w:rPr>
        <w:t>is</w:t>
      </w:r>
      <w:r w:rsidR="0071141A" w:rsidRPr="4B99F9CE">
        <w:rPr>
          <w:rFonts w:ascii="Times New Roman" w:hAnsi="Times New Roman" w:cs="Times New Roman"/>
          <w:sz w:val="24"/>
          <w:szCs w:val="24"/>
        </w:rPr>
        <w:t xml:space="preserve"> </w:t>
      </w:r>
      <w:r w:rsidR="00734BF7" w:rsidRPr="4B99F9CE">
        <w:rPr>
          <w:rFonts w:ascii="Times New Roman" w:hAnsi="Times New Roman" w:cs="Times New Roman"/>
          <w:sz w:val="24"/>
          <w:szCs w:val="24"/>
        </w:rPr>
        <w:t xml:space="preserve">usually </w:t>
      </w:r>
      <w:r w:rsidR="0071141A" w:rsidRPr="4B99F9CE">
        <w:rPr>
          <w:rFonts w:ascii="Times New Roman" w:hAnsi="Times New Roman" w:cs="Times New Roman"/>
          <w:sz w:val="24"/>
          <w:szCs w:val="24"/>
        </w:rPr>
        <w:t>provided by</w:t>
      </w:r>
      <w:r w:rsidR="00820024">
        <w:rPr>
          <w:rFonts w:ascii="Times New Roman" w:hAnsi="Times New Roman" w:cs="Times New Roman"/>
          <w:sz w:val="24"/>
          <w:szCs w:val="24"/>
        </w:rPr>
        <w:t xml:space="preserve"> </w:t>
      </w:r>
      <w:r w:rsidR="005B1E6D" w:rsidRPr="4B99F9CE">
        <w:rPr>
          <w:rFonts w:ascii="Times New Roman" w:hAnsi="Times New Roman" w:cs="Times New Roman"/>
          <w:sz w:val="24"/>
          <w:szCs w:val="24"/>
        </w:rPr>
        <w:t xml:space="preserve">charitable </w:t>
      </w:r>
      <w:r w:rsidR="003900A8" w:rsidRPr="4B99F9CE">
        <w:rPr>
          <w:rFonts w:ascii="Times New Roman" w:hAnsi="Times New Roman" w:cs="Times New Roman"/>
          <w:sz w:val="24"/>
          <w:szCs w:val="24"/>
        </w:rPr>
        <w:t>organisations</w:t>
      </w:r>
      <w:r w:rsidR="00750FA2" w:rsidRPr="00447CAF">
        <w:rPr>
          <w:rFonts w:ascii="Times New Roman" w:hAnsi="Times New Roman" w:cs="Times New Roman"/>
          <w:sz w:val="24"/>
          <w:szCs w:val="24"/>
        </w:rPr>
        <w:t>.</w:t>
      </w:r>
      <w:r w:rsidR="00D41BBC" w:rsidRPr="00447CAF">
        <w:rPr>
          <w:rFonts w:ascii="Times New Roman" w:hAnsi="Times New Roman" w:cs="Times New Roman"/>
          <w:sz w:val="24"/>
          <w:szCs w:val="24"/>
        </w:rPr>
        <w:t xml:space="preserve"> </w:t>
      </w:r>
      <w:r w:rsidR="007163FE" w:rsidRPr="00447CAF">
        <w:rPr>
          <w:rFonts w:ascii="Times New Roman" w:hAnsi="Times New Roman" w:cs="Times New Roman"/>
          <w:sz w:val="24"/>
          <w:szCs w:val="24"/>
        </w:rPr>
        <w:t>The continuing financial crisis and global food inflation are leading to rising demand for food aid</w:t>
      </w:r>
      <w:r w:rsidR="007C54F6"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The World Bank&lt;/Author&gt;&lt;Year&gt;2023&lt;/Year&gt;&lt;RecNum&gt;7353&lt;/RecNum&gt;&lt;DisplayText&gt;&lt;style face="superscript"&gt;(6)&lt;/style&gt;&lt;/DisplayText&gt;&lt;record&gt;&lt;rec-number&gt;7353&lt;/rec-number&gt;&lt;foreign-keys&gt;&lt;key app="EN" db-id="pwffzpaahra2e9etf21v5pfb99xz209wpr0z" timestamp="1683805236"&gt;7353&lt;/key&gt;&lt;/foreign-keys&gt;&lt;ref-type name="Web Page"&gt;12&lt;/ref-type&gt;&lt;contributors&gt;&lt;authors&gt;&lt;author&gt;The World Bank,&lt;/author&gt;&lt;/authors&gt;&lt;/contributors&gt;&lt;titles&gt;&lt;title&gt;Food Security Update&lt;/title&gt;&lt;/titles&gt;&lt;number&gt;11th May 2023).&lt;/number&gt;&lt;dates&gt;&lt;year&gt;2023&lt;/year&gt;&lt;/dates&gt;&lt;urls&gt;&lt;related-urls&gt;&lt;url&gt;https://www.worldbank.org/en/topic/agriculture/brief/food-security-update&lt;/url&gt;&lt;/related-urls&gt;&lt;/urls&gt;&lt;/record&gt;&lt;/Cite&gt;&lt;/EndNote&gt;</w:instrText>
      </w:r>
      <w:r w:rsidR="007C54F6"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6)</w:t>
      </w:r>
      <w:r w:rsidR="007C54F6" w:rsidRPr="00447CAF">
        <w:rPr>
          <w:rFonts w:ascii="Times New Roman" w:hAnsi="Times New Roman" w:cs="Times New Roman"/>
          <w:sz w:val="24"/>
          <w:szCs w:val="24"/>
        </w:rPr>
        <w:fldChar w:fldCharType="end"/>
      </w:r>
      <w:r w:rsidR="007163FE" w:rsidRPr="00447CAF">
        <w:rPr>
          <w:rFonts w:ascii="Times New Roman" w:hAnsi="Times New Roman" w:cs="Times New Roman"/>
          <w:sz w:val="24"/>
          <w:szCs w:val="24"/>
        </w:rPr>
        <w:t>. In the USA, 49 million people required food aid in 2022</w:t>
      </w:r>
      <w:r w:rsidR="007163FE"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Feeding America&lt;/Author&gt;&lt;Year&gt;2023&lt;/Year&gt;&lt;RecNum&gt;7355&lt;/RecNum&gt;&lt;DisplayText&gt;&lt;style face="superscript"&gt;(7)&lt;/style&gt;&lt;/DisplayText&gt;&lt;record&gt;&lt;rec-number&gt;7355&lt;/rec-number&gt;&lt;foreign-keys&gt;&lt;key app="EN" db-id="pwffzpaahra2e9etf21v5pfb99xz209wpr0z" timestamp="1683814587"&gt;7355&lt;/key&gt;&lt;/foreign-keys&gt;&lt;ref-type name="Web Page"&gt;12&lt;/ref-type&gt;&lt;contributors&gt;&lt;authors&gt;&lt;author&gt;Feeding America,&lt;/author&gt;&lt;/authors&gt;&lt;/contributors&gt;&lt;titles&gt;&lt;title&gt;Hunger in America&lt;/title&gt;&lt;/titles&gt;&lt;number&gt;28th September 2023).&lt;/number&gt;&lt;dates&gt;&lt;year&gt;2023&lt;/year&gt;&lt;/dates&gt;&lt;urls&gt;&lt;related-urls&gt;&lt;url&gt;https://www.feedingamerica.org/hunger-in-america&lt;/url&gt;&lt;/related-urls&gt;&lt;/urls&gt;&lt;/record&gt;&lt;/Cite&gt;&lt;/EndNote&gt;</w:instrText>
      </w:r>
      <w:r w:rsidR="007163FE"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7)</w:t>
      </w:r>
      <w:r w:rsidR="007163FE" w:rsidRPr="00447CAF">
        <w:rPr>
          <w:rFonts w:ascii="Times New Roman" w:hAnsi="Times New Roman" w:cs="Times New Roman"/>
          <w:sz w:val="24"/>
          <w:szCs w:val="24"/>
        </w:rPr>
        <w:fldChar w:fldCharType="end"/>
      </w:r>
      <w:r w:rsidR="007163FE" w:rsidRPr="00447CAF">
        <w:rPr>
          <w:rFonts w:ascii="Times New Roman" w:hAnsi="Times New Roman" w:cs="Times New Roman"/>
          <w:sz w:val="24"/>
          <w:szCs w:val="24"/>
        </w:rPr>
        <w:t>. In the UK, people using food banks increased by 177% from March 2019 to 2020</w:t>
      </w:r>
      <w:r w:rsidR="007163FE"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Food Standards Agency&lt;/Author&gt;&lt;Year&gt;2022&lt;/Year&gt;&lt;RecNum&gt;7290&lt;/RecNum&gt;&lt;DisplayText&gt;&lt;style face="superscript"&gt;(8)&lt;/style&gt;&lt;/DisplayText&gt;&lt;record&gt;&lt;rec-number&gt;7290&lt;/rec-number&gt;&lt;foreign-keys&gt;&lt;key app="EN" db-id="pwffzpaahra2e9etf21v5pfb99xz209wpr0z" timestamp="1662303820"&gt;7290&lt;/key&gt;&lt;/foreign-keys&gt;&lt;ref-type name="Web Page"&gt;12&lt;/ref-type&gt;&lt;contributors&gt;&lt;authors&gt;&lt;author&gt;Food Standards Agency,&lt;/author&gt;&lt;/authors&gt;&lt;/contributors&gt;&lt;titles&gt;&lt;title&gt;Household Food Insecurity&lt;/title&gt;&lt;/titles&gt;&lt;number&gt;3rd September 2022).&lt;/number&gt;&lt;dates&gt;&lt;year&gt;2022&lt;/year&gt;&lt;/dates&gt;&lt;urls&gt;&lt;related-urls&gt;&lt;url&gt;https://www.food.gov.uk/sites/default/files/media/document/FSA%2022-06-09%20-%20Annex%20B%20-%20Household%20Food%20Insecurity%20Evidence%20and%20Consumer%20Tracker%20Data.pdf&lt;/url&gt;&lt;/related-urls&gt;&lt;/urls&gt;&lt;/record&gt;&lt;/Cite&gt;&lt;/EndNote&gt;</w:instrText>
      </w:r>
      <w:r w:rsidR="007163FE"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8)</w:t>
      </w:r>
      <w:r w:rsidR="007163FE" w:rsidRPr="00447CAF">
        <w:rPr>
          <w:rFonts w:ascii="Times New Roman" w:hAnsi="Times New Roman" w:cs="Times New Roman"/>
          <w:sz w:val="24"/>
          <w:szCs w:val="24"/>
        </w:rPr>
        <w:fldChar w:fldCharType="end"/>
      </w:r>
      <w:r w:rsidR="007163FE" w:rsidRPr="00447CAF">
        <w:rPr>
          <w:rFonts w:ascii="Times New Roman" w:hAnsi="Times New Roman" w:cs="Times New Roman"/>
          <w:sz w:val="24"/>
          <w:szCs w:val="24"/>
        </w:rPr>
        <w:t>. More recently, almost 3 million food parcels were distributed by the largest group of food banks between 1</w:t>
      </w:r>
      <w:r w:rsidR="007163FE" w:rsidRPr="00447CAF">
        <w:rPr>
          <w:rFonts w:ascii="Times New Roman" w:hAnsi="Times New Roman" w:cs="Times New Roman"/>
          <w:sz w:val="24"/>
          <w:szCs w:val="24"/>
          <w:vertAlign w:val="superscript"/>
        </w:rPr>
        <w:t>st</w:t>
      </w:r>
      <w:r w:rsidR="007163FE" w:rsidRPr="00447CAF">
        <w:rPr>
          <w:rFonts w:ascii="Times New Roman" w:hAnsi="Times New Roman" w:cs="Times New Roman"/>
          <w:sz w:val="24"/>
          <w:szCs w:val="24"/>
        </w:rPr>
        <w:t xml:space="preserve"> April 2022 and 31</w:t>
      </w:r>
      <w:r w:rsidR="007163FE" w:rsidRPr="00447CAF">
        <w:rPr>
          <w:rFonts w:ascii="Times New Roman" w:hAnsi="Times New Roman" w:cs="Times New Roman"/>
          <w:sz w:val="24"/>
          <w:szCs w:val="24"/>
          <w:vertAlign w:val="superscript"/>
        </w:rPr>
        <w:t>st</w:t>
      </w:r>
      <w:r w:rsidR="007163FE" w:rsidRPr="00447CAF">
        <w:rPr>
          <w:rFonts w:ascii="Times New Roman" w:hAnsi="Times New Roman" w:cs="Times New Roman"/>
          <w:sz w:val="24"/>
          <w:szCs w:val="24"/>
        </w:rPr>
        <w:t xml:space="preserve"> March 2023, an increase of 37% from the same period in the previous year</w:t>
      </w:r>
      <w:r w:rsidR="007C54F6"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The Trussell Trust&lt;/Author&gt;&lt;Year&gt;2023&lt;/Year&gt;&lt;RecNum&gt;7354&lt;/RecNum&gt;&lt;DisplayText&gt;&lt;style face="superscript"&gt;(9)&lt;/style&gt;&lt;/DisplayText&gt;&lt;record&gt;&lt;rec-number&gt;7354&lt;/rec-number&gt;&lt;foreign-keys&gt;&lt;key app="EN" db-id="pwffzpaahra2e9etf21v5pfb99xz209wpr0z" timestamp="1683813945"&gt;7354&lt;/key&gt;&lt;/foreign-keys&gt;&lt;ref-type name="Web Page"&gt;12&lt;/ref-type&gt;&lt;contributors&gt;&lt;authors&gt;&lt;author&gt;The Trussell Trust,&lt;/author&gt;&lt;/authors&gt;&lt;/contributors&gt;&lt;titles&gt;&lt;title&gt;Latest Stats: End of Year stats&lt;/title&gt;&lt;/titles&gt;&lt;number&gt;11th May 2023).&lt;/number&gt;&lt;dates&gt;&lt;year&gt;2023&lt;/year&gt;&lt;/dates&gt;&lt;urls&gt;&lt;related-urls&gt;&lt;url&gt;https://www.trusselltrust.org/news-and-blog/latest-stats/end-year-stats/&lt;/url&gt;&lt;/related-urls&gt;&lt;/urls&gt;&lt;/record&gt;&lt;/Cite&gt;&lt;/EndNote&gt;</w:instrText>
      </w:r>
      <w:r w:rsidR="007C54F6"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9)</w:t>
      </w:r>
      <w:r w:rsidR="007C54F6" w:rsidRPr="00447CAF">
        <w:rPr>
          <w:rFonts w:ascii="Times New Roman" w:hAnsi="Times New Roman" w:cs="Times New Roman"/>
          <w:sz w:val="24"/>
          <w:szCs w:val="24"/>
        </w:rPr>
        <w:fldChar w:fldCharType="end"/>
      </w:r>
      <w:r w:rsidR="007163FE" w:rsidRPr="00447CAF">
        <w:rPr>
          <w:rFonts w:ascii="Times New Roman" w:hAnsi="Times New Roman" w:cs="Times New Roman"/>
          <w:sz w:val="24"/>
          <w:szCs w:val="24"/>
        </w:rPr>
        <w:t>. The trend is reflected in Canada, with almost 1.5 million visits to food banks between March 2021 to March 2022, an increase of 15% from the previous year</w:t>
      </w:r>
      <w:r w:rsidR="007163FE"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Food Banks Canada&lt;/Author&gt;&lt;Year&gt;2023&lt;/Year&gt;&lt;RecNum&gt;7356&lt;/RecNum&gt;&lt;DisplayText&gt;&lt;style face="superscript"&gt;(10)&lt;/style&gt;&lt;/DisplayText&gt;&lt;record&gt;&lt;rec-number&gt;7356&lt;/rec-number&gt;&lt;foreign-keys&gt;&lt;key app="EN" db-id="pwffzpaahra2e9etf21v5pfb99xz209wpr0z" timestamp="1683815027"&gt;7356&lt;/key&gt;&lt;/foreign-keys&gt;&lt;ref-type name="Web Page"&gt;12&lt;/ref-type&gt;&lt;contributors&gt;&lt;authors&gt;&lt;author&gt;Food Banks Canada,&lt;/author&gt;&lt;/authors&gt;&lt;/contributors&gt;&lt;titles&gt;&lt;title&gt;Hunger in Canada&lt;/title&gt;&lt;/titles&gt;&lt;number&gt;25th September 2023).&lt;/number&gt;&lt;dates&gt;&lt;year&gt;2023&lt;/year&gt;&lt;/dates&gt;&lt;urls&gt;&lt;related-urls&gt;&lt;url&gt;https://foodbankscanada.ca/hunger-in-canada/&lt;/url&gt;&lt;/related-urls&gt;&lt;/urls&gt;&lt;/record&gt;&lt;/Cite&gt;&lt;/EndNote&gt;</w:instrText>
      </w:r>
      <w:r w:rsidR="007163FE"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10)</w:t>
      </w:r>
      <w:r w:rsidR="007163FE" w:rsidRPr="00447CAF">
        <w:rPr>
          <w:rFonts w:ascii="Times New Roman" w:hAnsi="Times New Roman" w:cs="Times New Roman"/>
          <w:sz w:val="24"/>
          <w:szCs w:val="24"/>
        </w:rPr>
        <w:fldChar w:fldCharType="end"/>
      </w:r>
      <w:r w:rsidR="007163FE" w:rsidRPr="00447CAF">
        <w:rPr>
          <w:rFonts w:ascii="Times New Roman" w:hAnsi="Times New Roman" w:cs="Times New Roman"/>
          <w:sz w:val="24"/>
          <w:szCs w:val="24"/>
        </w:rPr>
        <w:t>. The pressures of the economy are also affecting food aid, with food banks facing challenges of declining donations, increasing numbers of people requiring support and sustaining their volunteer workforce</w:t>
      </w:r>
      <w:r w:rsidR="007163FE"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Independent Food Aid Network&lt;/Author&gt;&lt;Year&gt;2022&lt;/Year&gt;&lt;RecNum&gt;7291&lt;/RecNum&gt;&lt;DisplayText&gt;&lt;style face="superscript"&gt;(11)&lt;/style&gt;&lt;/DisplayText&gt;&lt;record&gt;&lt;rec-number&gt;7291&lt;/rec-number&gt;&lt;foreign-keys&gt;&lt;key app="EN" db-id="pwffzpaahra2e9etf21v5pfb99xz209wpr0z" timestamp="1662304933"&gt;7291&lt;/key&gt;&lt;/foreign-keys&gt;&lt;ref-type name="Web Page"&gt;12&lt;/ref-type&gt;&lt;contributors&gt;&lt;authors&gt;&lt;author&gt;Independent Food Aid Network,&lt;/author&gt;&lt;/authors&gt;&lt;/contributors&gt;&lt;titles&gt;&lt;title&gt;Independent Food Aid Network (IFAN) survey of independent food banks&lt;/title&gt;&lt;/titles&gt;&lt;number&gt;1st September 2022).&lt;/number&gt;&lt;dates&gt;&lt;year&gt;2022&lt;/year&gt;&lt;/dates&gt;&lt;urls&gt;&lt;related-urls&gt;&lt;url&gt;https://www.foodaidnetwork.org.uk/&lt;/url&gt;&lt;/related-urls&gt;&lt;/urls&gt;&lt;/record&gt;&lt;/Cite&gt;&lt;/EndNote&gt;</w:instrText>
      </w:r>
      <w:r w:rsidR="007163FE"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11)</w:t>
      </w:r>
      <w:r w:rsidR="007163FE" w:rsidRPr="00447CAF">
        <w:rPr>
          <w:rFonts w:ascii="Times New Roman" w:hAnsi="Times New Roman" w:cs="Times New Roman"/>
          <w:sz w:val="24"/>
          <w:szCs w:val="24"/>
        </w:rPr>
        <w:fldChar w:fldCharType="end"/>
      </w:r>
      <w:r w:rsidR="007163FE" w:rsidRPr="00447CAF">
        <w:rPr>
          <w:rFonts w:ascii="Times New Roman" w:hAnsi="Times New Roman" w:cs="Times New Roman"/>
          <w:sz w:val="24"/>
          <w:szCs w:val="24"/>
        </w:rPr>
        <w:t xml:space="preserve">. </w:t>
      </w:r>
      <w:r w:rsidR="007B26C7">
        <w:rPr>
          <w:rFonts w:ascii="Times New Roman" w:hAnsi="Times New Roman" w:cs="Times New Roman"/>
          <w:sz w:val="24"/>
          <w:szCs w:val="24"/>
        </w:rPr>
        <w:t xml:space="preserve">Research has identified barriers and limitations of </w:t>
      </w:r>
      <w:r w:rsidR="00607A27">
        <w:rPr>
          <w:rFonts w:ascii="Times New Roman" w:hAnsi="Times New Roman" w:cs="Times New Roman"/>
          <w:sz w:val="24"/>
          <w:szCs w:val="24"/>
        </w:rPr>
        <w:t>food banks</w:t>
      </w:r>
      <w:r w:rsidR="006D4E71">
        <w:rPr>
          <w:rFonts w:ascii="Times New Roman" w:hAnsi="Times New Roman" w:cs="Times New Roman"/>
          <w:sz w:val="24"/>
          <w:szCs w:val="24"/>
        </w:rPr>
        <w:t>,</w:t>
      </w:r>
      <w:r w:rsidR="007B26C7">
        <w:rPr>
          <w:rFonts w:ascii="Times New Roman" w:hAnsi="Times New Roman" w:cs="Times New Roman"/>
          <w:sz w:val="24"/>
          <w:szCs w:val="24"/>
        </w:rPr>
        <w:t xml:space="preserve"> </w:t>
      </w:r>
      <w:r w:rsidR="00436580">
        <w:rPr>
          <w:rFonts w:ascii="Times New Roman" w:hAnsi="Times New Roman" w:cs="Times New Roman"/>
          <w:sz w:val="24"/>
          <w:szCs w:val="24"/>
        </w:rPr>
        <w:t xml:space="preserve">such as limited opening hours, </w:t>
      </w:r>
      <w:r w:rsidR="00C065C2">
        <w:rPr>
          <w:rFonts w:ascii="Times New Roman" w:hAnsi="Times New Roman" w:cs="Times New Roman"/>
          <w:sz w:val="24"/>
          <w:szCs w:val="24"/>
        </w:rPr>
        <w:t>inadequate food provisions</w:t>
      </w:r>
      <w:r w:rsidR="00125052">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Oldroyd&lt;/Author&gt;&lt;Year&gt;2022&lt;/Year&gt;&lt;RecNum&gt;7329&lt;/RecNum&gt;&lt;DisplayText&gt;&lt;style face="superscript"&gt;(12)&lt;/style&gt;&lt;/DisplayText&gt;&lt;record&gt;&lt;rec-number&gt;7329&lt;/rec-number&gt;&lt;foreign-keys&gt;&lt;key app="EN" db-id="pwffzpaahra2e9etf21v5pfb99xz209wpr0z" timestamp="1674839382"&gt;7329&lt;/key&gt;&lt;/foreign-keys&gt;&lt;ref-type name="Journal Article"&gt;17&lt;/ref-type&gt;&lt;contributors&gt;&lt;authors&gt;&lt;author&gt;Oldroyd, Lucy&lt;/author&gt;&lt;author&gt;Eskandari, Fatemeh&lt;/author&gt;&lt;author&gt;Pratt, Charlotte&lt;/author&gt;&lt;author&gt;Lake, Amelia A.&lt;/author&gt;&lt;/authors&gt;&lt;/contributors&gt;&lt;titles&gt;&lt;title&gt;The nutritional quality of food parcels provided by food banks and the effectiveness of food banks at reducing food insecurity in developed countries: a mixed-method systematic review&lt;/title&gt;&lt;secondary-title&gt;J Hum Nutr Diet&lt;/secondary-title&gt;&lt;/titles&gt;&lt;periodical&gt;&lt;full-title&gt;J Hum Nutr Diet&lt;/full-title&gt;&lt;/periodical&gt;&lt;pages&gt;1202-1229&lt;/pages&gt;&lt;volume&gt;35&lt;/volume&gt;&lt;number&gt;6&lt;/number&gt;&lt;keywords&gt;&lt;keyword&gt;food assistance&lt;/keyword&gt;&lt;keyword&gt;food parcel&lt;/keyword&gt;&lt;keyword&gt;food security&lt;/keyword&gt;&lt;keyword&gt;food bank&lt;/keyword&gt;&lt;keyword&gt;nutrition&lt;/keyword&gt;&lt;/keywords&gt;&lt;dates&gt;&lt;year&gt;2022&lt;/year&gt;&lt;pub-dates&gt;&lt;date&gt;2022/12/01&lt;/date&gt;&lt;/pub-dates&gt;&lt;/dates&gt;&lt;publisher&gt;John Wiley &amp;amp; Sons, Ltd&lt;/publisher&gt;&lt;isbn&gt;0952-3871&lt;/isbn&gt;&lt;work-type&gt;https://doi.org/10.1111/jhn.12994&lt;/work-type&gt;&lt;urls&gt;&lt;related-urls&gt;&lt;url&gt;https://doi.org/10.1111/jhn.12994&lt;/url&gt;&lt;/related-urls&gt;&lt;/urls&gt;&lt;electronic-resource-num&gt;https://doi.org/10.1111/jhn.12994&lt;/electronic-resource-num&gt;&lt;access-date&gt;2023/01/27&lt;/access-date&gt;&lt;/record&gt;&lt;/Cite&gt;&lt;/EndNote&gt;</w:instrText>
      </w:r>
      <w:r w:rsidR="00125052">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12)</w:t>
      </w:r>
      <w:r w:rsidR="00125052">
        <w:rPr>
          <w:rFonts w:ascii="Times New Roman" w:hAnsi="Times New Roman" w:cs="Times New Roman"/>
          <w:sz w:val="24"/>
          <w:szCs w:val="24"/>
        </w:rPr>
        <w:fldChar w:fldCharType="end"/>
      </w:r>
      <w:r w:rsidR="00C065C2">
        <w:rPr>
          <w:rFonts w:ascii="Times New Roman" w:hAnsi="Times New Roman" w:cs="Times New Roman"/>
          <w:sz w:val="24"/>
          <w:szCs w:val="24"/>
        </w:rPr>
        <w:t xml:space="preserve"> </w:t>
      </w:r>
      <w:r w:rsidR="00C065C2" w:rsidRPr="00447CAF">
        <w:rPr>
          <w:rFonts w:ascii="Times New Roman" w:hAnsi="Times New Roman" w:cs="Times New Roman"/>
          <w:sz w:val="24"/>
          <w:szCs w:val="24"/>
        </w:rPr>
        <w:t xml:space="preserve">and </w:t>
      </w:r>
      <w:r w:rsidR="00FE7F16" w:rsidRPr="00447CAF">
        <w:rPr>
          <w:rFonts w:ascii="Times New Roman" w:hAnsi="Times New Roman" w:cs="Times New Roman"/>
          <w:sz w:val="24"/>
          <w:szCs w:val="24"/>
        </w:rPr>
        <w:t>feelings</w:t>
      </w:r>
      <w:r w:rsidR="004862BD" w:rsidRPr="00447CAF">
        <w:rPr>
          <w:rFonts w:ascii="Times New Roman" w:hAnsi="Times New Roman" w:cs="Times New Roman"/>
          <w:sz w:val="24"/>
          <w:szCs w:val="24"/>
        </w:rPr>
        <w:t xml:space="preserve"> of </w:t>
      </w:r>
      <w:r w:rsidR="00FD0D65" w:rsidRPr="00447CAF">
        <w:rPr>
          <w:rFonts w:ascii="Times New Roman" w:hAnsi="Times New Roman" w:cs="Times New Roman"/>
          <w:sz w:val="24"/>
          <w:szCs w:val="24"/>
        </w:rPr>
        <w:t>shame</w:t>
      </w:r>
      <w:r w:rsidR="007C54F6" w:rsidRPr="00447CAF">
        <w:rPr>
          <w:rFonts w:ascii="Times New Roman" w:hAnsi="Times New Roman" w:cs="Times New Roman"/>
          <w:sz w:val="24"/>
          <w:szCs w:val="24"/>
        </w:rPr>
        <w:t xml:space="preserve"> and embarrassment among users</w:t>
      </w:r>
      <w:r w:rsidR="00395D39">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van der Horst&lt;/Author&gt;&lt;Year&gt;2014&lt;/Year&gt;&lt;RecNum&gt;531&lt;/RecNum&gt;&lt;DisplayText&gt;&lt;style face="superscript"&gt;(13, 14)&lt;/style&gt;&lt;/DisplayText&gt;&lt;record&gt;&lt;rec-number&gt;531&lt;/rec-number&gt;&lt;foreign-keys&gt;&lt;key app="EN" db-id="pwffzpaahra2e9etf21v5pfb99xz209wpr0z" timestamp="1657625175"&gt;531&lt;/key&gt;&lt;/foreign-keys&gt;&lt;ref-type name="Journal Article"&gt;17&lt;/ref-type&gt;&lt;contributors&gt;&lt;authors&gt;&lt;author&gt;van der Horst, H&lt;/author&gt;&lt;author&gt;Pascucci, S&lt;/author&gt;&lt;author&gt;Bol, W&lt;/author&gt;&lt;/authors&gt;&lt;/contributors&gt;&lt;titles&gt;&lt;title&gt;The &amp;quot;dark side&amp;quot; of food banks? Exploring emotional responses of food bank receivers in the Netherlands&lt;/title&gt;&lt;secondary-title&gt;Br Food J&lt;/secondary-title&gt;&lt;/titles&gt;&lt;periodical&gt;&lt;full-title&gt;Br Food J&lt;/full-title&gt;&lt;/periodical&gt;&lt;pages&gt;1506-1520&lt;/pages&gt;&lt;volume&gt;116&lt;/volume&gt;&lt;number&gt;9&lt;/number&gt;&lt;keywords&gt;&lt;keyword&gt;Netherlands&lt;/keyword&gt;&lt;/keywords&gt;&lt;dates&gt;&lt;year&gt;2014&lt;/year&gt;&lt;pub-dates&gt;&lt;date&gt;2014&lt;/date&gt;&lt;/pub-dates&gt;&lt;/dates&gt;&lt;isbn&gt;[&amp;quot;0007-070X&amp;quot;, &amp;quot;1758-4108&amp;quot;]&lt;/isbn&gt;&lt;accession-num&gt;rayyan-845778493&lt;/accession-num&gt;&lt;urls&gt;&lt;/urls&gt;&lt;/record&gt;&lt;/Cite&gt;&lt;Cite&gt;&lt;Author&gt;Garthwaite&lt;/Author&gt;&lt;Year&gt;2016&lt;/Year&gt;&lt;RecNum&gt;7361&lt;/RecNum&gt;&lt;record&gt;&lt;rec-number&gt;7361&lt;/rec-number&gt;&lt;foreign-keys&gt;&lt;key app="EN" db-id="pwffzpaahra2e9etf21v5pfb99xz209wpr0z" timestamp="1683900934"&gt;7361&lt;/key&gt;&lt;/foreign-keys&gt;&lt;ref-type name="Journal Article"&gt;17&lt;/ref-type&gt;&lt;contributors&gt;&lt;authors&gt;&lt;author&gt;Garthwaite, Kayleigh&lt;/author&gt;&lt;/authors&gt;&lt;/contributors&gt;&lt;titles&gt;&lt;title&gt;Stigma, shame and &amp;apos;people like us&amp;apos;: An ethnographic study of foodbank use in the UK&lt;/title&gt;&lt;secondary-title&gt;J Poverty Soc Justice&lt;/secondary-title&gt;&lt;/titles&gt;&lt;periodical&gt;&lt;full-title&gt;J Poverty Soc Justice&lt;/full-title&gt;&lt;/periodical&gt;&lt;pages&gt;277-289&lt;/pages&gt;&lt;volume&gt;24&lt;/volume&gt;&lt;dates&gt;&lt;year&gt;2016&lt;/year&gt;&lt;pub-dates&gt;&lt;date&gt;10/01&lt;/date&gt;&lt;/pub-dates&gt;&lt;/dates&gt;&lt;urls&gt;&lt;/urls&gt;&lt;electronic-resource-num&gt;10.1332/175982716X14721954314922&lt;/electronic-resource-num&gt;&lt;/record&gt;&lt;/Cite&gt;&lt;/EndNote&gt;</w:instrText>
      </w:r>
      <w:r w:rsidR="00395D39">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13, 14)</w:t>
      </w:r>
      <w:r w:rsidR="00395D39">
        <w:rPr>
          <w:rFonts w:ascii="Times New Roman" w:hAnsi="Times New Roman" w:cs="Times New Roman"/>
          <w:sz w:val="24"/>
          <w:szCs w:val="24"/>
        </w:rPr>
        <w:fldChar w:fldCharType="end"/>
      </w:r>
      <w:r w:rsidR="00395D39">
        <w:rPr>
          <w:rFonts w:ascii="Times New Roman" w:hAnsi="Times New Roman" w:cs="Times New Roman"/>
          <w:sz w:val="24"/>
          <w:szCs w:val="24"/>
        </w:rPr>
        <w:t>.</w:t>
      </w:r>
      <w:r w:rsidR="007B26C7">
        <w:rPr>
          <w:rFonts w:ascii="Times New Roman" w:hAnsi="Times New Roman" w:cs="Times New Roman"/>
          <w:sz w:val="24"/>
          <w:szCs w:val="24"/>
        </w:rPr>
        <w:t xml:space="preserve"> </w:t>
      </w:r>
      <w:r w:rsidR="00456EB9">
        <w:rPr>
          <w:rFonts w:ascii="Times New Roman" w:hAnsi="Times New Roman" w:cs="Times New Roman"/>
          <w:sz w:val="24"/>
          <w:szCs w:val="24"/>
        </w:rPr>
        <w:t>I</w:t>
      </w:r>
      <w:r w:rsidR="00DC52B7">
        <w:rPr>
          <w:rFonts w:ascii="Times New Roman" w:hAnsi="Times New Roman" w:cs="Times New Roman"/>
          <w:sz w:val="24"/>
          <w:szCs w:val="24"/>
        </w:rPr>
        <w:t>nterventions</w:t>
      </w:r>
      <w:r w:rsidR="00456EB9">
        <w:rPr>
          <w:rFonts w:ascii="Times New Roman" w:hAnsi="Times New Roman" w:cs="Times New Roman"/>
          <w:sz w:val="24"/>
          <w:szCs w:val="24"/>
        </w:rPr>
        <w:t xml:space="preserve"> providing emergency access to food </w:t>
      </w:r>
      <w:r w:rsidR="00A40BFF">
        <w:rPr>
          <w:rFonts w:ascii="Times New Roman" w:hAnsi="Times New Roman" w:cs="Times New Roman"/>
          <w:sz w:val="24"/>
          <w:szCs w:val="24"/>
        </w:rPr>
        <w:t>are</w:t>
      </w:r>
      <w:r w:rsidR="00456EB9">
        <w:rPr>
          <w:rFonts w:ascii="Times New Roman" w:hAnsi="Times New Roman" w:cs="Times New Roman"/>
          <w:sz w:val="24"/>
          <w:szCs w:val="24"/>
        </w:rPr>
        <w:t xml:space="preserve"> subsequently evolv</w:t>
      </w:r>
      <w:r w:rsidR="00A40BFF">
        <w:rPr>
          <w:rFonts w:ascii="Times New Roman" w:hAnsi="Times New Roman" w:cs="Times New Roman"/>
          <w:sz w:val="24"/>
          <w:szCs w:val="24"/>
        </w:rPr>
        <w:t>ing</w:t>
      </w:r>
      <w:r w:rsidR="00D67D2B">
        <w:rPr>
          <w:rFonts w:ascii="Times New Roman" w:hAnsi="Times New Roman" w:cs="Times New Roman"/>
          <w:sz w:val="24"/>
          <w:szCs w:val="24"/>
        </w:rPr>
        <w:t xml:space="preserve"> </w:t>
      </w:r>
      <w:r w:rsidR="00A92CE2">
        <w:rPr>
          <w:rFonts w:ascii="Times New Roman" w:hAnsi="Times New Roman" w:cs="Times New Roman"/>
          <w:sz w:val="24"/>
          <w:szCs w:val="24"/>
        </w:rPr>
        <w:t xml:space="preserve">to try and better serve users' needs. </w:t>
      </w:r>
    </w:p>
    <w:p w14:paraId="79BD010B" w14:textId="425D45EA" w:rsidR="00DF73FD" w:rsidRDefault="00D31DF3" w:rsidP="00BD6F0B">
      <w:pPr>
        <w:spacing w:line="360" w:lineRule="auto"/>
        <w:rPr>
          <w:rFonts w:ascii="Times New Roman" w:hAnsi="Times New Roman" w:cs="Times New Roman"/>
          <w:sz w:val="24"/>
          <w:szCs w:val="24"/>
        </w:rPr>
      </w:pPr>
      <w:r w:rsidRPr="00B121C4">
        <w:rPr>
          <w:rFonts w:ascii="Times New Roman" w:hAnsi="Times New Roman" w:cs="Times New Roman"/>
          <w:sz w:val="24"/>
          <w:szCs w:val="24"/>
        </w:rPr>
        <w:t xml:space="preserve">The need for food aid could </w:t>
      </w:r>
      <w:r w:rsidR="000572F8">
        <w:rPr>
          <w:rFonts w:ascii="Times New Roman" w:hAnsi="Times New Roman" w:cs="Times New Roman"/>
          <w:sz w:val="24"/>
          <w:szCs w:val="24"/>
        </w:rPr>
        <w:t>be</w:t>
      </w:r>
      <w:r w:rsidR="00E23091">
        <w:rPr>
          <w:rFonts w:ascii="Times New Roman" w:hAnsi="Times New Roman" w:cs="Times New Roman"/>
          <w:sz w:val="24"/>
          <w:szCs w:val="24"/>
        </w:rPr>
        <w:t xml:space="preserve"> a consequence of </w:t>
      </w:r>
      <w:r w:rsidRPr="00B121C4">
        <w:rPr>
          <w:rFonts w:ascii="Times New Roman" w:hAnsi="Times New Roman" w:cs="Times New Roman"/>
          <w:sz w:val="24"/>
          <w:szCs w:val="24"/>
        </w:rPr>
        <w:t>inadequate welfare assistance</w:t>
      </w:r>
      <w:r w:rsidR="001C60F3">
        <w:rPr>
          <w:rFonts w:ascii="Times New Roman" w:hAnsi="Times New Roman" w:cs="Times New Roman"/>
          <w:sz w:val="24"/>
          <w:szCs w:val="24"/>
        </w:rPr>
        <w:t xml:space="preserve"> </w:t>
      </w:r>
      <w:r w:rsidR="00DB0CE9">
        <w:rPr>
          <w:rFonts w:ascii="Times New Roman" w:hAnsi="Times New Roman" w:cs="Times New Roman"/>
          <w:sz w:val="24"/>
          <w:szCs w:val="24"/>
        </w:rPr>
        <w:t>resulting in</w:t>
      </w:r>
      <w:r w:rsidR="005E270A">
        <w:rPr>
          <w:rFonts w:ascii="Times New Roman" w:hAnsi="Times New Roman" w:cs="Times New Roman"/>
          <w:sz w:val="24"/>
          <w:szCs w:val="24"/>
        </w:rPr>
        <w:t xml:space="preserve"> </w:t>
      </w:r>
      <w:r w:rsidR="00D02845">
        <w:rPr>
          <w:rFonts w:ascii="Times New Roman" w:hAnsi="Times New Roman" w:cs="Times New Roman"/>
          <w:sz w:val="24"/>
          <w:szCs w:val="24"/>
        </w:rPr>
        <w:t>in</w:t>
      </w:r>
      <w:r w:rsidR="005E270A">
        <w:rPr>
          <w:rFonts w:ascii="Times New Roman" w:hAnsi="Times New Roman" w:cs="Times New Roman"/>
          <w:sz w:val="24"/>
          <w:szCs w:val="24"/>
        </w:rPr>
        <w:t>sufficient</w:t>
      </w:r>
      <w:r w:rsidRPr="00B121C4">
        <w:rPr>
          <w:rFonts w:ascii="Times New Roman" w:hAnsi="Times New Roman" w:cs="Times New Roman"/>
          <w:sz w:val="24"/>
          <w:szCs w:val="24"/>
        </w:rPr>
        <w:t xml:space="preserve"> resources to purchase food </w:t>
      </w:r>
      <w:r>
        <w:rPr>
          <w:rFonts w:ascii="Times New Roman" w:hAnsi="Times New Roman" w:cs="Times New Roman"/>
          <w:sz w:val="24"/>
          <w:szCs w:val="24"/>
        </w:rPr>
        <w:t>o</w:t>
      </w:r>
      <w:r w:rsidRPr="00B121C4">
        <w:rPr>
          <w:rFonts w:ascii="Times New Roman" w:hAnsi="Times New Roman" w:cs="Times New Roman"/>
          <w:sz w:val="24"/>
          <w:szCs w:val="24"/>
        </w:rPr>
        <w:t>r short-term ‘shocks’ such as loss of income due to job loss, illness, or disability.</w:t>
      </w:r>
      <w:r w:rsidR="004B37D3">
        <w:rPr>
          <w:rFonts w:ascii="Times New Roman" w:hAnsi="Times New Roman" w:cs="Times New Roman"/>
          <w:sz w:val="24"/>
          <w:szCs w:val="24"/>
        </w:rPr>
        <w:t xml:space="preserve"> </w:t>
      </w:r>
      <w:r w:rsidR="004B37D3" w:rsidRPr="00B121C4">
        <w:rPr>
          <w:rFonts w:ascii="Times New Roman" w:hAnsi="Times New Roman" w:cs="Times New Roman"/>
          <w:sz w:val="24"/>
          <w:szCs w:val="24"/>
        </w:rPr>
        <w:t xml:space="preserve">Low-income </w:t>
      </w:r>
      <w:r w:rsidR="005466C1">
        <w:rPr>
          <w:rFonts w:ascii="Times New Roman" w:hAnsi="Times New Roman" w:cs="Times New Roman"/>
          <w:sz w:val="24"/>
          <w:szCs w:val="24"/>
        </w:rPr>
        <w:t>households</w:t>
      </w:r>
      <w:r w:rsidR="004B37D3" w:rsidRPr="00B121C4">
        <w:rPr>
          <w:rFonts w:ascii="Times New Roman" w:hAnsi="Times New Roman" w:cs="Times New Roman"/>
          <w:sz w:val="24"/>
          <w:szCs w:val="24"/>
        </w:rPr>
        <w:t xml:space="preserve"> are particularly vulnerable to </w:t>
      </w:r>
      <w:r w:rsidR="00DC4A90">
        <w:rPr>
          <w:rFonts w:ascii="Times New Roman" w:hAnsi="Times New Roman" w:cs="Times New Roman"/>
          <w:sz w:val="24"/>
          <w:szCs w:val="24"/>
        </w:rPr>
        <w:t>food insecurity</w:t>
      </w:r>
      <w:r w:rsidR="00212876">
        <w:rPr>
          <w:rFonts w:ascii="Times New Roman" w:hAnsi="Times New Roman" w:cs="Times New Roman"/>
          <w:sz w:val="24"/>
          <w:szCs w:val="24"/>
        </w:rPr>
        <w:fldChar w:fldCharType="begin">
          <w:fldData xml:space="preserve">PEVuZE5vdGU+PENpdGU+PEF1dGhvcj5MZWV0ZTwvQXV0aG9yPjxZZWFyPjIwMTA8L1llYXI+PFJl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xNzAwMjE8L2N1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</w:fldData>
        </w:fldChar>
      </w:r>
      <w:r w:rsidR="007C54F6">
        <w:rPr>
          <w:rFonts w:ascii="Times New Roman" w:hAnsi="Times New Roman" w:cs="Times New Roman"/>
          <w:sz w:val="24"/>
          <w:szCs w:val="24"/>
        </w:rPr>
        <w:instrText xml:space="preserve"> ADDIN EN.CITE </w:instrText>
      </w:r>
      <w:r w:rsidR="007C54F6">
        <w:rPr>
          <w:rFonts w:ascii="Times New Roman" w:hAnsi="Times New Roman" w:cs="Times New Roman"/>
          <w:sz w:val="24"/>
          <w:szCs w:val="24"/>
        </w:rPr>
        <w:fldChar w:fldCharType="begin">
          <w:fldData xml:space="preserve">PEVuZE5vdGU+PENpdGU+PEF1dGhvcj5MZWV0ZTwvQXV0aG9yPjxZZWFyPjIwMTA8L1llYXI+PFJl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xNzAwMjE8L2N1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</w:fldData>
        </w:fldChar>
      </w:r>
      <w:r w:rsidR="007C54F6">
        <w:rPr>
          <w:rFonts w:ascii="Times New Roman" w:hAnsi="Times New Roman" w:cs="Times New Roman"/>
          <w:sz w:val="24"/>
          <w:szCs w:val="24"/>
        </w:rPr>
        <w:instrText xml:space="preserve"> ADDIN EN.CITE.DATA </w:instrText>
      </w:r>
      <w:r w:rsidR="007C54F6">
        <w:rPr>
          <w:rFonts w:ascii="Times New Roman" w:hAnsi="Times New Roman" w:cs="Times New Roman"/>
          <w:sz w:val="24"/>
          <w:szCs w:val="24"/>
        </w:rPr>
      </w:r>
      <w:r w:rsidR="007C54F6">
        <w:rPr>
          <w:rFonts w:ascii="Times New Roman" w:hAnsi="Times New Roman" w:cs="Times New Roman"/>
          <w:sz w:val="24"/>
          <w:szCs w:val="24"/>
        </w:rPr>
        <w:fldChar w:fldCharType="end"/>
      </w:r>
      <w:r w:rsidR="00212876">
        <w:rPr>
          <w:rFonts w:ascii="Times New Roman" w:hAnsi="Times New Roman" w:cs="Times New Roman"/>
          <w:sz w:val="24"/>
          <w:szCs w:val="24"/>
        </w:rPr>
      </w:r>
      <w:r w:rsidR="00212876">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15-18)</w:t>
      </w:r>
      <w:r w:rsidR="00212876">
        <w:rPr>
          <w:rFonts w:ascii="Times New Roman" w:hAnsi="Times New Roman" w:cs="Times New Roman"/>
          <w:sz w:val="24"/>
          <w:szCs w:val="24"/>
        </w:rPr>
        <w:fldChar w:fldCharType="end"/>
      </w:r>
      <w:r w:rsidR="006C0F3A">
        <w:rPr>
          <w:rFonts w:ascii="Times New Roman" w:hAnsi="Times New Roman" w:cs="Times New Roman"/>
          <w:sz w:val="24"/>
          <w:szCs w:val="24"/>
        </w:rPr>
        <w:t>.</w:t>
      </w:r>
      <w:r w:rsidR="00542629">
        <w:rPr>
          <w:rFonts w:ascii="Times New Roman" w:hAnsi="Times New Roman" w:cs="Times New Roman"/>
          <w:sz w:val="24"/>
          <w:szCs w:val="24"/>
        </w:rPr>
        <w:t xml:space="preserve"> </w:t>
      </w:r>
      <w:r w:rsidR="000310F5" w:rsidRPr="00B121C4">
        <w:rPr>
          <w:rFonts w:ascii="Times New Roman" w:hAnsi="Times New Roman" w:cs="Times New Roman"/>
          <w:sz w:val="24"/>
          <w:szCs w:val="24"/>
        </w:rPr>
        <w:t xml:space="preserve">Evidence shows people experiencing </w:t>
      </w:r>
      <w:r w:rsidR="00DC4A90">
        <w:rPr>
          <w:rFonts w:ascii="Times New Roman" w:hAnsi="Times New Roman" w:cs="Times New Roman"/>
          <w:sz w:val="24"/>
          <w:szCs w:val="24"/>
        </w:rPr>
        <w:t>food insecurity</w:t>
      </w:r>
      <w:r w:rsidR="000310F5" w:rsidRPr="00B121C4">
        <w:rPr>
          <w:rFonts w:ascii="Times New Roman" w:hAnsi="Times New Roman" w:cs="Times New Roman"/>
          <w:sz w:val="24"/>
          <w:szCs w:val="24"/>
        </w:rPr>
        <w:t xml:space="preserve"> </w:t>
      </w:r>
      <w:r w:rsidR="00191637">
        <w:rPr>
          <w:rFonts w:ascii="Times New Roman" w:hAnsi="Times New Roman" w:cs="Times New Roman"/>
          <w:sz w:val="24"/>
          <w:szCs w:val="24"/>
        </w:rPr>
        <w:t>are more likely to experience</w:t>
      </w:r>
      <w:r w:rsidR="000310F5" w:rsidRPr="00B121C4">
        <w:rPr>
          <w:rFonts w:ascii="Times New Roman" w:hAnsi="Times New Roman" w:cs="Times New Roman"/>
          <w:sz w:val="24"/>
          <w:szCs w:val="24"/>
        </w:rPr>
        <w:t xml:space="preserve"> unemployment, low income, </w:t>
      </w:r>
      <w:r w:rsidR="00191637">
        <w:rPr>
          <w:rFonts w:ascii="Times New Roman" w:hAnsi="Times New Roman" w:cs="Times New Roman"/>
          <w:sz w:val="24"/>
          <w:szCs w:val="24"/>
        </w:rPr>
        <w:t xml:space="preserve">be of </w:t>
      </w:r>
      <w:r w:rsidR="000310F5" w:rsidRPr="00B121C4">
        <w:rPr>
          <w:rFonts w:ascii="Times New Roman" w:hAnsi="Times New Roman" w:cs="Times New Roman"/>
          <w:sz w:val="24"/>
          <w:szCs w:val="24"/>
        </w:rPr>
        <w:t xml:space="preserve">non-white </w:t>
      </w:r>
      <w:r w:rsidR="00461677" w:rsidRPr="00B121C4">
        <w:rPr>
          <w:rFonts w:ascii="Times New Roman" w:hAnsi="Times New Roman" w:cs="Times New Roman"/>
          <w:sz w:val="24"/>
          <w:szCs w:val="24"/>
        </w:rPr>
        <w:t>ethnicities</w:t>
      </w:r>
      <w:r w:rsidR="000310F5" w:rsidRPr="00B121C4">
        <w:rPr>
          <w:rFonts w:ascii="Times New Roman" w:hAnsi="Times New Roman" w:cs="Times New Roman"/>
          <w:sz w:val="24"/>
          <w:szCs w:val="24"/>
        </w:rPr>
        <w:t xml:space="preserve">, </w:t>
      </w:r>
      <w:r w:rsidR="00191637">
        <w:rPr>
          <w:rFonts w:ascii="Times New Roman" w:hAnsi="Times New Roman" w:cs="Times New Roman"/>
          <w:sz w:val="24"/>
          <w:szCs w:val="24"/>
        </w:rPr>
        <w:t xml:space="preserve">have </w:t>
      </w:r>
      <w:r w:rsidR="000310F5" w:rsidRPr="00B121C4">
        <w:rPr>
          <w:rFonts w:ascii="Times New Roman" w:hAnsi="Times New Roman" w:cs="Times New Roman"/>
          <w:sz w:val="24"/>
          <w:szCs w:val="24"/>
        </w:rPr>
        <w:t>low education</w:t>
      </w:r>
      <w:r w:rsidR="00191637">
        <w:rPr>
          <w:rFonts w:ascii="Times New Roman" w:hAnsi="Times New Roman" w:cs="Times New Roman"/>
          <w:sz w:val="24"/>
          <w:szCs w:val="24"/>
        </w:rPr>
        <w:t>al qualification</w:t>
      </w:r>
      <w:r w:rsidR="00A167C4">
        <w:rPr>
          <w:rFonts w:ascii="Times New Roman" w:hAnsi="Times New Roman" w:cs="Times New Roman"/>
          <w:sz w:val="24"/>
          <w:szCs w:val="24"/>
        </w:rPr>
        <w:t>s</w:t>
      </w:r>
      <w:r w:rsidR="006074EF" w:rsidRPr="00B121C4">
        <w:rPr>
          <w:rFonts w:ascii="Times New Roman" w:hAnsi="Times New Roman" w:cs="Times New Roman"/>
          <w:sz w:val="24"/>
          <w:szCs w:val="24"/>
        </w:rPr>
        <w:t xml:space="preserve">, </w:t>
      </w:r>
      <w:r w:rsidR="00191637">
        <w:rPr>
          <w:rFonts w:ascii="Times New Roman" w:hAnsi="Times New Roman" w:cs="Times New Roman"/>
          <w:sz w:val="24"/>
          <w:szCs w:val="24"/>
        </w:rPr>
        <w:t xml:space="preserve">be </w:t>
      </w:r>
      <w:r w:rsidR="006074EF" w:rsidRPr="00B121C4">
        <w:rPr>
          <w:rFonts w:ascii="Times New Roman" w:hAnsi="Times New Roman" w:cs="Times New Roman"/>
          <w:sz w:val="24"/>
          <w:szCs w:val="24"/>
        </w:rPr>
        <w:t>lone</w:t>
      </w:r>
      <w:r w:rsidR="009A10FE" w:rsidRPr="00B121C4">
        <w:rPr>
          <w:rFonts w:ascii="Times New Roman" w:hAnsi="Times New Roman" w:cs="Times New Roman"/>
          <w:sz w:val="24"/>
          <w:szCs w:val="24"/>
        </w:rPr>
        <w:t>-</w:t>
      </w:r>
      <w:r w:rsidR="006074EF" w:rsidRPr="00B121C4">
        <w:rPr>
          <w:rFonts w:ascii="Times New Roman" w:hAnsi="Times New Roman" w:cs="Times New Roman"/>
          <w:sz w:val="24"/>
          <w:szCs w:val="24"/>
        </w:rPr>
        <w:t xml:space="preserve">parent </w:t>
      </w:r>
      <w:r w:rsidR="003F1881">
        <w:rPr>
          <w:rFonts w:ascii="Times New Roman" w:hAnsi="Times New Roman" w:cs="Times New Roman"/>
          <w:sz w:val="24"/>
          <w:szCs w:val="24"/>
        </w:rPr>
        <w:t>households,</w:t>
      </w:r>
      <w:r w:rsidR="000310F5" w:rsidRPr="00B121C4">
        <w:rPr>
          <w:rFonts w:ascii="Times New Roman" w:hAnsi="Times New Roman" w:cs="Times New Roman"/>
          <w:sz w:val="24"/>
          <w:szCs w:val="24"/>
        </w:rPr>
        <w:t xml:space="preserve"> and </w:t>
      </w:r>
      <w:r w:rsidR="00191637">
        <w:rPr>
          <w:rFonts w:ascii="Times New Roman" w:hAnsi="Times New Roman" w:cs="Times New Roman"/>
          <w:sz w:val="24"/>
          <w:szCs w:val="24"/>
        </w:rPr>
        <w:t>have</w:t>
      </w:r>
      <w:r w:rsidR="00191637" w:rsidRPr="00447CAF">
        <w:rPr>
          <w:rFonts w:ascii="Times New Roman" w:hAnsi="Times New Roman" w:cs="Times New Roman"/>
          <w:sz w:val="24"/>
          <w:szCs w:val="24"/>
        </w:rPr>
        <w:t xml:space="preserve"> </w:t>
      </w:r>
      <w:r w:rsidR="00A167C4" w:rsidRPr="00447CAF">
        <w:rPr>
          <w:rFonts w:ascii="Times New Roman" w:hAnsi="Times New Roman" w:cs="Times New Roman"/>
          <w:sz w:val="24"/>
          <w:szCs w:val="24"/>
        </w:rPr>
        <w:t xml:space="preserve">a </w:t>
      </w:r>
      <w:r w:rsidR="000310F5" w:rsidRPr="00B121C4">
        <w:rPr>
          <w:rFonts w:ascii="Times New Roman" w:hAnsi="Times New Roman" w:cs="Times New Roman"/>
          <w:sz w:val="24"/>
          <w:szCs w:val="24"/>
        </w:rPr>
        <w:t>disability</w:t>
      </w:r>
      <w:r w:rsidR="000310F5" w:rsidRPr="00B121C4">
        <w:rPr>
          <w:rFonts w:ascii="Times New Roman" w:hAnsi="Times New Roman" w:cs="Times New Roman"/>
          <w:sz w:val="24"/>
          <w:szCs w:val="24"/>
        </w:rPr>
        <w:fldChar w:fldCharType="begin">
          <w:fldData xml:space="preserve">PEVuZE5vdGU+PENpdGU+PEF1dGhvcj5Mb29wc3RyYTwvQXV0aG9yPjxZZWFyPjIwMTk8L1llYXI+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</w:fldData>
        </w:fldChar>
      </w:r>
      <w:r w:rsidR="007C54F6">
        <w:rPr>
          <w:rFonts w:ascii="Times New Roman" w:hAnsi="Times New Roman" w:cs="Times New Roman"/>
          <w:sz w:val="24"/>
          <w:szCs w:val="24"/>
        </w:rPr>
        <w:instrText xml:space="preserve"> ADDIN EN.CITE </w:instrText>
      </w:r>
      <w:r w:rsidR="007C54F6">
        <w:rPr>
          <w:rFonts w:ascii="Times New Roman" w:hAnsi="Times New Roman" w:cs="Times New Roman"/>
          <w:sz w:val="24"/>
          <w:szCs w:val="24"/>
        </w:rPr>
        <w:fldChar w:fldCharType="begin">
          <w:fldData xml:space="preserve">PEVuZE5vdGU+PENpdGU+PEF1dGhvcj5Mb29wc3RyYTwvQXV0aG9yPjxZZWFyPjIwMTk8L1llYXI+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</w:fldData>
        </w:fldChar>
      </w:r>
      <w:r w:rsidR="007C54F6">
        <w:rPr>
          <w:rFonts w:ascii="Times New Roman" w:hAnsi="Times New Roman" w:cs="Times New Roman"/>
          <w:sz w:val="24"/>
          <w:szCs w:val="24"/>
        </w:rPr>
        <w:instrText xml:space="preserve"> ADDIN EN.CITE.DATA </w:instrText>
      </w:r>
      <w:r w:rsidR="007C54F6">
        <w:rPr>
          <w:rFonts w:ascii="Times New Roman" w:hAnsi="Times New Roman" w:cs="Times New Roman"/>
          <w:sz w:val="24"/>
          <w:szCs w:val="24"/>
        </w:rPr>
      </w:r>
      <w:r w:rsidR="007C54F6">
        <w:rPr>
          <w:rFonts w:ascii="Times New Roman" w:hAnsi="Times New Roman" w:cs="Times New Roman"/>
          <w:sz w:val="24"/>
          <w:szCs w:val="24"/>
        </w:rPr>
        <w:fldChar w:fldCharType="end"/>
      </w:r>
      <w:r w:rsidR="000310F5" w:rsidRPr="00B121C4">
        <w:rPr>
          <w:rFonts w:ascii="Times New Roman" w:hAnsi="Times New Roman" w:cs="Times New Roman"/>
          <w:sz w:val="24"/>
          <w:szCs w:val="24"/>
        </w:rPr>
      </w:r>
      <w:r w:rsidR="000310F5" w:rsidRPr="00B121C4">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18-21)</w:t>
      </w:r>
      <w:r w:rsidR="000310F5" w:rsidRPr="00B121C4">
        <w:rPr>
          <w:rFonts w:ascii="Times New Roman" w:hAnsi="Times New Roman" w:cs="Times New Roman"/>
          <w:sz w:val="24"/>
          <w:szCs w:val="24"/>
        </w:rPr>
        <w:fldChar w:fldCharType="end"/>
      </w:r>
      <w:r w:rsidR="00367603">
        <w:rPr>
          <w:rFonts w:ascii="Times New Roman" w:hAnsi="Times New Roman" w:cs="Times New Roman"/>
          <w:sz w:val="24"/>
          <w:szCs w:val="24"/>
        </w:rPr>
        <w:t>.</w:t>
      </w:r>
      <w:r w:rsidR="00ED0FC2" w:rsidRPr="00B121C4">
        <w:rPr>
          <w:rFonts w:ascii="Times New Roman" w:hAnsi="Times New Roman" w:cs="Times New Roman"/>
          <w:sz w:val="24"/>
          <w:szCs w:val="24"/>
        </w:rPr>
        <w:t xml:space="preserve"> </w:t>
      </w:r>
      <w:r w:rsidR="000310F5" w:rsidRPr="00B121C4">
        <w:rPr>
          <w:rFonts w:ascii="Times New Roman" w:hAnsi="Times New Roman" w:cs="Times New Roman"/>
          <w:sz w:val="24"/>
          <w:szCs w:val="24"/>
        </w:rPr>
        <w:t xml:space="preserve">Food bank use, </w:t>
      </w:r>
      <w:r w:rsidR="00DC4A90">
        <w:rPr>
          <w:rFonts w:ascii="Times New Roman" w:hAnsi="Times New Roman" w:cs="Times New Roman"/>
          <w:sz w:val="24"/>
          <w:szCs w:val="24"/>
        </w:rPr>
        <w:t>food insecurity</w:t>
      </w:r>
      <w:r w:rsidR="000310F5" w:rsidRPr="00B121C4">
        <w:rPr>
          <w:rFonts w:ascii="Times New Roman" w:hAnsi="Times New Roman" w:cs="Times New Roman"/>
          <w:sz w:val="24"/>
          <w:szCs w:val="24"/>
        </w:rPr>
        <w:t xml:space="preserve">, </w:t>
      </w:r>
      <w:r w:rsidR="00A25C76" w:rsidRPr="00B121C4">
        <w:rPr>
          <w:rFonts w:ascii="Times New Roman" w:hAnsi="Times New Roman" w:cs="Times New Roman"/>
          <w:sz w:val="24"/>
          <w:szCs w:val="24"/>
        </w:rPr>
        <w:t>poverty,</w:t>
      </w:r>
      <w:r w:rsidR="000310F5" w:rsidRPr="00B121C4">
        <w:rPr>
          <w:rFonts w:ascii="Times New Roman" w:hAnsi="Times New Roman" w:cs="Times New Roman"/>
          <w:sz w:val="24"/>
          <w:szCs w:val="24"/>
        </w:rPr>
        <w:t xml:space="preserve"> and adverse health outcomes are closely related</w:t>
      </w:r>
      <w:r w:rsidR="00A23AC1">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Garthwaite&lt;/Author&gt;&lt;Year&gt;2015&lt;/Year&gt;&lt;RecNum&gt;791&lt;/RecNum&gt;&lt;DisplayText&gt;&lt;style face="superscript"&gt;(22)&lt;/style&gt;&lt;/DisplayText&gt;&lt;record&gt;&lt;rec-number&gt;791&lt;/rec-number&gt;&lt;foreign-keys&gt;&lt;key app="EN" db-id="pwffzpaahra2e9etf21v5pfb99xz209wpr0z" timestamp="1657625176"&gt;791&lt;/key&gt;&lt;/foreign-keys&gt;&lt;ref-type name="Journal Article"&gt;17&lt;/ref-type&gt;&lt;contributors&gt;&lt;authors&gt;&lt;author&gt;Garthwaite, KA&lt;/author&gt;&lt;author&gt;Collins, PJ&lt;/author&gt;&lt;author&gt;Bambra, C&lt;/author&gt;&lt;/authors&gt;&lt;/contributors&gt;&lt;titles&gt;&lt;title&gt;Food for thought: An ethnographic study of negotiating ill health and food insecurity in a UK foodbank&lt;/title&gt;&lt;secondary-title&gt;Soc Sci Med&lt;/secondary-title&gt;&lt;/titles&gt;&lt;periodical&gt;&lt;full-title&gt;Soc Sci Med&lt;/full-title&gt;&lt;/periodical&gt;&lt;pages&gt;38-44&lt;/pages&gt;&lt;volume&gt;132&lt;/volume&gt;&lt;keywords&gt;&lt;keyword&gt;Health Food&lt;/keyword&gt;&lt;/keywords&gt;&lt;dates&gt;&lt;year&gt;2015&lt;/year&gt;&lt;pub-dates&gt;&lt;date&gt;2015&lt;/date&gt;&lt;/pub-dates&gt;&lt;/dates&gt;&lt;isbn&gt;[&amp;quot;0277-9536&amp;quot;, &amp;quot;1873-5347&amp;quot;]&lt;/isbn&gt;&lt;accession-num&gt;rayyan-845778758&lt;/accession-num&gt;&lt;urls&gt;&lt;/urls&gt;&lt;/record&gt;&lt;/Cite&gt;&lt;/EndNote&gt;</w:instrText>
      </w:r>
      <w:r w:rsidR="00A23AC1">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22)</w:t>
      </w:r>
      <w:r w:rsidR="00A23AC1">
        <w:rPr>
          <w:rFonts w:ascii="Times New Roman" w:hAnsi="Times New Roman" w:cs="Times New Roman"/>
          <w:sz w:val="24"/>
          <w:szCs w:val="24"/>
        </w:rPr>
        <w:fldChar w:fldCharType="end"/>
      </w:r>
      <w:r w:rsidR="000310F5" w:rsidRPr="00B121C4">
        <w:rPr>
          <w:rFonts w:ascii="Times New Roman" w:hAnsi="Times New Roman" w:cs="Times New Roman"/>
          <w:sz w:val="24"/>
          <w:szCs w:val="24"/>
        </w:rPr>
        <w:t>.</w:t>
      </w:r>
      <w:r w:rsidR="00FE7051" w:rsidRPr="00B121C4">
        <w:rPr>
          <w:rFonts w:ascii="Times New Roman" w:hAnsi="Times New Roman" w:cs="Times New Roman"/>
          <w:sz w:val="24"/>
          <w:szCs w:val="24"/>
        </w:rPr>
        <w:t xml:space="preserve"> </w:t>
      </w:r>
      <w:r w:rsidR="00DE2651">
        <w:rPr>
          <w:rFonts w:ascii="Times New Roman" w:hAnsi="Times New Roman" w:cs="Times New Roman"/>
          <w:sz w:val="24"/>
          <w:szCs w:val="24"/>
        </w:rPr>
        <w:t>F</w:t>
      </w:r>
      <w:r w:rsidR="00DC4A90">
        <w:rPr>
          <w:rFonts w:ascii="Times New Roman" w:hAnsi="Times New Roman" w:cs="Times New Roman"/>
          <w:sz w:val="24"/>
          <w:szCs w:val="24"/>
        </w:rPr>
        <w:t>ood insecurity</w:t>
      </w:r>
      <w:r w:rsidR="00D925AE" w:rsidRPr="00B121C4">
        <w:rPr>
          <w:rFonts w:ascii="Times New Roman" w:hAnsi="Times New Roman" w:cs="Times New Roman"/>
          <w:sz w:val="24"/>
          <w:szCs w:val="24"/>
        </w:rPr>
        <w:t xml:space="preserve"> is associated with an increased risk of</w:t>
      </w:r>
      <w:r w:rsidR="00FE0342">
        <w:rPr>
          <w:rFonts w:ascii="Times New Roman" w:hAnsi="Times New Roman" w:cs="Times New Roman"/>
          <w:sz w:val="24"/>
          <w:szCs w:val="24"/>
        </w:rPr>
        <w:t xml:space="preserve"> </w:t>
      </w:r>
      <w:r w:rsidR="00D925AE" w:rsidRPr="00B121C4">
        <w:rPr>
          <w:rFonts w:ascii="Times New Roman" w:hAnsi="Times New Roman" w:cs="Times New Roman"/>
          <w:sz w:val="24"/>
          <w:szCs w:val="24"/>
        </w:rPr>
        <w:t>chronic disease</w:t>
      </w:r>
      <w:r w:rsidR="00C85B45" w:rsidRPr="00B121C4">
        <w:rPr>
          <w:rFonts w:ascii="Times New Roman" w:hAnsi="Times New Roman" w:cs="Times New Roman"/>
          <w:sz w:val="24"/>
          <w:szCs w:val="24"/>
        </w:rPr>
        <w:t>s</w:t>
      </w:r>
      <w:r w:rsidR="00D925AE" w:rsidRPr="00B121C4">
        <w:rPr>
          <w:rFonts w:ascii="Times New Roman" w:hAnsi="Times New Roman" w:cs="Times New Roman"/>
          <w:sz w:val="24"/>
          <w:szCs w:val="24"/>
        </w:rPr>
        <w:t xml:space="preserve"> such as cardiovascular disease</w:t>
      </w:r>
      <w:r w:rsidR="00625E4C" w:rsidRPr="00B121C4">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Philip&lt;/Author&gt;&lt;Year&gt;2018&lt;/Year&gt;&lt;RecNum&gt;6987&lt;/RecNum&gt;&lt;DisplayText&gt;&lt;style face="superscript"&gt;(23)&lt;/style&gt;&lt;/DisplayText&gt;&lt;record&gt;&lt;rec-number&gt;6987&lt;/rec-number&gt;&lt;foreign-keys&gt;&lt;key app="EN" db-id="pwffzpaahra2e9etf21v5pfb99xz209wpr0z" timestamp="1658063016"&gt;6987&lt;/key&gt;&lt;/foreign-keys&gt;&lt;ref-type name="Journal Article"&gt;17&lt;/ref-type&gt;&lt;contributors&gt;&lt;authors&gt;&lt;author&gt;Philip, DE&lt;/author&gt;&lt;author&gt;Baransi, G&lt;/author&gt;&lt;author&gt;Shahar, DR&lt;/author&gt;&lt;author&gt;Troen, AM&lt;/author&gt;&lt;/authors&gt;&lt;/contributors&gt;&lt;titles&gt;&lt;title&gt;Food-Aid Quality Correlates Positively With Diet Quality of Food Pantry Users in the Leket Israel Food Bank Collaborative&lt;/title&gt;&lt;secondary-title&gt;Front Nutr&lt;/secondary-title&gt;&lt;/titles&gt;&lt;periodical&gt;&lt;full-title&gt;Front Nutr&lt;/full-title&gt;&lt;/periodical&gt;&lt;volume&gt;5&lt;/volume&gt;&lt;keywords&gt;&lt;keyword&gt;Acquired Immunodeficiency Syndrome&lt;/keyword&gt;&lt;keyword&gt;Israel&lt;/keyword&gt;&lt;/keywords&gt;&lt;dates&gt;&lt;year&gt;2018&lt;/year&gt;&lt;pub-dates&gt;&lt;date&gt;2018&lt;/date&gt;&lt;/pub-dates&gt;&lt;/dates&gt;&lt;isbn&gt;2296-861X&lt;/isbn&gt;&lt;accession-num&gt;rayyan-848632794&lt;/accession-num&gt;&lt;urls&gt;&lt;/urls&gt;&lt;/record&gt;&lt;/Cite&gt;&lt;/EndNote&gt;</w:instrText>
      </w:r>
      <w:r w:rsidR="00625E4C" w:rsidRPr="00B121C4">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23)</w:t>
      </w:r>
      <w:r w:rsidR="00625E4C" w:rsidRPr="00B121C4">
        <w:rPr>
          <w:rFonts w:ascii="Times New Roman" w:hAnsi="Times New Roman" w:cs="Times New Roman"/>
          <w:sz w:val="24"/>
          <w:szCs w:val="24"/>
        </w:rPr>
        <w:fldChar w:fldCharType="end"/>
      </w:r>
      <w:r w:rsidR="006C6A07">
        <w:rPr>
          <w:rFonts w:ascii="Times New Roman" w:hAnsi="Times New Roman" w:cs="Times New Roman"/>
          <w:sz w:val="24"/>
          <w:szCs w:val="24"/>
        </w:rPr>
        <w:t>,</w:t>
      </w:r>
      <w:r w:rsidR="00D925AE" w:rsidRPr="00B121C4">
        <w:rPr>
          <w:rFonts w:ascii="Times New Roman" w:hAnsi="Times New Roman" w:cs="Times New Roman"/>
          <w:sz w:val="24"/>
          <w:szCs w:val="24"/>
        </w:rPr>
        <w:t xml:space="preserve"> </w:t>
      </w:r>
      <w:r w:rsidR="00A45D37">
        <w:rPr>
          <w:rFonts w:ascii="Times New Roman" w:hAnsi="Times New Roman" w:cs="Times New Roman"/>
          <w:sz w:val="24"/>
          <w:szCs w:val="24"/>
        </w:rPr>
        <w:t>T</w:t>
      </w:r>
      <w:r w:rsidR="00A45D37" w:rsidRPr="00B121C4">
        <w:rPr>
          <w:rFonts w:ascii="Times New Roman" w:hAnsi="Times New Roman" w:cs="Times New Roman"/>
          <w:sz w:val="24"/>
          <w:szCs w:val="24"/>
        </w:rPr>
        <w:t xml:space="preserve">ype </w:t>
      </w:r>
      <w:r w:rsidR="00D925AE" w:rsidRPr="00B121C4">
        <w:rPr>
          <w:rFonts w:ascii="Times New Roman" w:hAnsi="Times New Roman" w:cs="Times New Roman"/>
          <w:sz w:val="24"/>
          <w:szCs w:val="24"/>
        </w:rPr>
        <w:t>2 diabetes</w:t>
      </w:r>
      <w:r w:rsidR="00C0405D" w:rsidRPr="00B121C4">
        <w:rPr>
          <w:rFonts w:ascii="Times New Roman" w:hAnsi="Times New Roman" w:cs="Times New Roman"/>
          <w:sz w:val="24"/>
          <w:szCs w:val="24"/>
        </w:rPr>
        <w:t xml:space="preserve"> and</w:t>
      </w:r>
      <w:r w:rsidR="00D925AE" w:rsidRPr="00B121C4">
        <w:rPr>
          <w:rFonts w:ascii="Times New Roman" w:hAnsi="Times New Roman" w:cs="Times New Roman"/>
          <w:sz w:val="24"/>
          <w:szCs w:val="24"/>
        </w:rPr>
        <w:t xml:space="preserve"> </w:t>
      </w:r>
      <w:r w:rsidR="00C0405D" w:rsidRPr="00B121C4">
        <w:rPr>
          <w:rFonts w:ascii="Times New Roman" w:hAnsi="Times New Roman" w:cs="Times New Roman"/>
          <w:sz w:val="24"/>
          <w:szCs w:val="24"/>
        </w:rPr>
        <w:t>poor mental health</w:t>
      </w:r>
      <w:r w:rsidR="00083158" w:rsidRPr="00B121C4">
        <w:rPr>
          <w:rFonts w:ascii="Times New Roman" w:hAnsi="Times New Roman" w:cs="Times New Roman"/>
          <w:sz w:val="24"/>
          <w:szCs w:val="24"/>
        </w:rPr>
        <w:fldChar w:fldCharType="begin">
          <w:fldData xml:space="preserve">PEVuZE5vdGU+PENpdGU+PEF1dGhvcj5UaG9tYXM8L0F1dGhvcj48WWVhcj4yMDIxPC9ZZWFyPjxS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</w:fldData>
        </w:fldChar>
      </w:r>
      <w:r w:rsidR="007C54F6">
        <w:rPr>
          <w:rFonts w:ascii="Times New Roman" w:hAnsi="Times New Roman" w:cs="Times New Roman"/>
          <w:sz w:val="24"/>
          <w:szCs w:val="24"/>
        </w:rPr>
        <w:instrText xml:space="preserve"> ADDIN EN.CITE </w:instrText>
      </w:r>
      <w:r w:rsidR="007C54F6">
        <w:rPr>
          <w:rFonts w:ascii="Times New Roman" w:hAnsi="Times New Roman" w:cs="Times New Roman"/>
          <w:sz w:val="24"/>
          <w:szCs w:val="24"/>
        </w:rPr>
        <w:fldChar w:fldCharType="begin">
          <w:fldData xml:space="preserve">PEVuZE5vdGU+PENpdGU+PEF1dGhvcj5UaG9tYXM8L0F1dGhvcj48WWVhcj4yMDIxPC9ZZWFyPjxS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</w:fldData>
        </w:fldChar>
      </w:r>
      <w:r w:rsidR="007C54F6">
        <w:rPr>
          <w:rFonts w:ascii="Times New Roman" w:hAnsi="Times New Roman" w:cs="Times New Roman"/>
          <w:sz w:val="24"/>
          <w:szCs w:val="24"/>
        </w:rPr>
        <w:instrText xml:space="preserve"> ADDIN EN.CITE.DATA </w:instrText>
      </w:r>
      <w:r w:rsidR="007C54F6">
        <w:rPr>
          <w:rFonts w:ascii="Times New Roman" w:hAnsi="Times New Roman" w:cs="Times New Roman"/>
          <w:sz w:val="24"/>
          <w:szCs w:val="24"/>
        </w:rPr>
      </w:r>
      <w:r w:rsidR="007C54F6">
        <w:rPr>
          <w:rFonts w:ascii="Times New Roman" w:hAnsi="Times New Roman" w:cs="Times New Roman"/>
          <w:sz w:val="24"/>
          <w:szCs w:val="24"/>
        </w:rPr>
        <w:fldChar w:fldCharType="end"/>
      </w:r>
      <w:r w:rsidR="00083158" w:rsidRPr="00B121C4">
        <w:rPr>
          <w:rFonts w:ascii="Times New Roman" w:hAnsi="Times New Roman" w:cs="Times New Roman"/>
          <w:sz w:val="24"/>
          <w:szCs w:val="24"/>
        </w:rPr>
      </w:r>
      <w:r w:rsidR="00083158" w:rsidRPr="00B121C4">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24, 25)</w:t>
      </w:r>
      <w:r w:rsidR="00083158" w:rsidRPr="00B121C4">
        <w:rPr>
          <w:rFonts w:ascii="Times New Roman" w:hAnsi="Times New Roman" w:cs="Times New Roman"/>
          <w:sz w:val="24"/>
          <w:szCs w:val="24"/>
        </w:rPr>
        <w:fldChar w:fldCharType="end"/>
      </w:r>
      <w:r w:rsidR="00161287">
        <w:rPr>
          <w:rFonts w:ascii="Times New Roman" w:hAnsi="Times New Roman" w:cs="Times New Roman"/>
          <w:sz w:val="24"/>
          <w:szCs w:val="24"/>
        </w:rPr>
        <w:t>.</w:t>
      </w:r>
      <w:r w:rsidR="0053023A">
        <w:rPr>
          <w:rFonts w:ascii="Times New Roman" w:hAnsi="Times New Roman" w:cs="Times New Roman"/>
          <w:sz w:val="24"/>
          <w:szCs w:val="24"/>
        </w:rPr>
        <w:t xml:space="preserve"> </w:t>
      </w:r>
    </w:p>
    <w:p w14:paraId="5F96379E" w14:textId="2DF72330" w:rsidR="0039512C" w:rsidRPr="00C73E3F" w:rsidRDefault="00285CF6" w:rsidP="00C8258F">
      <w:pPr>
        <w:spacing w:line="360" w:lineRule="auto"/>
        <w:rPr>
          <w:rFonts w:ascii="Times New Roman" w:hAnsi="Times New Roman" w:cs="Times New Roman"/>
          <w:sz w:val="24"/>
          <w:szCs w:val="24"/>
        </w:rPr>
      </w:pPr>
      <w:r w:rsidRPr="00B121C4">
        <w:rPr>
          <w:rFonts w:ascii="Times New Roman" w:hAnsi="Times New Roman" w:cs="Times New Roman"/>
          <w:sz w:val="24"/>
          <w:szCs w:val="24"/>
        </w:rPr>
        <w:lastRenderedPageBreak/>
        <w:t xml:space="preserve">Household </w:t>
      </w:r>
      <w:r w:rsidR="00DC4A90">
        <w:rPr>
          <w:rFonts w:ascii="Times New Roman" w:hAnsi="Times New Roman" w:cs="Times New Roman"/>
          <w:sz w:val="24"/>
          <w:szCs w:val="24"/>
        </w:rPr>
        <w:t>food insecurity</w:t>
      </w:r>
      <w:r w:rsidRPr="00B121C4">
        <w:rPr>
          <w:rFonts w:ascii="Times New Roman" w:hAnsi="Times New Roman" w:cs="Times New Roman"/>
          <w:sz w:val="24"/>
          <w:szCs w:val="24"/>
        </w:rPr>
        <w:t xml:space="preserve"> is complex as </w:t>
      </w:r>
      <w:r>
        <w:rPr>
          <w:rFonts w:ascii="Times New Roman" w:hAnsi="Times New Roman" w:cs="Times New Roman"/>
          <w:sz w:val="24"/>
          <w:szCs w:val="24"/>
        </w:rPr>
        <w:t>one</w:t>
      </w:r>
      <w:r w:rsidRPr="00B121C4">
        <w:rPr>
          <w:rFonts w:ascii="Times New Roman" w:hAnsi="Times New Roman" w:cs="Times New Roman"/>
          <w:sz w:val="24"/>
          <w:szCs w:val="24"/>
        </w:rPr>
        <w:t xml:space="preserve"> or all family members can experience </w:t>
      </w:r>
      <w:r w:rsidR="00DC4A90">
        <w:rPr>
          <w:rFonts w:ascii="Times New Roman" w:hAnsi="Times New Roman" w:cs="Times New Roman"/>
          <w:sz w:val="24"/>
          <w:szCs w:val="24"/>
        </w:rPr>
        <w:t>food insecurity</w:t>
      </w:r>
      <w:r w:rsidR="00A239B6">
        <w:rPr>
          <w:rFonts w:ascii="Times New Roman" w:hAnsi="Times New Roman" w:cs="Times New Roman"/>
          <w:sz w:val="24"/>
          <w:szCs w:val="24"/>
        </w:rPr>
        <w:t xml:space="preserve"> at different severities</w:t>
      </w:r>
      <w:r w:rsidR="727DE3A7">
        <w:rPr>
          <w:rFonts w:ascii="Times New Roman" w:hAnsi="Times New Roman" w:cs="Times New Roman"/>
          <w:sz w:val="24"/>
          <w:szCs w:val="24"/>
        </w:rPr>
        <w:t xml:space="preserve"> with a range of implications</w:t>
      </w:r>
      <w:r w:rsidRPr="00B121C4">
        <w:rPr>
          <w:rFonts w:ascii="Times New Roman" w:hAnsi="Times New Roman" w:cs="Times New Roman"/>
          <w:sz w:val="24"/>
          <w:szCs w:val="24"/>
        </w:rPr>
        <w:t>.</w:t>
      </w:r>
      <w:r w:rsidR="00BD6F0B">
        <w:rPr>
          <w:rFonts w:ascii="Times New Roman" w:hAnsi="Times New Roman" w:cs="Times New Roman"/>
          <w:sz w:val="24"/>
          <w:szCs w:val="24"/>
        </w:rPr>
        <w:t xml:space="preserve"> </w:t>
      </w:r>
      <w:r w:rsidR="00830400" w:rsidRPr="00B121C4">
        <w:rPr>
          <w:rFonts w:ascii="Times New Roman" w:hAnsi="Times New Roman" w:cs="Times New Roman"/>
          <w:sz w:val="24"/>
          <w:szCs w:val="24"/>
        </w:rPr>
        <w:t xml:space="preserve">Adults in food insecure </w:t>
      </w:r>
      <w:r w:rsidR="00830400">
        <w:rPr>
          <w:rFonts w:ascii="Times New Roman" w:hAnsi="Times New Roman" w:cs="Times New Roman"/>
          <w:sz w:val="24"/>
          <w:szCs w:val="24"/>
        </w:rPr>
        <w:t>households</w:t>
      </w:r>
      <w:r w:rsidR="00830400" w:rsidRPr="00B121C4">
        <w:rPr>
          <w:rFonts w:ascii="Times New Roman" w:hAnsi="Times New Roman" w:cs="Times New Roman"/>
          <w:sz w:val="24"/>
          <w:szCs w:val="24"/>
        </w:rPr>
        <w:t xml:space="preserve"> have been </w:t>
      </w:r>
      <w:r w:rsidR="00830400" w:rsidRPr="00447CAF">
        <w:rPr>
          <w:rFonts w:ascii="Times New Roman" w:hAnsi="Times New Roman" w:cs="Times New Roman"/>
          <w:sz w:val="24"/>
          <w:szCs w:val="24"/>
        </w:rPr>
        <w:t xml:space="preserve">observed </w:t>
      </w:r>
      <w:r w:rsidR="00EE2CC6" w:rsidRPr="00447CAF">
        <w:rPr>
          <w:rFonts w:ascii="Times New Roman" w:hAnsi="Times New Roman" w:cs="Times New Roman"/>
          <w:sz w:val="24"/>
          <w:szCs w:val="24"/>
        </w:rPr>
        <w:t>to skip or reduce</w:t>
      </w:r>
      <w:r w:rsidR="00FA1C71" w:rsidRPr="00447CAF">
        <w:rPr>
          <w:rFonts w:ascii="Times New Roman" w:hAnsi="Times New Roman" w:cs="Times New Roman"/>
          <w:sz w:val="24"/>
          <w:szCs w:val="24"/>
        </w:rPr>
        <w:t xml:space="preserve"> their</w:t>
      </w:r>
      <w:r w:rsidR="00EE2CC6" w:rsidRPr="00447CAF">
        <w:rPr>
          <w:rFonts w:ascii="Times New Roman" w:hAnsi="Times New Roman" w:cs="Times New Roman"/>
          <w:sz w:val="24"/>
          <w:szCs w:val="24"/>
        </w:rPr>
        <w:t xml:space="preserve"> meals </w:t>
      </w:r>
      <w:r w:rsidR="00830400" w:rsidRPr="00B121C4">
        <w:rPr>
          <w:rFonts w:ascii="Times New Roman" w:hAnsi="Times New Roman" w:cs="Times New Roman"/>
          <w:sz w:val="24"/>
          <w:szCs w:val="24"/>
        </w:rPr>
        <w:t xml:space="preserve">to ‘shield’ children from the effects of hunger and </w:t>
      </w:r>
      <w:r w:rsidR="00830400" w:rsidRPr="00447CAF">
        <w:rPr>
          <w:rFonts w:ascii="Times New Roman" w:hAnsi="Times New Roman" w:cs="Times New Roman"/>
          <w:sz w:val="24"/>
          <w:szCs w:val="24"/>
        </w:rPr>
        <w:t>undernourishment</w:t>
      </w:r>
      <w:r w:rsidR="009968AB" w:rsidRPr="00447CAF">
        <w:rPr>
          <w:rFonts w:ascii="Times New Roman" w:hAnsi="Times New Roman" w:cs="Times New Roman"/>
          <w:sz w:val="24"/>
          <w:szCs w:val="24"/>
        </w:rPr>
        <w:t xml:space="preserve"> leading to</w:t>
      </w:r>
      <w:r w:rsidR="00830400" w:rsidRPr="00447CAF">
        <w:rPr>
          <w:rFonts w:ascii="Times New Roman" w:hAnsi="Times New Roman" w:cs="Times New Roman"/>
          <w:sz w:val="24"/>
          <w:szCs w:val="24"/>
        </w:rPr>
        <w:t xml:space="preserve"> a detrimental effect on the </w:t>
      </w:r>
      <w:r w:rsidR="009968AB" w:rsidRPr="00447CAF">
        <w:rPr>
          <w:rFonts w:ascii="Times New Roman" w:hAnsi="Times New Roman" w:cs="Times New Roman"/>
          <w:sz w:val="24"/>
          <w:szCs w:val="24"/>
        </w:rPr>
        <w:t>adult</w:t>
      </w:r>
      <w:r w:rsidR="00A167C4" w:rsidRPr="00447CAF">
        <w:rPr>
          <w:rFonts w:ascii="Times New Roman" w:hAnsi="Times New Roman" w:cs="Times New Roman"/>
          <w:sz w:val="24"/>
          <w:szCs w:val="24"/>
        </w:rPr>
        <w:t>’</w:t>
      </w:r>
      <w:r w:rsidR="009968AB" w:rsidRPr="00447CAF">
        <w:rPr>
          <w:rFonts w:ascii="Times New Roman" w:hAnsi="Times New Roman" w:cs="Times New Roman"/>
          <w:sz w:val="24"/>
          <w:szCs w:val="24"/>
        </w:rPr>
        <w:t xml:space="preserve">s </w:t>
      </w:r>
      <w:r w:rsidR="00830400">
        <w:rPr>
          <w:rFonts w:ascii="Times New Roman" w:hAnsi="Times New Roman" w:cs="Times New Roman"/>
          <w:sz w:val="24"/>
          <w:szCs w:val="24"/>
        </w:rPr>
        <w:t>diet quality</w:t>
      </w:r>
      <w:r w:rsidR="00830400">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Hanson&lt;/Author&gt;&lt;Year&gt;2014&lt;/Year&gt;&lt;RecNum&gt;7320&lt;/RecNum&gt;&lt;DisplayText&gt;&lt;style face="superscript"&gt;(26)&lt;/style&gt;&lt;/DisplayText&gt;&lt;record&gt;&lt;rec-number&gt;7320&lt;/rec-number&gt;&lt;foreign-keys&gt;&lt;key app="EN" db-id="pwffzpaahra2e9etf21v5pfb99xz209wpr0z" timestamp="1674734888"&gt;7320&lt;/key&gt;&lt;/foreign-keys&gt;&lt;ref-type name="Journal Article"&gt;17&lt;/ref-type&gt;&lt;contributors&gt;&lt;authors&gt;&lt;author&gt;Hanson, K. L.&lt;/author&gt;&lt;author&gt;Connor, L. M.&lt;/author&gt;&lt;/authors&gt;&lt;/contributors&gt;&lt;auth-address&gt;From the Division of Nutritional Sciences, Cornell University, Ithaca, NY.&lt;/auth-address&gt;&lt;titles&gt;&lt;title&gt;Food insecurity and dietary quality in US adults and children: a systematic review&lt;/title&gt;&lt;secondary-title&gt;Am J Clin Nutr&lt;/secondary-title&gt;&lt;/titles&gt;&lt;periodical&gt;&lt;full-title&gt;Am J Clin Nutr&lt;/full-title&gt;&lt;/periodical&gt;&lt;pages&gt;684-92&lt;/pages&gt;&lt;volume&gt;100&lt;/volume&gt;&lt;number&gt;2&lt;/number&gt;&lt;edition&gt;20140618&lt;/edition&gt;&lt;keywords&gt;&lt;keyword&gt;Adult&lt;/keyword&gt;&lt;keyword&gt;Child&lt;/keyword&gt;&lt;keyword&gt;Child Nutritional Physiological Phenomena&lt;/keyword&gt;&lt;keyword&gt;Dairy Products/economics&lt;/keyword&gt;&lt;keyword&gt;*Diet/economics/psychology&lt;/keyword&gt;&lt;keyword&gt;Family Characteristics&lt;/keyword&gt;&lt;keyword&gt;Female&lt;/keyword&gt;&lt;keyword&gt;*Food Supply/economics&lt;/keyword&gt;&lt;keyword&gt;Fruit/economics&lt;/keyword&gt;&lt;keyword&gt;*Health Promotion&lt;/keyword&gt;&lt;keyword&gt;Humans&lt;/keyword&gt;&lt;keyword&gt;Male&lt;/keyword&gt;&lt;keyword&gt;*Nutrition Policy&lt;/keyword&gt;&lt;keyword&gt;Nutritive Value&lt;/keyword&gt;&lt;keyword&gt;*Patient Compliance/psychology&lt;/keyword&gt;&lt;keyword&gt;Socioeconomic Factors&lt;/keyword&gt;&lt;keyword&gt;Vegetables/economics&lt;/keyword&gt;&lt;/keywords&gt;&lt;dates&gt;&lt;year&gt;2014&lt;/year&gt;&lt;pub-dates&gt;&lt;date&gt;Aug&lt;/date&gt;&lt;/pub-dates&gt;&lt;/dates&gt;&lt;isbn&gt;0002-9165&lt;/isbn&gt;&lt;accession-num&gt;24944059&lt;/accession-num&gt;&lt;urls&gt;&lt;/urls&gt;&lt;electronic-resource-num&gt;10.3945/ajcn.114.084525&lt;/electronic-resource-num&gt;&lt;remote-database-provider&gt;NLM&lt;/remote-database-provider&gt;&lt;language&gt;eng&lt;/language&gt;&lt;/record&gt;&lt;/Cite&gt;&lt;/EndNote&gt;</w:instrText>
      </w:r>
      <w:r w:rsidR="00830400">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26)</w:t>
      </w:r>
      <w:r w:rsidR="00830400">
        <w:rPr>
          <w:rFonts w:ascii="Times New Roman" w:hAnsi="Times New Roman" w:cs="Times New Roman"/>
          <w:sz w:val="24"/>
          <w:szCs w:val="24"/>
        </w:rPr>
        <w:fldChar w:fldCharType="end"/>
      </w:r>
      <w:r w:rsidR="00830400">
        <w:rPr>
          <w:rFonts w:ascii="Times New Roman" w:hAnsi="Times New Roman" w:cs="Times New Roman"/>
          <w:sz w:val="24"/>
          <w:szCs w:val="24"/>
        </w:rPr>
        <w:t>.</w:t>
      </w:r>
      <w:r w:rsidR="00A03FB1">
        <w:rPr>
          <w:rFonts w:ascii="Times New Roman" w:hAnsi="Times New Roman" w:cs="Times New Roman"/>
          <w:sz w:val="24"/>
          <w:szCs w:val="24"/>
        </w:rPr>
        <w:t xml:space="preserve"> </w:t>
      </w:r>
      <w:r w:rsidR="0094039D" w:rsidRPr="00447CAF">
        <w:rPr>
          <w:rFonts w:ascii="Times New Roman" w:hAnsi="Times New Roman" w:cs="Times New Roman"/>
          <w:sz w:val="24"/>
          <w:szCs w:val="24"/>
        </w:rPr>
        <w:t>Children living in food insecure households have a poor quality diet</w:t>
      </w:r>
      <w:r w:rsidR="0094039D" w:rsidRPr="00447CAF">
        <w:rPr>
          <w:rFonts w:ascii="Times New Roman" w:hAnsi="Times New Roman" w:cs="Times New Roman"/>
          <w:sz w:val="24"/>
          <w:szCs w:val="24"/>
        </w:rPr>
        <w:fldChar w:fldCharType="begin"/>
      </w:r>
      <w:r w:rsidR="007C54F6" w:rsidRPr="00447CAF">
        <w:rPr>
          <w:rFonts w:ascii="Times New Roman" w:hAnsi="Times New Roman" w:cs="Times New Roman"/>
          <w:sz w:val="24"/>
          <w:szCs w:val="24"/>
        </w:rPr>
        <w:instrText xml:space="preserve"> ADDIN EN.CITE &lt;EndNote&gt;&lt;Cite&gt;&lt;Author&gt;Keenan&lt;/Author&gt;&lt;Year&gt;2021&lt;/Year&gt;&lt;RecNum&gt;38&lt;/RecNum&gt;&lt;DisplayText&gt;&lt;style face="superscript"&gt;(27)&lt;/style&gt;&lt;/DisplayText&gt;&lt;record&gt;&lt;rec-number&gt;38&lt;/rec-number&gt;&lt;foreign-keys&gt;&lt;key app="EN" db-id="pwffzpaahra2e9etf21v5pfb99xz209wpr0z" timestamp="1657625174"&gt;38&lt;/key&gt;&lt;/foreign-keys&gt;&lt;ref-type name="Journal Article"&gt;17&lt;/ref-type&gt;&lt;contributors&gt;&lt;authors&gt;&lt;author&gt;Keenan, GS&lt;/author&gt;&lt;author&gt;Christiansen, P&lt;/author&gt;&lt;author&gt;Hardman, CA&lt;/author&gt;&lt;/authors&gt;&lt;/contributors&gt;&lt;titles&gt;&lt;title&gt;Household Food Insecurity, Diet Quality, and Obesity: An Explanatory Model&lt;/title&gt;&lt;secondary-title&gt;Obesity&lt;/secondary-title&gt;&lt;/titles&gt;&lt;periodical&gt;&lt;full-title&gt;OBESITY&lt;/full-title&gt;&lt;/periodical&gt;&lt;pages&gt;143-149&lt;/pages&gt;&lt;volume&gt;29&lt;/volume&gt;&lt;number&gt;1&lt;/number&gt;&lt;keywords&gt;&lt;keyword&gt;Obesity&lt;/keyword&gt;&lt;/keywords&gt;&lt;dates&gt;&lt;year&gt;2021&lt;/year&gt;&lt;pub-dates&gt;&lt;date&gt;2021&lt;/date&gt;&lt;/pub-dates&gt;&lt;/dates&gt;&lt;isbn&gt;[&amp;quot;1930-7381&amp;quot;, &amp;quot;1930-739X&amp;quot;]&lt;/isbn&gt;&lt;accession-num&gt;rayyan-845777978&lt;/accession-num&gt;&lt;urls&gt;&lt;/urls&gt;&lt;/record&gt;&lt;/Cite&gt;&lt;/EndNote&gt;</w:instrText>
      </w:r>
      <w:r w:rsidR="0094039D"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27)</w:t>
      </w:r>
      <w:r w:rsidR="0094039D" w:rsidRPr="00447CAF">
        <w:rPr>
          <w:rFonts w:ascii="Times New Roman" w:hAnsi="Times New Roman" w:cs="Times New Roman"/>
          <w:sz w:val="24"/>
          <w:szCs w:val="24"/>
        </w:rPr>
        <w:fldChar w:fldCharType="end"/>
      </w:r>
      <w:r w:rsidR="0094039D" w:rsidRPr="00447CAF">
        <w:rPr>
          <w:rFonts w:ascii="Times New Roman" w:hAnsi="Times New Roman" w:cs="Times New Roman"/>
          <w:sz w:val="24"/>
          <w:szCs w:val="24"/>
        </w:rPr>
        <w:t xml:space="preserve"> with low consumption of fruits and vegetables</w:t>
      </w:r>
      <w:r w:rsidR="0094039D" w:rsidRPr="00447CAF">
        <w:rPr>
          <w:rFonts w:ascii="Times New Roman" w:hAnsi="Times New Roman" w:cs="Times New Roman"/>
          <w:sz w:val="24"/>
          <w:szCs w:val="24"/>
        </w:rPr>
        <w:fldChar w:fldCharType="begin">
          <w:fldData xml:space="preserve">PEVuZE5vdGU+PENpdGU+PEF1dGhvcj5QaWxncmltPC9BdXRob3I+PFllYXI+MjAxMjwvWWVhcj48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</w:fldData>
        </w:fldChar>
      </w:r>
      <w:r w:rsidR="007C54F6" w:rsidRPr="00447CAF">
        <w:rPr>
          <w:rFonts w:ascii="Times New Roman" w:hAnsi="Times New Roman" w:cs="Times New Roman"/>
          <w:sz w:val="24"/>
          <w:szCs w:val="24"/>
        </w:rPr>
        <w:instrText xml:space="preserve"> ADDIN EN.CITE </w:instrText>
      </w:r>
      <w:r w:rsidR="007C54F6" w:rsidRPr="00447CAF">
        <w:rPr>
          <w:rFonts w:ascii="Times New Roman" w:hAnsi="Times New Roman" w:cs="Times New Roman"/>
          <w:sz w:val="24"/>
          <w:szCs w:val="24"/>
        </w:rPr>
        <w:fldChar w:fldCharType="begin">
          <w:fldData xml:space="preserve">PEVuZE5vdGU+PENpdGU+PEF1dGhvcj5QaWxncmltPC9BdXRob3I+PFllYXI+MjAxMjwvWWVhcj48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</w:fldData>
        </w:fldChar>
      </w:r>
      <w:r w:rsidR="007C54F6" w:rsidRPr="00447CAF">
        <w:rPr>
          <w:rFonts w:ascii="Times New Roman" w:hAnsi="Times New Roman" w:cs="Times New Roman"/>
          <w:sz w:val="24"/>
          <w:szCs w:val="24"/>
        </w:rPr>
        <w:instrText xml:space="preserve"> ADDIN EN.CITE.DATA </w:instrText>
      </w:r>
      <w:r w:rsidR="007C54F6" w:rsidRPr="00447CAF">
        <w:rPr>
          <w:rFonts w:ascii="Times New Roman" w:hAnsi="Times New Roman" w:cs="Times New Roman"/>
          <w:sz w:val="24"/>
          <w:szCs w:val="24"/>
        </w:rPr>
      </w:r>
      <w:r w:rsidR="007C54F6" w:rsidRPr="00447CAF">
        <w:rPr>
          <w:rFonts w:ascii="Times New Roman" w:hAnsi="Times New Roman" w:cs="Times New Roman"/>
          <w:sz w:val="24"/>
          <w:szCs w:val="24"/>
        </w:rPr>
        <w:fldChar w:fldCharType="end"/>
      </w:r>
      <w:r w:rsidR="0094039D" w:rsidRPr="00447CAF">
        <w:rPr>
          <w:rFonts w:ascii="Times New Roman" w:hAnsi="Times New Roman" w:cs="Times New Roman"/>
          <w:sz w:val="24"/>
          <w:szCs w:val="24"/>
        </w:rPr>
      </w:r>
      <w:r w:rsidR="0094039D"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28)</w:t>
      </w:r>
      <w:r w:rsidR="0094039D" w:rsidRPr="00447CAF">
        <w:rPr>
          <w:rFonts w:ascii="Times New Roman" w:hAnsi="Times New Roman" w:cs="Times New Roman"/>
          <w:sz w:val="24"/>
          <w:szCs w:val="24"/>
        </w:rPr>
        <w:fldChar w:fldCharType="end"/>
      </w:r>
      <w:r w:rsidR="0094039D" w:rsidRPr="00447CAF">
        <w:rPr>
          <w:rFonts w:ascii="Times New Roman" w:hAnsi="Times New Roman" w:cs="Times New Roman"/>
          <w:sz w:val="24"/>
          <w:szCs w:val="24"/>
        </w:rPr>
        <w:t>. Low fruit and vegetable consumption are risk factors for cardiovascular disease, cancer and all-cause mortality</w:t>
      </w:r>
      <w:r w:rsidR="0094039D" w:rsidRPr="00447CAF">
        <w:rPr>
          <w:rFonts w:ascii="Times New Roman" w:hAnsi="Times New Roman" w:cs="Times New Roman"/>
          <w:sz w:val="24"/>
          <w:szCs w:val="24"/>
        </w:rPr>
        <w:fldChar w:fldCharType="begin">
          <w:fldData xml:space="preserve">PEVuZE5vdGU+PENpdGU+PEF1dGhvcj5BdW5lPC9BdXRob3I+PFllYXI+MjAxNzwvWWVhcj48UmVj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</w:fldData>
        </w:fldChar>
      </w:r>
      <w:r w:rsidR="007C54F6" w:rsidRPr="00447CAF">
        <w:rPr>
          <w:rFonts w:ascii="Times New Roman" w:hAnsi="Times New Roman" w:cs="Times New Roman"/>
          <w:sz w:val="24"/>
          <w:szCs w:val="24"/>
        </w:rPr>
        <w:instrText xml:space="preserve"> ADDIN EN.CITE </w:instrText>
      </w:r>
      <w:r w:rsidR="007C54F6" w:rsidRPr="00447CAF">
        <w:rPr>
          <w:rFonts w:ascii="Times New Roman" w:hAnsi="Times New Roman" w:cs="Times New Roman"/>
          <w:sz w:val="24"/>
          <w:szCs w:val="24"/>
        </w:rPr>
        <w:fldChar w:fldCharType="begin">
          <w:fldData xml:space="preserve">PEVuZE5vdGU+PENpdGU+PEF1dGhvcj5BdW5lPC9BdXRob3I+PFllYXI+MjAxNzwvWWVhcj48UmVj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</w:fldData>
        </w:fldChar>
      </w:r>
      <w:r w:rsidR="007C54F6" w:rsidRPr="00447CAF">
        <w:rPr>
          <w:rFonts w:ascii="Times New Roman" w:hAnsi="Times New Roman" w:cs="Times New Roman"/>
          <w:sz w:val="24"/>
          <w:szCs w:val="24"/>
        </w:rPr>
        <w:instrText xml:space="preserve"> ADDIN EN.CITE.DATA </w:instrText>
      </w:r>
      <w:r w:rsidR="007C54F6" w:rsidRPr="00447CAF">
        <w:rPr>
          <w:rFonts w:ascii="Times New Roman" w:hAnsi="Times New Roman" w:cs="Times New Roman"/>
          <w:sz w:val="24"/>
          <w:szCs w:val="24"/>
        </w:rPr>
      </w:r>
      <w:r w:rsidR="007C54F6" w:rsidRPr="00447CAF">
        <w:rPr>
          <w:rFonts w:ascii="Times New Roman" w:hAnsi="Times New Roman" w:cs="Times New Roman"/>
          <w:sz w:val="24"/>
          <w:szCs w:val="24"/>
        </w:rPr>
        <w:fldChar w:fldCharType="end"/>
      </w:r>
      <w:r w:rsidR="0094039D" w:rsidRPr="00447CAF">
        <w:rPr>
          <w:rFonts w:ascii="Times New Roman" w:hAnsi="Times New Roman" w:cs="Times New Roman"/>
          <w:sz w:val="24"/>
          <w:szCs w:val="24"/>
        </w:rPr>
      </w:r>
      <w:r w:rsidR="0094039D" w:rsidRPr="00447CAF">
        <w:rPr>
          <w:rFonts w:ascii="Times New Roman" w:hAnsi="Times New Roman" w:cs="Times New Roman"/>
          <w:sz w:val="24"/>
          <w:szCs w:val="24"/>
        </w:rPr>
        <w:fldChar w:fldCharType="separate"/>
      </w:r>
      <w:r w:rsidR="007C54F6" w:rsidRPr="00447CAF">
        <w:rPr>
          <w:rFonts w:ascii="Times New Roman" w:hAnsi="Times New Roman" w:cs="Times New Roman"/>
          <w:noProof/>
          <w:sz w:val="24"/>
          <w:szCs w:val="24"/>
          <w:vertAlign w:val="superscript"/>
        </w:rPr>
        <w:t>(29)</w:t>
      </w:r>
      <w:r w:rsidR="0094039D" w:rsidRPr="00447CAF">
        <w:rPr>
          <w:rFonts w:ascii="Times New Roman" w:hAnsi="Times New Roman" w:cs="Times New Roman"/>
          <w:sz w:val="24"/>
          <w:szCs w:val="24"/>
        </w:rPr>
        <w:fldChar w:fldCharType="end"/>
      </w:r>
      <w:r w:rsidR="0094039D" w:rsidRPr="00447CAF">
        <w:rPr>
          <w:rFonts w:ascii="Times New Roman" w:hAnsi="Times New Roman" w:cs="Times New Roman"/>
          <w:sz w:val="24"/>
          <w:szCs w:val="24"/>
        </w:rPr>
        <w:t xml:space="preserve">. </w:t>
      </w:r>
      <w:r w:rsidR="00BD6F0B">
        <w:rPr>
          <w:rFonts w:ascii="Times New Roman" w:hAnsi="Times New Roman" w:cs="Times New Roman"/>
          <w:sz w:val="24"/>
          <w:szCs w:val="24"/>
        </w:rPr>
        <w:t xml:space="preserve">Children in food insecure </w:t>
      </w:r>
      <w:r w:rsidR="005466C1" w:rsidRPr="00447CAF">
        <w:rPr>
          <w:rFonts w:ascii="Times New Roman" w:hAnsi="Times New Roman" w:cs="Times New Roman"/>
          <w:sz w:val="24"/>
          <w:szCs w:val="24"/>
        </w:rPr>
        <w:t>households</w:t>
      </w:r>
      <w:r w:rsidR="00BD6F0B" w:rsidRPr="00447CAF">
        <w:rPr>
          <w:rFonts w:ascii="Times New Roman" w:hAnsi="Times New Roman" w:cs="Times New Roman"/>
          <w:sz w:val="24"/>
          <w:szCs w:val="24"/>
        </w:rPr>
        <w:t xml:space="preserve"> </w:t>
      </w:r>
      <w:r w:rsidR="002917AE" w:rsidRPr="00447CAF">
        <w:rPr>
          <w:rFonts w:ascii="Times New Roman" w:hAnsi="Times New Roman" w:cs="Times New Roman"/>
          <w:sz w:val="24"/>
          <w:szCs w:val="24"/>
        </w:rPr>
        <w:t xml:space="preserve">also </w:t>
      </w:r>
      <w:r w:rsidR="00BD6F0B" w:rsidRPr="00447CAF">
        <w:rPr>
          <w:rFonts w:ascii="Times New Roman" w:hAnsi="Times New Roman" w:cs="Times New Roman"/>
          <w:sz w:val="24"/>
          <w:szCs w:val="24"/>
        </w:rPr>
        <w:t xml:space="preserve">have </w:t>
      </w:r>
      <w:r w:rsidR="00BD6F0B">
        <w:rPr>
          <w:rFonts w:ascii="Times New Roman" w:hAnsi="Times New Roman" w:cs="Times New Roman"/>
          <w:sz w:val="24"/>
          <w:szCs w:val="24"/>
        </w:rPr>
        <w:t xml:space="preserve">a </w:t>
      </w:r>
      <w:r w:rsidR="00BD6F0B" w:rsidRPr="00B121C4">
        <w:rPr>
          <w:rFonts w:ascii="Times New Roman" w:hAnsi="Times New Roman" w:cs="Times New Roman"/>
          <w:sz w:val="24"/>
          <w:szCs w:val="24"/>
        </w:rPr>
        <w:t>greater risk of mental health problems</w:t>
      </w:r>
      <w:r w:rsidR="007119F0">
        <w:rPr>
          <w:rFonts w:ascii="Times New Roman" w:hAnsi="Times New Roman" w:cs="Times New Roman"/>
          <w:sz w:val="24"/>
          <w:szCs w:val="24"/>
        </w:rPr>
        <w:t xml:space="preserve"> </w:t>
      </w:r>
      <w:r w:rsidR="00BD6F0B" w:rsidRPr="00B121C4">
        <w:rPr>
          <w:rFonts w:ascii="Times New Roman" w:hAnsi="Times New Roman" w:cs="Times New Roman"/>
          <w:sz w:val="24"/>
          <w:szCs w:val="24"/>
        </w:rPr>
        <w:fldChar w:fldCharType="begin">
          <w:fldData xml:space="preserve">PEVuZE5vdGU+PENpdGU+PEF1dGhvcj5EYXJsaW5nPC9BdXRob3I+PFllYXI+MjAxNTwvWWVhcj48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</w:fldData>
        </w:fldChar>
      </w:r>
      <w:r w:rsidR="007C54F6">
        <w:rPr>
          <w:rFonts w:ascii="Times New Roman" w:hAnsi="Times New Roman" w:cs="Times New Roman"/>
          <w:sz w:val="24"/>
          <w:szCs w:val="24"/>
        </w:rPr>
        <w:instrText xml:space="preserve"> ADDIN EN.CITE </w:instrText>
      </w:r>
      <w:r w:rsidR="007C54F6">
        <w:rPr>
          <w:rFonts w:ascii="Times New Roman" w:hAnsi="Times New Roman" w:cs="Times New Roman"/>
          <w:sz w:val="24"/>
          <w:szCs w:val="24"/>
        </w:rPr>
        <w:fldChar w:fldCharType="begin">
          <w:fldData xml:space="preserve">PEVuZE5vdGU+PENpdGU+PEF1dGhvcj5EYXJsaW5nPC9BdXRob3I+PFllYXI+MjAxNTwvWWVhcj48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</w:fldData>
        </w:fldChar>
      </w:r>
      <w:r w:rsidR="007C54F6">
        <w:rPr>
          <w:rFonts w:ascii="Times New Roman" w:hAnsi="Times New Roman" w:cs="Times New Roman"/>
          <w:sz w:val="24"/>
          <w:szCs w:val="24"/>
        </w:rPr>
        <w:instrText xml:space="preserve"> ADDIN EN.CITE.DATA </w:instrText>
      </w:r>
      <w:r w:rsidR="007C54F6">
        <w:rPr>
          <w:rFonts w:ascii="Times New Roman" w:hAnsi="Times New Roman" w:cs="Times New Roman"/>
          <w:sz w:val="24"/>
          <w:szCs w:val="24"/>
        </w:rPr>
      </w:r>
      <w:r w:rsidR="007C54F6">
        <w:rPr>
          <w:rFonts w:ascii="Times New Roman" w:hAnsi="Times New Roman" w:cs="Times New Roman"/>
          <w:sz w:val="24"/>
          <w:szCs w:val="24"/>
        </w:rPr>
        <w:fldChar w:fldCharType="end"/>
      </w:r>
      <w:r w:rsidR="00BD6F0B" w:rsidRPr="00B121C4">
        <w:rPr>
          <w:rFonts w:ascii="Times New Roman" w:hAnsi="Times New Roman" w:cs="Times New Roman"/>
          <w:sz w:val="24"/>
          <w:szCs w:val="24"/>
        </w:rPr>
      </w:r>
      <w:r w:rsidR="00BD6F0B" w:rsidRPr="00B121C4">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30, 31)</w:t>
      </w:r>
      <w:r w:rsidR="00BD6F0B" w:rsidRPr="00B121C4">
        <w:rPr>
          <w:rFonts w:ascii="Times New Roman" w:hAnsi="Times New Roman" w:cs="Times New Roman"/>
          <w:sz w:val="24"/>
          <w:szCs w:val="24"/>
        </w:rPr>
        <w:fldChar w:fldCharType="end"/>
      </w:r>
      <w:r w:rsidR="003D1D99">
        <w:rPr>
          <w:rFonts w:ascii="Times New Roman" w:hAnsi="Times New Roman" w:cs="Times New Roman"/>
          <w:sz w:val="24"/>
          <w:szCs w:val="24"/>
        </w:rPr>
        <w:t>,</w:t>
      </w:r>
      <w:r w:rsidR="00867D92">
        <w:rPr>
          <w:rFonts w:ascii="Times New Roman" w:hAnsi="Times New Roman" w:cs="Times New Roman"/>
          <w:sz w:val="24"/>
          <w:szCs w:val="24"/>
        </w:rPr>
        <w:t xml:space="preserve"> but shielding has been observed</w:t>
      </w:r>
      <w:r w:rsidR="00C84412">
        <w:rPr>
          <w:rFonts w:ascii="Times New Roman" w:hAnsi="Times New Roman" w:cs="Times New Roman"/>
          <w:sz w:val="24"/>
          <w:szCs w:val="24"/>
        </w:rPr>
        <w:t xml:space="preserve"> to improve mental health outcomes in children</w:t>
      </w:r>
      <w:r w:rsidR="00A03FB1">
        <w:rPr>
          <w:rFonts w:ascii="Times New Roman" w:hAnsi="Times New Roman" w:cs="Times New Roman"/>
          <w:sz w:val="24"/>
          <w:szCs w:val="24"/>
        </w:rPr>
        <w:fldChar w:fldCharType="begin">
          <w:fldData xml:space="preserve">PEVuZE5vdGU+PENpdGU+PEF1dGhvcj5PdmVuZWxsPC9BdXRob3I+PFllYXI+MjAyMjwvWWVhcj48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</w:fldData>
        </w:fldChar>
      </w:r>
      <w:r w:rsidR="007C54F6">
        <w:rPr>
          <w:rFonts w:ascii="Times New Roman" w:hAnsi="Times New Roman" w:cs="Times New Roman"/>
          <w:sz w:val="24"/>
          <w:szCs w:val="24"/>
        </w:rPr>
        <w:instrText xml:space="preserve"> ADDIN EN.CITE </w:instrText>
      </w:r>
      <w:r w:rsidR="007C54F6">
        <w:rPr>
          <w:rFonts w:ascii="Times New Roman" w:hAnsi="Times New Roman" w:cs="Times New Roman"/>
          <w:sz w:val="24"/>
          <w:szCs w:val="24"/>
        </w:rPr>
        <w:fldChar w:fldCharType="begin">
          <w:fldData xml:space="preserve">PEVuZE5vdGU+PENpdGU+PEF1dGhvcj5PdmVuZWxsPC9BdXRob3I+PFllYXI+MjAyMjwvWWVhcj48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</w:fldData>
        </w:fldChar>
      </w:r>
      <w:r w:rsidR="007C54F6">
        <w:rPr>
          <w:rFonts w:ascii="Times New Roman" w:hAnsi="Times New Roman" w:cs="Times New Roman"/>
          <w:sz w:val="24"/>
          <w:szCs w:val="24"/>
        </w:rPr>
        <w:instrText xml:space="preserve"> ADDIN EN.CITE.DATA </w:instrText>
      </w:r>
      <w:r w:rsidR="007C54F6">
        <w:rPr>
          <w:rFonts w:ascii="Times New Roman" w:hAnsi="Times New Roman" w:cs="Times New Roman"/>
          <w:sz w:val="24"/>
          <w:szCs w:val="24"/>
        </w:rPr>
      </w:r>
      <w:r w:rsidR="007C54F6">
        <w:rPr>
          <w:rFonts w:ascii="Times New Roman" w:hAnsi="Times New Roman" w:cs="Times New Roman"/>
          <w:sz w:val="24"/>
          <w:szCs w:val="24"/>
        </w:rPr>
        <w:fldChar w:fldCharType="end"/>
      </w:r>
      <w:r w:rsidR="00A03FB1">
        <w:rPr>
          <w:rFonts w:ascii="Times New Roman" w:hAnsi="Times New Roman" w:cs="Times New Roman"/>
          <w:sz w:val="24"/>
          <w:szCs w:val="24"/>
        </w:rPr>
      </w:r>
      <w:r w:rsidR="00A03FB1">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32)</w:t>
      </w:r>
      <w:r w:rsidR="00A03FB1">
        <w:rPr>
          <w:rFonts w:ascii="Times New Roman" w:hAnsi="Times New Roman" w:cs="Times New Roman"/>
          <w:sz w:val="24"/>
          <w:szCs w:val="24"/>
        </w:rPr>
        <w:fldChar w:fldCharType="end"/>
      </w:r>
      <w:r w:rsidR="00C84412">
        <w:rPr>
          <w:rFonts w:ascii="Times New Roman" w:hAnsi="Times New Roman" w:cs="Times New Roman"/>
          <w:sz w:val="24"/>
          <w:szCs w:val="24"/>
        </w:rPr>
        <w:t>.</w:t>
      </w:r>
      <w:r w:rsidR="007119F0">
        <w:rPr>
          <w:rFonts w:ascii="Times New Roman" w:hAnsi="Times New Roman" w:cs="Times New Roman"/>
          <w:sz w:val="24"/>
          <w:szCs w:val="24"/>
        </w:rPr>
        <w:t xml:space="preserve"> </w:t>
      </w:r>
      <w:r w:rsidR="00BD6F0B">
        <w:rPr>
          <w:rFonts w:ascii="Times New Roman" w:hAnsi="Times New Roman" w:cs="Times New Roman"/>
          <w:sz w:val="24"/>
          <w:szCs w:val="24"/>
        </w:rPr>
        <w:t xml:space="preserve">Associations have been found </w:t>
      </w:r>
      <w:r w:rsidR="00EC7F48" w:rsidRPr="4B99F9CE">
        <w:rPr>
          <w:rFonts w:ascii="Times New Roman" w:hAnsi="Times New Roman" w:cs="Times New Roman"/>
          <w:sz w:val="24"/>
          <w:szCs w:val="24"/>
        </w:rPr>
        <w:t xml:space="preserve">between food insecurity and </w:t>
      </w:r>
      <w:r w:rsidR="00BD6F0B" w:rsidRPr="00B121C4">
        <w:rPr>
          <w:rFonts w:ascii="Times New Roman" w:hAnsi="Times New Roman" w:cs="Times New Roman"/>
          <w:sz w:val="24"/>
          <w:szCs w:val="24"/>
        </w:rPr>
        <w:t>behaviour</w:t>
      </w:r>
      <w:r w:rsidR="006F40CF">
        <w:rPr>
          <w:rFonts w:ascii="Times New Roman" w:hAnsi="Times New Roman" w:cs="Times New Roman"/>
          <w:sz w:val="24"/>
          <w:szCs w:val="24"/>
        </w:rPr>
        <w:t>al</w:t>
      </w:r>
      <w:r w:rsidR="00BD6F0B" w:rsidRPr="00B121C4">
        <w:rPr>
          <w:rFonts w:ascii="Times New Roman" w:hAnsi="Times New Roman" w:cs="Times New Roman"/>
          <w:sz w:val="24"/>
          <w:szCs w:val="24"/>
        </w:rPr>
        <w:t xml:space="preserve"> problems, poor academic performance and emotional problems</w:t>
      </w:r>
      <w:r w:rsidR="00BD6F0B" w:rsidRPr="00B121C4">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Shankar&lt;/Author&gt;&lt;Year&gt;2017&lt;/Year&gt;&lt;RecNum&gt;7300&lt;/RecNum&gt;&lt;DisplayText&gt;&lt;style face="superscript"&gt;(33)&lt;/style&gt;&lt;/DisplayText&gt;&lt;record&gt;&lt;rec-number&gt;7300&lt;/rec-number&gt;&lt;foreign-keys&gt;&lt;key app="EN" db-id="pwffzpaahra2e9etf21v5pfb99xz209wpr0z" timestamp="1662374826"&gt;7300&lt;/key&gt;&lt;/foreign-keys&gt;&lt;ref-type name="Journal Article"&gt;17&lt;/ref-type&gt;&lt;contributors&gt;&lt;authors&gt;&lt;author&gt;Shankar, P.&lt;/author&gt;&lt;author&gt;Chung, R.&lt;/author&gt;&lt;author&gt;Frank, D. A.&lt;/author&gt;&lt;/authors&gt;&lt;/contributors&gt;&lt;auth-address&gt;*Department of Pediatrics, Boston University School of Medicine, Boston, MA; †Dowling Ground, Boston Medical Center, Boston, MA.&lt;/auth-address&gt;&lt;titles&gt;&lt;title&gt;Association of Food Insecurity with Children&amp;apos;s Behavioral, Emotional, and Academic Outcomes: A Systematic Review&lt;/title&gt;&lt;secondary-title&gt;J Dev Behav Pediatr&lt;/secondary-title&gt;&lt;/titles&gt;&lt;periodical&gt;&lt;full-title&gt;J Dev Behav Pediatr&lt;/full-title&gt;&lt;/periodical&gt;&lt;pages&gt;135-150&lt;/pages&gt;&lt;volume&gt;38&lt;/volume&gt;&lt;number&gt;2&lt;/number&gt;&lt;keywords&gt;&lt;keyword&gt;*Achievement&lt;/keyword&gt;&lt;keyword&gt;Adolescent&lt;/keyword&gt;&lt;keyword&gt;Child&lt;/keyword&gt;&lt;keyword&gt;*Child Behavior&lt;/keyword&gt;&lt;keyword&gt;*Child Development&lt;/keyword&gt;&lt;keyword&gt;Child, Preschool&lt;/keyword&gt;&lt;keyword&gt;*Food Supply&lt;/keyword&gt;&lt;keyword&gt;Humans&lt;/keyword&gt;&lt;keyword&gt;Infant&lt;/keyword&gt;&lt;keyword&gt;*Malnutrition&lt;/keyword&gt;&lt;keyword&gt;*Poverty&lt;/keyword&gt;&lt;/keywords&gt;&lt;dates&gt;&lt;year&gt;2017&lt;/year&gt;&lt;pub-dates&gt;&lt;date&gt;Feb/Mar&lt;/date&gt;&lt;/pub-dates&gt;&lt;/dates&gt;&lt;isbn&gt;0196-206x&lt;/isbn&gt;&lt;accession-num&gt;28134627&lt;/accession-num&gt;&lt;urls&gt;&lt;/urls&gt;&lt;electronic-resource-num&gt;10.1097/dbp.0000000000000383&lt;/electronic-resource-num&gt;&lt;remote-database-provider&gt;NLM&lt;/remote-database-provider&gt;&lt;language&gt;eng&lt;/language&gt;&lt;/record&gt;&lt;/Cite&gt;&lt;/EndNote&gt;</w:instrText>
      </w:r>
      <w:r w:rsidR="00BD6F0B" w:rsidRPr="00B121C4">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33)</w:t>
      </w:r>
      <w:r w:rsidR="00BD6F0B" w:rsidRPr="00B121C4">
        <w:rPr>
          <w:rFonts w:ascii="Times New Roman" w:hAnsi="Times New Roman" w:cs="Times New Roman"/>
          <w:sz w:val="24"/>
          <w:szCs w:val="24"/>
        </w:rPr>
        <w:fldChar w:fldCharType="end"/>
      </w:r>
      <w:r w:rsidR="003D1D99">
        <w:rPr>
          <w:rFonts w:ascii="Times New Roman" w:hAnsi="Times New Roman" w:cs="Times New Roman"/>
          <w:sz w:val="24"/>
          <w:szCs w:val="24"/>
        </w:rPr>
        <w:t>.</w:t>
      </w:r>
      <w:r w:rsidR="00BB231C">
        <w:rPr>
          <w:rFonts w:ascii="Times New Roman" w:hAnsi="Times New Roman" w:cs="Times New Roman"/>
          <w:sz w:val="24"/>
          <w:szCs w:val="24"/>
        </w:rPr>
        <w:t xml:space="preserve"> </w:t>
      </w:r>
      <w:r w:rsidR="00714177">
        <w:rPr>
          <w:rFonts w:ascii="Times New Roman" w:hAnsi="Times New Roman" w:cs="Times New Roman"/>
          <w:sz w:val="24"/>
          <w:szCs w:val="24"/>
        </w:rPr>
        <w:t>Subsequently</w:t>
      </w:r>
      <w:r w:rsidR="00545610">
        <w:rPr>
          <w:rFonts w:ascii="Times New Roman" w:hAnsi="Times New Roman" w:cs="Times New Roman"/>
          <w:sz w:val="24"/>
          <w:szCs w:val="24"/>
        </w:rPr>
        <w:t xml:space="preserve">, </w:t>
      </w:r>
      <w:r w:rsidR="00DC4A90">
        <w:rPr>
          <w:rFonts w:ascii="Times New Roman" w:hAnsi="Times New Roman" w:cs="Times New Roman"/>
          <w:sz w:val="24"/>
          <w:szCs w:val="24"/>
        </w:rPr>
        <w:t>food insecurity</w:t>
      </w:r>
      <w:r w:rsidR="00E927FB">
        <w:rPr>
          <w:rFonts w:ascii="Times New Roman" w:hAnsi="Times New Roman" w:cs="Times New Roman"/>
          <w:sz w:val="24"/>
          <w:szCs w:val="24"/>
        </w:rPr>
        <w:t xml:space="preserve"> and associated poor quality diet and mental health</w:t>
      </w:r>
      <w:r w:rsidR="0066161C" w:rsidRPr="005A4522">
        <w:rPr>
          <w:rFonts w:ascii="Times New Roman" w:hAnsi="Times New Roman" w:cs="Times New Roman"/>
          <w:sz w:val="24"/>
          <w:szCs w:val="24"/>
        </w:rPr>
        <w:t xml:space="preserve"> </w:t>
      </w:r>
      <w:r w:rsidR="00956D76">
        <w:rPr>
          <w:rFonts w:ascii="Times New Roman" w:hAnsi="Times New Roman" w:cs="Times New Roman"/>
          <w:sz w:val="24"/>
          <w:szCs w:val="24"/>
        </w:rPr>
        <w:t xml:space="preserve">problems </w:t>
      </w:r>
      <w:r w:rsidR="0047278E" w:rsidRPr="4B99F9CE">
        <w:rPr>
          <w:rFonts w:ascii="Times New Roman" w:hAnsi="Times New Roman" w:cs="Times New Roman"/>
          <w:sz w:val="24"/>
          <w:szCs w:val="24"/>
        </w:rPr>
        <w:t xml:space="preserve">can </w:t>
      </w:r>
      <w:r w:rsidR="0066161C" w:rsidRPr="005A4522">
        <w:rPr>
          <w:rFonts w:ascii="Times New Roman" w:hAnsi="Times New Roman" w:cs="Times New Roman"/>
          <w:sz w:val="24"/>
          <w:szCs w:val="24"/>
        </w:rPr>
        <w:t>p</w:t>
      </w:r>
      <w:r w:rsidR="00476E35">
        <w:rPr>
          <w:rFonts w:ascii="Times New Roman" w:hAnsi="Times New Roman" w:cs="Times New Roman"/>
          <w:sz w:val="24"/>
          <w:szCs w:val="24"/>
        </w:rPr>
        <w:t>lace</w:t>
      </w:r>
      <w:r w:rsidR="0066161C" w:rsidRPr="005A4522">
        <w:rPr>
          <w:rFonts w:ascii="Times New Roman" w:hAnsi="Times New Roman" w:cs="Times New Roman"/>
          <w:sz w:val="24"/>
          <w:szCs w:val="24"/>
        </w:rPr>
        <w:t xml:space="preserve"> </w:t>
      </w:r>
      <w:r w:rsidR="0056595E">
        <w:rPr>
          <w:rFonts w:ascii="Times New Roman" w:hAnsi="Times New Roman" w:cs="Times New Roman"/>
          <w:sz w:val="24"/>
          <w:szCs w:val="24"/>
        </w:rPr>
        <w:t xml:space="preserve">a </w:t>
      </w:r>
      <w:r w:rsidR="006147A5">
        <w:rPr>
          <w:rFonts w:ascii="Times New Roman" w:hAnsi="Times New Roman" w:cs="Times New Roman"/>
          <w:sz w:val="24"/>
          <w:szCs w:val="24"/>
        </w:rPr>
        <w:t>major</w:t>
      </w:r>
      <w:r w:rsidR="0066161C" w:rsidRPr="005A4522">
        <w:rPr>
          <w:rFonts w:ascii="Times New Roman" w:hAnsi="Times New Roman" w:cs="Times New Roman"/>
          <w:sz w:val="24"/>
          <w:szCs w:val="24"/>
        </w:rPr>
        <w:t xml:space="preserve"> financial strain on the healthcare system </w:t>
      </w:r>
      <w:r w:rsidR="004E7D22">
        <w:rPr>
          <w:rFonts w:ascii="Times New Roman" w:hAnsi="Times New Roman" w:cs="Times New Roman"/>
          <w:sz w:val="24"/>
          <w:szCs w:val="24"/>
        </w:rPr>
        <w:t>in</w:t>
      </w:r>
      <w:r w:rsidR="0066161C" w:rsidRPr="005A4522">
        <w:rPr>
          <w:rFonts w:ascii="Times New Roman" w:hAnsi="Times New Roman" w:cs="Times New Roman"/>
          <w:sz w:val="24"/>
          <w:szCs w:val="24"/>
        </w:rPr>
        <w:t xml:space="preserve"> treat</w:t>
      </w:r>
      <w:r w:rsidR="004E7D22">
        <w:rPr>
          <w:rFonts w:ascii="Times New Roman" w:hAnsi="Times New Roman" w:cs="Times New Roman"/>
          <w:sz w:val="24"/>
          <w:szCs w:val="24"/>
        </w:rPr>
        <w:t>ing</w:t>
      </w:r>
      <w:r w:rsidR="0066161C" w:rsidRPr="005A4522">
        <w:rPr>
          <w:rFonts w:ascii="Times New Roman" w:hAnsi="Times New Roman" w:cs="Times New Roman"/>
          <w:sz w:val="24"/>
          <w:szCs w:val="24"/>
        </w:rPr>
        <w:t xml:space="preserve"> short-term and chronic conditions</w:t>
      </w:r>
      <w:r w:rsidR="00212C21">
        <w:rPr>
          <w:rFonts w:ascii="Times New Roman" w:hAnsi="Times New Roman" w:cs="Times New Roman"/>
          <w:sz w:val="24"/>
          <w:szCs w:val="24"/>
        </w:rPr>
        <w:t xml:space="preserve"> </w:t>
      </w:r>
      <w:r w:rsidR="0066161C" w:rsidRPr="005A4522">
        <w:rPr>
          <w:rFonts w:ascii="Times New Roman" w:hAnsi="Times New Roman" w:cs="Times New Roman"/>
          <w:sz w:val="24"/>
          <w:szCs w:val="24"/>
        </w:rPr>
        <w:t>leading to a public health crisis.</w:t>
      </w:r>
      <w:r w:rsidR="0066161C" w:rsidRPr="00B121C4">
        <w:rPr>
          <w:rFonts w:ascii="Times New Roman" w:hAnsi="Times New Roman" w:cs="Times New Roman"/>
          <w:sz w:val="24"/>
          <w:szCs w:val="24"/>
        </w:rPr>
        <w:t xml:space="preserve"> </w:t>
      </w:r>
    </w:p>
    <w:p w14:paraId="42B723B4" w14:textId="40FC9855" w:rsidR="00A37EDF" w:rsidRDefault="00555AF9" w:rsidP="00C8258F">
      <w:pPr>
        <w:spacing w:line="360" w:lineRule="auto"/>
        <w:rPr>
          <w:rFonts w:ascii="Times New Roman" w:hAnsi="Times New Roman" w:cs="Times New Roman"/>
          <w:sz w:val="24"/>
          <w:szCs w:val="24"/>
        </w:rPr>
      </w:pPr>
      <w:r w:rsidRPr="00447CAF">
        <w:rPr>
          <w:rFonts w:ascii="Times New Roman" w:hAnsi="Times New Roman" w:cs="Times New Roman"/>
          <w:sz w:val="24"/>
          <w:szCs w:val="24"/>
        </w:rPr>
        <w:t xml:space="preserve">Few studies have examined the effectiveness of multiple </w:t>
      </w:r>
      <w:r w:rsidR="00A167C4" w:rsidRPr="00447CAF">
        <w:rPr>
          <w:rFonts w:ascii="Times New Roman" w:hAnsi="Times New Roman" w:cs="Times New Roman"/>
          <w:sz w:val="24"/>
          <w:szCs w:val="24"/>
        </w:rPr>
        <w:t xml:space="preserve">types of </w:t>
      </w:r>
      <w:r w:rsidRPr="00447CAF">
        <w:rPr>
          <w:rFonts w:ascii="Times New Roman" w:hAnsi="Times New Roman" w:cs="Times New Roman"/>
          <w:sz w:val="24"/>
          <w:szCs w:val="24"/>
        </w:rPr>
        <w:t>food aid interventions, and existing studies predominantly focus on outcomes in adults receiving food aid</w:t>
      </w:r>
      <w:r w:rsidR="00E261EA" w:rsidRPr="00447CAF">
        <w:rPr>
          <w:rFonts w:ascii="Times New Roman" w:hAnsi="Times New Roman" w:cs="Times New Roman"/>
          <w:sz w:val="24"/>
          <w:szCs w:val="24"/>
        </w:rPr>
        <w:fldChar w:fldCharType="begin">
          <w:fldData xml:space="preserve">PEVuZE5vdGU+PENpdGU+PEF1dGhvcj5BbjwvQXV0aG9yPjxZZWFyPjIwMTk8L1llYXI+PFJlY051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</w:fldData>
        </w:fldChar>
      </w:r>
      <w:r w:rsidR="006339E0" w:rsidRPr="00447CAF">
        <w:rPr>
          <w:rFonts w:ascii="Times New Roman" w:hAnsi="Times New Roman" w:cs="Times New Roman"/>
          <w:sz w:val="24"/>
          <w:szCs w:val="24"/>
        </w:rPr>
        <w:instrText xml:space="preserve"> ADDIN EN.CITE </w:instrText>
      </w:r>
      <w:r w:rsidR="006339E0" w:rsidRPr="00447CAF">
        <w:rPr>
          <w:rFonts w:ascii="Times New Roman" w:hAnsi="Times New Roman" w:cs="Times New Roman"/>
          <w:sz w:val="24"/>
          <w:szCs w:val="24"/>
        </w:rPr>
        <w:fldChar w:fldCharType="begin">
          <w:fldData xml:space="preserve">PEVuZE5vdGU+PENpdGU+PEF1dGhvcj5BbjwvQXV0aG9yPjxZZWFyPjIwMTk8L1llYXI+PFJlY051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</w:fldData>
        </w:fldChar>
      </w:r>
      <w:r w:rsidR="006339E0" w:rsidRPr="00447CAF">
        <w:rPr>
          <w:rFonts w:ascii="Times New Roman" w:hAnsi="Times New Roman" w:cs="Times New Roman"/>
          <w:sz w:val="24"/>
          <w:szCs w:val="24"/>
        </w:rPr>
        <w:instrText xml:space="preserve"> ADDIN EN.CITE.DATA </w:instrText>
      </w:r>
      <w:r w:rsidR="006339E0" w:rsidRPr="00447CAF">
        <w:rPr>
          <w:rFonts w:ascii="Times New Roman" w:hAnsi="Times New Roman" w:cs="Times New Roman"/>
          <w:sz w:val="24"/>
          <w:szCs w:val="24"/>
        </w:rPr>
      </w:r>
      <w:r w:rsidR="006339E0" w:rsidRPr="00447CAF">
        <w:rPr>
          <w:rFonts w:ascii="Times New Roman" w:hAnsi="Times New Roman" w:cs="Times New Roman"/>
          <w:sz w:val="24"/>
          <w:szCs w:val="24"/>
        </w:rPr>
        <w:fldChar w:fldCharType="end"/>
      </w:r>
      <w:r w:rsidR="00E261EA" w:rsidRPr="00447CAF">
        <w:rPr>
          <w:rFonts w:ascii="Times New Roman" w:hAnsi="Times New Roman" w:cs="Times New Roman"/>
          <w:sz w:val="24"/>
          <w:szCs w:val="24"/>
        </w:rPr>
      </w:r>
      <w:r w:rsidR="00E261EA" w:rsidRPr="00447CAF">
        <w:rPr>
          <w:rFonts w:ascii="Times New Roman" w:hAnsi="Times New Roman" w:cs="Times New Roman"/>
          <w:sz w:val="24"/>
          <w:szCs w:val="24"/>
        </w:rPr>
        <w:fldChar w:fldCharType="separate"/>
      </w:r>
      <w:r w:rsidR="006339E0" w:rsidRPr="00447CAF">
        <w:rPr>
          <w:rFonts w:ascii="Times New Roman" w:hAnsi="Times New Roman" w:cs="Times New Roman"/>
          <w:noProof/>
          <w:sz w:val="24"/>
          <w:szCs w:val="24"/>
          <w:vertAlign w:val="superscript"/>
        </w:rPr>
        <w:t>(12, 34, 35)</w:t>
      </w:r>
      <w:r w:rsidR="00E261EA" w:rsidRPr="00447CAF">
        <w:rPr>
          <w:rFonts w:ascii="Times New Roman" w:hAnsi="Times New Roman" w:cs="Times New Roman"/>
          <w:sz w:val="24"/>
          <w:szCs w:val="24"/>
        </w:rPr>
        <w:fldChar w:fldCharType="end"/>
      </w:r>
      <w:r w:rsidRPr="00447CAF">
        <w:rPr>
          <w:rFonts w:ascii="Times New Roman" w:hAnsi="Times New Roman" w:cs="Times New Roman"/>
          <w:sz w:val="24"/>
          <w:szCs w:val="24"/>
        </w:rPr>
        <w:t xml:space="preserve">. To address this gap, we </w:t>
      </w:r>
      <w:r w:rsidR="00D5522F" w:rsidRPr="00447CAF">
        <w:rPr>
          <w:rFonts w:ascii="Times New Roman" w:hAnsi="Times New Roman" w:cs="Times New Roman"/>
          <w:sz w:val="24"/>
          <w:szCs w:val="24"/>
        </w:rPr>
        <w:t>broadened</w:t>
      </w:r>
      <w:r w:rsidRPr="00447CAF">
        <w:rPr>
          <w:rFonts w:ascii="Times New Roman" w:hAnsi="Times New Roman" w:cs="Times New Roman"/>
          <w:sz w:val="24"/>
          <w:szCs w:val="24"/>
        </w:rPr>
        <w:t xml:space="preserve"> the interventions to cover various types of food aid and included outcomes in children.</w:t>
      </w:r>
      <w:r w:rsidR="00FA3682" w:rsidRPr="00447CAF">
        <w:rPr>
          <w:rFonts w:ascii="Times New Roman" w:hAnsi="Times New Roman" w:cs="Times New Roman"/>
          <w:sz w:val="24"/>
          <w:szCs w:val="24"/>
        </w:rPr>
        <w:t xml:space="preserve"> Therefore, t</w:t>
      </w:r>
      <w:r w:rsidR="000E1788" w:rsidRPr="00447CAF">
        <w:rPr>
          <w:rFonts w:ascii="Times New Roman" w:hAnsi="Times New Roman" w:cs="Times New Roman"/>
          <w:sz w:val="24"/>
          <w:szCs w:val="24"/>
        </w:rPr>
        <w:t xml:space="preserve">his </w:t>
      </w:r>
      <w:r w:rsidR="000E1788">
        <w:rPr>
          <w:rFonts w:ascii="Times New Roman" w:hAnsi="Times New Roman" w:cs="Times New Roman"/>
          <w:sz w:val="24"/>
          <w:szCs w:val="24"/>
        </w:rPr>
        <w:t>review aims to</w:t>
      </w:r>
      <w:r w:rsidR="00D33FBA" w:rsidRPr="00B121C4">
        <w:rPr>
          <w:rFonts w:ascii="Times New Roman" w:hAnsi="Times New Roman" w:cs="Times New Roman"/>
          <w:sz w:val="24"/>
          <w:szCs w:val="24"/>
        </w:rPr>
        <w:t xml:space="preserve"> </w:t>
      </w:r>
      <w:r w:rsidR="009A487A">
        <w:rPr>
          <w:rFonts w:ascii="Times New Roman" w:hAnsi="Times New Roman" w:cs="Times New Roman"/>
          <w:sz w:val="24"/>
          <w:szCs w:val="24"/>
        </w:rPr>
        <w:t>systematically review</w:t>
      </w:r>
      <w:r w:rsidR="000E1788">
        <w:rPr>
          <w:rFonts w:ascii="Times New Roman" w:hAnsi="Times New Roman" w:cs="Times New Roman"/>
          <w:sz w:val="24"/>
          <w:szCs w:val="24"/>
        </w:rPr>
        <w:t xml:space="preserve"> and </w:t>
      </w:r>
      <w:r w:rsidR="00A167C4" w:rsidRPr="00447CAF">
        <w:rPr>
          <w:rFonts w:ascii="Times New Roman" w:hAnsi="Times New Roman" w:cs="Times New Roman"/>
          <w:sz w:val="24"/>
          <w:szCs w:val="24"/>
        </w:rPr>
        <w:t xml:space="preserve">narratively </w:t>
      </w:r>
      <w:r w:rsidR="000E1788">
        <w:rPr>
          <w:rFonts w:ascii="Times New Roman" w:hAnsi="Times New Roman" w:cs="Times New Roman"/>
          <w:sz w:val="24"/>
          <w:szCs w:val="24"/>
        </w:rPr>
        <w:t>synthesise studies investigating the</w:t>
      </w:r>
      <w:r w:rsidR="000E1788" w:rsidRPr="00B121C4">
        <w:rPr>
          <w:rFonts w:ascii="Times New Roman" w:hAnsi="Times New Roman" w:cs="Times New Roman"/>
          <w:sz w:val="24"/>
          <w:szCs w:val="24"/>
        </w:rPr>
        <w:t xml:space="preserve"> impact of food aid interventions</w:t>
      </w:r>
      <w:r w:rsidR="009C2430">
        <w:rPr>
          <w:rFonts w:ascii="Times New Roman" w:hAnsi="Times New Roman" w:cs="Times New Roman"/>
          <w:sz w:val="24"/>
          <w:szCs w:val="24"/>
        </w:rPr>
        <w:t xml:space="preserve"> </w:t>
      </w:r>
      <w:r w:rsidR="000E1788" w:rsidRPr="00B121C4">
        <w:rPr>
          <w:rFonts w:ascii="Times New Roman" w:hAnsi="Times New Roman" w:cs="Times New Roman"/>
          <w:sz w:val="24"/>
          <w:szCs w:val="24"/>
        </w:rPr>
        <w:t xml:space="preserve">in </w:t>
      </w:r>
      <w:r w:rsidR="005466C1">
        <w:rPr>
          <w:rFonts w:ascii="Times New Roman" w:hAnsi="Times New Roman" w:cs="Times New Roman"/>
          <w:sz w:val="24"/>
          <w:szCs w:val="24"/>
        </w:rPr>
        <w:t>households</w:t>
      </w:r>
      <w:r w:rsidR="000E1788" w:rsidRPr="00B121C4">
        <w:rPr>
          <w:rFonts w:ascii="Times New Roman" w:hAnsi="Times New Roman" w:cs="Times New Roman"/>
          <w:sz w:val="24"/>
          <w:szCs w:val="24"/>
        </w:rPr>
        <w:t xml:space="preserve"> with children </w:t>
      </w:r>
      <w:r w:rsidR="001E4712">
        <w:rPr>
          <w:rFonts w:ascii="Times New Roman" w:hAnsi="Times New Roman" w:cs="Times New Roman"/>
          <w:sz w:val="24"/>
          <w:szCs w:val="24"/>
        </w:rPr>
        <w:t>(</w:t>
      </w:r>
      <w:r w:rsidR="008201E7">
        <w:rPr>
          <w:rFonts w:ascii="Times New Roman" w:hAnsi="Times New Roman" w:cs="Times New Roman"/>
          <w:sz w:val="24"/>
          <w:szCs w:val="24"/>
        </w:rPr>
        <w:t>≤</w:t>
      </w:r>
      <w:r w:rsidR="001E4712">
        <w:rPr>
          <w:rFonts w:ascii="Times New Roman" w:hAnsi="Times New Roman" w:cs="Times New Roman"/>
          <w:sz w:val="24"/>
          <w:szCs w:val="24"/>
        </w:rPr>
        <w:t xml:space="preserve">18 years) </w:t>
      </w:r>
      <w:r w:rsidR="000E1788" w:rsidRPr="00B121C4">
        <w:rPr>
          <w:rFonts w:ascii="Times New Roman" w:hAnsi="Times New Roman" w:cs="Times New Roman"/>
          <w:sz w:val="24"/>
          <w:szCs w:val="24"/>
        </w:rPr>
        <w:t xml:space="preserve">in high-income countries. </w:t>
      </w:r>
      <w:r w:rsidR="000E1788">
        <w:rPr>
          <w:rFonts w:ascii="Times New Roman" w:hAnsi="Times New Roman" w:cs="Times New Roman"/>
          <w:sz w:val="24"/>
          <w:szCs w:val="24"/>
        </w:rPr>
        <w:t>The first</w:t>
      </w:r>
      <w:r w:rsidR="00153988">
        <w:rPr>
          <w:rFonts w:ascii="Times New Roman" w:hAnsi="Times New Roman" w:cs="Times New Roman"/>
          <w:sz w:val="24"/>
          <w:szCs w:val="24"/>
        </w:rPr>
        <w:t xml:space="preserve"> </w:t>
      </w:r>
      <w:r w:rsidR="000E1788">
        <w:rPr>
          <w:rFonts w:ascii="Times New Roman" w:hAnsi="Times New Roman" w:cs="Times New Roman"/>
          <w:sz w:val="24"/>
          <w:szCs w:val="24"/>
        </w:rPr>
        <w:t xml:space="preserve">objective is to investigate </w:t>
      </w:r>
      <w:r w:rsidR="00942FEB">
        <w:rPr>
          <w:rFonts w:ascii="Times New Roman" w:hAnsi="Times New Roman" w:cs="Times New Roman"/>
          <w:sz w:val="24"/>
          <w:szCs w:val="24"/>
        </w:rPr>
        <w:t>the</w:t>
      </w:r>
      <w:r w:rsidR="000E1788">
        <w:rPr>
          <w:rFonts w:ascii="Times New Roman" w:hAnsi="Times New Roman" w:cs="Times New Roman"/>
          <w:sz w:val="24"/>
          <w:szCs w:val="24"/>
        </w:rPr>
        <w:t xml:space="preserve"> effective</w:t>
      </w:r>
      <w:r w:rsidR="00942FEB">
        <w:rPr>
          <w:rFonts w:ascii="Times New Roman" w:hAnsi="Times New Roman" w:cs="Times New Roman"/>
          <w:sz w:val="24"/>
          <w:szCs w:val="24"/>
        </w:rPr>
        <w:t>ness of</w:t>
      </w:r>
      <w:r w:rsidR="000E1788">
        <w:rPr>
          <w:rFonts w:ascii="Times New Roman" w:hAnsi="Times New Roman" w:cs="Times New Roman"/>
          <w:sz w:val="24"/>
          <w:szCs w:val="24"/>
        </w:rPr>
        <w:t xml:space="preserve"> food aid interventions in reducing </w:t>
      </w:r>
      <w:r w:rsidR="000E1788" w:rsidRPr="00B121C4">
        <w:rPr>
          <w:rFonts w:ascii="Times New Roman" w:hAnsi="Times New Roman" w:cs="Times New Roman"/>
          <w:sz w:val="24"/>
          <w:szCs w:val="24"/>
        </w:rPr>
        <w:t>food insecurity</w:t>
      </w:r>
      <w:r w:rsidR="000E1788">
        <w:rPr>
          <w:rFonts w:ascii="Times New Roman" w:hAnsi="Times New Roman" w:cs="Times New Roman"/>
          <w:sz w:val="24"/>
          <w:szCs w:val="24"/>
        </w:rPr>
        <w:t xml:space="preserve">. </w:t>
      </w:r>
      <w:r w:rsidR="008F64FC">
        <w:rPr>
          <w:rFonts w:ascii="Times New Roman" w:hAnsi="Times New Roman" w:cs="Times New Roman"/>
          <w:sz w:val="24"/>
          <w:szCs w:val="24"/>
        </w:rPr>
        <w:t>The</w:t>
      </w:r>
      <w:r w:rsidR="000E1788">
        <w:rPr>
          <w:rFonts w:ascii="Times New Roman" w:hAnsi="Times New Roman" w:cs="Times New Roman"/>
          <w:sz w:val="24"/>
          <w:szCs w:val="24"/>
        </w:rPr>
        <w:t xml:space="preserve"> second objective is to investigate </w:t>
      </w:r>
      <w:r w:rsidR="007A006C">
        <w:rPr>
          <w:rFonts w:ascii="Times New Roman" w:hAnsi="Times New Roman" w:cs="Times New Roman"/>
          <w:sz w:val="24"/>
          <w:szCs w:val="24"/>
        </w:rPr>
        <w:t>how</w:t>
      </w:r>
      <w:r w:rsidR="000E1788">
        <w:rPr>
          <w:rFonts w:ascii="Times New Roman" w:hAnsi="Times New Roman" w:cs="Times New Roman"/>
          <w:sz w:val="24"/>
          <w:szCs w:val="24"/>
        </w:rPr>
        <w:t xml:space="preserve"> food aid interventions impact</w:t>
      </w:r>
      <w:r w:rsidR="008F64FC">
        <w:rPr>
          <w:rFonts w:ascii="Times New Roman" w:hAnsi="Times New Roman" w:cs="Times New Roman"/>
          <w:sz w:val="24"/>
          <w:szCs w:val="24"/>
        </w:rPr>
        <w:t xml:space="preserve"> diet quality</w:t>
      </w:r>
      <w:r w:rsidR="00CD3568">
        <w:rPr>
          <w:rFonts w:ascii="Times New Roman" w:hAnsi="Times New Roman" w:cs="Times New Roman"/>
          <w:sz w:val="24"/>
          <w:szCs w:val="24"/>
        </w:rPr>
        <w:t>,</w:t>
      </w:r>
      <w:r w:rsidR="000E1788">
        <w:rPr>
          <w:rFonts w:ascii="Times New Roman" w:hAnsi="Times New Roman" w:cs="Times New Roman"/>
          <w:sz w:val="24"/>
          <w:szCs w:val="24"/>
        </w:rPr>
        <w:t xml:space="preserve"> </w:t>
      </w:r>
      <w:r w:rsidR="000E1788" w:rsidRPr="00B121C4">
        <w:rPr>
          <w:rFonts w:ascii="Times New Roman" w:hAnsi="Times New Roman" w:cs="Times New Roman"/>
          <w:sz w:val="24"/>
          <w:szCs w:val="24"/>
        </w:rPr>
        <w:t xml:space="preserve">mental </w:t>
      </w:r>
      <w:r w:rsidR="00A25C76" w:rsidRPr="00B121C4">
        <w:rPr>
          <w:rFonts w:ascii="Times New Roman" w:hAnsi="Times New Roman" w:cs="Times New Roman"/>
          <w:sz w:val="24"/>
          <w:szCs w:val="24"/>
        </w:rPr>
        <w:t>health,</w:t>
      </w:r>
      <w:r w:rsidR="000E1788" w:rsidRPr="00B121C4">
        <w:rPr>
          <w:rFonts w:ascii="Times New Roman" w:hAnsi="Times New Roman" w:cs="Times New Roman"/>
          <w:sz w:val="24"/>
          <w:szCs w:val="24"/>
        </w:rPr>
        <w:t xml:space="preserve"> </w:t>
      </w:r>
      <w:r w:rsidR="00452EE0">
        <w:rPr>
          <w:rFonts w:ascii="Times New Roman" w:hAnsi="Times New Roman" w:cs="Times New Roman"/>
          <w:sz w:val="24"/>
          <w:szCs w:val="24"/>
        </w:rPr>
        <w:t>and/</w:t>
      </w:r>
      <w:r w:rsidR="000E1788">
        <w:rPr>
          <w:rFonts w:ascii="Times New Roman" w:hAnsi="Times New Roman" w:cs="Times New Roman"/>
          <w:sz w:val="24"/>
          <w:szCs w:val="24"/>
        </w:rPr>
        <w:t>or</w:t>
      </w:r>
      <w:r w:rsidR="000E1788" w:rsidRPr="00B121C4">
        <w:rPr>
          <w:rFonts w:ascii="Times New Roman" w:hAnsi="Times New Roman" w:cs="Times New Roman"/>
          <w:sz w:val="24"/>
          <w:szCs w:val="24"/>
        </w:rPr>
        <w:t xml:space="preserve"> weight status</w:t>
      </w:r>
      <w:r w:rsidR="00341FEE">
        <w:rPr>
          <w:rFonts w:ascii="Times New Roman" w:hAnsi="Times New Roman" w:cs="Times New Roman"/>
          <w:sz w:val="24"/>
          <w:szCs w:val="24"/>
        </w:rPr>
        <w:t xml:space="preserve"> </w:t>
      </w:r>
      <w:r w:rsidR="00341FEE" w:rsidRPr="00447CAF">
        <w:rPr>
          <w:rFonts w:ascii="Times New Roman" w:hAnsi="Times New Roman" w:cs="Times New Roman"/>
          <w:sz w:val="24"/>
          <w:szCs w:val="24"/>
        </w:rPr>
        <w:t>in adults and children</w:t>
      </w:r>
      <w:r w:rsidR="00A36819" w:rsidRPr="00447CAF">
        <w:rPr>
          <w:rFonts w:ascii="Times New Roman" w:hAnsi="Times New Roman" w:cs="Times New Roman"/>
          <w:sz w:val="24"/>
          <w:szCs w:val="24"/>
        </w:rPr>
        <w:t xml:space="preserve"> within a household</w:t>
      </w:r>
      <w:r w:rsidR="000E1788" w:rsidRPr="00447CAF">
        <w:rPr>
          <w:rFonts w:ascii="Times New Roman" w:hAnsi="Times New Roman" w:cs="Times New Roman"/>
          <w:sz w:val="24"/>
          <w:szCs w:val="24"/>
        </w:rPr>
        <w:t xml:space="preserve">. </w:t>
      </w:r>
    </w:p>
    <w:p w14:paraId="42BA674F" w14:textId="30AD388B" w:rsidR="00E57F4A" w:rsidRPr="00BA36BA" w:rsidRDefault="00D33FBA" w:rsidP="00793078">
      <w:r w:rsidRPr="00793078">
        <w:rPr>
          <w:rFonts w:ascii="Times New Roman" w:hAnsi="Times New Roman" w:cs="Times New Roman"/>
          <w:b/>
          <w:bCs/>
          <w:sz w:val="24"/>
          <w:szCs w:val="24"/>
        </w:rPr>
        <w:t>Methods</w:t>
      </w:r>
      <w:r w:rsidR="00BD7BE5">
        <w:t xml:space="preserve"> </w:t>
      </w:r>
    </w:p>
    <w:p w14:paraId="0B5FFCB1" w14:textId="3F37B8AD" w:rsidR="007B3C51" w:rsidRPr="00E039A4" w:rsidRDefault="00A410B7" w:rsidP="005850DD">
      <w:pPr>
        <w:spacing w:line="360" w:lineRule="auto"/>
        <w:rPr>
          <w:rFonts w:ascii="Times New Roman" w:hAnsi="Times New Roman" w:cs="Times New Roman"/>
          <w:sz w:val="24"/>
          <w:szCs w:val="24"/>
        </w:rPr>
      </w:pPr>
      <w:r w:rsidRPr="00B121C4">
        <w:rPr>
          <w:rFonts w:ascii="Times New Roman" w:hAnsi="Times New Roman" w:cs="Times New Roman"/>
          <w:sz w:val="24"/>
          <w:szCs w:val="24"/>
        </w:rPr>
        <w:t>Th</w:t>
      </w:r>
      <w:r w:rsidR="00BA3F37" w:rsidRPr="00B121C4">
        <w:rPr>
          <w:rFonts w:ascii="Times New Roman" w:hAnsi="Times New Roman" w:cs="Times New Roman"/>
          <w:sz w:val="24"/>
          <w:szCs w:val="24"/>
        </w:rPr>
        <w:t xml:space="preserve">is systematic review is reported </w:t>
      </w:r>
      <w:r w:rsidR="00B9313B" w:rsidRPr="00B121C4">
        <w:rPr>
          <w:rFonts w:ascii="Times New Roman" w:hAnsi="Times New Roman" w:cs="Times New Roman"/>
          <w:sz w:val="24"/>
          <w:szCs w:val="24"/>
        </w:rPr>
        <w:t xml:space="preserve">according to the Preferred Reporting Items </w:t>
      </w:r>
      <w:r w:rsidR="009E5B45" w:rsidRPr="00B121C4">
        <w:rPr>
          <w:rFonts w:ascii="Times New Roman" w:hAnsi="Times New Roman" w:cs="Times New Roman"/>
          <w:sz w:val="24"/>
          <w:szCs w:val="24"/>
        </w:rPr>
        <w:t>for</w:t>
      </w:r>
      <w:r w:rsidR="00B9313B" w:rsidRPr="00B121C4">
        <w:rPr>
          <w:rFonts w:ascii="Times New Roman" w:hAnsi="Times New Roman" w:cs="Times New Roman"/>
          <w:sz w:val="24"/>
          <w:szCs w:val="24"/>
        </w:rPr>
        <w:t xml:space="preserve"> Systematic Reviews and </w:t>
      </w:r>
      <w:r w:rsidR="00D41AA9" w:rsidRPr="00B121C4">
        <w:rPr>
          <w:rFonts w:ascii="Times New Roman" w:hAnsi="Times New Roman" w:cs="Times New Roman"/>
          <w:sz w:val="24"/>
          <w:szCs w:val="24"/>
        </w:rPr>
        <w:t>Meta-Analysis (PRISMA) guidelines</w:t>
      </w:r>
      <w:r w:rsidR="007D2028" w:rsidRPr="00B121C4">
        <w:rPr>
          <w:rFonts w:ascii="Times New Roman" w:hAnsi="Times New Roman" w:cs="Times New Roman"/>
          <w:sz w:val="24"/>
          <w:szCs w:val="24"/>
        </w:rPr>
        <w:fldChar w:fldCharType="begin"/>
      </w:r>
      <w:r w:rsidR="003453C3">
        <w:rPr>
          <w:rFonts w:ascii="Times New Roman" w:hAnsi="Times New Roman" w:cs="Times New Roman"/>
          <w:sz w:val="24"/>
          <w:szCs w:val="24"/>
        </w:rPr>
        <w:instrText xml:space="preserve"> ADDIN EN.CITE &lt;EndNote&gt;&lt;Cite&gt;&lt;Author&gt;Page&lt;/Author&gt;&lt;Year&gt;2021&lt;/Year&gt;&lt;RecNum&gt;7269&lt;/RecNum&gt;&lt;DisplayText&gt;&lt;style face="superscript"&gt;(36)&lt;/style&gt;&lt;/DisplayText&gt;&lt;record&gt;&lt;rec-number&gt;7269&lt;/rec-number&gt;&lt;foreign-keys&gt;&lt;key app="EN" db-id="pwffzpaahra2e9etf21v5pfb99xz209wpr0z" timestamp="1661521148"&gt;726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pages&gt;89&lt;/pages&gt;&lt;volume&gt;10&lt;/volume&gt;&lt;number&gt;1&lt;/number&gt;&lt;dates&gt;&lt;year&gt;2021&lt;/year&gt;&lt;pub-dates&gt;&lt;date&gt;2021/03/29&lt;/date&gt;&lt;/pub-dates&gt;&lt;/dates&gt;&lt;isbn&gt;2046-4053&lt;/isbn&gt;&lt;urls&gt;&lt;related-urls&gt;&lt;url&gt;https://doi.org/10.1186/s13643-021-01626-4&lt;/url&gt;&lt;/related-urls&gt;&lt;/urls&gt;&lt;electronic-resource-num&gt;10.1186/s13643-021-01626-4&lt;/electronic-resource-num&gt;&lt;/record&gt;&lt;/Cite&gt;&lt;/EndNote&gt;</w:instrText>
      </w:r>
      <w:r w:rsidR="007D2028" w:rsidRPr="00B121C4">
        <w:rPr>
          <w:rFonts w:ascii="Times New Roman" w:hAnsi="Times New Roman" w:cs="Times New Roman"/>
          <w:sz w:val="24"/>
          <w:szCs w:val="24"/>
        </w:rPr>
        <w:fldChar w:fldCharType="separate"/>
      </w:r>
      <w:r w:rsidR="003453C3" w:rsidRPr="003453C3">
        <w:rPr>
          <w:rFonts w:ascii="Times New Roman" w:hAnsi="Times New Roman" w:cs="Times New Roman"/>
          <w:noProof/>
          <w:sz w:val="24"/>
          <w:szCs w:val="24"/>
          <w:vertAlign w:val="superscript"/>
        </w:rPr>
        <w:t>(36)</w:t>
      </w:r>
      <w:r w:rsidR="007D2028" w:rsidRPr="00B121C4">
        <w:rPr>
          <w:rFonts w:ascii="Times New Roman" w:hAnsi="Times New Roman" w:cs="Times New Roman"/>
          <w:sz w:val="24"/>
          <w:szCs w:val="24"/>
        </w:rPr>
        <w:fldChar w:fldCharType="end"/>
      </w:r>
      <w:r w:rsidR="00C202E8">
        <w:rPr>
          <w:rFonts w:ascii="Times New Roman" w:hAnsi="Times New Roman" w:cs="Times New Roman"/>
          <w:sz w:val="24"/>
          <w:szCs w:val="24"/>
        </w:rPr>
        <w:t>.</w:t>
      </w:r>
      <w:r w:rsidR="002D3A51">
        <w:rPr>
          <w:rFonts w:ascii="Times New Roman" w:hAnsi="Times New Roman" w:cs="Times New Roman"/>
          <w:sz w:val="24"/>
          <w:szCs w:val="24"/>
        </w:rPr>
        <w:t xml:space="preserve"> </w:t>
      </w:r>
      <w:r w:rsidR="009A556D" w:rsidRPr="00447CAF">
        <w:rPr>
          <w:rFonts w:ascii="Times New Roman" w:hAnsi="Times New Roman" w:cs="Times New Roman"/>
          <w:sz w:val="24"/>
          <w:szCs w:val="24"/>
        </w:rPr>
        <w:t xml:space="preserve">A </w:t>
      </w:r>
      <w:r w:rsidR="00DB2EC6" w:rsidRPr="00447CAF">
        <w:rPr>
          <w:rFonts w:ascii="Times New Roman" w:hAnsi="Times New Roman" w:cs="Times New Roman"/>
          <w:sz w:val="24"/>
          <w:szCs w:val="24"/>
        </w:rPr>
        <w:t>scoping search</w:t>
      </w:r>
      <w:r w:rsidR="00214427" w:rsidRPr="00447CAF">
        <w:rPr>
          <w:rFonts w:ascii="Times New Roman" w:hAnsi="Times New Roman" w:cs="Times New Roman"/>
          <w:sz w:val="24"/>
          <w:szCs w:val="24"/>
        </w:rPr>
        <w:t xml:space="preserve"> was </w:t>
      </w:r>
      <w:r w:rsidR="009A556D" w:rsidRPr="00447CAF">
        <w:rPr>
          <w:rFonts w:ascii="Times New Roman" w:hAnsi="Times New Roman" w:cs="Times New Roman"/>
          <w:sz w:val="24"/>
          <w:szCs w:val="24"/>
        </w:rPr>
        <w:t xml:space="preserve">initially </w:t>
      </w:r>
      <w:r w:rsidR="00214427" w:rsidRPr="00B121C4">
        <w:rPr>
          <w:rFonts w:ascii="Times New Roman" w:hAnsi="Times New Roman" w:cs="Times New Roman"/>
          <w:sz w:val="24"/>
          <w:szCs w:val="24"/>
        </w:rPr>
        <w:t xml:space="preserve">conducted </w:t>
      </w:r>
      <w:r w:rsidR="002D3A51">
        <w:rPr>
          <w:rFonts w:ascii="Times New Roman" w:hAnsi="Times New Roman" w:cs="Times New Roman"/>
          <w:sz w:val="24"/>
          <w:szCs w:val="24"/>
        </w:rPr>
        <w:t>i</w:t>
      </w:r>
      <w:r w:rsidR="00214427" w:rsidRPr="00B121C4">
        <w:rPr>
          <w:rFonts w:ascii="Times New Roman" w:hAnsi="Times New Roman" w:cs="Times New Roman"/>
          <w:sz w:val="24"/>
          <w:szCs w:val="24"/>
        </w:rPr>
        <w:t>n</w:t>
      </w:r>
      <w:r w:rsidR="00FA146E" w:rsidRPr="00B121C4">
        <w:rPr>
          <w:rFonts w:ascii="Times New Roman" w:hAnsi="Times New Roman" w:cs="Times New Roman"/>
          <w:sz w:val="24"/>
          <w:szCs w:val="24"/>
        </w:rPr>
        <w:t xml:space="preserve"> the</w:t>
      </w:r>
      <w:r w:rsidR="00214427" w:rsidRPr="00B121C4">
        <w:rPr>
          <w:rFonts w:ascii="Times New Roman" w:hAnsi="Times New Roman" w:cs="Times New Roman"/>
          <w:sz w:val="24"/>
          <w:szCs w:val="24"/>
        </w:rPr>
        <w:t xml:space="preserve"> Web of Science to identify </w:t>
      </w:r>
      <w:r w:rsidR="000F31F3" w:rsidRPr="00B121C4">
        <w:rPr>
          <w:rFonts w:ascii="Times New Roman" w:hAnsi="Times New Roman" w:cs="Times New Roman"/>
          <w:sz w:val="24"/>
          <w:szCs w:val="24"/>
        </w:rPr>
        <w:t>keywords</w:t>
      </w:r>
      <w:r w:rsidR="0066340E">
        <w:rPr>
          <w:rFonts w:ascii="Times New Roman" w:hAnsi="Times New Roman" w:cs="Times New Roman"/>
          <w:sz w:val="24"/>
          <w:szCs w:val="24"/>
        </w:rPr>
        <w:t xml:space="preserve"> commonly </w:t>
      </w:r>
      <w:r w:rsidR="00647037">
        <w:rPr>
          <w:rFonts w:ascii="Times New Roman" w:hAnsi="Times New Roman" w:cs="Times New Roman"/>
          <w:sz w:val="24"/>
          <w:szCs w:val="24"/>
        </w:rPr>
        <w:t>describing food aid interventions.</w:t>
      </w:r>
      <w:r w:rsidR="00C20CDD">
        <w:rPr>
          <w:rFonts w:ascii="Times New Roman" w:hAnsi="Times New Roman" w:cs="Times New Roman"/>
          <w:sz w:val="24"/>
          <w:szCs w:val="24"/>
        </w:rPr>
        <w:t xml:space="preserve"> </w:t>
      </w:r>
      <w:r w:rsidR="00C038D8">
        <w:rPr>
          <w:rFonts w:ascii="Times New Roman" w:hAnsi="Times New Roman" w:cs="Times New Roman"/>
          <w:sz w:val="24"/>
          <w:szCs w:val="24"/>
        </w:rPr>
        <w:t>Synonyms for</w:t>
      </w:r>
      <w:r w:rsidR="00A2132E">
        <w:rPr>
          <w:rFonts w:ascii="Times New Roman" w:hAnsi="Times New Roman" w:cs="Times New Roman"/>
          <w:sz w:val="24"/>
          <w:szCs w:val="24"/>
        </w:rPr>
        <w:t xml:space="preserve"> the </w:t>
      </w:r>
      <w:r w:rsidR="00475543">
        <w:rPr>
          <w:rFonts w:ascii="Times New Roman" w:hAnsi="Times New Roman" w:cs="Times New Roman"/>
          <w:sz w:val="24"/>
          <w:szCs w:val="24"/>
        </w:rPr>
        <w:t>category’s</w:t>
      </w:r>
      <w:r w:rsidR="002B2153">
        <w:rPr>
          <w:rFonts w:ascii="Times New Roman" w:hAnsi="Times New Roman" w:cs="Times New Roman"/>
          <w:sz w:val="24"/>
          <w:szCs w:val="24"/>
        </w:rPr>
        <w:t xml:space="preserve"> </w:t>
      </w:r>
      <w:r w:rsidR="00731C8B">
        <w:rPr>
          <w:rFonts w:ascii="Times New Roman" w:hAnsi="Times New Roman" w:cs="Times New Roman"/>
          <w:sz w:val="24"/>
          <w:szCs w:val="24"/>
        </w:rPr>
        <w:t>population,</w:t>
      </w:r>
      <w:r w:rsidR="00747710">
        <w:rPr>
          <w:rFonts w:ascii="Times New Roman" w:hAnsi="Times New Roman" w:cs="Times New Roman"/>
          <w:sz w:val="24"/>
          <w:szCs w:val="24"/>
        </w:rPr>
        <w:t xml:space="preserve"> </w:t>
      </w:r>
      <w:r w:rsidR="00077E4F">
        <w:rPr>
          <w:rFonts w:ascii="Times New Roman" w:hAnsi="Times New Roman" w:cs="Times New Roman"/>
          <w:sz w:val="24"/>
          <w:szCs w:val="24"/>
        </w:rPr>
        <w:t>food aid</w:t>
      </w:r>
      <w:r w:rsidR="00B63EC4">
        <w:rPr>
          <w:rFonts w:ascii="Times New Roman" w:hAnsi="Times New Roman" w:cs="Times New Roman"/>
          <w:sz w:val="24"/>
          <w:szCs w:val="24"/>
        </w:rPr>
        <w:t>, food insecurity, diet quality, mental health and weight status</w:t>
      </w:r>
      <w:r w:rsidR="00793609">
        <w:rPr>
          <w:rFonts w:ascii="Times New Roman" w:hAnsi="Times New Roman" w:cs="Times New Roman"/>
          <w:sz w:val="24"/>
          <w:szCs w:val="24"/>
        </w:rPr>
        <w:t xml:space="preserve"> were identified</w:t>
      </w:r>
      <w:r w:rsidR="00CB66DB">
        <w:rPr>
          <w:rFonts w:ascii="Times New Roman" w:hAnsi="Times New Roman" w:cs="Times New Roman"/>
          <w:sz w:val="24"/>
          <w:szCs w:val="24"/>
        </w:rPr>
        <w:t>. Synonyms were combined with ‘OR’ and categories with ‘AND’</w:t>
      </w:r>
      <w:r w:rsidR="00A25511">
        <w:rPr>
          <w:rFonts w:ascii="Times New Roman" w:hAnsi="Times New Roman" w:cs="Times New Roman"/>
          <w:sz w:val="24"/>
          <w:szCs w:val="24"/>
        </w:rPr>
        <w:t xml:space="preserve"> shown in </w:t>
      </w:r>
      <w:r w:rsidR="00B23BDB" w:rsidRPr="00B16BD0">
        <w:rPr>
          <w:rFonts w:ascii="Times New Roman" w:hAnsi="Times New Roman" w:cs="Times New Roman"/>
          <w:sz w:val="24"/>
          <w:szCs w:val="24"/>
        </w:rPr>
        <w:fldChar w:fldCharType="begin"/>
      </w:r>
      <w:r w:rsidR="00B23BDB" w:rsidRPr="00B16BD0">
        <w:rPr>
          <w:rFonts w:ascii="Times New Roman" w:hAnsi="Times New Roman" w:cs="Times New Roman"/>
          <w:sz w:val="24"/>
          <w:szCs w:val="24"/>
        </w:rPr>
        <w:instrText xml:space="preserve"> REF _Ref125813995 \h </w:instrText>
      </w:r>
      <w:r w:rsidR="00B16BD0" w:rsidRPr="00B16BD0">
        <w:rPr>
          <w:rFonts w:ascii="Times New Roman" w:hAnsi="Times New Roman" w:cs="Times New Roman"/>
          <w:sz w:val="24"/>
          <w:szCs w:val="24"/>
        </w:rPr>
        <w:instrText xml:space="preserve"> \* MERGEFORMAT </w:instrText>
      </w:r>
      <w:r w:rsidR="00B23BDB" w:rsidRPr="00B16BD0">
        <w:rPr>
          <w:rFonts w:ascii="Times New Roman" w:hAnsi="Times New Roman" w:cs="Times New Roman"/>
          <w:sz w:val="24"/>
          <w:szCs w:val="24"/>
        </w:rPr>
      </w:r>
      <w:r w:rsidR="00B23BDB" w:rsidRPr="00B16BD0">
        <w:rPr>
          <w:rFonts w:ascii="Times New Roman" w:hAnsi="Times New Roman" w:cs="Times New Roman"/>
          <w:sz w:val="24"/>
          <w:szCs w:val="24"/>
        </w:rPr>
        <w:fldChar w:fldCharType="separate"/>
      </w:r>
      <w:r w:rsidR="00E47F51" w:rsidRPr="00B16BD0">
        <w:rPr>
          <w:rFonts w:ascii="Times New Roman" w:hAnsi="Times New Roman" w:cs="Times New Roman"/>
          <w:sz w:val="24"/>
          <w:szCs w:val="24"/>
        </w:rPr>
        <w:t>Table 1</w:t>
      </w:r>
      <w:r w:rsidR="00B23BDB" w:rsidRPr="00B16BD0">
        <w:rPr>
          <w:rFonts w:ascii="Times New Roman" w:hAnsi="Times New Roman" w:cs="Times New Roman"/>
          <w:sz w:val="24"/>
          <w:szCs w:val="24"/>
        </w:rPr>
        <w:fldChar w:fldCharType="end"/>
      </w:r>
      <w:r w:rsidR="00E1272E">
        <w:rPr>
          <w:rFonts w:ascii="Times New Roman" w:hAnsi="Times New Roman" w:cs="Times New Roman"/>
          <w:sz w:val="24"/>
          <w:szCs w:val="24"/>
        </w:rPr>
        <w:t>,</w:t>
      </w:r>
      <w:r w:rsidR="00A25511" w:rsidRPr="00B16BD0">
        <w:rPr>
          <w:rFonts w:ascii="Times New Roman" w:hAnsi="Times New Roman" w:cs="Times New Roman"/>
          <w:sz w:val="24"/>
          <w:szCs w:val="24"/>
        </w:rPr>
        <w:t xml:space="preserve"> </w:t>
      </w:r>
      <w:r w:rsidR="00A25511">
        <w:rPr>
          <w:rFonts w:ascii="Times New Roman" w:hAnsi="Times New Roman" w:cs="Times New Roman"/>
          <w:sz w:val="24"/>
          <w:szCs w:val="24"/>
        </w:rPr>
        <w:t>creating a comprehensive search.</w:t>
      </w:r>
      <w:r w:rsidR="00B63EC4">
        <w:rPr>
          <w:rFonts w:ascii="Times New Roman" w:hAnsi="Times New Roman" w:cs="Times New Roman"/>
          <w:sz w:val="24"/>
          <w:szCs w:val="24"/>
        </w:rPr>
        <w:t xml:space="preserve"> </w:t>
      </w:r>
      <w:r w:rsidR="002D3A51">
        <w:rPr>
          <w:rFonts w:ascii="Times New Roman" w:hAnsi="Times New Roman" w:cs="Times New Roman"/>
          <w:sz w:val="24"/>
          <w:szCs w:val="24"/>
        </w:rPr>
        <w:t xml:space="preserve">A </w:t>
      </w:r>
      <w:r w:rsidR="00790DD8" w:rsidRPr="00B121C4">
        <w:rPr>
          <w:rFonts w:ascii="Times New Roman" w:hAnsi="Times New Roman" w:cs="Times New Roman"/>
          <w:sz w:val="24"/>
          <w:szCs w:val="24"/>
        </w:rPr>
        <w:t xml:space="preserve">library specialist </w:t>
      </w:r>
      <w:r w:rsidR="00563F67" w:rsidRPr="00B121C4">
        <w:rPr>
          <w:rFonts w:ascii="Times New Roman" w:hAnsi="Times New Roman" w:cs="Times New Roman"/>
          <w:sz w:val="24"/>
          <w:szCs w:val="24"/>
        </w:rPr>
        <w:t>assist</w:t>
      </w:r>
      <w:r w:rsidR="009334D2">
        <w:rPr>
          <w:rFonts w:ascii="Times New Roman" w:hAnsi="Times New Roman" w:cs="Times New Roman"/>
          <w:sz w:val="24"/>
          <w:szCs w:val="24"/>
        </w:rPr>
        <w:t>ed</w:t>
      </w:r>
      <w:r w:rsidR="00563F67" w:rsidRPr="00B121C4">
        <w:rPr>
          <w:rFonts w:ascii="Times New Roman" w:hAnsi="Times New Roman" w:cs="Times New Roman"/>
          <w:sz w:val="24"/>
          <w:szCs w:val="24"/>
        </w:rPr>
        <w:t xml:space="preserve"> with developing the search strategy. </w:t>
      </w:r>
      <w:r w:rsidR="00D94227" w:rsidRPr="00447CAF">
        <w:rPr>
          <w:rFonts w:ascii="Times New Roman" w:hAnsi="Times New Roman" w:cs="Times New Roman"/>
          <w:sz w:val="24"/>
          <w:szCs w:val="24"/>
        </w:rPr>
        <w:t>A</w:t>
      </w:r>
      <w:r w:rsidR="00164157" w:rsidRPr="00447CAF">
        <w:rPr>
          <w:rFonts w:ascii="Times New Roman" w:hAnsi="Times New Roman" w:cs="Times New Roman"/>
          <w:sz w:val="24"/>
          <w:szCs w:val="24"/>
        </w:rPr>
        <w:t xml:space="preserve"> systematic</w:t>
      </w:r>
      <w:r w:rsidR="00D94227" w:rsidRPr="00447CAF">
        <w:rPr>
          <w:rFonts w:ascii="Times New Roman" w:hAnsi="Times New Roman" w:cs="Times New Roman"/>
          <w:sz w:val="24"/>
          <w:szCs w:val="24"/>
        </w:rPr>
        <w:t xml:space="preserve"> </w:t>
      </w:r>
      <w:r w:rsidR="00D94227" w:rsidRPr="00B121C4">
        <w:rPr>
          <w:rFonts w:ascii="Times New Roman" w:hAnsi="Times New Roman" w:cs="Times New Roman"/>
          <w:sz w:val="24"/>
          <w:szCs w:val="24"/>
        </w:rPr>
        <w:t>electronic</w:t>
      </w:r>
      <w:r w:rsidR="008F054E" w:rsidRPr="00B121C4">
        <w:rPr>
          <w:rFonts w:ascii="Times New Roman" w:hAnsi="Times New Roman" w:cs="Times New Roman"/>
          <w:sz w:val="24"/>
          <w:szCs w:val="24"/>
        </w:rPr>
        <w:t xml:space="preserve"> s</w:t>
      </w:r>
      <w:r w:rsidR="00D33FBA" w:rsidRPr="00B121C4">
        <w:rPr>
          <w:rFonts w:ascii="Times New Roman" w:hAnsi="Times New Roman" w:cs="Times New Roman"/>
          <w:sz w:val="24"/>
          <w:szCs w:val="24"/>
        </w:rPr>
        <w:t>earch</w:t>
      </w:r>
      <w:r w:rsidR="008F054E" w:rsidRPr="00B121C4">
        <w:rPr>
          <w:rFonts w:ascii="Times New Roman" w:hAnsi="Times New Roman" w:cs="Times New Roman"/>
          <w:sz w:val="24"/>
          <w:szCs w:val="24"/>
        </w:rPr>
        <w:t xml:space="preserve"> was</w:t>
      </w:r>
      <w:r w:rsidR="00D33FBA" w:rsidRPr="00B121C4">
        <w:rPr>
          <w:rFonts w:ascii="Times New Roman" w:hAnsi="Times New Roman" w:cs="Times New Roman"/>
          <w:sz w:val="24"/>
          <w:szCs w:val="24"/>
        </w:rPr>
        <w:t xml:space="preserve"> </w:t>
      </w:r>
      <w:r w:rsidR="00D33FBA" w:rsidRPr="00E039A4">
        <w:rPr>
          <w:rFonts w:ascii="Times New Roman" w:hAnsi="Times New Roman" w:cs="Times New Roman"/>
          <w:sz w:val="24"/>
          <w:szCs w:val="24"/>
        </w:rPr>
        <w:t>conducted on 09</w:t>
      </w:r>
      <w:r w:rsidR="00D33FBA" w:rsidRPr="00E039A4">
        <w:rPr>
          <w:rFonts w:ascii="Times New Roman" w:hAnsi="Times New Roman" w:cs="Times New Roman"/>
          <w:sz w:val="24"/>
          <w:szCs w:val="24"/>
          <w:vertAlign w:val="superscript"/>
        </w:rPr>
        <w:t>th</w:t>
      </w:r>
      <w:r w:rsidR="00D33FBA" w:rsidRPr="00E039A4">
        <w:rPr>
          <w:rFonts w:ascii="Times New Roman" w:hAnsi="Times New Roman" w:cs="Times New Roman"/>
          <w:sz w:val="24"/>
          <w:szCs w:val="24"/>
        </w:rPr>
        <w:t xml:space="preserve"> July 2022</w:t>
      </w:r>
      <w:r w:rsidR="00F13CC2" w:rsidRPr="00E039A4">
        <w:rPr>
          <w:rFonts w:ascii="Times New Roman" w:hAnsi="Times New Roman" w:cs="Times New Roman"/>
          <w:sz w:val="24"/>
          <w:szCs w:val="24"/>
        </w:rPr>
        <w:t xml:space="preserve"> using the</w:t>
      </w:r>
      <w:r w:rsidR="00D33FBA" w:rsidRPr="00E039A4">
        <w:rPr>
          <w:rFonts w:ascii="Times New Roman" w:hAnsi="Times New Roman" w:cs="Times New Roman"/>
          <w:sz w:val="24"/>
          <w:szCs w:val="24"/>
        </w:rPr>
        <w:t xml:space="preserve"> databases Web of Science and EBSCOhost for MEDLINE, CINAHL and PsycINFO. </w:t>
      </w:r>
    </w:p>
    <w:p w14:paraId="3AAB3548" w14:textId="2DBD3B58" w:rsidR="00DC29E2" w:rsidRPr="00A34771" w:rsidRDefault="00D33FBA" w:rsidP="00773B0E">
      <w:pPr>
        <w:spacing w:before="160" w:after="0"/>
        <w:rPr>
          <w:rFonts w:ascii="Times New Roman" w:hAnsi="Times New Roman" w:cs="Times New Roman"/>
          <w:b/>
          <w:bCs/>
          <w:sz w:val="24"/>
          <w:szCs w:val="24"/>
        </w:rPr>
      </w:pPr>
      <w:r w:rsidRPr="00A34771">
        <w:rPr>
          <w:rFonts w:ascii="Times New Roman" w:hAnsi="Times New Roman" w:cs="Times New Roman"/>
          <w:b/>
          <w:bCs/>
          <w:sz w:val="24"/>
          <w:szCs w:val="24"/>
        </w:rPr>
        <w:lastRenderedPageBreak/>
        <w:t xml:space="preserve">Eligibility </w:t>
      </w:r>
      <w:r w:rsidR="003307E9" w:rsidRPr="00A34771">
        <w:rPr>
          <w:rFonts w:ascii="Times New Roman" w:hAnsi="Times New Roman" w:cs="Times New Roman"/>
          <w:b/>
          <w:bCs/>
          <w:sz w:val="24"/>
          <w:szCs w:val="24"/>
        </w:rPr>
        <w:t>c</w:t>
      </w:r>
      <w:r w:rsidRPr="00A34771">
        <w:rPr>
          <w:rFonts w:ascii="Times New Roman" w:hAnsi="Times New Roman" w:cs="Times New Roman"/>
          <w:b/>
          <w:bCs/>
          <w:sz w:val="24"/>
          <w:szCs w:val="24"/>
        </w:rPr>
        <w:t>riteria</w:t>
      </w:r>
    </w:p>
    <w:p w14:paraId="649D8774" w14:textId="6DF49468" w:rsidR="00FF0AF9" w:rsidRPr="00447CAF" w:rsidRDefault="001019E0" w:rsidP="00D837D3">
      <w:pPr>
        <w:spacing w:line="360" w:lineRule="auto"/>
        <w:rPr>
          <w:rFonts w:ascii="Times New Roman" w:hAnsi="Times New Roman" w:cs="Times New Roman"/>
          <w:sz w:val="24"/>
          <w:szCs w:val="24"/>
          <w:shd w:val="clear" w:color="auto" w:fill="FFFFFF"/>
        </w:rPr>
      </w:pPr>
      <w:r w:rsidRPr="00E039A4">
        <w:rPr>
          <w:rFonts w:ascii="Times New Roman" w:hAnsi="Times New Roman" w:cs="Times New Roman"/>
          <w:sz w:val="24"/>
          <w:szCs w:val="24"/>
        </w:rPr>
        <w:t>The search was limited to studies published in English from 1</w:t>
      </w:r>
      <w:r w:rsidRPr="00E039A4">
        <w:rPr>
          <w:rFonts w:ascii="Times New Roman" w:hAnsi="Times New Roman" w:cs="Times New Roman"/>
          <w:sz w:val="24"/>
          <w:szCs w:val="24"/>
          <w:vertAlign w:val="superscript"/>
        </w:rPr>
        <w:t>st</w:t>
      </w:r>
      <w:r w:rsidRPr="00E039A4">
        <w:rPr>
          <w:rFonts w:ascii="Times New Roman" w:hAnsi="Times New Roman" w:cs="Times New Roman"/>
          <w:sz w:val="24"/>
          <w:szCs w:val="24"/>
        </w:rPr>
        <w:t xml:space="preserve"> January 2008</w:t>
      </w:r>
      <w:r w:rsidR="000064ED">
        <w:rPr>
          <w:rFonts w:ascii="Times New Roman" w:hAnsi="Times New Roman" w:cs="Times New Roman"/>
          <w:sz w:val="24"/>
          <w:szCs w:val="24"/>
        </w:rPr>
        <w:t xml:space="preserve"> to </w:t>
      </w:r>
      <w:r w:rsidR="00FC5952">
        <w:rPr>
          <w:rFonts w:ascii="Times New Roman" w:hAnsi="Times New Roman" w:cs="Times New Roman"/>
          <w:sz w:val="24"/>
          <w:szCs w:val="24"/>
        </w:rPr>
        <w:t>9</w:t>
      </w:r>
      <w:r w:rsidR="000064ED" w:rsidRPr="00D029BE">
        <w:rPr>
          <w:rFonts w:ascii="Times New Roman" w:hAnsi="Times New Roman" w:cs="Times New Roman"/>
          <w:sz w:val="24"/>
          <w:szCs w:val="24"/>
          <w:vertAlign w:val="superscript"/>
        </w:rPr>
        <w:t>th</w:t>
      </w:r>
      <w:r w:rsidR="000064ED">
        <w:rPr>
          <w:rFonts w:ascii="Times New Roman" w:hAnsi="Times New Roman" w:cs="Times New Roman"/>
          <w:sz w:val="24"/>
          <w:szCs w:val="24"/>
        </w:rPr>
        <w:t xml:space="preserve"> July 2022</w:t>
      </w:r>
      <w:r w:rsidR="003759D5">
        <w:rPr>
          <w:rFonts w:ascii="Times New Roman" w:hAnsi="Times New Roman" w:cs="Times New Roman"/>
          <w:sz w:val="24"/>
          <w:szCs w:val="24"/>
        </w:rPr>
        <w:t xml:space="preserve"> to ensure up-to-date</w:t>
      </w:r>
      <w:r w:rsidR="00023918">
        <w:rPr>
          <w:rFonts w:ascii="Times New Roman" w:hAnsi="Times New Roman" w:cs="Times New Roman"/>
          <w:sz w:val="24"/>
          <w:szCs w:val="24"/>
        </w:rPr>
        <w:t xml:space="preserve"> interventions are included</w:t>
      </w:r>
      <w:r w:rsidR="00FC1DC3" w:rsidRPr="00447CAF">
        <w:rPr>
          <w:rFonts w:ascii="Times New Roman" w:hAnsi="Times New Roman" w:cs="Times New Roman"/>
          <w:sz w:val="24"/>
          <w:szCs w:val="24"/>
        </w:rPr>
        <w:t xml:space="preserve">. </w:t>
      </w:r>
      <w:r w:rsidR="00DC68F9" w:rsidRPr="00447CAF">
        <w:rPr>
          <w:rFonts w:ascii="Times New Roman" w:hAnsi="Times New Roman" w:cs="Times New Roman"/>
          <w:sz w:val="24"/>
          <w:szCs w:val="24"/>
        </w:rPr>
        <w:t xml:space="preserve">The global financial crisis of 2007–2008 resulted in widespread job losses, a substantial rise in food insecurity, and </w:t>
      </w:r>
      <w:r w:rsidR="009F3632" w:rsidRPr="00447CAF">
        <w:rPr>
          <w:rFonts w:ascii="Times New Roman" w:hAnsi="Times New Roman" w:cs="Times New Roman"/>
          <w:sz w:val="24"/>
          <w:szCs w:val="24"/>
        </w:rPr>
        <w:t>an</w:t>
      </w:r>
      <w:r w:rsidR="00DC68F9" w:rsidRPr="00447CAF">
        <w:rPr>
          <w:rFonts w:ascii="Times New Roman" w:hAnsi="Times New Roman" w:cs="Times New Roman"/>
          <w:sz w:val="24"/>
          <w:szCs w:val="24"/>
        </w:rPr>
        <w:t xml:space="preserve"> increased demand for food aid in high-income countries</w:t>
      </w:r>
      <w:r w:rsidR="00C44B4F" w:rsidRPr="00447CAF">
        <w:rPr>
          <w:rFonts w:ascii="Times New Roman" w:hAnsi="Times New Roman" w:cs="Times New Roman"/>
          <w:sz w:val="24"/>
          <w:szCs w:val="24"/>
        </w:rPr>
        <w:fldChar w:fldCharType="begin">
          <w:fldData xml:space="preserve">PEVuZE5vdGU+PENpdGU+PEF1dGhvcj5CZWxjaGVyPC9BdXRob3I+PFllYXI+MjAxODwvWWVhcj48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9956F9" w:rsidRPr="00447CAF">
        <w:rPr>
          <w:rFonts w:ascii="Times New Roman" w:hAnsi="Times New Roman" w:cs="Times New Roman"/>
          <w:sz w:val="24"/>
          <w:szCs w:val="24"/>
        </w:rPr>
        <w:instrText xml:space="preserve"> ADDIN EN.CITE </w:instrText>
      </w:r>
      <w:r w:rsidR="009956F9" w:rsidRPr="00447CAF">
        <w:rPr>
          <w:rFonts w:ascii="Times New Roman" w:hAnsi="Times New Roman" w:cs="Times New Roman"/>
          <w:sz w:val="24"/>
          <w:szCs w:val="24"/>
        </w:rPr>
        <w:fldChar w:fldCharType="begin">
          <w:fldData xml:space="preserve">PEVuZE5vdGU+PENpdGU+PEF1dGhvcj5CZWxjaGVyPC9BdXRob3I+PFllYXI+MjAxODwvWWVhcj48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9956F9" w:rsidRPr="00447CAF">
        <w:rPr>
          <w:rFonts w:ascii="Times New Roman" w:hAnsi="Times New Roman" w:cs="Times New Roman"/>
          <w:sz w:val="24"/>
          <w:szCs w:val="24"/>
        </w:rPr>
        <w:instrText xml:space="preserve"> ADDIN EN.CITE.DATA </w:instrText>
      </w:r>
      <w:r w:rsidR="009956F9" w:rsidRPr="00447CAF">
        <w:rPr>
          <w:rFonts w:ascii="Times New Roman" w:hAnsi="Times New Roman" w:cs="Times New Roman"/>
          <w:sz w:val="24"/>
          <w:szCs w:val="24"/>
        </w:rPr>
      </w:r>
      <w:r w:rsidR="009956F9" w:rsidRPr="00447CAF">
        <w:rPr>
          <w:rFonts w:ascii="Times New Roman" w:hAnsi="Times New Roman" w:cs="Times New Roman"/>
          <w:sz w:val="24"/>
          <w:szCs w:val="24"/>
        </w:rPr>
        <w:fldChar w:fldCharType="end"/>
      </w:r>
      <w:r w:rsidR="00C44B4F" w:rsidRPr="00447CAF">
        <w:rPr>
          <w:rFonts w:ascii="Times New Roman" w:hAnsi="Times New Roman" w:cs="Times New Roman"/>
          <w:sz w:val="24"/>
          <w:szCs w:val="24"/>
        </w:rPr>
      </w:r>
      <w:r w:rsidR="00C44B4F" w:rsidRPr="00447CAF">
        <w:rPr>
          <w:rFonts w:ascii="Times New Roman" w:hAnsi="Times New Roman" w:cs="Times New Roman"/>
          <w:sz w:val="24"/>
          <w:szCs w:val="24"/>
        </w:rPr>
        <w:fldChar w:fldCharType="separate"/>
      </w:r>
      <w:r w:rsidR="009956F9" w:rsidRPr="00447CAF">
        <w:rPr>
          <w:rFonts w:ascii="Times New Roman" w:hAnsi="Times New Roman" w:cs="Times New Roman"/>
          <w:noProof/>
          <w:sz w:val="24"/>
          <w:szCs w:val="24"/>
          <w:vertAlign w:val="superscript"/>
        </w:rPr>
        <w:t>(37, 38)</w:t>
      </w:r>
      <w:r w:rsidR="00C44B4F" w:rsidRPr="00447CAF">
        <w:rPr>
          <w:rFonts w:ascii="Times New Roman" w:hAnsi="Times New Roman" w:cs="Times New Roman"/>
          <w:sz w:val="24"/>
          <w:szCs w:val="24"/>
        </w:rPr>
        <w:fldChar w:fldCharType="end"/>
      </w:r>
      <w:r w:rsidR="00DC68F9" w:rsidRPr="00447CAF">
        <w:rPr>
          <w:rFonts w:ascii="Times New Roman" w:hAnsi="Times New Roman" w:cs="Times New Roman"/>
          <w:sz w:val="24"/>
          <w:szCs w:val="24"/>
        </w:rPr>
        <w:t>.</w:t>
      </w:r>
      <w:r w:rsidR="002125CF" w:rsidRPr="00447CAF">
        <w:rPr>
          <w:rFonts w:ascii="Times New Roman" w:hAnsi="Times New Roman" w:cs="Times New Roman"/>
          <w:sz w:val="24"/>
          <w:szCs w:val="24"/>
          <w:shd w:val="clear" w:color="auto" w:fill="FFFFFF"/>
        </w:rPr>
        <w:t xml:space="preserve"> </w:t>
      </w:r>
      <w:r w:rsidR="007450A9" w:rsidRPr="00447CAF">
        <w:rPr>
          <w:rFonts w:ascii="Times New Roman" w:hAnsi="Times New Roman" w:cs="Times New Roman"/>
          <w:sz w:val="24"/>
          <w:szCs w:val="24"/>
          <w:shd w:val="clear" w:color="auto" w:fill="FFFFFF"/>
        </w:rPr>
        <w:t xml:space="preserve">Food aid has since </w:t>
      </w:r>
      <w:r w:rsidRPr="00447CAF">
        <w:rPr>
          <w:rFonts w:ascii="Times New Roman" w:hAnsi="Times New Roman" w:cs="Times New Roman"/>
          <w:sz w:val="24"/>
          <w:szCs w:val="24"/>
        </w:rPr>
        <w:t xml:space="preserve">remained </w:t>
      </w:r>
      <w:r w:rsidR="008813B5" w:rsidRPr="00447CAF">
        <w:rPr>
          <w:rFonts w:ascii="Times New Roman" w:hAnsi="Times New Roman" w:cs="Times New Roman"/>
          <w:sz w:val="24"/>
          <w:szCs w:val="24"/>
        </w:rPr>
        <w:t xml:space="preserve">a </w:t>
      </w:r>
      <w:r w:rsidRPr="00447CAF">
        <w:rPr>
          <w:rFonts w:ascii="Times New Roman" w:hAnsi="Times New Roman" w:cs="Times New Roman"/>
          <w:sz w:val="24"/>
          <w:szCs w:val="24"/>
        </w:rPr>
        <w:t xml:space="preserve">key resource for people living in poverty or facing </w:t>
      </w:r>
      <w:r w:rsidR="005D525A" w:rsidRPr="00447CAF">
        <w:rPr>
          <w:rFonts w:ascii="Times New Roman" w:hAnsi="Times New Roman" w:cs="Times New Roman"/>
          <w:sz w:val="24"/>
          <w:szCs w:val="24"/>
        </w:rPr>
        <w:t xml:space="preserve">a </w:t>
      </w:r>
      <w:r w:rsidRPr="00447CAF">
        <w:rPr>
          <w:rFonts w:ascii="Times New Roman" w:hAnsi="Times New Roman" w:cs="Times New Roman"/>
          <w:sz w:val="24"/>
          <w:szCs w:val="24"/>
        </w:rPr>
        <w:t>short-term financial crisis</w:t>
      </w:r>
      <w:r w:rsidR="000E2204" w:rsidRPr="00447CAF">
        <w:rPr>
          <w:rFonts w:ascii="Times New Roman" w:hAnsi="Times New Roman" w:cs="Times New Roman"/>
          <w:sz w:val="24"/>
          <w:szCs w:val="24"/>
        </w:rPr>
        <w:fldChar w:fldCharType="begin"/>
      </w:r>
      <w:r w:rsidR="00BE310F" w:rsidRPr="00447CAF">
        <w:rPr>
          <w:rFonts w:ascii="Times New Roman" w:hAnsi="Times New Roman" w:cs="Times New Roman"/>
          <w:sz w:val="24"/>
          <w:szCs w:val="24"/>
        </w:rPr>
        <w:instrText xml:space="preserve"> ADDIN EN.CITE &lt;EndNote&gt;&lt;Cite&gt;&lt;Author&gt;Goodwin&lt;/Author&gt;&lt;Year&gt;2022&lt;/Year&gt;&lt;RecNum&gt;7370&lt;/RecNum&gt;&lt;DisplayText&gt;&lt;style face="superscript"&gt;(39, 40)&lt;/style&gt;&lt;/DisplayText&gt;&lt;record&gt;&lt;rec-number&gt;7370&lt;/rec-number&gt;&lt;foreign-keys&gt;&lt;key app="EN" db-id="pwffzpaahra2e9etf21v5pfb99xz209wpr0z" timestamp="1707666353"&gt;7370&lt;/key&gt;&lt;/foreign-keys&gt;&lt;ref-type name="Journal Article"&gt;17&lt;/ref-type&gt;&lt;contributors&gt;&lt;authors&gt;&lt;author&gt;Sabine Goodwin&lt;/author&gt;&lt;/authors&gt;&lt;/contributors&gt;&lt;titles&gt;&lt;title&gt;Ending the food bank paradox&lt;/title&gt;&lt;secondary-title&gt;BMJ&lt;/secondary-title&gt;&lt;/titles&gt;&lt;periodical&gt;&lt;full-title&gt;BMJ&lt;/full-title&gt;&lt;/periodical&gt;&lt;pages&gt;o2919&lt;/pages&gt;&lt;volume&gt;379&lt;/volume&gt;&lt;dates&gt;&lt;year&gt;2022&lt;/year&gt;&lt;/dates&gt;&lt;urls&gt;&lt;related-urls&gt;&lt;url&gt;https://www.bmj.com/content/bmj/379/bmj.o2919.full.pdf&lt;/url&gt;&lt;/related-urls&gt;&lt;/urls&gt;&lt;electronic-resource-num&gt;10.1136/bmj.o2919&lt;/electronic-resource-num&gt;&lt;/record&gt;&lt;/Cite&gt;&lt;Cite&gt;&lt;Author&gt;Lambie-Mumford&lt;/Author&gt;&lt;Year&gt;2020&lt;/Year&gt;&lt;RecNum&gt;7371&lt;/RecNum&gt;&lt;record&gt;&lt;rec-number&gt;7371&lt;/rec-number&gt;&lt;foreign-keys&gt;&lt;key app="EN" db-id="pwffzpaahra2e9etf21v5pfb99xz209wpr0z" timestamp="1707666584"&gt;7371&lt;/key&gt;&lt;/foreign-keys&gt;&lt;ref-type name="Book Section"&gt;5&lt;/ref-type&gt;&lt;contributors&gt;&lt;authors&gt;&lt;author&gt;Lambie-Mumford, Hannah&lt;/author&gt;&lt;author&gt;Silvasti, Tiina&lt;/author&gt;&lt;/authors&gt;&lt;secondary-authors&gt;&lt;author&gt;Lambie-Mumford, Hannah&lt;/author&gt;&lt;author&gt;Silvasti, Tiina&lt;/author&gt;&lt;/secondary-authors&gt;&lt;/contributors&gt;&lt;titles&gt;&lt;title&gt;Introduction: Exploring the Growth of Food Charity Across Europe&lt;/title&gt;&lt;secondary-title&gt;The Rise of Food Charity in Europe&lt;/secondary-title&gt;&lt;/titles&gt;&lt;pages&gt;1-18&lt;/pages&gt;&lt;dates&gt;&lt;year&gt;2020&lt;/year&gt;&lt;/dates&gt;&lt;publisher&gt;Bristol University Press&lt;/publisher&gt;&lt;isbn&gt;9781447347576&lt;/isbn&gt;&lt;urls&gt;&lt;related-urls&gt;&lt;url&gt;https://www.cambridge.org/core/product/002B1A591C248028542694BA254667AF&lt;/url&gt;&lt;/related-urls&gt;&lt;/urls&gt;&lt;electronic-resource-num&gt;DOI: 10.46692/9781447347576.002&lt;/electronic-resource-num&gt;&lt;remote-database-name&gt;Cambridge Core&lt;/remote-database-name&gt;&lt;remote-database-provider&gt;Cambridge University Press&lt;/remote-database-provider&gt;&lt;/record&gt;&lt;/Cite&gt;&lt;/EndNote&gt;</w:instrText>
      </w:r>
      <w:r w:rsidR="000E2204" w:rsidRPr="00447CAF">
        <w:rPr>
          <w:rFonts w:ascii="Times New Roman" w:hAnsi="Times New Roman" w:cs="Times New Roman"/>
          <w:sz w:val="24"/>
          <w:szCs w:val="24"/>
        </w:rPr>
        <w:fldChar w:fldCharType="separate"/>
      </w:r>
      <w:r w:rsidR="00BE310F" w:rsidRPr="00447CAF">
        <w:rPr>
          <w:rFonts w:ascii="Times New Roman" w:hAnsi="Times New Roman" w:cs="Times New Roman"/>
          <w:noProof/>
          <w:sz w:val="24"/>
          <w:szCs w:val="24"/>
          <w:vertAlign w:val="superscript"/>
        </w:rPr>
        <w:t>(39, 40)</w:t>
      </w:r>
      <w:r w:rsidR="000E2204" w:rsidRPr="00447CAF">
        <w:rPr>
          <w:rFonts w:ascii="Times New Roman" w:hAnsi="Times New Roman" w:cs="Times New Roman"/>
          <w:sz w:val="24"/>
          <w:szCs w:val="24"/>
        </w:rPr>
        <w:fldChar w:fldCharType="end"/>
      </w:r>
      <w:r w:rsidRPr="00447CAF">
        <w:rPr>
          <w:rFonts w:ascii="Times New Roman" w:hAnsi="Times New Roman" w:cs="Times New Roman"/>
          <w:sz w:val="24"/>
          <w:szCs w:val="24"/>
        </w:rPr>
        <w:t>.</w:t>
      </w:r>
      <w:r w:rsidR="00382844" w:rsidRPr="00447CAF">
        <w:rPr>
          <w:rFonts w:ascii="Times New Roman" w:hAnsi="Times New Roman" w:cs="Times New Roman"/>
          <w:sz w:val="24"/>
          <w:szCs w:val="24"/>
        </w:rPr>
        <w:t xml:space="preserve"> </w:t>
      </w:r>
      <w:r w:rsidR="004D6EE7" w:rsidRPr="00447CAF">
        <w:rPr>
          <w:rFonts w:ascii="Times New Roman" w:hAnsi="Times New Roman" w:cs="Times New Roman"/>
          <w:sz w:val="24"/>
          <w:szCs w:val="24"/>
        </w:rPr>
        <w:t>Detailed inclusion and exclusion criteria are provided in Table 2.</w:t>
      </w:r>
    </w:p>
    <w:p w14:paraId="50387DAA" w14:textId="78208772" w:rsidR="00DF66FC" w:rsidRPr="00072494" w:rsidRDefault="00D33FBA" w:rsidP="00773B0E">
      <w:pPr>
        <w:spacing w:before="160" w:after="0"/>
        <w:rPr>
          <w:rFonts w:ascii="Times New Roman" w:hAnsi="Times New Roman" w:cs="Times New Roman"/>
          <w:b/>
          <w:bCs/>
          <w:sz w:val="24"/>
          <w:szCs w:val="24"/>
        </w:rPr>
      </w:pPr>
      <w:r w:rsidRPr="00072494">
        <w:rPr>
          <w:rFonts w:ascii="Times New Roman" w:hAnsi="Times New Roman" w:cs="Times New Roman"/>
          <w:b/>
          <w:bCs/>
          <w:sz w:val="24"/>
          <w:szCs w:val="24"/>
        </w:rPr>
        <w:t xml:space="preserve">Screening </w:t>
      </w:r>
      <w:r w:rsidR="00A05726" w:rsidRPr="00072494">
        <w:rPr>
          <w:rFonts w:ascii="Times New Roman" w:hAnsi="Times New Roman" w:cs="Times New Roman"/>
          <w:b/>
          <w:bCs/>
          <w:sz w:val="24"/>
          <w:szCs w:val="24"/>
        </w:rPr>
        <w:t>p</w:t>
      </w:r>
      <w:r w:rsidRPr="00072494">
        <w:rPr>
          <w:rFonts w:ascii="Times New Roman" w:hAnsi="Times New Roman" w:cs="Times New Roman"/>
          <w:b/>
          <w:bCs/>
          <w:sz w:val="24"/>
          <w:szCs w:val="24"/>
        </w:rPr>
        <w:t>rocess</w:t>
      </w:r>
    </w:p>
    <w:p w14:paraId="767E8B87" w14:textId="29ECF30A" w:rsidR="00731520" w:rsidRDefault="002D3A51" w:rsidP="006A3CDC">
      <w:pPr>
        <w:spacing w:line="360" w:lineRule="auto"/>
        <w:rPr>
          <w:rFonts w:ascii="Times New Roman" w:hAnsi="Times New Roman" w:cs="Times New Roman"/>
          <w:sz w:val="24"/>
          <w:szCs w:val="24"/>
        </w:rPr>
      </w:pPr>
      <w:r>
        <w:rPr>
          <w:rFonts w:ascii="Times New Roman" w:hAnsi="Times New Roman" w:cs="Times New Roman"/>
          <w:sz w:val="24"/>
          <w:szCs w:val="24"/>
        </w:rPr>
        <w:t>Results</w:t>
      </w:r>
      <w:r w:rsidR="00C32772" w:rsidRPr="00E039A4">
        <w:rPr>
          <w:rFonts w:ascii="Times New Roman" w:hAnsi="Times New Roman" w:cs="Times New Roman"/>
          <w:sz w:val="24"/>
          <w:szCs w:val="24"/>
        </w:rPr>
        <w:t xml:space="preserve"> were </w:t>
      </w:r>
      <w:r>
        <w:rPr>
          <w:rFonts w:ascii="Times New Roman" w:hAnsi="Times New Roman" w:cs="Times New Roman"/>
          <w:sz w:val="24"/>
          <w:szCs w:val="24"/>
        </w:rPr>
        <w:t>exported</w:t>
      </w:r>
      <w:r w:rsidR="00C32772" w:rsidRPr="00E039A4">
        <w:rPr>
          <w:rFonts w:ascii="Times New Roman" w:hAnsi="Times New Roman" w:cs="Times New Roman"/>
          <w:sz w:val="24"/>
          <w:szCs w:val="24"/>
        </w:rPr>
        <w:t xml:space="preserve"> into Rayyan</w:t>
      </w:r>
      <w:r w:rsidR="00325002"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Ouzzani&lt;/Author&gt;&lt;Year&gt;2016&lt;/Year&gt;&lt;RecNum&gt;7311&lt;/RecNum&gt;&lt;DisplayText&gt;&lt;style face="superscript"&gt;(41)&lt;/style&gt;&lt;/DisplayText&gt;&lt;record&gt;&lt;rec-number&gt;7311&lt;/rec-number&gt;&lt;foreign-keys&gt;&lt;key app="EN" db-id="pwffzpaahra2e9etf21v5pfb99xz209wpr0z" timestamp="1662492395"&gt;7311&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lt;/date&gt;&lt;/pub-dates&gt;&lt;/dates&gt;&lt;isbn&gt;2046-4053&lt;/isbn&gt;&lt;urls&gt;&lt;related-urls&gt;&lt;url&gt;http://dx.doi.org/10.1186/s13643-016-0384-4&lt;/url&gt;&lt;/related-urls&gt;&lt;/urls&gt;&lt;electronic-resource-num&gt;10.1186/s13643-016-0384-4&lt;/electronic-resource-num&gt;&lt;/record&gt;&lt;/Cite&gt;&lt;/EndNote&gt;</w:instrText>
      </w:r>
      <w:r w:rsidR="00325002"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1)</w:t>
      </w:r>
      <w:r w:rsidR="00325002" w:rsidRPr="00E039A4">
        <w:rPr>
          <w:rFonts w:ascii="Times New Roman" w:hAnsi="Times New Roman" w:cs="Times New Roman"/>
          <w:sz w:val="24"/>
          <w:szCs w:val="24"/>
        </w:rPr>
        <w:fldChar w:fldCharType="end"/>
      </w:r>
      <w:r w:rsidR="004D5F89">
        <w:rPr>
          <w:rFonts w:ascii="Times New Roman" w:hAnsi="Times New Roman" w:cs="Times New Roman"/>
          <w:sz w:val="24"/>
          <w:szCs w:val="24"/>
        </w:rPr>
        <w:t>,</w:t>
      </w:r>
      <w:r w:rsidR="00A21831" w:rsidRPr="00E039A4">
        <w:rPr>
          <w:rFonts w:ascii="Times New Roman" w:hAnsi="Times New Roman" w:cs="Times New Roman"/>
          <w:sz w:val="24"/>
          <w:szCs w:val="24"/>
        </w:rPr>
        <w:t xml:space="preserve"> </w:t>
      </w:r>
      <w:r w:rsidR="000E1788">
        <w:rPr>
          <w:rFonts w:ascii="Times New Roman" w:hAnsi="Times New Roman" w:cs="Times New Roman"/>
          <w:sz w:val="24"/>
          <w:szCs w:val="24"/>
        </w:rPr>
        <w:t xml:space="preserve">an online software </w:t>
      </w:r>
      <w:r w:rsidR="007106EC" w:rsidRPr="00E039A4">
        <w:rPr>
          <w:rFonts w:ascii="Times New Roman" w:hAnsi="Times New Roman" w:cs="Times New Roman"/>
          <w:sz w:val="24"/>
          <w:szCs w:val="24"/>
        </w:rPr>
        <w:t xml:space="preserve">screening </w:t>
      </w:r>
      <w:r w:rsidR="000E1788">
        <w:rPr>
          <w:rFonts w:ascii="Times New Roman" w:hAnsi="Times New Roman" w:cs="Times New Roman"/>
          <w:sz w:val="24"/>
          <w:szCs w:val="24"/>
        </w:rPr>
        <w:t>tool and</w:t>
      </w:r>
      <w:r w:rsidR="008B16DA" w:rsidRPr="00E039A4">
        <w:rPr>
          <w:rFonts w:ascii="Times New Roman" w:hAnsi="Times New Roman" w:cs="Times New Roman"/>
          <w:sz w:val="24"/>
          <w:szCs w:val="24"/>
        </w:rPr>
        <w:t xml:space="preserve"> </w:t>
      </w:r>
      <w:r w:rsidR="000E1788">
        <w:rPr>
          <w:rFonts w:ascii="Times New Roman" w:hAnsi="Times New Roman" w:cs="Times New Roman"/>
          <w:sz w:val="24"/>
          <w:szCs w:val="24"/>
        </w:rPr>
        <w:t>d</w:t>
      </w:r>
      <w:r w:rsidR="005C4C2E" w:rsidRPr="00E039A4">
        <w:rPr>
          <w:rFonts w:ascii="Times New Roman" w:hAnsi="Times New Roman" w:cs="Times New Roman"/>
          <w:sz w:val="24"/>
          <w:szCs w:val="24"/>
        </w:rPr>
        <w:t>uplicates removed.</w:t>
      </w:r>
      <w:r w:rsidR="008D1FEB" w:rsidRPr="00E039A4">
        <w:rPr>
          <w:rFonts w:ascii="Times New Roman" w:hAnsi="Times New Roman" w:cs="Times New Roman"/>
          <w:sz w:val="24"/>
          <w:szCs w:val="24"/>
        </w:rPr>
        <w:t xml:space="preserve"> </w:t>
      </w:r>
      <w:r w:rsidR="0061635D">
        <w:rPr>
          <w:rFonts w:ascii="Times New Roman" w:hAnsi="Times New Roman" w:cs="Times New Roman"/>
          <w:sz w:val="24"/>
          <w:szCs w:val="24"/>
        </w:rPr>
        <w:t>Title and abstract s</w:t>
      </w:r>
      <w:r w:rsidR="006B7900">
        <w:rPr>
          <w:rFonts w:ascii="Times New Roman" w:hAnsi="Times New Roman" w:cs="Times New Roman"/>
          <w:sz w:val="24"/>
          <w:szCs w:val="24"/>
        </w:rPr>
        <w:t xml:space="preserve">creening was performed by </w:t>
      </w:r>
      <w:r w:rsidR="00A966CC">
        <w:rPr>
          <w:rFonts w:ascii="Times New Roman" w:hAnsi="Times New Roman" w:cs="Times New Roman"/>
          <w:sz w:val="24"/>
          <w:szCs w:val="24"/>
        </w:rPr>
        <w:t>a single reviewer</w:t>
      </w:r>
      <w:r w:rsidR="0061635D">
        <w:rPr>
          <w:rFonts w:ascii="Times New Roman" w:hAnsi="Times New Roman" w:cs="Times New Roman"/>
          <w:sz w:val="24"/>
          <w:szCs w:val="24"/>
        </w:rPr>
        <w:t xml:space="preserve"> (CS)</w:t>
      </w:r>
      <w:r w:rsidR="00A966CC">
        <w:rPr>
          <w:rFonts w:ascii="Times New Roman" w:hAnsi="Times New Roman" w:cs="Times New Roman"/>
          <w:sz w:val="24"/>
          <w:szCs w:val="24"/>
        </w:rPr>
        <w:t>, however, a</w:t>
      </w:r>
      <w:r w:rsidR="00DF66FC" w:rsidRPr="00E039A4">
        <w:rPr>
          <w:rFonts w:ascii="Times New Roman" w:hAnsi="Times New Roman" w:cs="Times New Roman"/>
          <w:sz w:val="24"/>
          <w:szCs w:val="24"/>
        </w:rPr>
        <w:t xml:space="preserve"> random 10% sample </w:t>
      </w:r>
      <w:r w:rsidR="001C3DE4" w:rsidRPr="00E039A4">
        <w:rPr>
          <w:rFonts w:ascii="Times New Roman" w:hAnsi="Times New Roman" w:cs="Times New Roman"/>
          <w:sz w:val="24"/>
          <w:szCs w:val="24"/>
        </w:rPr>
        <w:t>was</w:t>
      </w:r>
      <w:r w:rsidR="00DF66FC" w:rsidRPr="00E039A4">
        <w:rPr>
          <w:rFonts w:ascii="Times New Roman" w:hAnsi="Times New Roman" w:cs="Times New Roman"/>
          <w:sz w:val="24"/>
          <w:szCs w:val="24"/>
        </w:rPr>
        <w:t xml:space="preserve"> independently </w:t>
      </w:r>
      <w:r w:rsidR="001C3DE4" w:rsidRPr="00E039A4">
        <w:rPr>
          <w:rFonts w:ascii="Times New Roman" w:hAnsi="Times New Roman" w:cs="Times New Roman"/>
          <w:sz w:val="24"/>
          <w:szCs w:val="24"/>
        </w:rPr>
        <w:t>screened</w:t>
      </w:r>
      <w:r w:rsidR="00CD3912" w:rsidRPr="00E039A4">
        <w:rPr>
          <w:rFonts w:ascii="Times New Roman" w:hAnsi="Times New Roman" w:cs="Times New Roman"/>
          <w:sz w:val="24"/>
          <w:szCs w:val="24"/>
        </w:rPr>
        <w:t xml:space="preserve"> </w:t>
      </w:r>
      <w:r w:rsidR="00DF66FC" w:rsidRPr="00E039A4">
        <w:rPr>
          <w:rFonts w:ascii="Times New Roman" w:hAnsi="Times New Roman" w:cs="Times New Roman"/>
          <w:sz w:val="24"/>
          <w:szCs w:val="24"/>
        </w:rPr>
        <w:t xml:space="preserve">by </w:t>
      </w:r>
      <w:r w:rsidR="004120BE" w:rsidRPr="00E039A4">
        <w:rPr>
          <w:rFonts w:ascii="Times New Roman" w:hAnsi="Times New Roman" w:cs="Times New Roman"/>
          <w:sz w:val="24"/>
          <w:szCs w:val="24"/>
        </w:rPr>
        <w:t>a second reviewer</w:t>
      </w:r>
      <w:r w:rsidR="00CB4BA6" w:rsidRPr="00E039A4">
        <w:rPr>
          <w:rFonts w:ascii="Times New Roman" w:hAnsi="Times New Roman" w:cs="Times New Roman"/>
          <w:sz w:val="24"/>
          <w:szCs w:val="24"/>
        </w:rPr>
        <w:t xml:space="preserve"> </w:t>
      </w:r>
      <w:r w:rsidR="00E744F4">
        <w:rPr>
          <w:rFonts w:ascii="Times New Roman" w:hAnsi="Times New Roman" w:cs="Times New Roman"/>
          <w:sz w:val="24"/>
          <w:szCs w:val="24"/>
        </w:rPr>
        <w:t>(</w:t>
      </w:r>
      <w:r w:rsidR="00DF66FC" w:rsidRPr="00E039A4">
        <w:rPr>
          <w:rFonts w:ascii="Times New Roman" w:hAnsi="Times New Roman" w:cs="Times New Roman"/>
          <w:sz w:val="24"/>
          <w:szCs w:val="24"/>
        </w:rPr>
        <w:t>ET</w:t>
      </w:r>
      <w:r w:rsidR="00E744F4">
        <w:rPr>
          <w:rFonts w:ascii="Times New Roman" w:hAnsi="Times New Roman" w:cs="Times New Roman"/>
          <w:sz w:val="24"/>
          <w:szCs w:val="24"/>
        </w:rPr>
        <w:t>)</w:t>
      </w:r>
      <w:r w:rsidR="00DF66FC" w:rsidRPr="00E039A4">
        <w:rPr>
          <w:rFonts w:ascii="Times New Roman" w:hAnsi="Times New Roman" w:cs="Times New Roman"/>
          <w:sz w:val="24"/>
          <w:szCs w:val="24"/>
        </w:rPr>
        <w:t xml:space="preserve">. </w:t>
      </w:r>
      <w:r w:rsidR="000E1788">
        <w:rPr>
          <w:rFonts w:ascii="Times New Roman" w:hAnsi="Times New Roman" w:cs="Times New Roman"/>
          <w:sz w:val="24"/>
          <w:szCs w:val="24"/>
        </w:rPr>
        <w:t>A</w:t>
      </w:r>
      <w:r w:rsidR="00151D77" w:rsidRPr="00E039A4">
        <w:rPr>
          <w:rFonts w:ascii="Times New Roman" w:hAnsi="Times New Roman" w:cs="Times New Roman"/>
          <w:sz w:val="24"/>
          <w:szCs w:val="24"/>
        </w:rPr>
        <w:t>n</w:t>
      </w:r>
      <w:r w:rsidR="00CD3912" w:rsidRPr="00E039A4">
        <w:rPr>
          <w:rFonts w:ascii="Times New Roman" w:hAnsi="Times New Roman" w:cs="Times New Roman"/>
          <w:sz w:val="24"/>
          <w:szCs w:val="24"/>
        </w:rPr>
        <w:t xml:space="preserve"> agreement</w:t>
      </w:r>
      <w:r w:rsidR="00151D77" w:rsidRPr="00E039A4">
        <w:rPr>
          <w:rFonts w:ascii="Times New Roman" w:hAnsi="Times New Roman" w:cs="Times New Roman"/>
          <w:sz w:val="24"/>
          <w:szCs w:val="24"/>
        </w:rPr>
        <w:t xml:space="preserve"> of 94.1%</w:t>
      </w:r>
      <w:r w:rsidR="000E1788">
        <w:rPr>
          <w:rFonts w:ascii="Times New Roman" w:hAnsi="Times New Roman" w:cs="Times New Roman"/>
          <w:sz w:val="24"/>
          <w:szCs w:val="24"/>
        </w:rPr>
        <w:t xml:space="preserve"> was achieved between the two reviewers</w:t>
      </w:r>
      <w:r w:rsidR="00DF66FC" w:rsidRPr="00E039A4">
        <w:rPr>
          <w:rFonts w:ascii="Times New Roman" w:hAnsi="Times New Roman" w:cs="Times New Roman"/>
          <w:sz w:val="24"/>
          <w:szCs w:val="24"/>
        </w:rPr>
        <w:t xml:space="preserve"> </w:t>
      </w:r>
      <w:r w:rsidR="00151D77" w:rsidRPr="00E039A4">
        <w:rPr>
          <w:rFonts w:ascii="Times New Roman" w:hAnsi="Times New Roman" w:cs="Times New Roman"/>
          <w:sz w:val="24"/>
          <w:szCs w:val="24"/>
        </w:rPr>
        <w:t>and</w:t>
      </w:r>
      <w:r w:rsidR="00DF66FC" w:rsidRPr="00E039A4">
        <w:rPr>
          <w:rFonts w:ascii="Times New Roman" w:hAnsi="Times New Roman" w:cs="Times New Roman"/>
          <w:sz w:val="24"/>
          <w:szCs w:val="24"/>
        </w:rPr>
        <w:t xml:space="preserve"> discrepan</w:t>
      </w:r>
      <w:r w:rsidR="00151D77" w:rsidRPr="00E039A4">
        <w:rPr>
          <w:rFonts w:ascii="Times New Roman" w:hAnsi="Times New Roman" w:cs="Times New Roman"/>
          <w:sz w:val="24"/>
          <w:szCs w:val="24"/>
        </w:rPr>
        <w:t>t titles were</w:t>
      </w:r>
      <w:r w:rsidR="00DF66FC" w:rsidRPr="00E039A4">
        <w:rPr>
          <w:rFonts w:ascii="Times New Roman" w:hAnsi="Times New Roman" w:cs="Times New Roman"/>
          <w:sz w:val="24"/>
          <w:szCs w:val="24"/>
        </w:rPr>
        <w:t xml:space="preserve"> included in the</w:t>
      </w:r>
      <w:r w:rsidR="000E1788">
        <w:rPr>
          <w:rFonts w:ascii="Times New Roman" w:hAnsi="Times New Roman" w:cs="Times New Roman"/>
          <w:sz w:val="24"/>
          <w:szCs w:val="24"/>
        </w:rPr>
        <w:t xml:space="preserve"> abstract screening</w:t>
      </w:r>
      <w:r w:rsidR="00151D77" w:rsidRPr="00E039A4">
        <w:rPr>
          <w:rFonts w:ascii="Times New Roman" w:hAnsi="Times New Roman" w:cs="Times New Roman"/>
          <w:sz w:val="24"/>
          <w:szCs w:val="24"/>
        </w:rPr>
        <w:t xml:space="preserve">. </w:t>
      </w:r>
      <w:r w:rsidR="00B86207" w:rsidRPr="00E039A4">
        <w:rPr>
          <w:rFonts w:ascii="Times New Roman" w:hAnsi="Times New Roman" w:cs="Times New Roman"/>
          <w:sz w:val="24"/>
          <w:szCs w:val="24"/>
        </w:rPr>
        <w:t>CS review</w:t>
      </w:r>
      <w:r w:rsidR="00750BC8">
        <w:rPr>
          <w:rFonts w:ascii="Times New Roman" w:hAnsi="Times New Roman" w:cs="Times New Roman"/>
          <w:sz w:val="24"/>
          <w:szCs w:val="24"/>
        </w:rPr>
        <w:t>ed</w:t>
      </w:r>
      <w:r w:rsidR="00B86207" w:rsidRPr="00E039A4">
        <w:rPr>
          <w:rFonts w:ascii="Times New Roman" w:hAnsi="Times New Roman" w:cs="Times New Roman"/>
          <w:sz w:val="24"/>
          <w:szCs w:val="24"/>
        </w:rPr>
        <w:t xml:space="preserve"> the remaining 90% </w:t>
      </w:r>
      <w:r w:rsidR="00174B40" w:rsidRPr="00E039A4">
        <w:rPr>
          <w:rFonts w:ascii="Times New Roman" w:hAnsi="Times New Roman" w:cs="Times New Roman"/>
          <w:sz w:val="24"/>
          <w:szCs w:val="24"/>
        </w:rPr>
        <w:t xml:space="preserve">of </w:t>
      </w:r>
      <w:r w:rsidR="00B86207" w:rsidRPr="00E039A4">
        <w:rPr>
          <w:rFonts w:ascii="Times New Roman" w:hAnsi="Times New Roman" w:cs="Times New Roman"/>
          <w:sz w:val="24"/>
          <w:szCs w:val="24"/>
        </w:rPr>
        <w:t>titles.</w:t>
      </w:r>
      <w:r w:rsidR="00E71CA6">
        <w:rPr>
          <w:rFonts w:ascii="Times New Roman" w:hAnsi="Times New Roman" w:cs="Times New Roman"/>
          <w:sz w:val="24"/>
          <w:szCs w:val="24"/>
        </w:rPr>
        <w:t xml:space="preserve"> </w:t>
      </w:r>
      <w:r w:rsidR="000E1788">
        <w:rPr>
          <w:rFonts w:ascii="Times New Roman" w:hAnsi="Times New Roman" w:cs="Times New Roman"/>
          <w:sz w:val="24"/>
          <w:szCs w:val="24"/>
        </w:rPr>
        <w:t>The same process</w:t>
      </w:r>
      <w:r w:rsidR="00DE4FC2">
        <w:rPr>
          <w:rFonts w:ascii="Times New Roman" w:hAnsi="Times New Roman" w:cs="Times New Roman"/>
          <w:sz w:val="24"/>
          <w:szCs w:val="24"/>
        </w:rPr>
        <w:t xml:space="preserve"> was followed</w:t>
      </w:r>
      <w:r w:rsidR="000E1788">
        <w:rPr>
          <w:rFonts w:ascii="Times New Roman" w:hAnsi="Times New Roman" w:cs="Times New Roman"/>
          <w:sz w:val="24"/>
          <w:szCs w:val="24"/>
        </w:rPr>
        <w:t xml:space="preserve"> for abstract screening</w:t>
      </w:r>
      <w:r w:rsidR="00047BEA" w:rsidRPr="00E039A4">
        <w:rPr>
          <w:rFonts w:ascii="Times New Roman" w:hAnsi="Times New Roman" w:cs="Times New Roman"/>
          <w:sz w:val="24"/>
          <w:szCs w:val="24"/>
        </w:rPr>
        <w:t xml:space="preserve"> with </w:t>
      </w:r>
      <w:r w:rsidR="0088028C" w:rsidRPr="00E039A4">
        <w:rPr>
          <w:rFonts w:ascii="Times New Roman" w:hAnsi="Times New Roman" w:cs="Times New Roman"/>
          <w:sz w:val="24"/>
          <w:szCs w:val="24"/>
        </w:rPr>
        <w:t>91% agreement</w:t>
      </w:r>
      <w:r w:rsidR="003A0A09">
        <w:rPr>
          <w:rFonts w:ascii="Times New Roman" w:hAnsi="Times New Roman" w:cs="Times New Roman"/>
          <w:sz w:val="24"/>
          <w:szCs w:val="24"/>
        </w:rPr>
        <w:t xml:space="preserve"> and</w:t>
      </w:r>
      <w:r w:rsidR="0088028C" w:rsidRPr="00E039A4">
        <w:rPr>
          <w:rFonts w:ascii="Times New Roman" w:hAnsi="Times New Roman" w:cs="Times New Roman"/>
          <w:sz w:val="24"/>
          <w:szCs w:val="24"/>
        </w:rPr>
        <w:t xml:space="preserve"> </w:t>
      </w:r>
      <w:r w:rsidR="002B5456" w:rsidRPr="00E039A4">
        <w:rPr>
          <w:rFonts w:ascii="Times New Roman" w:hAnsi="Times New Roman" w:cs="Times New Roman"/>
          <w:sz w:val="24"/>
          <w:szCs w:val="24"/>
        </w:rPr>
        <w:t>discrepant</w:t>
      </w:r>
      <w:r w:rsidR="0063413D" w:rsidRPr="00E039A4">
        <w:rPr>
          <w:rFonts w:ascii="Times New Roman" w:hAnsi="Times New Roman" w:cs="Times New Roman"/>
          <w:sz w:val="24"/>
          <w:szCs w:val="24"/>
        </w:rPr>
        <w:t xml:space="preserve"> abstracts</w:t>
      </w:r>
      <w:r w:rsidR="003A0A09">
        <w:rPr>
          <w:rFonts w:ascii="Times New Roman" w:hAnsi="Times New Roman" w:cs="Times New Roman"/>
          <w:sz w:val="24"/>
          <w:szCs w:val="24"/>
        </w:rPr>
        <w:t xml:space="preserve"> were</w:t>
      </w:r>
      <w:r w:rsidR="0063413D" w:rsidRPr="00E039A4">
        <w:rPr>
          <w:rFonts w:ascii="Times New Roman" w:hAnsi="Times New Roman" w:cs="Times New Roman"/>
          <w:sz w:val="24"/>
          <w:szCs w:val="24"/>
        </w:rPr>
        <w:t xml:space="preserve"> included </w:t>
      </w:r>
      <w:r w:rsidR="000E1788">
        <w:rPr>
          <w:rFonts w:ascii="Times New Roman" w:hAnsi="Times New Roman" w:cs="Times New Roman"/>
          <w:sz w:val="24"/>
          <w:szCs w:val="24"/>
        </w:rPr>
        <w:t>for full-text screening</w:t>
      </w:r>
      <w:r w:rsidR="007A5137">
        <w:rPr>
          <w:rFonts w:ascii="Times New Roman" w:hAnsi="Times New Roman" w:cs="Times New Roman"/>
          <w:sz w:val="24"/>
          <w:szCs w:val="24"/>
        </w:rPr>
        <w:t>.</w:t>
      </w:r>
      <w:r w:rsidR="0088028C" w:rsidRPr="00E039A4">
        <w:rPr>
          <w:rFonts w:ascii="Times New Roman" w:hAnsi="Times New Roman" w:cs="Times New Roman"/>
          <w:sz w:val="24"/>
          <w:szCs w:val="24"/>
        </w:rPr>
        <w:t xml:space="preserve"> </w:t>
      </w:r>
      <w:r w:rsidR="00DF66FC" w:rsidRPr="00E039A4">
        <w:rPr>
          <w:rFonts w:ascii="Times New Roman" w:hAnsi="Times New Roman" w:cs="Times New Roman"/>
          <w:sz w:val="24"/>
          <w:szCs w:val="24"/>
        </w:rPr>
        <w:t>CS</w:t>
      </w:r>
      <w:r w:rsidR="002E6811" w:rsidRPr="00E039A4">
        <w:rPr>
          <w:rFonts w:ascii="Times New Roman" w:hAnsi="Times New Roman" w:cs="Times New Roman"/>
          <w:sz w:val="24"/>
          <w:szCs w:val="24"/>
        </w:rPr>
        <w:t xml:space="preserve"> </w:t>
      </w:r>
      <w:r w:rsidR="00DF66FC" w:rsidRPr="00E039A4">
        <w:rPr>
          <w:rFonts w:ascii="Times New Roman" w:hAnsi="Times New Roman" w:cs="Times New Roman"/>
          <w:sz w:val="24"/>
          <w:szCs w:val="24"/>
        </w:rPr>
        <w:t xml:space="preserve">and ET </w:t>
      </w:r>
      <w:r w:rsidR="00F10BC6" w:rsidRPr="00E039A4">
        <w:rPr>
          <w:rFonts w:ascii="Times New Roman" w:hAnsi="Times New Roman" w:cs="Times New Roman"/>
          <w:sz w:val="24"/>
          <w:szCs w:val="24"/>
        </w:rPr>
        <w:t xml:space="preserve">independently </w:t>
      </w:r>
      <w:r w:rsidR="00DF66FC" w:rsidRPr="00E039A4">
        <w:rPr>
          <w:rFonts w:ascii="Times New Roman" w:hAnsi="Times New Roman" w:cs="Times New Roman"/>
          <w:sz w:val="24"/>
          <w:szCs w:val="24"/>
        </w:rPr>
        <w:t>screen</w:t>
      </w:r>
      <w:r w:rsidR="0063413D" w:rsidRPr="00E039A4">
        <w:rPr>
          <w:rFonts w:ascii="Times New Roman" w:hAnsi="Times New Roman" w:cs="Times New Roman"/>
          <w:sz w:val="24"/>
          <w:szCs w:val="24"/>
        </w:rPr>
        <w:t xml:space="preserve">ed </w:t>
      </w:r>
      <w:r w:rsidR="00F10BC6" w:rsidRPr="00E039A4">
        <w:rPr>
          <w:rFonts w:ascii="Times New Roman" w:hAnsi="Times New Roman" w:cs="Times New Roman"/>
          <w:sz w:val="24"/>
          <w:szCs w:val="24"/>
        </w:rPr>
        <w:t xml:space="preserve">all </w:t>
      </w:r>
      <w:r w:rsidR="002A74FC" w:rsidRPr="00E039A4">
        <w:rPr>
          <w:rFonts w:ascii="Times New Roman" w:hAnsi="Times New Roman" w:cs="Times New Roman"/>
          <w:sz w:val="24"/>
          <w:szCs w:val="24"/>
        </w:rPr>
        <w:t>remaining</w:t>
      </w:r>
      <w:r w:rsidR="0063413D" w:rsidRPr="00E039A4">
        <w:rPr>
          <w:rFonts w:ascii="Times New Roman" w:hAnsi="Times New Roman" w:cs="Times New Roman"/>
          <w:sz w:val="24"/>
          <w:szCs w:val="24"/>
        </w:rPr>
        <w:t xml:space="preserve"> full</w:t>
      </w:r>
      <w:r w:rsidR="00174B40" w:rsidRPr="00E039A4">
        <w:rPr>
          <w:rFonts w:ascii="Times New Roman" w:hAnsi="Times New Roman" w:cs="Times New Roman"/>
          <w:sz w:val="24"/>
          <w:szCs w:val="24"/>
        </w:rPr>
        <w:t>-</w:t>
      </w:r>
      <w:r w:rsidR="0063413D" w:rsidRPr="00E039A4">
        <w:rPr>
          <w:rFonts w:ascii="Times New Roman" w:hAnsi="Times New Roman" w:cs="Times New Roman"/>
          <w:sz w:val="24"/>
          <w:szCs w:val="24"/>
        </w:rPr>
        <w:t>text</w:t>
      </w:r>
      <w:r w:rsidR="00F10BC6" w:rsidRPr="00E039A4">
        <w:rPr>
          <w:rFonts w:ascii="Times New Roman" w:hAnsi="Times New Roman" w:cs="Times New Roman"/>
          <w:sz w:val="24"/>
          <w:szCs w:val="24"/>
        </w:rPr>
        <w:t xml:space="preserve"> papers</w:t>
      </w:r>
      <w:r w:rsidR="00B6685B" w:rsidRPr="00E039A4">
        <w:rPr>
          <w:rFonts w:ascii="Times New Roman" w:hAnsi="Times New Roman" w:cs="Times New Roman"/>
          <w:sz w:val="24"/>
          <w:szCs w:val="24"/>
        </w:rPr>
        <w:t xml:space="preserve"> against the inclusion criteria</w:t>
      </w:r>
      <w:r w:rsidR="00DF66FC" w:rsidRPr="00E039A4">
        <w:rPr>
          <w:rFonts w:ascii="Times New Roman" w:hAnsi="Times New Roman" w:cs="Times New Roman"/>
          <w:sz w:val="24"/>
          <w:szCs w:val="24"/>
        </w:rPr>
        <w:t>.</w:t>
      </w:r>
      <w:r w:rsidR="002A74FC" w:rsidRPr="00E039A4">
        <w:rPr>
          <w:rFonts w:ascii="Times New Roman" w:hAnsi="Times New Roman" w:cs="Times New Roman"/>
          <w:sz w:val="24"/>
          <w:szCs w:val="24"/>
        </w:rPr>
        <w:t xml:space="preserve"> A</w:t>
      </w:r>
      <w:r w:rsidR="0079595A" w:rsidRPr="00E039A4">
        <w:rPr>
          <w:rFonts w:ascii="Times New Roman" w:hAnsi="Times New Roman" w:cs="Times New Roman"/>
          <w:sz w:val="24"/>
          <w:szCs w:val="24"/>
        </w:rPr>
        <w:t>greement wa</w:t>
      </w:r>
      <w:r w:rsidR="00B6685B" w:rsidRPr="00E039A4">
        <w:rPr>
          <w:rFonts w:ascii="Times New Roman" w:hAnsi="Times New Roman" w:cs="Times New Roman"/>
          <w:sz w:val="24"/>
          <w:szCs w:val="24"/>
        </w:rPr>
        <w:t>s</w:t>
      </w:r>
      <w:r w:rsidR="0079595A" w:rsidRPr="00E039A4">
        <w:rPr>
          <w:rFonts w:ascii="Times New Roman" w:hAnsi="Times New Roman" w:cs="Times New Roman"/>
          <w:sz w:val="24"/>
          <w:szCs w:val="24"/>
        </w:rPr>
        <w:t xml:space="preserve"> 64%</w:t>
      </w:r>
      <w:r w:rsidR="007475B8" w:rsidRPr="00E039A4">
        <w:rPr>
          <w:rFonts w:ascii="Times New Roman" w:hAnsi="Times New Roman" w:cs="Times New Roman"/>
          <w:sz w:val="24"/>
          <w:szCs w:val="24"/>
        </w:rPr>
        <w:t>.</w:t>
      </w:r>
      <w:r w:rsidR="00C166C2">
        <w:rPr>
          <w:rFonts w:ascii="Times New Roman" w:hAnsi="Times New Roman" w:cs="Times New Roman"/>
          <w:sz w:val="24"/>
          <w:szCs w:val="24"/>
        </w:rPr>
        <w:t xml:space="preserve"> </w:t>
      </w:r>
      <w:r w:rsidR="00E31C78">
        <w:rPr>
          <w:rFonts w:ascii="Times New Roman" w:hAnsi="Times New Roman" w:cs="Times New Roman"/>
          <w:sz w:val="24"/>
          <w:szCs w:val="24"/>
        </w:rPr>
        <w:t xml:space="preserve">CS and ET </w:t>
      </w:r>
      <w:r w:rsidR="00C166C2">
        <w:rPr>
          <w:rFonts w:ascii="Times New Roman" w:hAnsi="Times New Roman" w:cs="Times New Roman"/>
          <w:sz w:val="24"/>
          <w:szCs w:val="24"/>
        </w:rPr>
        <w:t>discussed the</w:t>
      </w:r>
      <w:r w:rsidR="007475B8" w:rsidRPr="00E039A4">
        <w:rPr>
          <w:rFonts w:ascii="Times New Roman" w:hAnsi="Times New Roman" w:cs="Times New Roman"/>
          <w:sz w:val="24"/>
          <w:szCs w:val="24"/>
        </w:rPr>
        <w:t xml:space="preserve"> </w:t>
      </w:r>
      <w:r w:rsidR="00C166C2">
        <w:rPr>
          <w:rFonts w:ascii="Times New Roman" w:hAnsi="Times New Roman" w:cs="Times New Roman"/>
          <w:sz w:val="24"/>
          <w:szCs w:val="24"/>
        </w:rPr>
        <w:t>e</w:t>
      </w:r>
      <w:r w:rsidR="007475B8" w:rsidRPr="00E039A4">
        <w:rPr>
          <w:rFonts w:ascii="Times New Roman" w:hAnsi="Times New Roman" w:cs="Times New Roman"/>
          <w:sz w:val="24"/>
          <w:szCs w:val="24"/>
        </w:rPr>
        <w:t xml:space="preserve">ight </w:t>
      </w:r>
      <w:r w:rsidR="007475B8" w:rsidRPr="00447CAF">
        <w:rPr>
          <w:rFonts w:ascii="Times New Roman" w:hAnsi="Times New Roman" w:cs="Times New Roman"/>
          <w:sz w:val="24"/>
          <w:szCs w:val="24"/>
        </w:rPr>
        <w:t>studies w</w:t>
      </w:r>
      <w:r w:rsidR="00C166C2" w:rsidRPr="00447CAF">
        <w:rPr>
          <w:rFonts w:ascii="Times New Roman" w:hAnsi="Times New Roman" w:cs="Times New Roman"/>
          <w:sz w:val="24"/>
          <w:szCs w:val="24"/>
        </w:rPr>
        <w:t xml:space="preserve">hich </w:t>
      </w:r>
      <w:r w:rsidR="00E31C78" w:rsidRPr="00447CAF">
        <w:rPr>
          <w:rFonts w:ascii="Times New Roman" w:hAnsi="Times New Roman" w:cs="Times New Roman"/>
          <w:sz w:val="24"/>
          <w:szCs w:val="24"/>
        </w:rPr>
        <w:t>w</w:t>
      </w:r>
      <w:r w:rsidR="007475B8" w:rsidRPr="00447CAF">
        <w:rPr>
          <w:rFonts w:ascii="Times New Roman" w:hAnsi="Times New Roman" w:cs="Times New Roman"/>
          <w:sz w:val="24"/>
          <w:szCs w:val="24"/>
        </w:rPr>
        <w:t xml:space="preserve">ere </w:t>
      </w:r>
      <w:r w:rsidR="00E31C78" w:rsidRPr="00447CAF">
        <w:rPr>
          <w:rFonts w:ascii="Times New Roman" w:hAnsi="Times New Roman" w:cs="Times New Roman"/>
          <w:sz w:val="24"/>
          <w:szCs w:val="24"/>
        </w:rPr>
        <w:t xml:space="preserve">discrepant </w:t>
      </w:r>
      <w:r w:rsidR="00373E73" w:rsidRPr="00447CAF">
        <w:rPr>
          <w:rFonts w:ascii="Times New Roman" w:hAnsi="Times New Roman" w:cs="Times New Roman"/>
          <w:sz w:val="24"/>
          <w:szCs w:val="24"/>
        </w:rPr>
        <w:t>and reached</w:t>
      </w:r>
      <w:r w:rsidR="007475B8" w:rsidRPr="00447CAF">
        <w:rPr>
          <w:rFonts w:ascii="Times New Roman" w:hAnsi="Times New Roman" w:cs="Times New Roman"/>
          <w:sz w:val="24"/>
          <w:szCs w:val="24"/>
        </w:rPr>
        <w:t xml:space="preserve"> a conse</w:t>
      </w:r>
      <w:r w:rsidR="00EB3035" w:rsidRPr="00447CAF">
        <w:rPr>
          <w:rFonts w:ascii="Times New Roman" w:hAnsi="Times New Roman" w:cs="Times New Roman"/>
          <w:sz w:val="24"/>
          <w:szCs w:val="24"/>
        </w:rPr>
        <w:t>nsus for 4 papers</w:t>
      </w:r>
      <w:r w:rsidR="000E1788" w:rsidRPr="00447CAF">
        <w:rPr>
          <w:rFonts w:ascii="Times New Roman" w:hAnsi="Times New Roman" w:cs="Times New Roman"/>
          <w:sz w:val="24"/>
          <w:szCs w:val="24"/>
        </w:rPr>
        <w:t>. A</w:t>
      </w:r>
      <w:r w:rsidR="00DF66FC" w:rsidRPr="00447CAF">
        <w:rPr>
          <w:rFonts w:ascii="Times New Roman" w:hAnsi="Times New Roman" w:cs="Times New Roman"/>
          <w:sz w:val="24"/>
          <w:szCs w:val="24"/>
        </w:rPr>
        <w:t xml:space="preserve"> third reviewer</w:t>
      </w:r>
      <w:r w:rsidR="001A35CD" w:rsidRPr="00447CAF">
        <w:rPr>
          <w:rFonts w:ascii="Times New Roman" w:hAnsi="Times New Roman" w:cs="Times New Roman"/>
          <w:sz w:val="24"/>
          <w:szCs w:val="24"/>
        </w:rPr>
        <w:t xml:space="preserve"> (</w:t>
      </w:r>
      <w:r w:rsidR="00DF66FC" w:rsidRPr="00447CAF">
        <w:rPr>
          <w:rFonts w:ascii="Times New Roman" w:hAnsi="Times New Roman" w:cs="Times New Roman"/>
          <w:sz w:val="24"/>
          <w:szCs w:val="24"/>
        </w:rPr>
        <w:t>N</w:t>
      </w:r>
      <w:r w:rsidR="00267D3A" w:rsidRPr="00447CAF">
        <w:rPr>
          <w:rFonts w:ascii="Times New Roman" w:hAnsi="Times New Roman" w:cs="Times New Roman"/>
          <w:sz w:val="24"/>
          <w:szCs w:val="24"/>
        </w:rPr>
        <w:t>Z</w:t>
      </w:r>
      <w:r w:rsidR="001A35CD" w:rsidRPr="00447CAF">
        <w:rPr>
          <w:rFonts w:ascii="Times New Roman" w:hAnsi="Times New Roman" w:cs="Times New Roman"/>
          <w:sz w:val="24"/>
          <w:szCs w:val="24"/>
        </w:rPr>
        <w:t>)</w:t>
      </w:r>
      <w:r w:rsidR="00844BDE" w:rsidRPr="00447CAF">
        <w:rPr>
          <w:rFonts w:ascii="Times New Roman" w:hAnsi="Times New Roman" w:cs="Times New Roman"/>
          <w:sz w:val="24"/>
          <w:szCs w:val="24"/>
        </w:rPr>
        <w:t xml:space="preserve"> was consulted </w:t>
      </w:r>
      <w:r w:rsidR="00DC4D2E" w:rsidRPr="00447CAF">
        <w:rPr>
          <w:rFonts w:ascii="Times New Roman" w:hAnsi="Times New Roman" w:cs="Times New Roman"/>
          <w:sz w:val="24"/>
          <w:szCs w:val="24"/>
        </w:rPr>
        <w:t xml:space="preserve">regarding eligibility for </w:t>
      </w:r>
      <w:r w:rsidR="000E1788" w:rsidRPr="00447CAF">
        <w:rPr>
          <w:rFonts w:ascii="Times New Roman" w:hAnsi="Times New Roman" w:cs="Times New Roman"/>
          <w:sz w:val="24"/>
          <w:szCs w:val="24"/>
        </w:rPr>
        <w:t xml:space="preserve">the </w:t>
      </w:r>
      <w:r w:rsidR="00373E73" w:rsidRPr="00447CAF">
        <w:rPr>
          <w:rFonts w:ascii="Times New Roman" w:hAnsi="Times New Roman" w:cs="Times New Roman"/>
          <w:sz w:val="24"/>
          <w:szCs w:val="24"/>
        </w:rPr>
        <w:t xml:space="preserve">remaining 4 </w:t>
      </w:r>
      <w:r w:rsidR="000E1788">
        <w:rPr>
          <w:rFonts w:ascii="Times New Roman" w:hAnsi="Times New Roman" w:cs="Times New Roman"/>
          <w:sz w:val="24"/>
          <w:szCs w:val="24"/>
        </w:rPr>
        <w:t>discrepant</w:t>
      </w:r>
      <w:r w:rsidR="00DC4D2E" w:rsidRPr="00E039A4">
        <w:rPr>
          <w:rFonts w:ascii="Times New Roman" w:hAnsi="Times New Roman" w:cs="Times New Roman"/>
          <w:sz w:val="24"/>
          <w:szCs w:val="24"/>
        </w:rPr>
        <w:t xml:space="preserve"> papers.</w:t>
      </w:r>
    </w:p>
    <w:p w14:paraId="35A81C5A" w14:textId="77777777" w:rsidR="005C1AEA" w:rsidRDefault="005C1AEA" w:rsidP="00773B0E">
      <w:pPr>
        <w:spacing w:before="160" w:after="0"/>
        <w:rPr>
          <w:rFonts w:ascii="Times New Roman" w:hAnsi="Times New Roman" w:cs="Times New Roman"/>
          <w:b/>
          <w:bCs/>
          <w:sz w:val="24"/>
          <w:szCs w:val="24"/>
        </w:rPr>
      </w:pPr>
      <w:r>
        <w:rPr>
          <w:rFonts w:ascii="Times New Roman" w:hAnsi="Times New Roman" w:cs="Times New Roman"/>
          <w:b/>
          <w:bCs/>
          <w:sz w:val="24"/>
          <w:szCs w:val="24"/>
        </w:rPr>
        <w:t>D</w:t>
      </w:r>
      <w:r w:rsidR="00D33FBA" w:rsidRPr="00E039A4">
        <w:rPr>
          <w:rFonts w:ascii="Times New Roman" w:hAnsi="Times New Roman" w:cs="Times New Roman"/>
          <w:b/>
          <w:bCs/>
          <w:sz w:val="24"/>
          <w:szCs w:val="24"/>
        </w:rPr>
        <w:t xml:space="preserve">ata </w:t>
      </w:r>
      <w:r w:rsidR="00A05726" w:rsidRPr="00E039A4">
        <w:rPr>
          <w:rFonts w:ascii="Times New Roman" w:hAnsi="Times New Roman" w:cs="Times New Roman"/>
          <w:b/>
          <w:bCs/>
          <w:sz w:val="24"/>
          <w:szCs w:val="24"/>
        </w:rPr>
        <w:t>e</w:t>
      </w:r>
      <w:r w:rsidR="00D33FBA" w:rsidRPr="00E039A4">
        <w:rPr>
          <w:rFonts w:ascii="Times New Roman" w:hAnsi="Times New Roman" w:cs="Times New Roman"/>
          <w:b/>
          <w:bCs/>
          <w:sz w:val="24"/>
          <w:szCs w:val="24"/>
        </w:rPr>
        <w:t>xtraction</w:t>
      </w:r>
    </w:p>
    <w:p w14:paraId="3C12D948" w14:textId="570F6657" w:rsidR="00C91D0C" w:rsidRPr="00A144D3" w:rsidRDefault="00971FCA" w:rsidP="00A144D3">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CS extracted the data from the full-text papers, however a</w:t>
      </w:r>
      <w:r w:rsidR="00FC1DFF" w:rsidRPr="00E039A4">
        <w:rPr>
          <w:rFonts w:ascii="Times New Roman" w:hAnsi="Times New Roman" w:cs="Times New Roman"/>
          <w:color w:val="000000"/>
          <w:sz w:val="24"/>
          <w:szCs w:val="24"/>
          <w:shd w:val="clear" w:color="auto" w:fill="FFFFFF"/>
        </w:rPr>
        <w:t xml:space="preserve"> random selection</w:t>
      </w:r>
      <w:r w:rsidR="00B2784A" w:rsidRPr="00E039A4">
        <w:rPr>
          <w:rFonts w:ascii="Times New Roman" w:hAnsi="Times New Roman" w:cs="Times New Roman"/>
          <w:color w:val="000000"/>
          <w:sz w:val="24"/>
          <w:szCs w:val="24"/>
          <w:shd w:val="clear" w:color="auto" w:fill="FFFFFF"/>
        </w:rPr>
        <w:t xml:space="preserve"> </w:t>
      </w:r>
      <w:r w:rsidR="00E66330" w:rsidRPr="00E039A4">
        <w:rPr>
          <w:rFonts w:ascii="Times New Roman" w:hAnsi="Times New Roman" w:cs="Times New Roman"/>
          <w:color w:val="000000"/>
          <w:sz w:val="24"/>
          <w:szCs w:val="24"/>
          <w:shd w:val="clear" w:color="auto" w:fill="FFFFFF"/>
        </w:rPr>
        <w:t xml:space="preserve">of </w:t>
      </w:r>
      <w:r w:rsidR="007F0D57" w:rsidRPr="00E039A4">
        <w:rPr>
          <w:rFonts w:ascii="Times New Roman" w:hAnsi="Times New Roman" w:cs="Times New Roman"/>
          <w:color w:val="000000"/>
          <w:sz w:val="24"/>
          <w:szCs w:val="24"/>
          <w:shd w:val="clear" w:color="auto" w:fill="FFFFFF"/>
        </w:rPr>
        <w:t>2</w:t>
      </w:r>
      <w:r w:rsidR="00E66330" w:rsidRPr="00E039A4">
        <w:rPr>
          <w:rFonts w:ascii="Times New Roman" w:hAnsi="Times New Roman" w:cs="Times New Roman"/>
          <w:color w:val="000000"/>
          <w:sz w:val="24"/>
          <w:szCs w:val="24"/>
          <w:shd w:val="clear" w:color="auto" w:fill="FFFFFF"/>
        </w:rPr>
        <w:t xml:space="preserve">0% </w:t>
      </w:r>
      <w:r w:rsidR="00E86DC5" w:rsidRPr="00E039A4">
        <w:rPr>
          <w:rFonts w:ascii="Times New Roman" w:hAnsi="Times New Roman" w:cs="Times New Roman"/>
          <w:color w:val="000000"/>
          <w:sz w:val="24"/>
          <w:szCs w:val="24"/>
          <w:shd w:val="clear" w:color="auto" w:fill="FFFFFF"/>
        </w:rPr>
        <w:t>from</w:t>
      </w:r>
      <w:r w:rsidR="00E66330" w:rsidRPr="00E039A4">
        <w:rPr>
          <w:rFonts w:ascii="Times New Roman" w:hAnsi="Times New Roman" w:cs="Times New Roman"/>
          <w:color w:val="000000"/>
          <w:sz w:val="24"/>
          <w:szCs w:val="24"/>
          <w:shd w:val="clear" w:color="auto" w:fill="FFFFFF"/>
        </w:rPr>
        <w:t xml:space="preserve"> the final full</w:t>
      </w:r>
      <w:r w:rsidR="00174B40" w:rsidRPr="00E039A4">
        <w:rPr>
          <w:rFonts w:ascii="Times New Roman" w:hAnsi="Times New Roman" w:cs="Times New Roman"/>
          <w:color w:val="000000"/>
          <w:sz w:val="24"/>
          <w:szCs w:val="24"/>
          <w:shd w:val="clear" w:color="auto" w:fill="FFFFFF"/>
        </w:rPr>
        <w:t>-</w:t>
      </w:r>
      <w:r w:rsidR="00E66330" w:rsidRPr="00E039A4">
        <w:rPr>
          <w:rFonts w:ascii="Times New Roman" w:hAnsi="Times New Roman" w:cs="Times New Roman"/>
          <w:color w:val="000000"/>
          <w:sz w:val="24"/>
          <w:szCs w:val="24"/>
          <w:shd w:val="clear" w:color="auto" w:fill="FFFFFF"/>
        </w:rPr>
        <w:t>text papers w</w:t>
      </w:r>
      <w:r w:rsidR="00C636BD">
        <w:rPr>
          <w:rFonts w:ascii="Times New Roman" w:hAnsi="Times New Roman" w:cs="Times New Roman"/>
          <w:color w:val="000000"/>
          <w:sz w:val="24"/>
          <w:szCs w:val="24"/>
          <w:shd w:val="clear" w:color="auto" w:fill="FFFFFF"/>
        </w:rPr>
        <w:t>as</w:t>
      </w:r>
      <w:r w:rsidR="00E66330" w:rsidRPr="00E039A4">
        <w:rPr>
          <w:rFonts w:ascii="Times New Roman" w:hAnsi="Times New Roman" w:cs="Times New Roman"/>
          <w:color w:val="000000"/>
          <w:sz w:val="24"/>
          <w:szCs w:val="24"/>
          <w:shd w:val="clear" w:color="auto" w:fill="FFFFFF"/>
        </w:rPr>
        <w:t xml:space="preserve"> selected</w:t>
      </w:r>
      <w:r>
        <w:rPr>
          <w:rFonts w:ascii="Times New Roman" w:hAnsi="Times New Roman" w:cs="Times New Roman"/>
          <w:color w:val="000000"/>
          <w:sz w:val="24"/>
          <w:szCs w:val="24"/>
          <w:shd w:val="clear" w:color="auto" w:fill="FFFFFF"/>
        </w:rPr>
        <w:t xml:space="preserve"> for second reviewer extraction</w:t>
      </w:r>
      <w:r w:rsidR="000E1788">
        <w:rPr>
          <w:rFonts w:ascii="Times New Roman" w:hAnsi="Times New Roman" w:cs="Times New Roman"/>
          <w:color w:val="000000"/>
          <w:sz w:val="24"/>
          <w:szCs w:val="24"/>
          <w:shd w:val="clear" w:color="auto" w:fill="FFFFFF"/>
        </w:rPr>
        <w:t>.</w:t>
      </w:r>
      <w:r w:rsidR="00B10638" w:rsidRPr="00E039A4">
        <w:rPr>
          <w:rFonts w:ascii="Times New Roman" w:hAnsi="Times New Roman" w:cs="Times New Roman"/>
          <w:color w:val="000000"/>
          <w:sz w:val="24"/>
          <w:szCs w:val="24"/>
          <w:shd w:val="clear" w:color="auto" w:fill="FFFFFF"/>
        </w:rPr>
        <w:t xml:space="preserve"> </w:t>
      </w:r>
      <w:r w:rsidR="00637DF9" w:rsidRPr="00E039A4">
        <w:rPr>
          <w:rFonts w:ascii="Times New Roman" w:hAnsi="Times New Roman" w:cs="Times New Roman"/>
          <w:color w:val="000000"/>
          <w:sz w:val="24"/>
          <w:szCs w:val="24"/>
          <w:shd w:val="clear" w:color="auto" w:fill="FFFFFF"/>
        </w:rPr>
        <w:t>CS and ET independently extracted data for these papers</w:t>
      </w:r>
      <w:r w:rsidR="00DD61EC" w:rsidRPr="00E039A4">
        <w:rPr>
          <w:rFonts w:ascii="Times New Roman" w:hAnsi="Times New Roman" w:cs="Times New Roman"/>
          <w:color w:val="000000"/>
          <w:sz w:val="24"/>
          <w:szCs w:val="24"/>
          <w:shd w:val="clear" w:color="auto" w:fill="FFFFFF"/>
        </w:rPr>
        <w:t xml:space="preserve"> using a modified version of the</w:t>
      </w:r>
      <w:r w:rsidR="00A82669" w:rsidRPr="00E039A4">
        <w:rPr>
          <w:rFonts w:ascii="Times New Roman" w:hAnsi="Times New Roman" w:cs="Times New Roman"/>
          <w:color w:val="000000"/>
          <w:sz w:val="24"/>
          <w:szCs w:val="24"/>
          <w:shd w:val="clear" w:color="auto" w:fill="FFFFFF"/>
        </w:rPr>
        <w:t xml:space="preserve"> Cochrane Collaboration </w:t>
      </w:r>
      <w:r w:rsidR="0025174A" w:rsidRPr="00E039A4">
        <w:rPr>
          <w:rFonts w:ascii="Times New Roman" w:hAnsi="Times New Roman" w:cs="Times New Roman"/>
          <w:color w:val="000000"/>
          <w:sz w:val="24"/>
          <w:szCs w:val="24"/>
          <w:shd w:val="clear" w:color="auto" w:fill="FFFFFF"/>
        </w:rPr>
        <w:t>data extraction form</w:t>
      </w:r>
      <w:r w:rsidR="002D5782" w:rsidRPr="00E039A4">
        <w:rPr>
          <w:rFonts w:ascii="Times New Roman" w:hAnsi="Times New Roman" w:cs="Times New Roman"/>
          <w:color w:val="000000"/>
          <w:sz w:val="24"/>
          <w:szCs w:val="24"/>
          <w:shd w:val="clear" w:color="auto" w:fill="FFFFFF"/>
        </w:rPr>
        <w:fldChar w:fldCharType="begin"/>
      </w:r>
      <w:r w:rsidR="00BE310F">
        <w:rPr>
          <w:rFonts w:ascii="Times New Roman" w:hAnsi="Times New Roman" w:cs="Times New Roman"/>
          <w:color w:val="000000"/>
          <w:sz w:val="24"/>
          <w:szCs w:val="24"/>
          <w:shd w:val="clear" w:color="auto" w:fill="FFFFFF"/>
        </w:rPr>
        <w:instrText xml:space="preserve"> ADDIN EN.CITE &lt;EndNote&gt;&lt;Cite&gt;&lt;Author&gt;Cochrane Collaboration&lt;/Author&gt;&lt;RecNum&gt;7312&lt;/RecNum&gt;&lt;DisplayText&gt;&lt;style face="superscript"&gt;(42)&lt;/style&gt;&lt;/DisplayText&gt;&lt;record&gt;&lt;rec-number&gt;7312&lt;/rec-number&gt;&lt;foreign-keys&gt;&lt;key app="EN" db-id="pwffzpaahra2e9etf21v5pfb99xz209wpr0z" timestamp="1662496156"&gt;7312&lt;/key&gt;&lt;/foreign-keys&gt;&lt;ref-type name="Web Page"&gt;12&lt;/ref-type&gt;&lt;contributors&gt;&lt;authors&gt;&lt;author&gt;Cochrane Collaboration,&lt;/author&gt;&lt;/authors&gt;&lt;/contributors&gt;&lt;titles&gt;&lt;title&gt;Effective Practice and Organisation of Care, Data extraction form&lt;/title&gt;&lt;/titles&gt;&lt;number&gt;15th August).&lt;/number&gt;&lt;dates&gt;&lt;/dates&gt;&lt;urls&gt;&lt;related-urls&gt;&lt;url&gt;https://epoc.cochrane.org/resources/epoc-resources-review-authors&lt;/url&gt;&lt;/related-urls&gt;&lt;/urls&gt;&lt;/record&gt;&lt;/Cite&gt;&lt;/EndNote&gt;</w:instrText>
      </w:r>
      <w:r w:rsidR="002D5782" w:rsidRPr="00E039A4">
        <w:rPr>
          <w:rFonts w:ascii="Times New Roman" w:hAnsi="Times New Roman" w:cs="Times New Roman"/>
          <w:color w:val="000000"/>
          <w:sz w:val="24"/>
          <w:szCs w:val="24"/>
          <w:shd w:val="clear" w:color="auto" w:fill="FFFFFF"/>
        </w:rPr>
        <w:fldChar w:fldCharType="separate"/>
      </w:r>
      <w:r w:rsidR="00BE310F" w:rsidRPr="00BE310F">
        <w:rPr>
          <w:rFonts w:ascii="Times New Roman" w:hAnsi="Times New Roman" w:cs="Times New Roman"/>
          <w:noProof/>
          <w:color w:val="000000"/>
          <w:sz w:val="24"/>
          <w:szCs w:val="24"/>
          <w:shd w:val="clear" w:color="auto" w:fill="FFFFFF"/>
          <w:vertAlign w:val="superscript"/>
        </w:rPr>
        <w:t>(42)</w:t>
      </w:r>
      <w:r w:rsidR="002D5782" w:rsidRPr="00E039A4">
        <w:rPr>
          <w:rFonts w:ascii="Times New Roman" w:hAnsi="Times New Roman" w:cs="Times New Roman"/>
          <w:color w:val="000000"/>
          <w:sz w:val="24"/>
          <w:szCs w:val="24"/>
          <w:shd w:val="clear" w:color="auto" w:fill="FFFFFF"/>
        </w:rPr>
        <w:fldChar w:fldCharType="end"/>
      </w:r>
      <w:r w:rsidR="000E1788">
        <w:rPr>
          <w:rFonts w:ascii="Times New Roman" w:hAnsi="Times New Roman" w:cs="Times New Roman"/>
          <w:color w:val="000000"/>
          <w:sz w:val="24"/>
          <w:szCs w:val="24"/>
          <w:shd w:val="clear" w:color="auto" w:fill="FFFFFF"/>
        </w:rPr>
        <w:t>.</w:t>
      </w:r>
      <w:r w:rsidR="002052D0" w:rsidRPr="00E039A4">
        <w:rPr>
          <w:rFonts w:ascii="Times New Roman" w:hAnsi="Times New Roman" w:cs="Times New Roman"/>
          <w:color w:val="000000"/>
          <w:sz w:val="24"/>
          <w:szCs w:val="24"/>
          <w:shd w:val="clear" w:color="auto" w:fill="FFFFFF"/>
        </w:rPr>
        <w:t xml:space="preserve"> </w:t>
      </w:r>
      <w:r w:rsidR="00D17061">
        <w:rPr>
          <w:rFonts w:ascii="Times New Roman" w:hAnsi="Times New Roman" w:cs="Times New Roman"/>
          <w:color w:val="000000"/>
          <w:sz w:val="24"/>
          <w:szCs w:val="24"/>
          <w:shd w:val="clear" w:color="auto" w:fill="FFFFFF"/>
        </w:rPr>
        <w:t>CS and ET reviewed the information</w:t>
      </w:r>
      <w:r w:rsidR="009261D9" w:rsidRPr="00E039A4">
        <w:rPr>
          <w:rFonts w:ascii="Times New Roman" w:hAnsi="Times New Roman" w:cs="Times New Roman"/>
          <w:color w:val="000000"/>
          <w:sz w:val="24"/>
          <w:szCs w:val="24"/>
          <w:shd w:val="clear" w:color="auto" w:fill="FFFFFF"/>
        </w:rPr>
        <w:t xml:space="preserve"> to ensure consisten</w:t>
      </w:r>
      <w:r w:rsidR="007D195F" w:rsidRPr="00E039A4">
        <w:rPr>
          <w:rFonts w:ascii="Times New Roman" w:hAnsi="Times New Roman" w:cs="Times New Roman"/>
          <w:color w:val="000000"/>
          <w:sz w:val="24"/>
          <w:szCs w:val="24"/>
          <w:shd w:val="clear" w:color="auto" w:fill="FFFFFF"/>
        </w:rPr>
        <w:t>cy.</w:t>
      </w:r>
      <w:r w:rsidR="00BF53E6">
        <w:rPr>
          <w:rFonts w:ascii="Times New Roman" w:hAnsi="Times New Roman" w:cs="Times New Roman"/>
          <w:color w:val="000000"/>
          <w:sz w:val="24"/>
          <w:szCs w:val="24"/>
          <w:shd w:val="clear" w:color="auto" w:fill="FFFFFF"/>
        </w:rPr>
        <w:t xml:space="preserve"> </w:t>
      </w:r>
      <w:r w:rsidR="002F561E" w:rsidRPr="00E039A4">
        <w:rPr>
          <w:rFonts w:ascii="Times New Roman" w:hAnsi="Times New Roman" w:cs="Times New Roman"/>
          <w:color w:val="000000"/>
          <w:sz w:val="24"/>
          <w:szCs w:val="24"/>
          <w:shd w:val="clear" w:color="auto" w:fill="FFFFFF"/>
        </w:rPr>
        <w:t>Data extracted included au</w:t>
      </w:r>
      <w:r w:rsidR="00E77BEC" w:rsidRPr="00E039A4">
        <w:rPr>
          <w:rFonts w:ascii="Times New Roman" w:hAnsi="Times New Roman" w:cs="Times New Roman"/>
          <w:color w:val="000000"/>
          <w:sz w:val="24"/>
          <w:szCs w:val="24"/>
          <w:shd w:val="clear" w:color="auto" w:fill="FFFFFF"/>
        </w:rPr>
        <w:t>t</w:t>
      </w:r>
      <w:r w:rsidR="002F561E" w:rsidRPr="00E039A4">
        <w:rPr>
          <w:rFonts w:ascii="Times New Roman" w:hAnsi="Times New Roman" w:cs="Times New Roman"/>
          <w:color w:val="000000"/>
          <w:sz w:val="24"/>
          <w:szCs w:val="24"/>
          <w:shd w:val="clear" w:color="auto" w:fill="FFFFFF"/>
        </w:rPr>
        <w:t>hors</w:t>
      </w:r>
      <w:r w:rsidR="0083737C" w:rsidRPr="00E039A4">
        <w:rPr>
          <w:rFonts w:ascii="Times New Roman" w:hAnsi="Times New Roman" w:cs="Times New Roman"/>
          <w:color w:val="000000"/>
          <w:sz w:val="24"/>
          <w:szCs w:val="24"/>
          <w:shd w:val="clear" w:color="auto" w:fill="FFFFFF"/>
        </w:rPr>
        <w:t>, year, country, study design, popu</w:t>
      </w:r>
      <w:r w:rsidR="0009048C" w:rsidRPr="00E039A4">
        <w:rPr>
          <w:rFonts w:ascii="Times New Roman" w:hAnsi="Times New Roman" w:cs="Times New Roman"/>
          <w:color w:val="000000"/>
          <w:sz w:val="24"/>
          <w:szCs w:val="24"/>
          <w:shd w:val="clear" w:color="auto" w:fill="FFFFFF"/>
        </w:rPr>
        <w:t>lation, sample size</w:t>
      </w:r>
      <w:r w:rsidR="00187D52" w:rsidRPr="00E039A4">
        <w:rPr>
          <w:rFonts w:ascii="Times New Roman" w:hAnsi="Times New Roman" w:cs="Times New Roman"/>
          <w:color w:val="000000"/>
          <w:sz w:val="24"/>
          <w:szCs w:val="24"/>
          <w:shd w:val="clear" w:color="auto" w:fill="FFFFFF"/>
        </w:rPr>
        <w:t xml:space="preserve">, description of intervention, data collection method </w:t>
      </w:r>
      <w:r w:rsidR="00C81C78" w:rsidRPr="00E039A4">
        <w:rPr>
          <w:rFonts w:ascii="Times New Roman" w:hAnsi="Times New Roman" w:cs="Times New Roman"/>
          <w:color w:val="000000"/>
          <w:sz w:val="24"/>
          <w:szCs w:val="24"/>
          <w:shd w:val="clear" w:color="auto" w:fill="FFFFFF"/>
        </w:rPr>
        <w:t xml:space="preserve">and outcomes. </w:t>
      </w:r>
      <w:r w:rsidR="002C47F2" w:rsidRPr="00E039A4">
        <w:rPr>
          <w:rFonts w:ascii="Times New Roman" w:hAnsi="Times New Roman" w:cs="Times New Roman"/>
          <w:color w:val="000000"/>
          <w:sz w:val="24"/>
          <w:szCs w:val="24"/>
          <w:shd w:val="clear" w:color="auto" w:fill="FFFFFF"/>
        </w:rPr>
        <w:t>For</w:t>
      </w:r>
      <w:r w:rsidR="00C81C78" w:rsidRPr="00E039A4">
        <w:rPr>
          <w:rFonts w:ascii="Times New Roman" w:hAnsi="Times New Roman" w:cs="Times New Roman"/>
          <w:color w:val="000000"/>
          <w:sz w:val="24"/>
          <w:szCs w:val="24"/>
          <w:shd w:val="clear" w:color="auto" w:fill="FFFFFF"/>
        </w:rPr>
        <w:t xml:space="preserve"> statistically significant outcomes</w:t>
      </w:r>
      <w:r w:rsidR="002C47F2" w:rsidRPr="00E039A4">
        <w:rPr>
          <w:rFonts w:ascii="Times New Roman" w:hAnsi="Times New Roman" w:cs="Times New Roman"/>
          <w:color w:val="000000"/>
          <w:sz w:val="24"/>
          <w:szCs w:val="24"/>
          <w:shd w:val="clear" w:color="auto" w:fill="FFFFFF"/>
        </w:rPr>
        <w:t>, confidence</w:t>
      </w:r>
      <w:r w:rsidR="002F539E" w:rsidRPr="00E039A4">
        <w:rPr>
          <w:rFonts w:ascii="Times New Roman" w:hAnsi="Times New Roman" w:cs="Times New Roman"/>
          <w:color w:val="000000"/>
          <w:sz w:val="24"/>
          <w:szCs w:val="24"/>
          <w:shd w:val="clear" w:color="auto" w:fill="FFFFFF"/>
        </w:rPr>
        <w:t xml:space="preserve"> intervals or </w:t>
      </w:r>
      <w:r w:rsidR="002F539E" w:rsidRPr="00E039A4">
        <w:rPr>
          <w:rFonts w:ascii="Times New Roman" w:hAnsi="Times New Roman" w:cs="Times New Roman"/>
          <w:i/>
          <w:iCs/>
          <w:color w:val="000000"/>
          <w:sz w:val="24"/>
          <w:szCs w:val="24"/>
          <w:shd w:val="clear" w:color="auto" w:fill="FFFFFF"/>
        </w:rPr>
        <w:t>p</w:t>
      </w:r>
      <w:r w:rsidR="002F539E" w:rsidRPr="00E039A4">
        <w:rPr>
          <w:rFonts w:ascii="Times New Roman" w:hAnsi="Times New Roman" w:cs="Times New Roman"/>
          <w:color w:val="000000"/>
          <w:sz w:val="24"/>
          <w:szCs w:val="24"/>
          <w:shd w:val="clear" w:color="auto" w:fill="FFFFFF"/>
        </w:rPr>
        <w:t>-values were reported.</w:t>
      </w:r>
      <w:r w:rsidR="000E1788">
        <w:rPr>
          <w:rFonts w:ascii="Times New Roman" w:hAnsi="Times New Roman" w:cs="Times New Roman"/>
          <w:color w:val="000000"/>
          <w:sz w:val="24"/>
          <w:szCs w:val="24"/>
          <w:shd w:val="clear" w:color="auto" w:fill="FFFFFF"/>
        </w:rPr>
        <w:t xml:space="preserve"> </w:t>
      </w:r>
    </w:p>
    <w:p w14:paraId="56B7596B" w14:textId="7031A84F" w:rsidR="006A0593" w:rsidRPr="00B33BD4" w:rsidRDefault="00580068" w:rsidP="00773B0E">
      <w:pPr>
        <w:spacing w:before="160" w:after="0"/>
        <w:rPr>
          <w:rFonts w:ascii="Times New Roman" w:hAnsi="Times New Roman" w:cs="Times New Roman"/>
          <w:b/>
          <w:bCs/>
          <w:sz w:val="24"/>
          <w:szCs w:val="24"/>
        </w:rPr>
      </w:pPr>
      <w:r w:rsidRPr="00B33BD4">
        <w:rPr>
          <w:rFonts w:ascii="Times New Roman" w:hAnsi="Times New Roman" w:cs="Times New Roman"/>
          <w:b/>
          <w:bCs/>
          <w:sz w:val="24"/>
          <w:szCs w:val="24"/>
        </w:rPr>
        <w:t xml:space="preserve">Quality </w:t>
      </w:r>
      <w:r w:rsidR="00A05726" w:rsidRPr="00B33BD4">
        <w:rPr>
          <w:rFonts w:ascii="Times New Roman" w:hAnsi="Times New Roman" w:cs="Times New Roman"/>
          <w:b/>
          <w:bCs/>
          <w:sz w:val="24"/>
          <w:szCs w:val="24"/>
        </w:rPr>
        <w:t>a</w:t>
      </w:r>
      <w:r w:rsidRPr="00B33BD4">
        <w:rPr>
          <w:rFonts w:ascii="Times New Roman" w:hAnsi="Times New Roman" w:cs="Times New Roman"/>
          <w:b/>
          <w:bCs/>
          <w:sz w:val="24"/>
          <w:szCs w:val="24"/>
        </w:rPr>
        <w:t xml:space="preserve">ssessment and </w:t>
      </w:r>
      <w:r w:rsidR="00A05726" w:rsidRPr="00B33BD4">
        <w:rPr>
          <w:rFonts w:ascii="Times New Roman" w:hAnsi="Times New Roman" w:cs="Times New Roman"/>
          <w:b/>
          <w:bCs/>
          <w:sz w:val="24"/>
          <w:szCs w:val="24"/>
        </w:rPr>
        <w:t>r</w:t>
      </w:r>
      <w:r w:rsidR="00D33FBA" w:rsidRPr="00B33BD4">
        <w:rPr>
          <w:rFonts w:ascii="Times New Roman" w:hAnsi="Times New Roman" w:cs="Times New Roman"/>
          <w:b/>
          <w:bCs/>
          <w:sz w:val="24"/>
          <w:szCs w:val="24"/>
        </w:rPr>
        <w:t>isk of bias assessment</w:t>
      </w:r>
    </w:p>
    <w:p w14:paraId="4198FD14" w14:textId="4A38748D" w:rsidR="006624E4" w:rsidRDefault="00383BE9" w:rsidP="006624E4">
      <w:pPr>
        <w:spacing w:line="360" w:lineRule="auto"/>
        <w:rPr>
          <w:rFonts w:ascii="Times New Roman" w:hAnsi="Times New Roman" w:cs="Times New Roman"/>
          <w:sz w:val="24"/>
          <w:szCs w:val="24"/>
        </w:rPr>
      </w:pPr>
      <w:r w:rsidRPr="00E039A4">
        <w:rPr>
          <w:rFonts w:ascii="Times New Roman" w:hAnsi="Times New Roman" w:cs="Times New Roman"/>
          <w:sz w:val="24"/>
          <w:szCs w:val="24"/>
        </w:rPr>
        <w:t>CS and ET</w:t>
      </w:r>
      <w:r w:rsidR="0042193D" w:rsidRPr="00E039A4">
        <w:rPr>
          <w:rFonts w:ascii="Times New Roman" w:hAnsi="Times New Roman" w:cs="Times New Roman"/>
          <w:sz w:val="24"/>
          <w:szCs w:val="24"/>
        </w:rPr>
        <w:t xml:space="preserve"> independently conducted</w:t>
      </w:r>
      <w:r w:rsidR="00783C13" w:rsidRPr="00E039A4">
        <w:rPr>
          <w:rFonts w:ascii="Times New Roman" w:hAnsi="Times New Roman" w:cs="Times New Roman"/>
          <w:sz w:val="24"/>
          <w:szCs w:val="24"/>
        </w:rPr>
        <w:t xml:space="preserve"> quality assessment and risk of bias</w:t>
      </w:r>
      <w:r w:rsidRPr="00E039A4">
        <w:rPr>
          <w:rFonts w:ascii="Times New Roman" w:hAnsi="Times New Roman" w:cs="Times New Roman"/>
          <w:sz w:val="24"/>
          <w:szCs w:val="24"/>
        </w:rPr>
        <w:t xml:space="preserve"> for all full</w:t>
      </w:r>
      <w:r w:rsidR="00174B40" w:rsidRPr="00E039A4">
        <w:rPr>
          <w:rFonts w:ascii="Times New Roman" w:hAnsi="Times New Roman" w:cs="Times New Roman"/>
          <w:sz w:val="24"/>
          <w:szCs w:val="24"/>
        </w:rPr>
        <w:t>-</w:t>
      </w:r>
      <w:r w:rsidRPr="00E039A4">
        <w:rPr>
          <w:rFonts w:ascii="Times New Roman" w:hAnsi="Times New Roman" w:cs="Times New Roman"/>
          <w:sz w:val="24"/>
          <w:szCs w:val="24"/>
        </w:rPr>
        <w:t xml:space="preserve">text papers using the </w:t>
      </w:r>
      <w:r w:rsidR="005121CB" w:rsidRPr="00E039A4">
        <w:rPr>
          <w:rFonts w:ascii="Times New Roman" w:hAnsi="Times New Roman" w:cs="Times New Roman"/>
          <w:sz w:val="24"/>
          <w:szCs w:val="24"/>
        </w:rPr>
        <w:t>National Heart Lung and Blood Institute Assessment tool</w:t>
      </w:r>
      <w:r w:rsidR="00CD3763"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National Heart Lung and Blood Institute&lt;/Author&gt;&lt;RecNum&gt;7313&lt;/RecNum&gt;&lt;DisplayText&gt;&lt;style face="superscript"&gt;(43)&lt;/style&gt;&lt;/DisplayText&gt;&lt;record&gt;&lt;rec-number&gt;7313&lt;/rec-number&gt;&lt;foreign-keys&gt;&lt;key app="EN" db-id="pwffzpaahra2e9etf21v5pfb99xz209wpr0z" timestamp="1662497787"&gt;7313&lt;/key&gt;&lt;/foreign-keys&gt;&lt;ref-type name="Web Page"&gt;12&lt;/ref-type&gt;&lt;contributors&gt;&lt;authors&gt;&lt;author&gt;National Heart Lung and Blood Institute,&lt;/author&gt;&lt;/authors&gt;&lt;/contributors&gt;&lt;titles&gt;&lt;title&gt;Study Quality Assessment Tools&lt;/title&gt;&lt;/titles&gt;&lt;number&gt;17th August 2022).&lt;/number&gt;&lt;dates&gt;&lt;/dates&gt;&lt;urls&gt;&lt;related-urls&gt;&lt;url&gt;https://www.nhlbi.nih.gov/health-topics/study-quality-assessment-tools&lt;/url&gt;&lt;/related-urls&gt;&lt;/urls&gt;&lt;/record&gt;&lt;/Cite&gt;&lt;/EndNote&gt;</w:instrText>
      </w:r>
      <w:r w:rsidR="00CD3763"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3)</w:t>
      </w:r>
      <w:r w:rsidR="00CD3763" w:rsidRPr="00E039A4">
        <w:rPr>
          <w:rFonts w:ascii="Times New Roman" w:hAnsi="Times New Roman" w:cs="Times New Roman"/>
          <w:sz w:val="24"/>
          <w:szCs w:val="24"/>
        </w:rPr>
        <w:fldChar w:fldCharType="end"/>
      </w:r>
      <w:r w:rsidR="00AB268D">
        <w:rPr>
          <w:rFonts w:ascii="Times New Roman" w:hAnsi="Times New Roman" w:cs="Times New Roman"/>
          <w:sz w:val="24"/>
          <w:szCs w:val="24"/>
        </w:rPr>
        <w:t>.</w:t>
      </w:r>
      <w:r w:rsidR="008521C1" w:rsidRPr="00E039A4">
        <w:rPr>
          <w:rFonts w:ascii="Times New Roman" w:hAnsi="Times New Roman" w:cs="Times New Roman"/>
          <w:sz w:val="24"/>
          <w:szCs w:val="24"/>
        </w:rPr>
        <w:t xml:space="preserve"> </w:t>
      </w:r>
      <w:r w:rsidR="00CA7CE5">
        <w:rPr>
          <w:rFonts w:ascii="Times New Roman" w:hAnsi="Times New Roman" w:cs="Times New Roman"/>
          <w:sz w:val="24"/>
          <w:szCs w:val="24"/>
        </w:rPr>
        <w:t xml:space="preserve">Studies were </w:t>
      </w:r>
      <w:r w:rsidR="00A71981" w:rsidRPr="00E039A4">
        <w:rPr>
          <w:rFonts w:ascii="Times New Roman" w:hAnsi="Times New Roman" w:cs="Times New Roman"/>
          <w:sz w:val="24"/>
          <w:szCs w:val="24"/>
        </w:rPr>
        <w:t>categorised as good, fair,</w:t>
      </w:r>
      <w:r w:rsidR="00EC0480" w:rsidRPr="00E039A4">
        <w:rPr>
          <w:rFonts w:ascii="Times New Roman" w:hAnsi="Times New Roman" w:cs="Times New Roman"/>
          <w:sz w:val="24"/>
          <w:szCs w:val="24"/>
        </w:rPr>
        <w:t xml:space="preserve"> or</w:t>
      </w:r>
      <w:r w:rsidR="00A71981" w:rsidRPr="00E039A4">
        <w:rPr>
          <w:rFonts w:ascii="Times New Roman" w:hAnsi="Times New Roman" w:cs="Times New Roman"/>
          <w:sz w:val="24"/>
          <w:szCs w:val="24"/>
        </w:rPr>
        <w:t xml:space="preserve"> poor</w:t>
      </w:r>
      <w:r w:rsidR="00EC0480" w:rsidRPr="00E039A4">
        <w:rPr>
          <w:rFonts w:ascii="Times New Roman" w:hAnsi="Times New Roman" w:cs="Times New Roman"/>
          <w:sz w:val="24"/>
          <w:szCs w:val="24"/>
        </w:rPr>
        <w:t>.</w:t>
      </w:r>
      <w:r w:rsidR="000442BD" w:rsidRPr="00E039A4">
        <w:rPr>
          <w:rFonts w:ascii="Times New Roman" w:hAnsi="Times New Roman" w:cs="Times New Roman"/>
          <w:sz w:val="24"/>
          <w:szCs w:val="24"/>
        </w:rPr>
        <w:t xml:space="preserve"> A </w:t>
      </w:r>
      <w:r w:rsidR="00174B40" w:rsidRPr="00E039A4">
        <w:rPr>
          <w:rFonts w:ascii="Times New Roman" w:hAnsi="Times New Roman" w:cs="Times New Roman"/>
          <w:sz w:val="24"/>
          <w:szCs w:val="24"/>
        </w:rPr>
        <w:t>‘</w:t>
      </w:r>
      <w:r w:rsidR="008E5239" w:rsidRPr="00E039A4">
        <w:rPr>
          <w:rFonts w:ascii="Times New Roman" w:hAnsi="Times New Roman" w:cs="Times New Roman"/>
          <w:sz w:val="24"/>
          <w:szCs w:val="24"/>
        </w:rPr>
        <w:t>good</w:t>
      </w:r>
      <w:r w:rsidR="00174B40" w:rsidRPr="00E039A4">
        <w:rPr>
          <w:rFonts w:ascii="Times New Roman" w:hAnsi="Times New Roman" w:cs="Times New Roman"/>
          <w:sz w:val="24"/>
          <w:szCs w:val="24"/>
        </w:rPr>
        <w:t>’</w:t>
      </w:r>
      <w:r w:rsidR="008E5239" w:rsidRPr="00E039A4">
        <w:rPr>
          <w:rFonts w:ascii="Times New Roman" w:hAnsi="Times New Roman" w:cs="Times New Roman"/>
          <w:sz w:val="24"/>
          <w:szCs w:val="24"/>
        </w:rPr>
        <w:t xml:space="preserve"> study would have a low r</w:t>
      </w:r>
      <w:r w:rsidR="0023240A" w:rsidRPr="00E039A4">
        <w:rPr>
          <w:rFonts w:ascii="Times New Roman" w:hAnsi="Times New Roman" w:cs="Times New Roman"/>
          <w:sz w:val="24"/>
          <w:szCs w:val="24"/>
        </w:rPr>
        <w:t>i</w:t>
      </w:r>
      <w:r w:rsidR="008E5239" w:rsidRPr="00E039A4">
        <w:rPr>
          <w:rFonts w:ascii="Times New Roman" w:hAnsi="Times New Roman" w:cs="Times New Roman"/>
          <w:sz w:val="24"/>
          <w:szCs w:val="24"/>
        </w:rPr>
        <w:t>sk of bias</w:t>
      </w:r>
      <w:r w:rsidR="0023240A" w:rsidRPr="00E039A4">
        <w:rPr>
          <w:rFonts w:ascii="Times New Roman" w:hAnsi="Times New Roman" w:cs="Times New Roman"/>
          <w:sz w:val="24"/>
          <w:szCs w:val="24"/>
        </w:rPr>
        <w:t>.</w:t>
      </w:r>
      <w:r w:rsidR="00501D41" w:rsidRPr="00E039A4">
        <w:rPr>
          <w:rFonts w:ascii="Times New Roman" w:hAnsi="Times New Roman" w:cs="Times New Roman"/>
          <w:sz w:val="24"/>
          <w:szCs w:val="24"/>
        </w:rPr>
        <w:t xml:space="preserve"> </w:t>
      </w:r>
      <w:r w:rsidR="00542A8F" w:rsidRPr="00E039A4">
        <w:rPr>
          <w:rFonts w:ascii="Times New Roman" w:hAnsi="Times New Roman" w:cs="Times New Roman"/>
          <w:sz w:val="24"/>
          <w:szCs w:val="24"/>
        </w:rPr>
        <w:t xml:space="preserve"> </w:t>
      </w:r>
    </w:p>
    <w:p w14:paraId="01C08EE7" w14:textId="795B60AE" w:rsidR="0095432F" w:rsidRPr="002C3EDA" w:rsidRDefault="00D33FBA" w:rsidP="006624E4">
      <w:pPr>
        <w:spacing w:line="360" w:lineRule="auto"/>
        <w:rPr>
          <w:rFonts w:ascii="Times New Roman" w:hAnsi="Times New Roman" w:cs="Times New Roman"/>
          <w:b/>
          <w:bCs/>
          <w:sz w:val="20"/>
          <w:szCs w:val="20"/>
        </w:rPr>
      </w:pPr>
      <w:r w:rsidRPr="0095432F">
        <w:rPr>
          <w:rStyle w:val="Heading1Char"/>
          <w:rFonts w:ascii="Times New Roman" w:hAnsi="Times New Roman" w:cs="Times New Roman"/>
          <w:b/>
          <w:bCs/>
          <w:color w:val="auto"/>
          <w:sz w:val="24"/>
          <w:szCs w:val="24"/>
        </w:rPr>
        <w:t>Results</w:t>
      </w:r>
    </w:p>
    <w:p w14:paraId="403603E0" w14:textId="4EE7932D" w:rsidR="00666652" w:rsidRDefault="005850DD" w:rsidP="00E20056">
      <w:pPr>
        <w:spacing w:line="360" w:lineRule="auto"/>
        <w:rPr>
          <w:rFonts w:ascii="Times New Roman" w:hAnsi="Times New Roman" w:cs="Times New Roman"/>
          <w:sz w:val="24"/>
          <w:szCs w:val="24"/>
        </w:rPr>
      </w:pPr>
      <w:r w:rsidRPr="4B99F9CE">
        <w:rPr>
          <w:rFonts w:ascii="Times New Roman" w:hAnsi="Times New Roman" w:cs="Times New Roman"/>
          <w:sz w:val="24"/>
          <w:szCs w:val="24"/>
        </w:rPr>
        <w:t>T</w:t>
      </w:r>
      <w:r w:rsidR="00D37F7A" w:rsidRPr="4B99F9CE">
        <w:rPr>
          <w:rFonts w:ascii="Times New Roman" w:hAnsi="Times New Roman" w:cs="Times New Roman"/>
          <w:sz w:val="24"/>
          <w:szCs w:val="24"/>
        </w:rPr>
        <w:t xml:space="preserve">he search identified </w:t>
      </w:r>
      <w:r w:rsidR="005E0CB5" w:rsidRPr="4B99F9CE">
        <w:rPr>
          <w:rFonts w:ascii="Times New Roman" w:hAnsi="Times New Roman" w:cs="Times New Roman"/>
          <w:sz w:val="24"/>
          <w:szCs w:val="24"/>
        </w:rPr>
        <w:t>10,39</w:t>
      </w:r>
      <w:r w:rsidR="00853CF0" w:rsidRPr="4B99F9CE">
        <w:rPr>
          <w:rFonts w:ascii="Times New Roman" w:hAnsi="Times New Roman" w:cs="Times New Roman"/>
          <w:sz w:val="24"/>
          <w:szCs w:val="24"/>
        </w:rPr>
        <w:t>4</w:t>
      </w:r>
      <w:r w:rsidR="005E0CB5" w:rsidRPr="4B99F9CE">
        <w:rPr>
          <w:rFonts w:ascii="Times New Roman" w:hAnsi="Times New Roman" w:cs="Times New Roman"/>
          <w:sz w:val="24"/>
          <w:szCs w:val="24"/>
        </w:rPr>
        <w:t xml:space="preserve"> records</w:t>
      </w:r>
      <w:r w:rsidR="00732667" w:rsidRPr="4B99F9CE">
        <w:rPr>
          <w:rFonts w:ascii="Times New Roman" w:hAnsi="Times New Roman" w:cs="Times New Roman"/>
          <w:sz w:val="24"/>
          <w:szCs w:val="24"/>
        </w:rPr>
        <w:t>,</w:t>
      </w:r>
      <w:r w:rsidR="0068420E" w:rsidRPr="4B99F9CE">
        <w:rPr>
          <w:rFonts w:ascii="Times New Roman" w:hAnsi="Times New Roman" w:cs="Times New Roman"/>
          <w:sz w:val="24"/>
          <w:szCs w:val="24"/>
        </w:rPr>
        <w:t xml:space="preserve"> of which 3,414 were duplicates. </w:t>
      </w:r>
      <w:r w:rsidR="00E348C3" w:rsidRPr="4B99F9CE">
        <w:rPr>
          <w:rFonts w:ascii="Times New Roman" w:hAnsi="Times New Roman" w:cs="Times New Roman"/>
          <w:sz w:val="24"/>
          <w:szCs w:val="24"/>
        </w:rPr>
        <w:t>Titles of</w:t>
      </w:r>
      <w:r w:rsidR="00E946DA" w:rsidRPr="4B99F9CE">
        <w:rPr>
          <w:rFonts w:ascii="Times New Roman" w:hAnsi="Times New Roman" w:cs="Times New Roman"/>
          <w:sz w:val="24"/>
          <w:szCs w:val="24"/>
        </w:rPr>
        <w:t xml:space="preserve"> </w:t>
      </w:r>
      <w:r w:rsidR="00FF7449" w:rsidRPr="4B99F9CE">
        <w:rPr>
          <w:rFonts w:ascii="Times New Roman" w:hAnsi="Times New Roman" w:cs="Times New Roman"/>
          <w:sz w:val="24"/>
          <w:szCs w:val="24"/>
        </w:rPr>
        <w:t xml:space="preserve">6980 records </w:t>
      </w:r>
      <w:r w:rsidR="00E348C3" w:rsidRPr="4B99F9CE">
        <w:rPr>
          <w:rFonts w:ascii="Times New Roman" w:hAnsi="Times New Roman" w:cs="Times New Roman"/>
          <w:sz w:val="24"/>
          <w:szCs w:val="24"/>
        </w:rPr>
        <w:t>were screened</w:t>
      </w:r>
      <w:r w:rsidR="00A15A9B" w:rsidRPr="4B99F9CE">
        <w:rPr>
          <w:rFonts w:ascii="Times New Roman" w:hAnsi="Times New Roman" w:cs="Times New Roman"/>
          <w:sz w:val="24"/>
          <w:szCs w:val="24"/>
        </w:rPr>
        <w:t>,</w:t>
      </w:r>
      <w:r w:rsidR="0031166D" w:rsidRPr="4B99F9CE">
        <w:rPr>
          <w:rFonts w:ascii="Times New Roman" w:hAnsi="Times New Roman" w:cs="Times New Roman"/>
          <w:sz w:val="24"/>
          <w:szCs w:val="24"/>
        </w:rPr>
        <w:t xml:space="preserve"> and o</w:t>
      </w:r>
      <w:r w:rsidR="005D510B" w:rsidRPr="4B99F9CE">
        <w:rPr>
          <w:rFonts w:ascii="Times New Roman" w:hAnsi="Times New Roman" w:cs="Times New Roman"/>
          <w:sz w:val="24"/>
          <w:szCs w:val="24"/>
        </w:rPr>
        <w:t>f these</w:t>
      </w:r>
      <w:r w:rsidR="00350CE4" w:rsidRPr="4B99F9CE">
        <w:rPr>
          <w:rFonts w:ascii="Times New Roman" w:hAnsi="Times New Roman" w:cs="Times New Roman"/>
          <w:sz w:val="24"/>
          <w:szCs w:val="24"/>
        </w:rPr>
        <w:t>,</w:t>
      </w:r>
      <w:r w:rsidR="00163786" w:rsidRPr="4B99F9CE">
        <w:rPr>
          <w:rFonts w:ascii="Times New Roman" w:hAnsi="Times New Roman" w:cs="Times New Roman"/>
          <w:sz w:val="24"/>
          <w:szCs w:val="24"/>
        </w:rPr>
        <w:t xml:space="preserve"> 278</w:t>
      </w:r>
      <w:r w:rsidR="005D510B" w:rsidRPr="4B99F9CE">
        <w:rPr>
          <w:rFonts w:ascii="Times New Roman" w:hAnsi="Times New Roman" w:cs="Times New Roman"/>
          <w:sz w:val="24"/>
          <w:szCs w:val="24"/>
        </w:rPr>
        <w:t xml:space="preserve"> abstracts were screened. Full</w:t>
      </w:r>
      <w:r w:rsidR="00BD1917" w:rsidRPr="4B99F9CE">
        <w:rPr>
          <w:rFonts w:ascii="Times New Roman" w:hAnsi="Times New Roman" w:cs="Times New Roman"/>
          <w:sz w:val="24"/>
          <w:szCs w:val="24"/>
        </w:rPr>
        <w:t>-</w:t>
      </w:r>
      <w:r w:rsidR="005D510B" w:rsidRPr="4B99F9CE">
        <w:rPr>
          <w:rFonts w:ascii="Times New Roman" w:hAnsi="Times New Roman" w:cs="Times New Roman"/>
          <w:sz w:val="24"/>
          <w:szCs w:val="24"/>
        </w:rPr>
        <w:t>text</w:t>
      </w:r>
      <w:r w:rsidR="00BD1917" w:rsidRPr="4B99F9CE">
        <w:rPr>
          <w:rFonts w:ascii="Times New Roman" w:hAnsi="Times New Roman" w:cs="Times New Roman"/>
          <w:sz w:val="24"/>
          <w:szCs w:val="24"/>
        </w:rPr>
        <w:t>s</w:t>
      </w:r>
      <w:r w:rsidR="005D510B" w:rsidRPr="4B99F9CE">
        <w:rPr>
          <w:rFonts w:ascii="Times New Roman" w:hAnsi="Times New Roman" w:cs="Times New Roman"/>
          <w:sz w:val="24"/>
          <w:szCs w:val="24"/>
        </w:rPr>
        <w:t xml:space="preserve"> of</w:t>
      </w:r>
      <w:r w:rsidR="00B239FA" w:rsidRPr="4B99F9CE">
        <w:rPr>
          <w:rFonts w:ascii="Times New Roman" w:hAnsi="Times New Roman" w:cs="Times New Roman"/>
          <w:sz w:val="24"/>
          <w:szCs w:val="24"/>
        </w:rPr>
        <w:t xml:space="preserve"> 25 papers</w:t>
      </w:r>
      <w:r w:rsidR="00FF27F1" w:rsidRPr="4B99F9CE">
        <w:rPr>
          <w:rFonts w:ascii="Times New Roman" w:hAnsi="Times New Roman" w:cs="Times New Roman"/>
          <w:sz w:val="24"/>
          <w:szCs w:val="24"/>
        </w:rPr>
        <w:t xml:space="preserve"> were </w:t>
      </w:r>
      <w:r w:rsidR="00FF27F1" w:rsidRPr="4B99F9CE">
        <w:rPr>
          <w:rFonts w:ascii="Times New Roman" w:hAnsi="Times New Roman" w:cs="Times New Roman"/>
          <w:sz w:val="24"/>
          <w:szCs w:val="24"/>
        </w:rPr>
        <w:lastRenderedPageBreak/>
        <w:t>screened and</w:t>
      </w:r>
      <w:r w:rsidR="00BA7617" w:rsidRPr="4B99F9CE">
        <w:rPr>
          <w:rFonts w:ascii="Times New Roman" w:hAnsi="Times New Roman" w:cs="Times New Roman"/>
          <w:sz w:val="24"/>
          <w:szCs w:val="24"/>
        </w:rPr>
        <w:t xml:space="preserve"> </w:t>
      </w:r>
      <w:r w:rsidR="0098449F" w:rsidRPr="4B99F9CE">
        <w:rPr>
          <w:rFonts w:ascii="Times New Roman" w:hAnsi="Times New Roman" w:cs="Times New Roman"/>
          <w:sz w:val="24"/>
          <w:szCs w:val="24"/>
        </w:rPr>
        <w:t>9</w:t>
      </w:r>
      <w:r w:rsidR="00BA7617" w:rsidRPr="4B99F9CE">
        <w:rPr>
          <w:rFonts w:ascii="Times New Roman" w:hAnsi="Times New Roman" w:cs="Times New Roman"/>
          <w:sz w:val="24"/>
          <w:szCs w:val="24"/>
        </w:rPr>
        <w:t xml:space="preserve"> papers</w:t>
      </w:r>
      <w:r w:rsidR="00F90E28" w:rsidRPr="4B99F9CE">
        <w:rPr>
          <w:rFonts w:ascii="Times New Roman" w:hAnsi="Times New Roman" w:cs="Times New Roman"/>
          <w:sz w:val="24"/>
          <w:szCs w:val="24"/>
        </w:rPr>
        <w:t xml:space="preserve"> were</w:t>
      </w:r>
      <w:r w:rsidR="00BA7617" w:rsidRPr="4B99F9CE">
        <w:rPr>
          <w:rFonts w:ascii="Times New Roman" w:hAnsi="Times New Roman" w:cs="Times New Roman"/>
          <w:sz w:val="24"/>
          <w:szCs w:val="24"/>
        </w:rPr>
        <w:t xml:space="preserve"> inclu</w:t>
      </w:r>
      <w:r w:rsidR="00DE1ACE" w:rsidRPr="4B99F9CE">
        <w:rPr>
          <w:rFonts w:ascii="Times New Roman" w:hAnsi="Times New Roman" w:cs="Times New Roman"/>
          <w:sz w:val="24"/>
          <w:szCs w:val="24"/>
        </w:rPr>
        <w:t>ded</w:t>
      </w:r>
      <w:r w:rsidR="00BA7617" w:rsidRPr="4B99F9CE">
        <w:rPr>
          <w:rFonts w:ascii="Times New Roman" w:hAnsi="Times New Roman" w:cs="Times New Roman"/>
          <w:sz w:val="24"/>
          <w:szCs w:val="24"/>
        </w:rPr>
        <w:t xml:space="preserve"> in th</w:t>
      </w:r>
      <w:r w:rsidR="0094341F" w:rsidRPr="4B99F9CE">
        <w:rPr>
          <w:rFonts w:ascii="Times New Roman" w:hAnsi="Times New Roman" w:cs="Times New Roman"/>
          <w:sz w:val="24"/>
          <w:szCs w:val="24"/>
        </w:rPr>
        <w:t>is</w:t>
      </w:r>
      <w:r w:rsidR="00BA7617" w:rsidRPr="4B99F9CE">
        <w:rPr>
          <w:rFonts w:ascii="Times New Roman" w:hAnsi="Times New Roman" w:cs="Times New Roman"/>
          <w:sz w:val="24"/>
          <w:szCs w:val="24"/>
        </w:rPr>
        <w:t xml:space="preserve"> review</w:t>
      </w:r>
      <w:r w:rsidR="00345786" w:rsidRPr="4B99F9CE">
        <w:rPr>
          <w:rFonts w:ascii="Times New Roman" w:hAnsi="Times New Roman" w:cs="Times New Roman"/>
          <w:sz w:val="24"/>
          <w:szCs w:val="24"/>
        </w:rPr>
        <w:t xml:space="preserve"> </w:t>
      </w:r>
      <w:r w:rsidR="00170620" w:rsidRPr="4B99F9CE">
        <w:rPr>
          <w:rFonts w:ascii="Times New Roman" w:hAnsi="Times New Roman" w:cs="Times New Roman"/>
          <w:sz w:val="24"/>
          <w:szCs w:val="24"/>
        </w:rPr>
        <w:t>(</w:t>
      </w:r>
      <w:r w:rsidRPr="4B99F9CE">
        <w:rPr>
          <w:rFonts w:ascii="Times New Roman" w:hAnsi="Times New Roman" w:cs="Times New Roman"/>
          <w:sz w:val="24"/>
          <w:szCs w:val="24"/>
        </w:rPr>
        <w:fldChar w:fldCharType="begin"/>
      </w:r>
      <w:r w:rsidRPr="4B99F9CE">
        <w:rPr>
          <w:rFonts w:ascii="Times New Roman" w:hAnsi="Times New Roman" w:cs="Times New Roman"/>
          <w:sz w:val="24"/>
          <w:szCs w:val="24"/>
        </w:rPr>
        <w:instrText xml:space="preserve"> REF _Ref112420092  \* MERGEFORMAT </w:instrText>
      </w:r>
      <w:r w:rsidRPr="4B99F9CE">
        <w:rPr>
          <w:rFonts w:ascii="Times New Roman" w:hAnsi="Times New Roman" w:cs="Times New Roman"/>
          <w:sz w:val="24"/>
          <w:szCs w:val="24"/>
        </w:rPr>
        <w:fldChar w:fldCharType="separate"/>
      </w:r>
      <w:r w:rsidR="00E47F51" w:rsidRPr="4B99F9CE">
        <w:rPr>
          <w:rFonts w:ascii="Times New Roman" w:hAnsi="Times New Roman" w:cs="Times New Roman"/>
          <w:sz w:val="24"/>
          <w:szCs w:val="24"/>
        </w:rPr>
        <w:t>Figure</w:t>
      </w:r>
      <w:r w:rsidR="00170620" w:rsidRPr="4B99F9CE">
        <w:rPr>
          <w:rFonts w:ascii="Times New Roman" w:hAnsi="Times New Roman" w:cs="Times New Roman"/>
          <w:sz w:val="24"/>
          <w:szCs w:val="24"/>
        </w:rPr>
        <w:t xml:space="preserve"> </w:t>
      </w:r>
      <w:r w:rsidR="00E47F51" w:rsidRPr="4B99F9CE">
        <w:rPr>
          <w:rFonts w:ascii="Times New Roman" w:hAnsi="Times New Roman" w:cs="Times New Roman"/>
          <w:sz w:val="24"/>
          <w:szCs w:val="24"/>
        </w:rPr>
        <w:t>1</w:t>
      </w:r>
      <w:r w:rsidRPr="4B99F9CE">
        <w:rPr>
          <w:rFonts w:ascii="Times New Roman" w:hAnsi="Times New Roman" w:cs="Times New Roman"/>
          <w:sz w:val="24"/>
          <w:szCs w:val="24"/>
        </w:rPr>
        <w:fldChar w:fldCharType="end"/>
      </w:r>
      <w:r w:rsidR="00170620" w:rsidRPr="4B99F9CE">
        <w:rPr>
          <w:rFonts w:ascii="Times New Roman" w:hAnsi="Times New Roman" w:cs="Times New Roman"/>
          <w:sz w:val="24"/>
          <w:szCs w:val="24"/>
        </w:rPr>
        <w:t>)</w:t>
      </w:r>
      <w:r w:rsidR="00BA7617" w:rsidRPr="4B99F9CE">
        <w:rPr>
          <w:rFonts w:ascii="Times New Roman" w:hAnsi="Times New Roman" w:cs="Times New Roman"/>
          <w:sz w:val="24"/>
          <w:szCs w:val="24"/>
        </w:rPr>
        <w:t>.</w:t>
      </w:r>
      <w:r w:rsidR="002132D5" w:rsidRPr="4B99F9CE">
        <w:rPr>
          <w:rFonts w:ascii="Times New Roman" w:hAnsi="Times New Roman" w:cs="Times New Roman"/>
          <w:sz w:val="28"/>
          <w:szCs w:val="28"/>
        </w:rPr>
        <w:t xml:space="preserve"> </w:t>
      </w:r>
      <w:r w:rsidR="00C42772" w:rsidRPr="4B99F9CE">
        <w:rPr>
          <w:rFonts w:ascii="Times New Roman" w:hAnsi="Times New Roman" w:cs="Times New Roman"/>
          <w:sz w:val="24"/>
          <w:szCs w:val="24"/>
        </w:rPr>
        <w:t xml:space="preserve">Due to the </w:t>
      </w:r>
      <w:r w:rsidR="000063F5" w:rsidRPr="4B99F9CE">
        <w:rPr>
          <w:rFonts w:ascii="Times New Roman" w:hAnsi="Times New Roman" w:cs="Times New Roman"/>
          <w:sz w:val="24"/>
          <w:szCs w:val="24"/>
        </w:rPr>
        <w:t>heterogeneity</w:t>
      </w:r>
      <w:r w:rsidR="00C42772" w:rsidRPr="4B99F9CE">
        <w:rPr>
          <w:rFonts w:ascii="Times New Roman" w:hAnsi="Times New Roman" w:cs="Times New Roman"/>
          <w:sz w:val="24"/>
          <w:szCs w:val="24"/>
        </w:rPr>
        <w:t xml:space="preserve"> of the studies</w:t>
      </w:r>
      <w:r w:rsidR="00BE0F5E" w:rsidRPr="4B99F9CE">
        <w:rPr>
          <w:rFonts w:ascii="Times New Roman" w:hAnsi="Times New Roman" w:cs="Times New Roman"/>
          <w:sz w:val="24"/>
          <w:szCs w:val="24"/>
        </w:rPr>
        <w:t>,</w:t>
      </w:r>
      <w:r w:rsidR="00B96FDD" w:rsidRPr="4B99F9CE">
        <w:rPr>
          <w:rFonts w:ascii="Times New Roman" w:hAnsi="Times New Roman" w:cs="Times New Roman"/>
          <w:sz w:val="24"/>
          <w:szCs w:val="24"/>
        </w:rPr>
        <w:t xml:space="preserve"> </w:t>
      </w:r>
      <w:r w:rsidR="00CF1210" w:rsidRPr="4B99F9CE">
        <w:rPr>
          <w:rFonts w:ascii="Times New Roman" w:hAnsi="Times New Roman" w:cs="Times New Roman"/>
          <w:sz w:val="24"/>
          <w:szCs w:val="24"/>
        </w:rPr>
        <w:t>a meta-</w:t>
      </w:r>
      <w:r w:rsidR="00CF1210" w:rsidRPr="00447CAF">
        <w:rPr>
          <w:rFonts w:ascii="Times New Roman" w:hAnsi="Times New Roman" w:cs="Times New Roman"/>
          <w:sz w:val="24"/>
          <w:szCs w:val="24"/>
        </w:rPr>
        <w:t>analysis c</w:t>
      </w:r>
      <w:r w:rsidR="008C5A89" w:rsidRPr="00447CAF">
        <w:rPr>
          <w:rFonts w:ascii="Times New Roman" w:hAnsi="Times New Roman" w:cs="Times New Roman"/>
          <w:sz w:val="24"/>
          <w:szCs w:val="24"/>
        </w:rPr>
        <w:t>ould</w:t>
      </w:r>
      <w:r w:rsidR="00CF1210" w:rsidRPr="00447CAF">
        <w:rPr>
          <w:rFonts w:ascii="Times New Roman" w:hAnsi="Times New Roman" w:cs="Times New Roman"/>
          <w:sz w:val="24"/>
          <w:szCs w:val="24"/>
        </w:rPr>
        <w:t xml:space="preserve"> </w:t>
      </w:r>
      <w:r w:rsidR="00CF1210" w:rsidRPr="4B99F9CE">
        <w:rPr>
          <w:rFonts w:ascii="Times New Roman" w:hAnsi="Times New Roman" w:cs="Times New Roman"/>
          <w:sz w:val="24"/>
          <w:szCs w:val="24"/>
        </w:rPr>
        <w:t xml:space="preserve">not be performed and </w:t>
      </w:r>
      <w:r w:rsidR="00B96FDD" w:rsidRPr="4B99F9CE">
        <w:rPr>
          <w:rFonts w:ascii="Times New Roman" w:hAnsi="Times New Roman" w:cs="Times New Roman"/>
          <w:sz w:val="24"/>
          <w:szCs w:val="24"/>
        </w:rPr>
        <w:t>the results</w:t>
      </w:r>
      <w:r w:rsidR="005D4527" w:rsidRPr="4B99F9CE">
        <w:rPr>
          <w:rFonts w:ascii="Times New Roman" w:hAnsi="Times New Roman" w:cs="Times New Roman"/>
          <w:sz w:val="24"/>
          <w:szCs w:val="24"/>
        </w:rPr>
        <w:t xml:space="preserve"> are</w:t>
      </w:r>
      <w:r w:rsidR="00B96FDD" w:rsidRPr="4B99F9CE">
        <w:rPr>
          <w:rFonts w:ascii="Times New Roman" w:hAnsi="Times New Roman" w:cs="Times New Roman"/>
          <w:sz w:val="24"/>
          <w:szCs w:val="24"/>
        </w:rPr>
        <w:t xml:space="preserve"> presented as a narrative review.</w:t>
      </w:r>
    </w:p>
    <w:p w14:paraId="745913ED" w14:textId="77777777" w:rsidR="002E4523" w:rsidRDefault="002E4523" w:rsidP="002E4523">
      <w:r w:rsidRPr="00C246EE">
        <w:rPr>
          <w:rFonts w:ascii="Times New Roman" w:hAnsi="Times New Roman" w:cs="Times New Roman"/>
          <w:sz w:val="24"/>
          <w:szCs w:val="24"/>
        </w:rPr>
        <w:t xml:space="preserve">Figure </w:t>
      </w:r>
      <w:r w:rsidRPr="00C246EE">
        <w:rPr>
          <w:rFonts w:ascii="Times New Roman" w:hAnsi="Times New Roman" w:cs="Times New Roman"/>
          <w:sz w:val="24"/>
          <w:szCs w:val="24"/>
        </w:rPr>
        <w:fldChar w:fldCharType="begin"/>
      </w:r>
      <w:r w:rsidRPr="00C246EE">
        <w:rPr>
          <w:rFonts w:ascii="Times New Roman" w:hAnsi="Times New Roman" w:cs="Times New Roman"/>
          <w:sz w:val="24"/>
          <w:szCs w:val="24"/>
        </w:rPr>
        <w:instrText xml:space="preserve"> SEQ Figure \* ARABIC </w:instrText>
      </w:r>
      <w:r w:rsidRPr="00C246EE">
        <w:rPr>
          <w:rFonts w:ascii="Times New Roman" w:hAnsi="Times New Roman" w:cs="Times New Roman"/>
          <w:sz w:val="24"/>
          <w:szCs w:val="24"/>
        </w:rPr>
        <w:fldChar w:fldCharType="separate"/>
      </w:r>
      <w:r w:rsidRPr="00C246EE">
        <w:rPr>
          <w:rFonts w:ascii="Times New Roman" w:hAnsi="Times New Roman" w:cs="Times New Roman"/>
          <w:noProof/>
          <w:sz w:val="24"/>
          <w:szCs w:val="24"/>
        </w:rPr>
        <w:t>1</w:t>
      </w:r>
      <w:r w:rsidRPr="00C246EE">
        <w:rPr>
          <w:rFonts w:ascii="Times New Roman" w:hAnsi="Times New Roman" w:cs="Times New Roman"/>
          <w:noProof/>
          <w:sz w:val="24"/>
          <w:szCs w:val="24"/>
        </w:rPr>
        <w:fldChar w:fldCharType="end"/>
      </w:r>
      <w:r w:rsidRPr="00C246EE">
        <w:rPr>
          <w:rFonts w:ascii="Times New Roman" w:hAnsi="Times New Roman" w:cs="Times New Roman"/>
          <w:sz w:val="24"/>
          <w:szCs w:val="24"/>
        </w:rPr>
        <w:t xml:space="preserve"> PRISMA flow chart detailing the selection process</w:t>
      </w:r>
    </w:p>
    <w:p w14:paraId="25B037CA" w14:textId="25365D41" w:rsidR="002E4523" w:rsidRPr="00132A20" w:rsidRDefault="000A5B8E" w:rsidP="00E20056">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19602A" wp14:editId="2409C0CE">
            <wp:extent cx="5438140" cy="5779770"/>
            <wp:effectExtent l="0" t="0" r="0" b="0"/>
            <wp:docPr id="120210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8140" cy="5779770"/>
                    </a:xfrm>
                    <a:prstGeom prst="rect">
                      <a:avLst/>
                    </a:prstGeom>
                    <a:noFill/>
                  </pic:spPr>
                </pic:pic>
              </a:graphicData>
            </a:graphic>
          </wp:inline>
        </w:drawing>
      </w:r>
    </w:p>
    <w:p w14:paraId="281C5DB5" w14:textId="22CB05D1" w:rsidR="00BD2942" w:rsidRPr="00E2037B" w:rsidRDefault="00BD2942" w:rsidP="00FE06AE">
      <w:pPr>
        <w:spacing w:before="160" w:after="0"/>
        <w:rPr>
          <w:rFonts w:ascii="Times New Roman" w:hAnsi="Times New Roman" w:cs="Times New Roman"/>
          <w:b/>
          <w:bCs/>
          <w:sz w:val="24"/>
          <w:szCs w:val="24"/>
        </w:rPr>
      </w:pPr>
      <w:r w:rsidRPr="00E2037B">
        <w:rPr>
          <w:rFonts w:ascii="Times New Roman" w:hAnsi="Times New Roman" w:cs="Times New Roman"/>
          <w:b/>
          <w:bCs/>
          <w:sz w:val="24"/>
          <w:szCs w:val="24"/>
        </w:rPr>
        <w:t>Characteristics of included studies</w:t>
      </w:r>
      <w:r w:rsidR="000A1F04" w:rsidRPr="00E2037B">
        <w:rPr>
          <w:rFonts w:ascii="Times New Roman" w:hAnsi="Times New Roman" w:cs="Times New Roman"/>
          <w:b/>
          <w:bCs/>
          <w:sz w:val="24"/>
          <w:szCs w:val="24"/>
        </w:rPr>
        <w:t xml:space="preserve"> </w:t>
      </w:r>
    </w:p>
    <w:p w14:paraId="4EC1FAD0" w14:textId="465F4E63" w:rsidR="00E06628" w:rsidRDefault="00BD2942" w:rsidP="00C81687">
      <w:pPr>
        <w:spacing w:line="360" w:lineRule="auto"/>
        <w:rPr>
          <w:rFonts w:ascii="Times New Roman" w:hAnsi="Times New Roman" w:cs="Times New Roman"/>
          <w:sz w:val="24"/>
          <w:szCs w:val="24"/>
        </w:rPr>
      </w:pPr>
      <w:r w:rsidRPr="00E039A4">
        <w:rPr>
          <w:rFonts w:ascii="Times New Roman" w:hAnsi="Times New Roman" w:cs="Times New Roman"/>
          <w:sz w:val="24"/>
          <w:szCs w:val="24"/>
        </w:rPr>
        <w:t xml:space="preserve">Study designs include </w:t>
      </w:r>
      <w:r w:rsidR="004604E7">
        <w:rPr>
          <w:rFonts w:ascii="Times New Roman" w:hAnsi="Times New Roman" w:cs="Times New Roman"/>
          <w:sz w:val="24"/>
          <w:szCs w:val="24"/>
        </w:rPr>
        <w:t>one</w:t>
      </w:r>
      <w:r w:rsidRPr="00E039A4">
        <w:rPr>
          <w:rFonts w:ascii="Times New Roman" w:hAnsi="Times New Roman" w:cs="Times New Roman"/>
          <w:sz w:val="24"/>
          <w:szCs w:val="24"/>
        </w:rPr>
        <w:t xml:space="preserve"> cluster </w:t>
      </w:r>
      <w:r w:rsidR="00606633">
        <w:rPr>
          <w:rFonts w:ascii="Times New Roman" w:hAnsi="Times New Roman" w:cs="Times New Roman"/>
          <w:sz w:val="24"/>
          <w:szCs w:val="24"/>
        </w:rPr>
        <w:t>randomised controlled trial (</w:t>
      </w:r>
      <w:r w:rsidRPr="00E039A4">
        <w:rPr>
          <w:rFonts w:ascii="Times New Roman" w:hAnsi="Times New Roman" w:cs="Times New Roman"/>
          <w:sz w:val="24"/>
          <w:szCs w:val="24"/>
        </w:rPr>
        <w:t>RCT</w:t>
      </w:r>
      <w:r w:rsidR="00606633">
        <w:rPr>
          <w:rFonts w:ascii="Times New Roman" w:hAnsi="Times New Roman" w:cs="Times New Roman"/>
          <w:sz w:val="24"/>
          <w:szCs w:val="24"/>
        </w:rPr>
        <w:t>)</w:t>
      </w:r>
      <w:r w:rsidRPr="00E039A4">
        <w:rPr>
          <w:rFonts w:ascii="Times New Roman" w:hAnsi="Times New Roman" w:cs="Times New Roman"/>
          <w:sz w:val="24"/>
          <w:szCs w:val="24"/>
        </w:rPr>
        <w:t xml:space="preserve">, which reported relevant outcomes in </w:t>
      </w:r>
      <w:r w:rsidR="004604E7">
        <w:rPr>
          <w:rFonts w:ascii="Times New Roman" w:hAnsi="Times New Roman" w:cs="Times New Roman"/>
          <w:sz w:val="24"/>
          <w:szCs w:val="24"/>
        </w:rPr>
        <w:t>two</w:t>
      </w:r>
      <w:r w:rsidRPr="00E039A4">
        <w:rPr>
          <w:rFonts w:ascii="Times New Roman" w:hAnsi="Times New Roman" w:cs="Times New Roman"/>
          <w:sz w:val="24"/>
          <w:szCs w:val="24"/>
        </w:rPr>
        <w:t xml:space="preserve"> separate papers</w:t>
      </w:r>
      <w:r w:rsidRPr="00A40782">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pPC9zdHlsZT48L0Rpc3BsYXlUZXh0PjxyZWNvcmQ+PHJlYy1udW1iZXI+Mzg0MTwv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WZWdldGFibGVzPC9rZXl3b3JkPjxrZXl3b3JkPldob2xlIEdyYWluczwva2V5d29y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6F1FD0">
        <w:rPr>
          <w:rFonts w:ascii="Times New Roman" w:hAnsi="Times New Roman" w:cs="Times New Roman"/>
          <w:sz w:val="24"/>
          <w:szCs w:val="24"/>
        </w:rPr>
        <w:instrText xml:space="preserve"> ADDIN EN.CITE </w:instrText>
      </w:r>
      <w:r w:rsidR="006F1FD0">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pPC9zdHlsZT48L0Rpc3BsYXlUZXh0PjxyZWNvcmQ+PHJlYy1udW1iZXI+Mzg0MTwv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WZWdldGFibGVzPC9rZXl3b3JkPjxrZXl3b3JkPldob2xlIEdyYWluczwva2V5d29y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6F1FD0">
        <w:rPr>
          <w:rFonts w:ascii="Times New Roman" w:hAnsi="Times New Roman" w:cs="Times New Roman"/>
          <w:sz w:val="24"/>
          <w:szCs w:val="24"/>
        </w:rPr>
        <w:instrText xml:space="preserve"> ADDIN EN.CITE.DATA </w:instrText>
      </w:r>
      <w:r w:rsidR="006F1FD0">
        <w:rPr>
          <w:rFonts w:ascii="Times New Roman" w:hAnsi="Times New Roman" w:cs="Times New Roman"/>
          <w:sz w:val="24"/>
          <w:szCs w:val="24"/>
        </w:rPr>
      </w:r>
      <w:r w:rsidR="006F1FD0">
        <w:rPr>
          <w:rFonts w:ascii="Times New Roman" w:hAnsi="Times New Roman" w:cs="Times New Roman"/>
          <w:sz w:val="24"/>
          <w:szCs w:val="24"/>
        </w:rPr>
        <w:fldChar w:fldCharType="end"/>
      </w:r>
      <w:r w:rsidRPr="00A40782">
        <w:rPr>
          <w:rFonts w:ascii="Times New Roman" w:hAnsi="Times New Roman" w:cs="Times New Roman"/>
          <w:sz w:val="24"/>
          <w:szCs w:val="24"/>
        </w:rPr>
      </w:r>
      <w:r w:rsidRPr="00A40782">
        <w:rPr>
          <w:rFonts w:ascii="Times New Roman" w:hAnsi="Times New Roman" w:cs="Times New Roman"/>
          <w:sz w:val="24"/>
          <w:szCs w:val="24"/>
        </w:rPr>
        <w:fldChar w:fldCharType="separate"/>
      </w:r>
      <w:r w:rsidR="006F1FD0" w:rsidRPr="006F1FD0">
        <w:rPr>
          <w:rFonts w:ascii="Times New Roman" w:hAnsi="Times New Roman" w:cs="Times New Roman"/>
          <w:noProof/>
          <w:sz w:val="24"/>
          <w:szCs w:val="24"/>
          <w:vertAlign w:val="superscript"/>
        </w:rPr>
        <w:t>(44, 45)</w:t>
      </w:r>
      <w:r w:rsidRPr="00A40782">
        <w:rPr>
          <w:rFonts w:ascii="Times New Roman" w:hAnsi="Times New Roman" w:cs="Times New Roman"/>
          <w:sz w:val="24"/>
          <w:szCs w:val="24"/>
        </w:rPr>
        <w:fldChar w:fldCharType="end"/>
      </w:r>
      <w:r w:rsidR="005D50EF">
        <w:rPr>
          <w:rFonts w:ascii="Times New Roman" w:hAnsi="Times New Roman" w:cs="Times New Roman"/>
          <w:sz w:val="24"/>
          <w:szCs w:val="24"/>
        </w:rPr>
        <w:t>,</w:t>
      </w:r>
      <w:r w:rsidRPr="00E039A4">
        <w:rPr>
          <w:rFonts w:ascii="Times New Roman" w:hAnsi="Times New Roman" w:cs="Times New Roman"/>
          <w:sz w:val="24"/>
          <w:szCs w:val="24"/>
        </w:rPr>
        <w:t xml:space="preserve"> </w:t>
      </w:r>
      <w:r w:rsidR="00457489">
        <w:rPr>
          <w:rFonts w:ascii="Times New Roman" w:hAnsi="Times New Roman" w:cs="Times New Roman"/>
          <w:sz w:val="24"/>
          <w:szCs w:val="24"/>
        </w:rPr>
        <w:t>three</w:t>
      </w:r>
      <w:r w:rsidRPr="00E039A4">
        <w:rPr>
          <w:rFonts w:ascii="Times New Roman" w:hAnsi="Times New Roman" w:cs="Times New Roman"/>
          <w:sz w:val="24"/>
          <w:szCs w:val="24"/>
        </w:rPr>
        <w:t xml:space="preserve"> cross-sectiona</w:t>
      </w:r>
      <w:r w:rsidR="00E112E6">
        <w:rPr>
          <w:rFonts w:ascii="Times New Roman" w:hAnsi="Times New Roman" w:cs="Times New Roman"/>
          <w:sz w:val="24"/>
          <w:szCs w:val="24"/>
        </w:rPr>
        <w:t>l</w:t>
      </w:r>
      <w:r w:rsidRPr="00E039A4">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TQ4KTwvc3R5bGU+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TQ4KTwvc3R5bGU+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Pr="00E039A4">
        <w:rPr>
          <w:rFonts w:ascii="Times New Roman" w:hAnsi="Times New Roman" w:cs="Times New Roman"/>
          <w:sz w:val="24"/>
          <w:szCs w:val="24"/>
        </w:rPr>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48)</w:t>
      </w:r>
      <w:r w:rsidRPr="00E039A4">
        <w:rPr>
          <w:rFonts w:ascii="Times New Roman" w:hAnsi="Times New Roman" w:cs="Times New Roman"/>
          <w:sz w:val="24"/>
          <w:szCs w:val="24"/>
        </w:rPr>
        <w:fldChar w:fldCharType="end"/>
      </w:r>
      <w:r w:rsidRPr="00E039A4">
        <w:rPr>
          <w:rFonts w:ascii="Times New Roman" w:hAnsi="Times New Roman" w:cs="Times New Roman"/>
          <w:sz w:val="24"/>
          <w:szCs w:val="24"/>
        </w:rPr>
        <w:t xml:space="preserve"> </w:t>
      </w:r>
      <w:r w:rsidRPr="00154453">
        <w:rPr>
          <w:rFonts w:ascii="Times New Roman" w:hAnsi="Times New Roman" w:cs="Times New Roman"/>
          <w:sz w:val="24"/>
          <w:szCs w:val="24"/>
        </w:rPr>
        <w:t xml:space="preserve">and </w:t>
      </w:r>
      <w:r w:rsidR="001563AC" w:rsidRPr="00154453">
        <w:rPr>
          <w:rFonts w:ascii="Times New Roman" w:hAnsi="Times New Roman" w:cs="Times New Roman"/>
          <w:sz w:val="24"/>
          <w:szCs w:val="24"/>
        </w:rPr>
        <w:t>four</w:t>
      </w:r>
      <w:r w:rsidRPr="00154453">
        <w:rPr>
          <w:rFonts w:ascii="Times New Roman" w:hAnsi="Times New Roman" w:cs="Times New Roman"/>
          <w:sz w:val="24"/>
          <w:szCs w:val="24"/>
        </w:rPr>
        <w:t xml:space="preserve"> cohort</w:t>
      </w:r>
      <w:r w:rsidRPr="00E039A4">
        <w:rPr>
          <w:rFonts w:ascii="Times New Roman" w:hAnsi="Times New Roman" w:cs="Times New Roman"/>
          <w:sz w:val="24"/>
          <w:szCs w:val="24"/>
        </w:rPr>
        <w:fldChar w:fldCharType="begin">
          <w:fldData xml:space="preserve">PEVuZE5vdGU+PENpdGU+PEF1dGhvcj5Mb29wc3RyYTwvQXV0aG9yPjxZZWFyPjIwMTI8L1llYXI+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</w:fldData>
        </w:fldChar>
      </w:r>
      <w:r w:rsidR="00FE3BB7">
        <w:rPr>
          <w:rFonts w:ascii="Times New Roman" w:hAnsi="Times New Roman" w:cs="Times New Roman"/>
          <w:sz w:val="24"/>
          <w:szCs w:val="24"/>
        </w:rPr>
        <w:instrText xml:space="preserve"> ADDIN EN.CITE </w:instrText>
      </w:r>
      <w:r w:rsidR="00FE3BB7">
        <w:rPr>
          <w:rFonts w:ascii="Times New Roman" w:hAnsi="Times New Roman" w:cs="Times New Roman"/>
          <w:sz w:val="24"/>
          <w:szCs w:val="24"/>
        </w:rPr>
        <w:fldChar w:fldCharType="begin">
          <w:fldData xml:space="preserve">PEVuZE5vdGU+PENpdGU+PEF1dGhvcj5Mb29wc3RyYTwvQXV0aG9yPjxZZWFyPjIwMTI8L1llYXI+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</w:fldData>
        </w:fldChar>
      </w:r>
      <w:r w:rsidR="00FE3BB7">
        <w:rPr>
          <w:rFonts w:ascii="Times New Roman" w:hAnsi="Times New Roman" w:cs="Times New Roman"/>
          <w:sz w:val="24"/>
          <w:szCs w:val="24"/>
        </w:rPr>
        <w:instrText xml:space="preserve"> ADDIN EN.CITE.DATA </w:instrText>
      </w:r>
      <w:r w:rsidR="00FE3BB7">
        <w:rPr>
          <w:rFonts w:ascii="Times New Roman" w:hAnsi="Times New Roman" w:cs="Times New Roman"/>
          <w:sz w:val="24"/>
          <w:szCs w:val="24"/>
        </w:rPr>
      </w:r>
      <w:r w:rsidR="00FE3BB7">
        <w:rPr>
          <w:rFonts w:ascii="Times New Roman" w:hAnsi="Times New Roman" w:cs="Times New Roman"/>
          <w:sz w:val="24"/>
          <w:szCs w:val="24"/>
        </w:rPr>
        <w:fldChar w:fldCharType="end"/>
      </w:r>
      <w:r w:rsidRPr="00E039A4">
        <w:rPr>
          <w:rFonts w:ascii="Times New Roman" w:hAnsi="Times New Roman" w:cs="Times New Roman"/>
          <w:sz w:val="24"/>
          <w:szCs w:val="24"/>
        </w:rPr>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9-52)</w:t>
      </w:r>
      <w:r w:rsidRPr="00E039A4">
        <w:rPr>
          <w:rFonts w:ascii="Times New Roman" w:hAnsi="Times New Roman" w:cs="Times New Roman"/>
          <w:sz w:val="24"/>
          <w:szCs w:val="24"/>
        </w:rPr>
        <w:fldChar w:fldCharType="end"/>
      </w:r>
      <w:r w:rsidRPr="00E039A4">
        <w:rPr>
          <w:rFonts w:ascii="Times New Roman" w:hAnsi="Times New Roman" w:cs="Times New Roman"/>
          <w:sz w:val="24"/>
          <w:szCs w:val="24"/>
        </w:rPr>
        <w:t xml:space="preserve"> studies</w:t>
      </w:r>
      <w:r w:rsidR="005952EA">
        <w:rPr>
          <w:rFonts w:ascii="Times New Roman" w:hAnsi="Times New Roman" w:cs="Times New Roman"/>
          <w:sz w:val="24"/>
          <w:szCs w:val="24"/>
        </w:rPr>
        <w:t xml:space="preserve"> (Table </w:t>
      </w:r>
      <w:r w:rsidR="00B574F0" w:rsidRPr="00447CAF">
        <w:rPr>
          <w:rFonts w:ascii="Times New Roman" w:hAnsi="Times New Roman" w:cs="Times New Roman"/>
          <w:sz w:val="24"/>
          <w:szCs w:val="24"/>
        </w:rPr>
        <w:t>3</w:t>
      </w:r>
      <w:r w:rsidR="005952EA">
        <w:rPr>
          <w:rFonts w:ascii="Times New Roman" w:hAnsi="Times New Roman" w:cs="Times New Roman"/>
          <w:sz w:val="24"/>
          <w:szCs w:val="24"/>
        </w:rPr>
        <w:t>)</w:t>
      </w:r>
      <w:r w:rsidRPr="00E039A4">
        <w:rPr>
          <w:rFonts w:ascii="Times New Roman" w:hAnsi="Times New Roman" w:cs="Times New Roman"/>
          <w:sz w:val="24"/>
          <w:szCs w:val="24"/>
        </w:rPr>
        <w:t>. Two studies were based in Canada</w:t>
      </w:r>
      <w:r w:rsidRPr="00E039A4">
        <w:rPr>
          <w:rFonts w:ascii="Times New Roman" w:hAnsi="Times New Roman" w:cs="Times New Roman"/>
          <w:sz w:val="24"/>
          <w:szCs w:val="24"/>
        </w:rPr>
        <w:fldChar w:fldCharType="begin"/>
      </w:r>
      <w:r w:rsidR="00FE3BB7">
        <w:rPr>
          <w:rFonts w:ascii="Times New Roman" w:hAnsi="Times New Roman" w:cs="Times New Roman"/>
          <w:sz w:val="24"/>
          <w:szCs w:val="24"/>
        </w:rPr>
        <w:instrText xml:space="preserve"> ADDIN EN.CITE &lt;EndNote&gt;&lt;Cite&gt;&lt;Author&gt;Loopstra&lt;/Author&gt;&lt;Year&gt;2012&lt;/Year&gt;&lt;RecNum&gt;487&lt;/RecNum&gt;&lt;DisplayText&gt;&lt;style face="superscript"&gt;(49, 50)&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Cite&gt;&lt;Author&gt;Rizvi&lt;/Author&gt;&lt;Year&gt;2021&lt;/Year&gt;&lt;RecNum&gt;565&lt;/RecNum&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9, 50)</w:t>
      </w:r>
      <w:r w:rsidRPr="00E039A4">
        <w:rPr>
          <w:rFonts w:ascii="Times New Roman" w:hAnsi="Times New Roman" w:cs="Times New Roman"/>
          <w:sz w:val="24"/>
          <w:szCs w:val="24"/>
        </w:rPr>
        <w:fldChar w:fldCharType="end"/>
      </w:r>
      <w:r w:rsidRPr="00E039A4">
        <w:rPr>
          <w:rFonts w:ascii="Times New Roman" w:hAnsi="Times New Roman" w:cs="Times New Roman"/>
          <w:sz w:val="24"/>
          <w:szCs w:val="24"/>
        </w:rPr>
        <w:t xml:space="preserve"> and </w:t>
      </w:r>
      <w:r w:rsidR="001563AC" w:rsidRPr="00C36FF6">
        <w:rPr>
          <w:rFonts w:ascii="Times New Roman" w:hAnsi="Times New Roman" w:cs="Times New Roman"/>
          <w:sz w:val="24"/>
          <w:szCs w:val="24"/>
        </w:rPr>
        <w:t>seven</w:t>
      </w:r>
      <w:r w:rsidRPr="00C36FF6">
        <w:rPr>
          <w:rFonts w:ascii="Times New Roman" w:hAnsi="Times New Roman" w:cs="Times New Roman"/>
          <w:sz w:val="24"/>
          <w:szCs w:val="24"/>
        </w:rPr>
        <w:t xml:space="preserve"> in</w:t>
      </w:r>
      <w:r w:rsidR="00FF314D">
        <w:rPr>
          <w:rFonts w:ascii="Times New Roman" w:hAnsi="Times New Roman" w:cs="Times New Roman"/>
          <w:sz w:val="24"/>
          <w:szCs w:val="24"/>
        </w:rPr>
        <w:t xml:space="preserve"> </w:t>
      </w:r>
      <w:r w:rsidR="00FF314D" w:rsidRPr="002A5B98">
        <w:rPr>
          <w:rFonts w:ascii="Times New Roman" w:hAnsi="Times New Roman" w:cs="Times New Roman"/>
          <w:sz w:val="24"/>
          <w:szCs w:val="24"/>
        </w:rPr>
        <w:t>the</w:t>
      </w:r>
      <w:r w:rsidR="00AB703D" w:rsidRPr="002A5B98">
        <w:rPr>
          <w:rFonts w:ascii="Times New Roman" w:hAnsi="Times New Roman" w:cs="Times New Roman"/>
          <w:sz w:val="24"/>
          <w:szCs w:val="24"/>
        </w:rPr>
        <w:t xml:space="preserve"> </w:t>
      </w:r>
      <w:r w:rsidR="00FF314D" w:rsidRPr="002A5B98">
        <w:rPr>
          <w:rFonts w:ascii="Times New Roman" w:hAnsi="Times New Roman" w:cs="Times New Roman"/>
          <w:sz w:val="24"/>
          <w:szCs w:val="24"/>
        </w:rPr>
        <w:t>United States</w:t>
      </w:r>
      <w:r w:rsidR="008C08AD" w:rsidRPr="002A5B98">
        <w:rPr>
          <w:rFonts w:ascii="Times New Roman" w:hAnsi="Times New Roman" w:cs="Times New Roman"/>
          <w:sz w:val="24"/>
          <w:szCs w:val="24"/>
        </w:rPr>
        <w:t xml:space="preserve"> of America</w:t>
      </w:r>
      <w:r w:rsidR="00AB703D" w:rsidRPr="002A5B98">
        <w:rPr>
          <w:rFonts w:ascii="Times New Roman" w:hAnsi="Times New Roman" w:cs="Times New Roman"/>
          <w:sz w:val="24"/>
          <w:szCs w:val="24"/>
        </w:rPr>
        <w:t xml:space="preserve"> (USA)</w:t>
      </w:r>
      <w:r w:rsidRPr="00E039A4">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QtNDgsIDUxLCA1Mik8L3N0eWxlPjwvRGlzcGxheVRleHQ+PHJlY29yZD48cmVjLW51bWJl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</w:fldData>
        </w:fldChar>
      </w:r>
      <w:r w:rsidR="00254812">
        <w:rPr>
          <w:rFonts w:ascii="Times New Roman" w:hAnsi="Times New Roman" w:cs="Times New Roman"/>
          <w:sz w:val="24"/>
          <w:szCs w:val="24"/>
        </w:rPr>
        <w:instrText xml:space="preserve"> ADDIN EN.CITE </w:instrText>
      </w:r>
      <w:r w:rsidR="00254812">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QtNDgsIDUxLCA1Mik8L3N0eWxlPjwvRGlzcGxheVRleHQ+PHJlY29yZD48cmVjLW51bWJl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</w:fldData>
        </w:fldChar>
      </w:r>
      <w:r w:rsidR="00254812">
        <w:rPr>
          <w:rFonts w:ascii="Times New Roman" w:hAnsi="Times New Roman" w:cs="Times New Roman"/>
          <w:sz w:val="24"/>
          <w:szCs w:val="24"/>
        </w:rPr>
        <w:instrText xml:space="preserve"> ADDIN EN.CITE.DATA </w:instrText>
      </w:r>
      <w:r w:rsidR="00254812">
        <w:rPr>
          <w:rFonts w:ascii="Times New Roman" w:hAnsi="Times New Roman" w:cs="Times New Roman"/>
          <w:sz w:val="24"/>
          <w:szCs w:val="24"/>
        </w:rPr>
      </w:r>
      <w:r w:rsidR="00254812">
        <w:rPr>
          <w:rFonts w:ascii="Times New Roman" w:hAnsi="Times New Roman" w:cs="Times New Roman"/>
          <w:sz w:val="24"/>
          <w:szCs w:val="24"/>
        </w:rPr>
        <w:fldChar w:fldCharType="end"/>
      </w:r>
      <w:r w:rsidRPr="00E039A4">
        <w:rPr>
          <w:rFonts w:ascii="Times New Roman" w:hAnsi="Times New Roman" w:cs="Times New Roman"/>
          <w:sz w:val="24"/>
          <w:szCs w:val="24"/>
        </w:rPr>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48, 51, 52)</w:t>
      </w:r>
      <w:r w:rsidRPr="00E039A4">
        <w:rPr>
          <w:rFonts w:ascii="Times New Roman" w:hAnsi="Times New Roman" w:cs="Times New Roman"/>
          <w:sz w:val="24"/>
          <w:szCs w:val="24"/>
        </w:rPr>
        <w:fldChar w:fldCharType="end"/>
      </w:r>
      <w:r w:rsidR="0039680E">
        <w:rPr>
          <w:rFonts w:ascii="Times New Roman" w:hAnsi="Times New Roman" w:cs="Times New Roman"/>
          <w:sz w:val="24"/>
          <w:szCs w:val="24"/>
        </w:rPr>
        <w:t>.</w:t>
      </w:r>
      <w:r w:rsidRPr="00E039A4">
        <w:rPr>
          <w:rFonts w:ascii="Times New Roman" w:hAnsi="Times New Roman" w:cs="Times New Roman"/>
          <w:sz w:val="24"/>
          <w:szCs w:val="24"/>
        </w:rPr>
        <w:t xml:space="preserve"> </w:t>
      </w:r>
    </w:p>
    <w:p w14:paraId="2C250281" w14:textId="53F24C47" w:rsidR="00484AD5" w:rsidRDefault="00DF3D3A" w:rsidP="00C81687">
      <w:pPr>
        <w:spacing w:line="360" w:lineRule="auto"/>
        <w:rPr>
          <w:rFonts w:ascii="Times New Roman" w:hAnsi="Times New Roman" w:cs="Times New Roman"/>
          <w:sz w:val="24"/>
          <w:szCs w:val="24"/>
        </w:rPr>
      </w:pPr>
      <w:r w:rsidRPr="00E039A4">
        <w:rPr>
          <w:rFonts w:ascii="Times New Roman" w:hAnsi="Times New Roman" w:cs="Times New Roman"/>
          <w:sz w:val="24"/>
          <w:szCs w:val="24"/>
        </w:rPr>
        <w:lastRenderedPageBreak/>
        <w:t xml:space="preserve">The study population </w:t>
      </w:r>
      <w:r w:rsidR="00933840" w:rsidRPr="00E039A4">
        <w:rPr>
          <w:rFonts w:ascii="Times New Roman" w:hAnsi="Times New Roman" w:cs="Times New Roman"/>
          <w:sz w:val="24"/>
          <w:szCs w:val="24"/>
        </w:rPr>
        <w:t>varied widely within the studies. Generally, females were the main respondents</w:t>
      </w:r>
      <w:r w:rsidR="005B6DEF" w:rsidRPr="00E039A4">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DYtNDgsIDUwKTwvc3R5bGU+PC9EaXNwbGF5VGV4dD48cmVjb3JkPjxyZWMtbnVtYmVyPjU2NTwv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DYtNDgsIDUwKTwvc3R5bGU+PC9EaXNwbGF5VGV4dD48cmVjb3JkPjxyZWMtbnVtYmVyPjU2NTwv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5B6DEF" w:rsidRPr="00E039A4">
        <w:rPr>
          <w:rFonts w:ascii="Times New Roman" w:hAnsi="Times New Roman" w:cs="Times New Roman"/>
          <w:sz w:val="24"/>
          <w:szCs w:val="24"/>
        </w:rPr>
      </w:r>
      <w:r w:rsidR="005B6DEF"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48, 50)</w:t>
      </w:r>
      <w:r w:rsidR="005B6DEF" w:rsidRPr="00E039A4">
        <w:rPr>
          <w:rFonts w:ascii="Times New Roman" w:hAnsi="Times New Roman" w:cs="Times New Roman"/>
          <w:sz w:val="24"/>
          <w:szCs w:val="24"/>
        </w:rPr>
        <w:fldChar w:fldCharType="end"/>
      </w:r>
      <w:r w:rsidR="0039680E">
        <w:rPr>
          <w:rFonts w:ascii="Times New Roman" w:hAnsi="Times New Roman" w:cs="Times New Roman"/>
          <w:sz w:val="24"/>
          <w:szCs w:val="24"/>
        </w:rPr>
        <w:t>.</w:t>
      </w:r>
      <w:r w:rsidR="0097486D" w:rsidRPr="00E039A4">
        <w:rPr>
          <w:rFonts w:ascii="Times New Roman" w:hAnsi="Times New Roman" w:cs="Times New Roman"/>
          <w:sz w:val="24"/>
          <w:szCs w:val="24"/>
        </w:rPr>
        <w:t xml:space="preserve"> </w:t>
      </w:r>
      <w:r w:rsidR="00841DD2">
        <w:rPr>
          <w:rFonts w:ascii="Times New Roman" w:hAnsi="Times New Roman" w:cs="Times New Roman"/>
          <w:sz w:val="24"/>
          <w:szCs w:val="24"/>
        </w:rPr>
        <w:t>T</w:t>
      </w:r>
      <w:r w:rsidR="003B176A">
        <w:rPr>
          <w:rFonts w:ascii="Times New Roman" w:hAnsi="Times New Roman" w:cs="Times New Roman"/>
          <w:sz w:val="24"/>
          <w:szCs w:val="24"/>
        </w:rPr>
        <w:t>hree</w:t>
      </w:r>
      <w:r w:rsidR="00E06941" w:rsidRPr="00E039A4">
        <w:rPr>
          <w:rFonts w:ascii="Times New Roman" w:hAnsi="Times New Roman" w:cs="Times New Roman"/>
          <w:sz w:val="24"/>
          <w:szCs w:val="24"/>
        </w:rPr>
        <w:t xml:space="preserve"> studies </w:t>
      </w:r>
      <w:r w:rsidR="005D26F8" w:rsidRPr="00E039A4">
        <w:rPr>
          <w:rFonts w:ascii="Times New Roman" w:hAnsi="Times New Roman" w:cs="Times New Roman"/>
          <w:sz w:val="24"/>
          <w:szCs w:val="24"/>
        </w:rPr>
        <w:t>were in</w:t>
      </w:r>
      <w:r w:rsidR="00E06941" w:rsidRPr="00E039A4">
        <w:rPr>
          <w:rFonts w:ascii="Times New Roman" w:hAnsi="Times New Roman" w:cs="Times New Roman"/>
          <w:sz w:val="24"/>
          <w:szCs w:val="24"/>
        </w:rPr>
        <w:t xml:space="preserve"> </w:t>
      </w:r>
      <w:r w:rsidR="005D26F8" w:rsidRPr="00E039A4">
        <w:rPr>
          <w:rFonts w:ascii="Times New Roman" w:hAnsi="Times New Roman" w:cs="Times New Roman"/>
          <w:sz w:val="24"/>
          <w:szCs w:val="24"/>
        </w:rPr>
        <w:t>ethnic minority</w:t>
      </w:r>
      <w:r w:rsidR="00841DD2">
        <w:rPr>
          <w:rFonts w:ascii="Times New Roman" w:hAnsi="Times New Roman" w:cs="Times New Roman"/>
          <w:sz w:val="24"/>
          <w:szCs w:val="24"/>
        </w:rPr>
        <w:t xml:space="preserve"> </w:t>
      </w:r>
      <w:r w:rsidR="00B91E1B">
        <w:rPr>
          <w:rFonts w:ascii="Times New Roman" w:hAnsi="Times New Roman" w:cs="Times New Roman"/>
          <w:sz w:val="24"/>
          <w:szCs w:val="24"/>
        </w:rPr>
        <w:t>g</w:t>
      </w:r>
      <w:r w:rsidR="00F63570">
        <w:rPr>
          <w:rFonts w:ascii="Times New Roman" w:hAnsi="Times New Roman" w:cs="Times New Roman"/>
          <w:sz w:val="24"/>
          <w:szCs w:val="24"/>
        </w:rPr>
        <w:t>r</w:t>
      </w:r>
      <w:r w:rsidR="00B91E1B">
        <w:rPr>
          <w:rFonts w:ascii="Times New Roman" w:hAnsi="Times New Roman" w:cs="Times New Roman"/>
          <w:sz w:val="24"/>
          <w:szCs w:val="24"/>
        </w:rPr>
        <w:t>oups</w:t>
      </w:r>
      <w:r w:rsidR="00AB2FCD" w:rsidRPr="00E039A4">
        <w:rPr>
          <w:rFonts w:ascii="Times New Roman" w:hAnsi="Times New Roman" w:cs="Times New Roman"/>
          <w:sz w:val="24"/>
          <w:szCs w:val="24"/>
        </w:rPr>
        <w:t>,</w:t>
      </w:r>
      <w:r w:rsidR="005A0712" w:rsidRPr="00E039A4">
        <w:rPr>
          <w:rFonts w:ascii="Times New Roman" w:hAnsi="Times New Roman" w:cs="Times New Roman"/>
          <w:sz w:val="24"/>
          <w:szCs w:val="24"/>
        </w:rPr>
        <w:t xml:space="preserve"> predominantly</w:t>
      </w:r>
      <w:r w:rsidR="00AB2FCD" w:rsidRPr="00E039A4">
        <w:rPr>
          <w:rFonts w:ascii="Times New Roman" w:hAnsi="Times New Roman" w:cs="Times New Roman"/>
          <w:sz w:val="24"/>
          <w:szCs w:val="24"/>
        </w:rPr>
        <w:t xml:space="preserve"> non-Hispanic Black</w:t>
      </w:r>
      <w:r w:rsidR="005D26F8" w:rsidRPr="00E039A4">
        <w:rPr>
          <w:rFonts w:ascii="Times New Roman" w:hAnsi="Times New Roman" w:cs="Times New Roman"/>
          <w:sz w:val="24"/>
          <w:szCs w:val="24"/>
        </w:rPr>
        <w:t xml:space="preserve"> populations</w:t>
      </w:r>
      <w:r w:rsidR="00C373F5" w:rsidRPr="003A3F0C">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1MSwgNTIpPC9z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</w:fldData>
        </w:fldChar>
      </w:r>
      <w:r w:rsidR="00BE310F" w:rsidRPr="003A3F0C">
        <w:rPr>
          <w:rFonts w:ascii="Times New Roman" w:hAnsi="Times New Roman" w:cs="Times New Roman"/>
          <w:sz w:val="24"/>
          <w:szCs w:val="24"/>
        </w:rPr>
        <w:instrText xml:space="preserve"> ADDIN EN.CITE </w:instrText>
      </w:r>
      <w:r w:rsidR="00BE310F" w:rsidRPr="003A3F0C">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1MSwgNTIpPC9z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</w:fldData>
        </w:fldChar>
      </w:r>
      <w:r w:rsidR="00BE310F" w:rsidRPr="003A3F0C">
        <w:rPr>
          <w:rFonts w:ascii="Times New Roman" w:hAnsi="Times New Roman" w:cs="Times New Roman"/>
          <w:sz w:val="24"/>
          <w:szCs w:val="24"/>
        </w:rPr>
        <w:instrText xml:space="preserve"> ADDIN EN.CITE.DATA </w:instrText>
      </w:r>
      <w:r w:rsidR="00BE310F" w:rsidRPr="003A3F0C">
        <w:rPr>
          <w:rFonts w:ascii="Times New Roman" w:hAnsi="Times New Roman" w:cs="Times New Roman"/>
          <w:sz w:val="24"/>
          <w:szCs w:val="24"/>
        </w:rPr>
      </w:r>
      <w:r w:rsidR="00BE310F" w:rsidRPr="003A3F0C">
        <w:rPr>
          <w:rFonts w:ascii="Times New Roman" w:hAnsi="Times New Roman" w:cs="Times New Roman"/>
          <w:sz w:val="24"/>
          <w:szCs w:val="24"/>
        </w:rPr>
        <w:fldChar w:fldCharType="end"/>
      </w:r>
      <w:r w:rsidR="00C373F5" w:rsidRPr="003A3F0C">
        <w:rPr>
          <w:rFonts w:ascii="Times New Roman" w:hAnsi="Times New Roman" w:cs="Times New Roman"/>
          <w:sz w:val="24"/>
          <w:szCs w:val="24"/>
        </w:rPr>
      </w:r>
      <w:r w:rsidR="00C373F5" w:rsidRPr="003A3F0C">
        <w:rPr>
          <w:rFonts w:ascii="Times New Roman" w:hAnsi="Times New Roman" w:cs="Times New Roman"/>
          <w:sz w:val="24"/>
          <w:szCs w:val="24"/>
        </w:rPr>
        <w:fldChar w:fldCharType="separate"/>
      </w:r>
      <w:r w:rsidR="00BE310F" w:rsidRPr="003A3F0C">
        <w:rPr>
          <w:rFonts w:ascii="Times New Roman" w:hAnsi="Times New Roman" w:cs="Times New Roman"/>
          <w:noProof/>
          <w:sz w:val="24"/>
          <w:szCs w:val="24"/>
          <w:vertAlign w:val="superscript"/>
        </w:rPr>
        <w:t>(46, 51, 52)</w:t>
      </w:r>
      <w:r w:rsidR="00C373F5" w:rsidRPr="003A3F0C">
        <w:rPr>
          <w:rFonts w:ascii="Times New Roman" w:hAnsi="Times New Roman" w:cs="Times New Roman"/>
          <w:sz w:val="24"/>
          <w:szCs w:val="24"/>
        </w:rPr>
        <w:fldChar w:fldCharType="end"/>
      </w:r>
      <w:r w:rsidR="00957A83" w:rsidRPr="003A3F0C">
        <w:rPr>
          <w:rFonts w:ascii="Times New Roman" w:hAnsi="Times New Roman" w:cs="Times New Roman"/>
          <w:sz w:val="24"/>
          <w:szCs w:val="24"/>
        </w:rPr>
        <w:t>.</w:t>
      </w:r>
      <w:r w:rsidR="00163E8F" w:rsidRPr="003A3F0C">
        <w:rPr>
          <w:rFonts w:ascii="Times New Roman" w:hAnsi="Times New Roman" w:cs="Times New Roman"/>
          <w:sz w:val="24"/>
          <w:szCs w:val="24"/>
        </w:rPr>
        <w:t xml:space="preserve"> </w:t>
      </w:r>
      <w:r w:rsidR="00957A83" w:rsidRPr="003A3F0C">
        <w:rPr>
          <w:rFonts w:ascii="Times New Roman" w:hAnsi="Times New Roman" w:cs="Times New Roman"/>
          <w:sz w:val="24"/>
          <w:szCs w:val="24"/>
        </w:rPr>
        <w:t>F</w:t>
      </w:r>
      <w:r w:rsidR="001563AC" w:rsidRPr="003A3F0C">
        <w:rPr>
          <w:rFonts w:ascii="Times New Roman" w:hAnsi="Times New Roman" w:cs="Times New Roman"/>
          <w:sz w:val="24"/>
          <w:szCs w:val="24"/>
        </w:rPr>
        <w:t>our</w:t>
      </w:r>
      <w:r w:rsidR="00814B8B" w:rsidRPr="003A3F0C">
        <w:rPr>
          <w:rFonts w:ascii="Times New Roman" w:hAnsi="Times New Roman" w:cs="Times New Roman"/>
          <w:sz w:val="24"/>
          <w:szCs w:val="24"/>
        </w:rPr>
        <w:t xml:space="preserve"> </w:t>
      </w:r>
      <w:r w:rsidR="00957A83" w:rsidRPr="003A3F0C">
        <w:rPr>
          <w:rFonts w:ascii="Times New Roman" w:hAnsi="Times New Roman" w:cs="Times New Roman"/>
          <w:sz w:val="24"/>
          <w:szCs w:val="24"/>
        </w:rPr>
        <w:t xml:space="preserve">were </w:t>
      </w:r>
      <w:r w:rsidR="00814B8B" w:rsidRPr="00E039A4">
        <w:rPr>
          <w:rFonts w:ascii="Times New Roman" w:hAnsi="Times New Roman" w:cs="Times New Roman"/>
          <w:sz w:val="24"/>
          <w:szCs w:val="24"/>
        </w:rPr>
        <w:t xml:space="preserve">in </w:t>
      </w:r>
      <w:r w:rsidR="00313D63" w:rsidRPr="00E039A4">
        <w:rPr>
          <w:rFonts w:ascii="Times New Roman" w:hAnsi="Times New Roman" w:cs="Times New Roman"/>
          <w:sz w:val="24"/>
          <w:szCs w:val="24"/>
        </w:rPr>
        <w:t>mostly non-</w:t>
      </w:r>
      <w:r w:rsidR="009E5B45" w:rsidRPr="00E039A4">
        <w:rPr>
          <w:rFonts w:ascii="Times New Roman" w:hAnsi="Times New Roman" w:cs="Times New Roman"/>
          <w:sz w:val="24"/>
          <w:szCs w:val="24"/>
        </w:rPr>
        <w:t>Hispanic</w:t>
      </w:r>
      <w:r w:rsidR="00313D63" w:rsidRPr="00E039A4">
        <w:rPr>
          <w:rFonts w:ascii="Times New Roman" w:hAnsi="Times New Roman" w:cs="Times New Roman"/>
          <w:sz w:val="24"/>
          <w:szCs w:val="24"/>
        </w:rPr>
        <w:t xml:space="preserve"> </w:t>
      </w:r>
      <w:r w:rsidR="006711CF">
        <w:rPr>
          <w:rFonts w:ascii="Times New Roman" w:hAnsi="Times New Roman" w:cs="Times New Roman"/>
          <w:sz w:val="24"/>
          <w:szCs w:val="24"/>
        </w:rPr>
        <w:t>W</w:t>
      </w:r>
      <w:r w:rsidR="00313D63" w:rsidRPr="00E039A4">
        <w:rPr>
          <w:rFonts w:ascii="Times New Roman" w:hAnsi="Times New Roman" w:cs="Times New Roman"/>
          <w:sz w:val="24"/>
          <w:szCs w:val="24"/>
        </w:rPr>
        <w:t>hite populations</w:t>
      </w:r>
      <w:r w:rsidR="00C373F5" w:rsidRPr="00E039A4">
        <w:rPr>
          <w:rFonts w:ascii="Times New Roman" w:hAnsi="Times New Roman" w:cs="Times New Roman"/>
          <w:sz w:val="24"/>
          <w:szCs w:val="24"/>
        </w:rPr>
        <w:fldChar w:fldCharType="begin">
          <w:fldData xml:space="preserve">PEVuZE5vdGU+PENpdGU+PEF1dGhvcj5GYW48L0F1dGhvcj48WWVhcj4yMDIxPC9ZZWFyPjxSZWNO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</w:fldData>
        </w:fldChar>
      </w:r>
      <w:r w:rsidR="00B66564">
        <w:rPr>
          <w:rFonts w:ascii="Times New Roman" w:hAnsi="Times New Roman" w:cs="Times New Roman"/>
          <w:sz w:val="24"/>
          <w:szCs w:val="24"/>
        </w:rPr>
        <w:instrText xml:space="preserve"> ADDIN EN.CITE </w:instrText>
      </w:r>
      <w:r w:rsidR="00B66564">
        <w:rPr>
          <w:rFonts w:ascii="Times New Roman" w:hAnsi="Times New Roman" w:cs="Times New Roman"/>
          <w:sz w:val="24"/>
          <w:szCs w:val="24"/>
        </w:rPr>
        <w:fldChar w:fldCharType="begin">
          <w:fldData xml:space="preserve">PEVuZE5vdGU+PENpdGU+PEF1dGhvcj5GYW48L0F1dGhvcj48WWVhcj4yMDIxPC9ZZWFyPjxSZWNO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</w:fldData>
        </w:fldChar>
      </w:r>
      <w:r w:rsidR="00B66564">
        <w:rPr>
          <w:rFonts w:ascii="Times New Roman" w:hAnsi="Times New Roman" w:cs="Times New Roman"/>
          <w:sz w:val="24"/>
          <w:szCs w:val="24"/>
        </w:rPr>
        <w:instrText xml:space="preserve"> ADDIN EN.CITE.DATA </w:instrText>
      </w:r>
      <w:r w:rsidR="00B66564">
        <w:rPr>
          <w:rFonts w:ascii="Times New Roman" w:hAnsi="Times New Roman" w:cs="Times New Roman"/>
          <w:sz w:val="24"/>
          <w:szCs w:val="24"/>
        </w:rPr>
      </w:r>
      <w:r w:rsidR="00B66564">
        <w:rPr>
          <w:rFonts w:ascii="Times New Roman" w:hAnsi="Times New Roman" w:cs="Times New Roman"/>
          <w:sz w:val="24"/>
          <w:szCs w:val="24"/>
        </w:rPr>
        <w:fldChar w:fldCharType="end"/>
      </w:r>
      <w:r w:rsidR="00C373F5" w:rsidRPr="00E039A4">
        <w:rPr>
          <w:rFonts w:ascii="Times New Roman" w:hAnsi="Times New Roman" w:cs="Times New Roman"/>
          <w:sz w:val="24"/>
          <w:szCs w:val="24"/>
        </w:rPr>
      </w:r>
      <w:r w:rsidR="00C373F5"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5, 47, 50)</w:t>
      </w:r>
      <w:r w:rsidR="00C373F5" w:rsidRPr="00E039A4">
        <w:rPr>
          <w:rFonts w:ascii="Times New Roman" w:hAnsi="Times New Roman" w:cs="Times New Roman"/>
          <w:sz w:val="24"/>
          <w:szCs w:val="24"/>
        </w:rPr>
        <w:fldChar w:fldCharType="end"/>
      </w:r>
      <w:r w:rsidR="00BA5F7D">
        <w:rPr>
          <w:rFonts w:ascii="Times New Roman" w:hAnsi="Times New Roman" w:cs="Times New Roman"/>
          <w:sz w:val="24"/>
          <w:szCs w:val="24"/>
        </w:rPr>
        <w:t>.</w:t>
      </w:r>
      <w:r w:rsidR="006A5800">
        <w:rPr>
          <w:rFonts w:ascii="Times New Roman" w:hAnsi="Times New Roman" w:cs="Times New Roman"/>
          <w:sz w:val="24"/>
          <w:szCs w:val="24"/>
        </w:rPr>
        <w:t xml:space="preserve"> </w:t>
      </w:r>
      <w:r w:rsidR="00A050D5">
        <w:rPr>
          <w:rFonts w:ascii="Times New Roman" w:hAnsi="Times New Roman" w:cs="Times New Roman"/>
          <w:sz w:val="24"/>
          <w:szCs w:val="24"/>
        </w:rPr>
        <w:t>Two studies</w:t>
      </w:r>
      <w:r w:rsidR="00837EB7" w:rsidRPr="002A39C1">
        <w:rPr>
          <w:rFonts w:ascii="Times New Roman" w:hAnsi="Times New Roman" w:cs="Times New Roman"/>
          <w:sz w:val="24"/>
          <w:szCs w:val="24"/>
        </w:rPr>
        <w:fldChar w:fldCharType="begin"/>
      </w:r>
      <w:r w:rsidR="00FE3BB7">
        <w:rPr>
          <w:rFonts w:ascii="Times New Roman" w:hAnsi="Times New Roman" w:cs="Times New Roman"/>
          <w:sz w:val="24"/>
          <w:szCs w:val="24"/>
        </w:rPr>
        <w:instrText xml:space="preserve"> ADDIN EN.CITE &lt;EndNote&gt;&lt;Cite&gt;&lt;Author&gt;Loopstra&lt;/Author&gt;&lt;Year&gt;2012&lt;/Year&gt;&lt;RecNum&gt;487&lt;/RecNum&gt;&lt;DisplayText&gt;&lt;style face="superscript"&gt;(48, 49)&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Cite&gt;&lt;Author&gt;Zigmont&lt;/Author&gt;&lt;Year&gt;2022&lt;/Year&gt;&lt;RecNum&gt;1038&lt;/RecNum&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837EB7" w:rsidRPr="002A39C1">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49)</w:t>
      </w:r>
      <w:r w:rsidR="00837EB7" w:rsidRPr="002A39C1">
        <w:rPr>
          <w:rFonts w:ascii="Times New Roman" w:hAnsi="Times New Roman" w:cs="Times New Roman"/>
          <w:sz w:val="24"/>
          <w:szCs w:val="24"/>
        </w:rPr>
        <w:fldChar w:fldCharType="end"/>
      </w:r>
      <w:r w:rsidR="00154348">
        <w:rPr>
          <w:rFonts w:ascii="Times New Roman" w:hAnsi="Times New Roman" w:cs="Times New Roman"/>
          <w:sz w:val="24"/>
          <w:szCs w:val="24"/>
        </w:rPr>
        <w:t xml:space="preserve"> did not collect individual ethnicity data</w:t>
      </w:r>
      <w:r w:rsidR="00083B6B">
        <w:rPr>
          <w:rFonts w:ascii="Times New Roman" w:hAnsi="Times New Roman" w:cs="Times New Roman"/>
          <w:sz w:val="24"/>
          <w:szCs w:val="24"/>
        </w:rPr>
        <w:t>;</w:t>
      </w:r>
      <w:r w:rsidR="00154348">
        <w:rPr>
          <w:rFonts w:ascii="Times New Roman" w:hAnsi="Times New Roman" w:cs="Times New Roman"/>
          <w:sz w:val="24"/>
          <w:szCs w:val="24"/>
        </w:rPr>
        <w:t xml:space="preserve"> however</w:t>
      </w:r>
      <w:r w:rsidR="005D50EF">
        <w:rPr>
          <w:rFonts w:ascii="Times New Roman" w:hAnsi="Times New Roman" w:cs="Times New Roman"/>
          <w:sz w:val="24"/>
          <w:szCs w:val="24"/>
        </w:rPr>
        <w:t>,</w:t>
      </w:r>
      <w:r w:rsidR="00DF4768">
        <w:rPr>
          <w:rFonts w:ascii="Times New Roman" w:hAnsi="Times New Roman" w:cs="Times New Roman"/>
          <w:sz w:val="24"/>
          <w:szCs w:val="24"/>
        </w:rPr>
        <w:t xml:space="preserve"> one</w:t>
      </w:r>
      <w:r w:rsidR="00154348">
        <w:rPr>
          <w:rFonts w:ascii="Times New Roman" w:hAnsi="Times New Roman" w:cs="Times New Roman"/>
          <w:sz w:val="24"/>
          <w:szCs w:val="24"/>
        </w:rPr>
        <w:t xml:space="preserve"> state</w:t>
      </w:r>
      <w:r w:rsidR="003A7F97">
        <w:rPr>
          <w:rFonts w:ascii="Times New Roman" w:hAnsi="Times New Roman" w:cs="Times New Roman"/>
          <w:sz w:val="24"/>
          <w:szCs w:val="24"/>
        </w:rPr>
        <w:t>d</w:t>
      </w:r>
      <w:r w:rsidR="00154348">
        <w:rPr>
          <w:rFonts w:ascii="Times New Roman" w:hAnsi="Times New Roman" w:cs="Times New Roman"/>
          <w:sz w:val="24"/>
          <w:szCs w:val="24"/>
        </w:rPr>
        <w:t xml:space="preserve"> the</w:t>
      </w:r>
      <w:r w:rsidR="002C57C0">
        <w:rPr>
          <w:rFonts w:ascii="Times New Roman" w:hAnsi="Times New Roman" w:cs="Times New Roman"/>
          <w:sz w:val="24"/>
          <w:szCs w:val="24"/>
        </w:rPr>
        <w:t xml:space="preserve"> residents in the target</w:t>
      </w:r>
      <w:r w:rsidR="00154348">
        <w:rPr>
          <w:rFonts w:ascii="Times New Roman" w:hAnsi="Times New Roman" w:cs="Times New Roman"/>
          <w:sz w:val="24"/>
          <w:szCs w:val="24"/>
        </w:rPr>
        <w:t xml:space="preserve"> </w:t>
      </w:r>
      <w:r w:rsidR="00717A23">
        <w:rPr>
          <w:rFonts w:ascii="Times New Roman" w:hAnsi="Times New Roman" w:cs="Times New Roman"/>
          <w:sz w:val="24"/>
          <w:szCs w:val="24"/>
        </w:rPr>
        <w:t>neighbourhoods</w:t>
      </w:r>
      <w:r w:rsidR="00FE49E0">
        <w:rPr>
          <w:rFonts w:ascii="Times New Roman" w:hAnsi="Times New Roman" w:cs="Times New Roman"/>
          <w:sz w:val="24"/>
          <w:szCs w:val="24"/>
        </w:rPr>
        <w:t xml:space="preserve"> </w:t>
      </w:r>
      <w:r w:rsidR="002203B3">
        <w:rPr>
          <w:rFonts w:ascii="Times New Roman" w:hAnsi="Times New Roman" w:cs="Times New Roman"/>
          <w:sz w:val="24"/>
          <w:szCs w:val="24"/>
        </w:rPr>
        <w:t>were</w:t>
      </w:r>
      <w:r w:rsidR="00FE49E0">
        <w:rPr>
          <w:rFonts w:ascii="Times New Roman" w:hAnsi="Times New Roman" w:cs="Times New Roman"/>
          <w:sz w:val="24"/>
          <w:szCs w:val="24"/>
        </w:rPr>
        <w:t xml:space="preserve"> mostly Black or Hispanic</w:t>
      </w:r>
      <w:r w:rsidR="00957A83">
        <w:rPr>
          <w:rFonts w:ascii="Times New Roman" w:hAnsi="Times New Roman" w:cs="Times New Roman"/>
          <w:sz w:val="24"/>
          <w:szCs w:val="24"/>
        </w:rPr>
        <w:fldChar w:fldCharType="begin"/>
      </w:r>
      <w:r w:rsidR="00957A83">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957A83">
        <w:rPr>
          <w:rFonts w:ascii="Times New Roman" w:hAnsi="Times New Roman" w:cs="Times New Roman"/>
          <w:sz w:val="24"/>
          <w:szCs w:val="24"/>
        </w:rPr>
        <w:fldChar w:fldCharType="separate"/>
      </w:r>
      <w:r w:rsidR="00957A83" w:rsidRPr="00957A83">
        <w:rPr>
          <w:rFonts w:ascii="Times New Roman" w:hAnsi="Times New Roman" w:cs="Times New Roman"/>
          <w:noProof/>
          <w:sz w:val="24"/>
          <w:szCs w:val="24"/>
          <w:vertAlign w:val="superscript"/>
        </w:rPr>
        <w:t>(48)</w:t>
      </w:r>
      <w:r w:rsidR="00957A83">
        <w:rPr>
          <w:rFonts w:ascii="Times New Roman" w:hAnsi="Times New Roman" w:cs="Times New Roman"/>
          <w:sz w:val="24"/>
          <w:szCs w:val="24"/>
        </w:rPr>
        <w:fldChar w:fldCharType="end"/>
      </w:r>
      <w:r w:rsidR="00FE49E0">
        <w:rPr>
          <w:rFonts w:ascii="Times New Roman" w:hAnsi="Times New Roman" w:cs="Times New Roman"/>
          <w:sz w:val="24"/>
          <w:szCs w:val="24"/>
        </w:rPr>
        <w:t>.</w:t>
      </w:r>
      <w:r w:rsidR="00725E47" w:rsidRPr="00E039A4">
        <w:rPr>
          <w:rFonts w:ascii="Times New Roman" w:hAnsi="Times New Roman" w:cs="Times New Roman"/>
          <w:sz w:val="24"/>
          <w:szCs w:val="24"/>
        </w:rPr>
        <w:t xml:space="preserve"> </w:t>
      </w:r>
      <w:r w:rsidR="00B91E1B">
        <w:rPr>
          <w:rFonts w:ascii="Times New Roman" w:hAnsi="Times New Roman" w:cs="Times New Roman"/>
          <w:sz w:val="24"/>
          <w:szCs w:val="24"/>
        </w:rPr>
        <w:t>T</w:t>
      </w:r>
      <w:r w:rsidR="0061161F" w:rsidRPr="00E039A4">
        <w:rPr>
          <w:rFonts w:ascii="Times New Roman" w:hAnsi="Times New Roman" w:cs="Times New Roman"/>
          <w:sz w:val="24"/>
          <w:szCs w:val="24"/>
        </w:rPr>
        <w:t>he populations were</w:t>
      </w:r>
      <w:r w:rsidR="002203B3">
        <w:rPr>
          <w:rFonts w:ascii="Times New Roman" w:hAnsi="Times New Roman" w:cs="Times New Roman"/>
          <w:sz w:val="24"/>
          <w:szCs w:val="24"/>
        </w:rPr>
        <w:t xml:space="preserve"> mostly from</w:t>
      </w:r>
      <w:r w:rsidR="0061161F" w:rsidRPr="00E039A4">
        <w:rPr>
          <w:rFonts w:ascii="Times New Roman" w:hAnsi="Times New Roman" w:cs="Times New Roman"/>
          <w:sz w:val="24"/>
          <w:szCs w:val="24"/>
        </w:rPr>
        <w:t xml:space="preserve"> low</w:t>
      </w:r>
      <w:r w:rsidR="00E56638">
        <w:rPr>
          <w:rFonts w:ascii="Times New Roman" w:hAnsi="Times New Roman" w:cs="Times New Roman"/>
          <w:sz w:val="24"/>
          <w:szCs w:val="24"/>
        </w:rPr>
        <w:t>-</w:t>
      </w:r>
      <w:r w:rsidR="0061161F" w:rsidRPr="00E039A4">
        <w:rPr>
          <w:rFonts w:ascii="Times New Roman" w:hAnsi="Times New Roman" w:cs="Times New Roman"/>
          <w:sz w:val="24"/>
          <w:szCs w:val="24"/>
        </w:rPr>
        <w:t>income</w:t>
      </w:r>
      <w:r w:rsidR="000D2A53">
        <w:rPr>
          <w:rFonts w:ascii="Times New Roman" w:hAnsi="Times New Roman" w:cs="Times New Roman"/>
          <w:sz w:val="24"/>
          <w:szCs w:val="24"/>
        </w:rPr>
        <w:t xml:space="preserve"> areas</w:t>
      </w:r>
      <w:r w:rsidR="00C373F5" w:rsidRPr="00E039A4">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0LTQ2LCA0OCwgNDks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Gb29kIHNlY3VyaXR5Kjwva2V5d29yZD48a2V5d29yZD5Ib21lLWRlbGl2ZXJlZCBm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WmlnbW9udDwv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</w:fldData>
        </w:fldChar>
      </w:r>
      <w:r w:rsidR="00FE3BB7">
        <w:rPr>
          <w:rFonts w:ascii="Times New Roman" w:hAnsi="Times New Roman" w:cs="Times New Roman"/>
          <w:sz w:val="24"/>
          <w:szCs w:val="24"/>
        </w:rPr>
        <w:instrText xml:space="preserve"> ADDIN EN.CITE </w:instrText>
      </w:r>
      <w:r w:rsidR="00FE3BB7">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0LTQ2LCA0OCwgNDks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Gb29kIHNlY3VyaXR5Kjwva2V5d29yZD48a2V5d29yZD5Ib21lLWRlbGl2ZXJlZCBm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WmlnbW9udDwv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</w:fldData>
        </w:fldChar>
      </w:r>
      <w:r w:rsidR="00FE3BB7">
        <w:rPr>
          <w:rFonts w:ascii="Times New Roman" w:hAnsi="Times New Roman" w:cs="Times New Roman"/>
          <w:sz w:val="24"/>
          <w:szCs w:val="24"/>
        </w:rPr>
        <w:instrText xml:space="preserve"> ADDIN EN.CITE.DATA </w:instrText>
      </w:r>
      <w:r w:rsidR="00FE3BB7">
        <w:rPr>
          <w:rFonts w:ascii="Times New Roman" w:hAnsi="Times New Roman" w:cs="Times New Roman"/>
          <w:sz w:val="24"/>
          <w:szCs w:val="24"/>
        </w:rPr>
      </w:r>
      <w:r w:rsidR="00FE3BB7">
        <w:rPr>
          <w:rFonts w:ascii="Times New Roman" w:hAnsi="Times New Roman" w:cs="Times New Roman"/>
          <w:sz w:val="24"/>
          <w:szCs w:val="24"/>
        </w:rPr>
        <w:fldChar w:fldCharType="end"/>
      </w:r>
      <w:r w:rsidR="00C373F5" w:rsidRPr="00E039A4">
        <w:rPr>
          <w:rFonts w:ascii="Times New Roman" w:hAnsi="Times New Roman" w:cs="Times New Roman"/>
          <w:sz w:val="24"/>
          <w:szCs w:val="24"/>
        </w:rPr>
      </w:r>
      <w:r w:rsidR="00C373F5"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46, 48, 49, 51, 52)</w:t>
      </w:r>
      <w:r w:rsidR="00C373F5" w:rsidRPr="00E039A4">
        <w:rPr>
          <w:rFonts w:ascii="Times New Roman" w:hAnsi="Times New Roman" w:cs="Times New Roman"/>
          <w:sz w:val="24"/>
          <w:szCs w:val="24"/>
        </w:rPr>
        <w:fldChar w:fldCharType="end"/>
      </w:r>
      <w:r w:rsidR="0061161F" w:rsidRPr="00E039A4">
        <w:rPr>
          <w:rFonts w:ascii="Times New Roman" w:hAnsi="Times New Roman" w:cs="Times New Roman"/>
          <w:sz w:val="24"/>
          <w:szCs w:val="24"/>
        </w:rPr>
        <w:t xml:space="preserve"> </w:t>
      </w:r>
      <w:r w:rsidR="00E02E16">
        <w:rPr>
          <w:rFonts w:ascii="Times New Roman" w:hAnsi="Times New Roman" w:cs="Times New Roman"/>
          <w:sz w:val="24"/>
          <w:szCs w:val="24"/>
        </w:rPr>
        <w:t xml:space="preserve">and/or </w:t>
      </w:r>
      <w:r w:rsidR="00970B40">
        <w:rPr>
          <w:rFonts w:ascii="Times New Roman" w:hAnsi="Times New Roman" w:cs="Times New Roman"/>
          <w:sz w:val="24"/>
          <w:szCs w:val="24"/>
        </w:rPr>
        <w:t>from neighbourhoods</w:t>
      </w:r>
      <w:r w:rsidR="005146F6">
        <w:rPr>
          <w:rFonts w:ascii="Times New Roman" w:hAnsi="Times New Roman" w:cs="Times New Roman"/>
          <w:sz w:val="24"/>
          <w:szCs w:val="24"/>
        </w:rPr>
        <w:t xml:space="preserve"> </w:t>
      </w:r>
      <w:r w:rsidR="0061161F" w:rsidRPr="00E039A4">
        <w:rPr>
          <w:rFonts w:ascii="Times New Roman" w:hAnsi="Times New Roman" w:cs="Times New Roman"/>
          <w:sz w:val="24"/>
          <w:szCs w:val="24"/>
        </w:rPr>
        <w:t xml:space="preserve">where </w:t>
      </w:r>
      <w:r w:rsidR="005E08E6" w:rsidRPr="00E039A4">
        <w:rPr>
          <w:rFonts w:ascii="Times New Roman" w:hAnsi="Times New Roman" w:cs="Times New Roman"/>
          <w:sz w:val="24"/>
          <w:szCs w:val="24"/>
        </w:rPr>
        <w:t>most</w:t>
      </w:r>
      <w:r w:rsidR="0061161F" w:rsidRPr="00E039A4">
        <w:rPr>
          <w:rFonts w:ascii="Times New Roman" w:hAnsi="Times New Roman" w:cs="Times New Roman"/>
          <w:sz w:val="24"/>
          <w:szCs w:val="24"/>
        </w:rPr>
        <w:t xml:space="preserve"> children were eligible for free scho</w:t>
      </w:r>
      <w:r w:rsidR="00E74972" w:rsidRPr="00E039A4">
        <w:rPr>
          <w:rFonts w:ascii="Times New Roman" w:hAnsi="Times New Roman" w:cs="Times New Roman"/>
          <w:sz w:val="24"/>
          <w:szCs w:val="24"/>
        </w:rPr>
        <w:t>o</w:t>
      </w:r>
      <w:r w:rsidR="0061161F" w:rsidRPr="00E039A4">
        <w:rPr>
          <w:rFonts w:ascii="Times New Roman" w:hAnsi="Times New Roman" w:cs="Times New Roman"/>
          <w:sz w:val="24"/>
          <w:szCs w:val="24"/>
        </w:rPr>
        <w:t>l meals</w:t>
      </w:r>
      <w:r w:rsidR="005E08E6"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48, 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Cite&gt;&lt;Author&gt;Zigmont&lt;/Author&gt;&lt;Year&gt;2022&lt;/Year&gt;&lt;RecNum&gt;1038&lt;/RecNum&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5E08E6"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51)</w:t>
      </w:r>
      <w:r w:rsidR="005E08E6" w:rsidRPr="00E039A4">
        <w:rPr>
          <w:rFonts w:ascii="Times New Roman" w:hAnsi="Times New Roman" w:cs="Times New Roman"/>
          <w:sz w:val="24"/>
          <w:szCs w:val="24"/>
        </w:rPr>
        <w:fldChar w:fldCharType="end"/>
      </w:r>
      <w:r w:rsidR="00BA5F7D">
        <w:rPr>
          <w:rFonts w:ascii="Times New Roman" w:hAnsi="Times New Roman" w:cs="Times New Roman"/>
          <w:sz w:val="24"/>
          <w:szCs w:val="24"/>
        </w:rPr>
        <w:t>.</w:t>
      </w:r>
      <w:r w:rsidR="00313D63" w:rsidRPr="00E039A4">
        <w:rPr>
          <w:rFonts w:ascii="Times New Roman" w:hAnsi="Times New Roman" w:cs="Times New Roman"/>
          <w:sz w:val="24"/>
          <w:szCs w:val="24"/>
        </w:rPr>
        <w:t xml:space="preserve"> </w:t>
      </w:r>
    </w:p>
    <w:p w14:paraId="158964DC" w14:textId="026BEBA4" w:rsidR="00CD576C" w:rsidRDefault="00F10567" w:rsidP="00C81687">
      <w:pPr>
        <w:spacing w:line="360" w:lineRule="auto"/>
        <w:rPr>
          <w:rFonts w:ascii="Times New Roman" w:hAnsi="Times New Roman" w:cs="Times New Roman"/>
          <w:sz w:val="24"/>
          <w:szCs w:val="24"/>
        </w:rPr>
      </w:pPr>
      <w:r>
        <w:rPr>
          <w:rFonts w:ascii="Times New Roman" w:hAnsi="Times New Roman" w:cs="Times New Roman"/>
          <w:sz w:val="24"/>
          <w:szCs w:val="24"/>
        </w:rPr>
        <w:t xml:space="preserve">Two studies evaluated </w:t>
      </w:r>
      <w:r w:rsidR="00170DB0">
        <w:rPr>
          <w:rFonts w:ascii="Times New Roman" w:hAnsi="Times New Roman" w:cs="Times New Roman"/>
          <w:sz w:val="24"/>
          <w:szCs w:val="24"/>
        </w:rPr>
        <w:t xml:space="preserve">a </w:t>
      </w:r>
      <w:r>
        <w:rPr>
          <w:rFonts w:ascii="Times New Roman" w:hAnsi="Times New Roman" w:cs="Times New Roman"/>
          <w:sz w:val="24"/>
          <w:szCs w:val="24"/>
        </w:rPr>
        <w:t xml:space="preserve">mobile pantry </w:t>
      </w:r>
      <w:r w:rsidR="00F846B4">
        <w:rPr>
          <w:rFonts w:ascii="Times New Roman" w:hAnsi="Times New Roman" w:cs="Times New Roman"/>
          <w:sz w:val="24"/>
          <w:szCs w:val="24"/>
        </w:rPr>
        <w:t>combined with</w:t>
      </w:r>
      <w:r w:rsidR="000D57FB">
        <w:rPr>
          <w:rFonts w:ascii="Times New Roman" w:hAnsi="Times New Roman" w:cs="Times New Roman"/>
          <w:sz w:val="24"/>
          <w:szCs w:val="24"/>
        </w:rPr>
        <w:t xml:space="preserve"> providing a</w:t>
      </w:r>
      <w:r w:rsidR="00170DB0">
        <w:rPr>
          <w:rFonts w:ascii="Times New Roman" w:hAnsi="Times New Roman" w:cs="Times New Roman"/>
          <w:sz w:val="24"/>
          <w:szCs w:val="24"/>
        </w:rPr>
        <w:t xml:space="preserve"> free </w:t>
      </w:r>
      <w:r w:rsidR="000D57FB">
        <w:rPr>
          <w:rFonts w:ascii="Times New Roman" w:hAnsi="Times New Roman" w:cs="Times New Roman"/>
          <w:sz w:val="24"/>
          <w:szCs w:val="24"/>
        </w:rPr>
        <w:t xml:space="preserve">meal </w:t>
      </w:r>
      <w:r w:rsidR="00170DB0">
        <w:rPr>
          <w:rFonts w:ascii="Times New Roman" w:hAnsi="Times New Roman" w:cs="Times New Roman"/>
          <w:sz w:val="24"/>
          <w:szCs w:val="24"/>
        </w:rPr>
        <w:t>for children</w:t>
      </w:r>
      <w:r w:rsidR="00745CF7">
        <w:rPr>
          <w:rFonts w:ascii="Times New Roman" w:hAnsi="Times New Roman" w:cs="Times New Roman"/>
          <w:sz w:val="24"/>
          <w:szCs w:val="24"/>
        </w:rPr>
        <w:t>;</w:t>
      </w:r>
      <w:r w:rsidR="00170DB0">
        <w:rPr>
          <w:rFonts w:ascii="Times New Roman" w:hAnsi="Times New Roman" w:cs="Times New Roman"/>
          <w:sz w:val="24"/>
          <w:szCs w:val="24"/>
        </w:rPr>
        <w:t xml:space="preserve"> one </w:t>
      </w:r>
      <w:r w:rsidR="000527AF">
        <w:rPr>
          <w:rFonts w:ascii="Times New Roman" w:hAnsi="Times New Roman" w:cs="Times New Roman"/>
          <w:sz w:val="24"/>
          <w:szCs w:val="24"/>
        </w:rPr>
        <w:t xml:space="preserve">operated </w:t>
      </w:r>
      <w:r w:rsidR="00745CF7">
        <w:rPr>
          <w:rFonts w:ascii="Times New Roman" w:hAnsi="Times New Roman" w:cs="Times New Roman"/>
          <w:sz w:val="24"/>
          <w:szCs w:val="24"/>
        </w:rPr>
        <w:t>on weekends</w:t>
      </w:r>
      <w:r w:rsidR="00AE30C6">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AE30C6">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AE30C6">
        <w:rPr>
          <w:rFonts w:ascii="Times New Roman" w:hAnsi="Times New Roman" w:cs="Times New Roman"/>
          <w:sz w:val="24"/>
          <w:szCs w:val="24"/>
        </w:rPr>
        <w:fldChar w:fldCharType="end"/>
      </w:r>
      <w:r w:rsidR="00745CF7">
        <w:rPr>
          <w:rFonts w:ascii="Times New Roman" w:hAnsi="Times New Roman" w:cs="Times New Roman"/>
          <w:sz w:val="24"/>
          <w:szCs w:val="24"/>
        </w:rPr>
        <w:t xml:space="preserve"> </w:t>
      </w:r>
      <w:r w:rsidR="00D740F8">
        <w:rPr>
          <w:rFonts w:ascii="Times New Roman" w:hAnsi="Times New Roman" w:cs="Times New Roman"/>
          <w:sz w:val="24"/>
          <w:szCs w:val="24"/>
        </w:rPr>
        <w:t xml:space="preserve"> and</w:t>
      </w:r>
      <w:r w:rsidR="000527AF">
        <w:rPr>
          <w:rFonts w:ascii="Times New Roman" w:hAnsi="Times New Roman" w:cs="Times New Roman"/>
          <w:sz w:val="24"/>
          <w:szCs w:val="24"/>
        </w:rPr>
        <w:t xml:space="preserve"> the other during summer holidays</w:t>
      </w:r>
      <w:r w:rsidR="00494F37" w:rsidRPr="003A3F0C">
        <w:rPr>
          <w:rFonts w:ascii="Times New Roman" w:hAnsi="Times New Roman" w:cs="Times New Roman"/>
          <w:sz w:val="24"/>
          <w:szCs w:val="24"/>
        </w:rPr>
        <w:fldChar w:fldCharType="begin"/>
      </w:r>
      <w:r w:rsidR="00BE310F" w:rsidRPr="003A3F0C">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494F37" w:rsidRPr="003A3F0C">
        <w:rPr>
          <w:rFonts w:ascii="Times New Roman" w:hAnsi="Times New Roman" w:cs="Times New Roman"/>
          <w:sz w:val="24"/>
          <w:szCs w:val="24"/>
        </w:rPr>
        <w:fldChar w:fldCharType="separate"/>
      </w:r>
      <w:r w:rsidR="00BE310F" w:rsidRPr="003A3F0C">
        <w:rPr>
          <w:rFonts w:ascii="Times New Roman" w:hAnsi="Times New Roman" w:cs="Times New Roman"/>
          <w:noProof/>
          <w:sz w:val="24"/>
          <w:szCs w:val="24"/>
          <w:vertAlign w:val="superscript"/>
        </w:rPr>
        <w:t>(48)</w:t>
      </w:r>
      <w:r w:rsidR="00494F37" w:rsidRPr="003A3F0C">
        <w:rPr>
          <w:rFonts w:ascii="Times New Roman" w:hAnsi="Times New Roman" w:cs="Times New Roman"/>
          <w:sz w:val="24"/>
          <w:szCs w:val="24"/>
        </w:rPr>
        <w:fldChar w:fldCharType="end"/>
      </w:r>
      <w:r w:rsidR="000527AF" w:rsidRPr="003A3F0C">
        <w:rPr>
          <w:rFonts w:ascii="Times New Roman" w:hAnsi="Times New Roman" w:cs="Times New Roman"/>
          <w:sz w:val="24"/>
          <w:szCs w:val="24"/>
        </w:rPr>
        <w:t>.</w:t>
      </w:r>
      <w:r w:rsidR="001F0F1D" w:rsidRPr="003A3F0C">
        <w:rPr>
          <w:rFonts w:ascii="Times New Roman" w:hAnsi="Times New Roman" w:cs="Times New Roman"/>
          <w:sz w:val="24"/>
          <w:szCs w:val="24"/>
        </w:rPr>
        <w:t xml:space="preserve"> </w:t>
      </w:r>
      <w:r w:rsidR="003331C2" w:rsidRPr="003A3F0C">
        <w:rPr>
          <w:rFonts w:ascii="Times New Roman" w:hAnsi="Times New Roman" w:cs="Times New Roman"/>
          <w:sz w:val="24"/>
          <w:szCs w:val="24"/>
        </w:rPr>
        <w:t>One</w:t>
      </w:r>
      <w:r w:rsidR="0034494C" w:rsidRPr="003A3F0C">
        <w:rPr>
          <w:rFonts w:ascii="Times New Roman" w:hAnsi="Times New Roman" w:cs="Times New Roman"/>
          <w:sz w:val="24"/>
          <w:szCs w:val="24"/>
        </w:rPr>
        <w:t xml:space="preserve"> study </w:t>
      </w:r>
      <w:r w:rsidR="000904D7" w:rsidRPr="003A3F0C">
        <w:rPr>
          <w:rFonts w:ascii="Times New Roman" w:hAnsi="Times New Roman" w:cs="Times New Roman"/>
          <w:sz w:val="24"/>
          <w:szCs w:val="24"/>
        </w:rPr>
        <w:t xml:space="preserve">evaluated </w:t>
      </w:r>
      <w:r w:rsidR="008F0D92" w:rsidRPr="003A3F0C">
        <w:rPr>
          <w:rFonts w:ascii="Times New Roman" w:hAnsi="Times New Roman" w:cs="Times New Roman"/>
          <w:sz w:val="24"/>
          <w:szCs w:val="24"/>
        </w:rPr>
        <w:t>a programme where</w:t>
      </w:r>
      <w:r w:rsidR="00E40724" w:rsidRPr="003A3F0C">
        <w:rPr>
          <w:rFonts w:ascii="Times New Roman" w:hAnsi="Times New Roman" w:cs="Times New Roman"/>
          <w:sz w:val="24"/>
          <w:szCs w:val="24"/>
        </w:rPr>
        <w:t xml:space="preserve"> </w:t>
      </w:r>
      <w:r w:rsidR="00A25A15" w:rsidRPr="003A3F0C">
        <w:rPr>
          <w:rFonts w:ascii="Times New Roman" w:hAnsi="Times New Roman" w:cs="Times New Roman"/>
          <w:sz w:val="24"/>
          <w:szCs w:val="24"/>
        </w:rPr>
        <w:t xml:space="preserve">children were provided </w:t>
      </w:r>
      <w:r w:rsidR="00E40724" w:rsidRPr="003A3F0C">
        <w:rPr>
          <w:rFonts w:ascii="Times New Roman" w:hAnsi="Times New Roman" w:cs="Times New Roman"/>
          <w:sz w:val="24"/>
          <w:szCs w:val="24"/>
        </w:rPr>
        <w:t xml:space="preserve">free food provisions </w:t>
      </w:r>
      <w:r w:rsidR="00EF3C21" w:rsidRPr="003A3F0C">
        <w:rPr>
          <w:rFonts w:ascii="Times New Roman" w:hAnsi="Times New Roman" w:cs="Times New Roman"/>
          <w:sz w:val="24"/>
          <w:szCs w:val="24"/>
        </w:rPr>
        <w:t>in a backpack</w:t>
      </w:r>
      <w:r w:rsidR="00D81828" w:rsidRPr="003A3F0C">
        <w:rPr>
          <w:rFonts w:ascii="Times New Roman" w:hAnsi="Times New Roman" w:cs="Times New Roman"/>
          <w:sz w:val="24"/>
          <w:szCs w:val="24"/>
        </w:rPr>
        <w:t xml:space="preserve"> during the school term</w:t>
      </w:r>
      <w:r w:rsidR="00090C75" w:rsidRPr="003A3F0C">
        <w:rPr>
          <w:rFonts w:ascii="Times New Roman" w:hAnsi="Times New Roman" w:cs="Times New Roman"/>
          <w:sz w:val="24"/>
          <w:szCs w:val="24"/>
        </w:rPr>
        <w:fldChar w:fldCharType="begin"/>
      </w:r>
      <w:r w:rsidR="00BE310F" w:rsidRPr="003A3F0C">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090C75" w:rsidRPr="003A3F0C">
        <w:rPr>
          <w:rFonts w:ascii="Times New Roman" w:hAnsi="Times New Roman" w:cs="Times New Roman"/>
          <w:sz w:val="24"/>
          <w:szCs w:val="24"/>
        </w:rPr>
        <w:fldChar w:fldCharType="separate"/>
      </w:r>
      <w:r w:rsidR="00BE310F" w:rsidRPr="003A3F0C">
        <w:rPr>
          <w:rFonts w:ascii="Times New Roman" w:hAnsi="Times New Roman" w:cs="Times New Roman"/>
          <w:noProof/>
          <w:sz w:val="24"/>
          <w:szCs w:val="24"/>
          <w:vertAlign w:val="superscript"/>
        </w:rPr>
        <w:t>(51)</w:t>
      </w:r>
      <w:r w:rsidR="00090C75" w:rsidRPr="003A3F0C">
        <w:rPr>
          <w:rFonts w:ascii="Times New Roman" w:hAnsi="Times New Roman" w:cs="Times New Roman"/>
          <w:sz w:val="24"/>
          <w:szCs w:val="24"/>
        </w:rPr>
        <w:fldChar w:fldCharType="end"/>
      </w:r>
      <w:r w:rsidR="00090C75" w:rsidRPr="003A3F0C">
        <w:rPr>
          <w:rFonts w:ascii="Times New Roman" w:hAnsi="Times New Roman" w:cs="Times New Roman"/>
          <w:sz w:val="24"/>
          <w:szCs w:val="24"/>
        </w:rPr>
        <w:t>.</w:t>
      </w:r>
      <w:r w:rsidR="00FB339F" w:rsidRPr="003A3F0C">
        <w:rPr>
          <w:rFonts w:ascii="Times New Roman" w:hAnsi="Times New Roman" w:cs="Times New Roman"/>
          <w:sz w:val="24"/>
          <w:szCs w:val="24"/>
        </w:rPr>
        <w:t xml:space="preserve"> </w:t>
      </w:r>
      <w:r w:rsidR="001758B5" w:rsidRPr="003A3F0C">
        <w:rPr>
          <w:rFonts w:ascii="Times New Roman" w:hAnsi="Times New Roman" w:cs="Times New Roman"/>
          <w:sz w:val="24"/>
          <w:szCs w:val="24"/>
        </w:rPr>
        <w:t xml:space="preserve">Four </w:t>
      </w:r>
      <w:r w:rsidR="009B0E2C" w:rsidRPr="003A3F0C">
        <w:rPr>
          <w:rFonts w:ascii="Times New Roman" w:hAnsi="Times New Roman" w:cs="Times New Roman"/>
          <w:sz w:val="24"/>
          <w:szCs w:val="24"/>
        </w:rPr>
        <w:t>stud</w:t>
      </w:r>
      <w:r w:rsidR="001758B5" w:rsidRPr="003A3F0C">
        <w:rPr>
          <w:rFonts w:ascii="Times New Roman" w:hAnsi="Times New Roman" w:cs="Times New Roman"/>
          <w:sz w:val="24"/>
          <w:szCs w:val="24"/>
        </w:rPr>
        <w:t>ies</w:t>
      </w:r>
      <w:r w:rsidR="009B0E2C" w:rsidRPr="003A3F0C">
        <w:rPr>
          <w:rFonts w:ascii="Times New Roman" w:hAnsi="Times New Roman" w:cs="Times New Roman"/>
          <w:sz w:val="24"/>
          <w:szCs w:val="24"/>
        </w:rPr>
        <w:t xml:space="preserve"> assessed food bank models</w:t>
      </w:r>
      <w:r w:rsidR="001758B5" w:rsidRPr="003A3F0C">
        <w:rPr>
          <w:rFonts w:ascii="Times New Roman" w:hAnsi="Times New Roman" w:cs="Times New Roman"/>
          <w:sz w:val="24"/>
          <w:szCs w:val="24"/>
        </w:rPr>
        <w:t>/use</w:t>
      </w:r>
      <w:r w:rsidR="007E6793" w:rsidRPr="003A3F0C">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DYsIDQ3LCA0OSwgNTApPC9zdHlsZT48L0Rpc3BsYXlUZXh0PjxyZWNvcmQ+PHJlYy1udW1iZXI+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</w:fldData>
        </w:fldChar>
      </w:r>
      <w:r w:rsidR="00254812">
        <w:rPr>
          <w:rFonts w:ascii="Times New Roman" w:hAnsi="Times New Roman" w:cs="Times New Roman"/>
          <w:sz w:val="24"/>
          <w:szCs w:val="24"/>
        </w:rPr>
        <w:instrText xml:space="preserve"> ADDIN EN.CITE </w:instrText>
      </w:r>
      <w:r w:rsidR="00254812">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DYsIDQ3LCA0OSwgNTApPC9zdHlsZT48L0Rpc3BsYXlUZXh0PjxyZWNvcmQ+PHJlYy1udW1iZXI+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</w:fldData>
        </w:fldChar>
      </w:r>
      <w:r w:rsidR="00254812">
        <w:rPr>
          <w:rFonts w:ascii="Times New Roman" w:hAnsi="Times New Roman" w:cs="Times New Roman"/>
          <w:sz w:val="24"/>
          <w:szCs w:val="24"/>
        </w:rPr>
        <w:instrText xml:space="preserve"> ADDIN EN.CITE.DATA </w:instrText>
      </w:r>
      <w:r w:rsidR="00254812">
        <w:rPr>
          <w:rFonts w:ascii="Times New Roman" w:hAnsi="Times New Roman" w:cs="Times New Roman"/>
          <w:sz w:val="24"/>
          <w:szCs w:val="24"/>
        </w:rPr>
      </w:r>
      <w:r w:rsidR="00254812">
        <w:rPr>
          <w:rFonts w:ascii="Times New Roman" w:hAnsi="Times New Roman" w:cs="Times New Roman"/>
          <w:sz w:val="24"/>
          <w:szCs w:val="24"/>
        </w:rPr>
        <w:fldChar w:fldCharType="end"/>
      </w:r>
      <w:r w:rsidR="007E6793" w:rsidRPr="003A3F0C">
        <w:rPr>
          <w:rFonts w:ascii="Times New Roman" w:hAnsi="Times New Roman" w:cs="Times New Roman"/>
          <w:sz w:val="24"/>
          <w:szCs w:val="24"/>
        </w:rPr>
      </w:r>
      <w:r w:rsidR="007E6793" w:rsidRPr="003A3F0C">
        <w:rPr>
          <w:rFonts w:ascii="Times New Roman" w:hAnsi="Times New Roman" w:cs="Times New Roman"/>
          <w:sz w:val="24"/>
          <w:szCs w:val="24"/>
        </w:rPr>
        <w:fldChar w:fldCharType="separate"/>
      </w:r>
      <w:r w:rsidR="006F1FD0" w:rsidRPr="003A3F0C">
        <w:rPr>
          <w:rFonts w:ascii="Times New Roman" w:hAnsi="Times New Roman" w:cs="Times New Roman"/>
          <w:noProof/>
          <w:sz w:val="24"/>
          <w:szCs w:val="24"/>
          <w:vertAlign w:val="superscript"/>
        </w:rPr>
        <w:t>(46, 47, 49, 50)</w:t>
      </w:r>
      <w:r w:rsidR="007E6793" w:rsidRPr="003A3F0C">
        <w:rPr>
          <w:rFonts w:ascii="Times New Roman" w:hAnsi="Times New Roman" w:cs="Times New Roman"/>
          <w:sz w:val="24"/>
          <w:szCs w:val="24"/>
        </w:rPr>
        <w:fldChar w:fldCharType="end"/>
      </w:r>
      <w:r w:rsidR="00C009FE">
        <w:rPr>
          <w:rFonts w:ascii="Times New Roman" w:hAnsi="Times New Roman" w:cs="Times New Roman"/>
          <w:sz w:val="24"/>
          <w:szCs w:val="24"/>
        </w:rPr>
        <w:t>.</w:t>
      </w:r>
      <w:r w:rsidR="0002311B">
        <w:rPr>
          <w:rFonts w:ascii="Times New Roman" w:hAnsi="Times New Roman" w:cs="Times New Roman"/>
          <w:sz w:val="24"/>
          <w:szCs w:val="24"/>
        </w:rPr>
        <w:t xml:space="preserve"> </w:t>
      </w:r>
      <w:r w:rsidR="00A2703A">
        <w:rPr>
          <w:rFonts w:ascii="Times New Roman" w:hAnsi="Times New Roman" w:cs="Times New Roman"/>
          <w:sz w:val="24"/>
          <w:szCs w:val="24"/>
        </w:rPr>
        <w:t>T</w:t>
      </w:r>
      <w:r w:rsidR="0002311B">
        <w:rPr>
          <w:rFonts w:ascii="Times New Roman" w:hAnsi="Times New Roman" w:cs="Times New Roman"/>
          <w:sz w:val="24"/>
          <w:szCs w:val="24"/>
        </w:rPr>
        <w:t xml:space="preserve">he RCT analysed a </w:t>
      </w:r>
      <w:r w:rsidR="007450F0">
        <w:rPr>
          <w:rFonts w:ascii="Times New Roman" w:hAnsi="Times New Roman" w:cs="Times New Roman"/>
          <w:sz w:val="24"/>
          <w:szCs w:val="24"/>
        </w:rPr>
        <w:t xml:space="preserve">free </w:t>
      </w:r>
      <w:r w:rsidR="0002311B">
        <w:rPr>
          <w:rFonts w:ascii="Times New Roman" w:hAnsi="Times New Roman" w:cs="Times New Roman"/>
          <w:sz w:val="24"/>
          <w:szCs w:val="24"/>
        </w:rPr>
        <w:t>food parcel home delivery intervention</w:t>
      </w:r>
      <w:r w:rsidR="0005340C">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QsIDQ1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Q2FiaWxpPC9BdXRob3I+
PFllYXI+MjAyMTwvWWVhcj48UmVjTnVtPjM4NDE8L1JlY051bT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QsIDQ1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Q2FiaWxpPC9BdXRob3I+
PFllYXI+MjAyMTwvWWVhcj48UmVjTnVtPjM4NDE8L1JlY051bT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sidR="0005340C">
        <w:rPr>
          <w:rFonts w:ascii="Times New Roman" w:hAnsi="Times New Roman" w:cs="Times New Roman"/>
          <w:sz w:val="24"/>
          <w:szCs w:val="24"/>
        </w:rPr>
      </w:r>
      <w:r w:rsidR="0005340C">
        <w:rPr>
          <w:rFonts w:ascii="Times New Roman" w:hAnsi="Times New Roman" w:cs="Times New Roman"/>
          <w:sz w:val="24"/>
          <w:szCs w:val="24"/>
        </w:rPr>
        <w:fldChar w:fldCharType="separate"/>
      </w:r>
      <w:r w:rsidR="000E73C8" w:rsidRPr="000E73C8">
        <w:rPr>
          <w:rFonts w:ascii="Times New Roman" w:hAnsi="Times New Roman" w:cs="Times New Roman"/>
          <w:noProof/>
          <w:sz w:val="24"/>
          <w:szCs w:val="24"/>
          <w:vertAlign w:val="superscript"/>
        </w:rPr>
        <w:t>(44, 45)</w:t>
      </w:r>
      <w:r w:rsidR="0005340C">
        <w:rPr>
          <w:rFonts w:ascii="Times New Roman" w:hAnsi="Times New Roman" w:cs="Times New Roman"/>
          <w:sz w:val="24"/>
          <w:szCs w:val="24"/>
        </w:rPr>
        <w:fldChar w:fldCharType="end"/>
      </w:r>
      <w:r w:rsidR="00A5533A">
        <w:rPr>
          <w:rFonts w:ascii="Times New Roman" w:hAnsi="Times New Roman" w:cs="Times New Roman"/>
          <w:sz w:val="24"/>
          <w:szCs w:val="24"/>
        </w:rPr>
        <w:t>.</w:t>
      </w:r>
    </w:p>
    <w:p w14:paraId="161645DB" w14:textId="1C01228E" w:rsidR="00374918" w:rsidRPr="00E039A4" w:rsidRDefault="00374918" w:rsidP="00C81687">
      <w:pPr>
        <w:spacing w:line="360" w:lineRule="auto"/>
        <w:rPr>
          <w:rFonts w:ascii="Times New Roman" w:hAnsi="Times New Roman" w:cs="Times New Roman"/>
          <w:sz w:val="24"/>
          <w:szCs w:val="24"/>
        </w:rPr>
      </w:pPr>
      <w:r w:rsidRPr="00B5447F">
        <w:rPr>
          <w:rFonts w:ascii="Times New Roman" w:hAnsi="Times New Roman" w:cs="Times New Roman"/>
          <w:sz w:val="24"/>
          <w:szCs w:val="24"/>
        </w:rPr>
        <w:t>T</w:t>
      </w:r>
      <w:r w:rsidR="00EA4F30">
        <w:rPr>
          <w:rFonts w:ascii="Times New Roman" w:hAnsi="Times New Roman" w:cs="Times New Roman"/>
          <w:sz w:val="24"/>
          <w:szCs w:val="24"/>
        </w:rPr>
        <w:t xml:space="preserve">he </w:t>
      </w:r>
      <w:r w:rsidR="00301668">
        <w:rPr>
          <w:rFonts w:ascii="Times New Roman" w:hAnsi="Times New Roman" w:cs="Times New Roman"/>
          <w:sz w:val="24"/>
          <w:szCs w:val="24"/>
        </w:rPr>
        <w:t>parcel delivery</w:t>
      </w:r>
      <w:r w:rsidR="0034688A">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pPC9zdHlsZT48L0Rpc3BsYXlUZXh0PjxyZWNvcmQ+PHJlYy1udW1iZXI+Mzg0MTwv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WZWdldGFibGVzPC9rZXl3b3JkPjxrZXl3b3JkPldob2xlIEdyYWluczwva2V5d29y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pPC9zdHlsZT48L0Rpc3BsYXlUZXh0PjxyZWNvcmQ+PHJlYy1udW1iZXI+Mzg0MTwv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WZWdldGFibGVzPC9rZXl3b3JkPjxrZXl3b3JkPldob2xlIEdyYWluczwva2V5d29y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sidR="0034688A">
        <w:rPr>
          <w:rFonts w:ascii="Times New Roman" w:hAnsi="Times New Roman" w:cs="Times New Roman"/>
          <w:sz w:val="24"/>
          <w:szCs w:val="24"/>
        </w:rPr>
      </w:r>
      <w:r w:rsidR="0034688A">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5)</w:t>
      </w:r>
      <w:r w:rsidR="0034688A">
        <w:rPr>
          <w:rFonts w:ascii="Times New Roman" w:hAnsi="Times New Roman" w:cs="Times New Roman"/>
          <w:sz w:val="24"/>
          <w:szCs w:val="24"/>
        </w:rPr>
        <w:fldChar w:fldCharType="end"/>
      </w:r>
      <w:r w:rsidR="00EA4F30">
        <w:rPr>
          <w:rFonts w:ascii="Times New Roman" w:hAnsi="Times New Roman" w:cs="Times New Roman"/>
          <w:sz w:val="24"/>
          <w:szCs w:val="24"/>
        </w:rPr>
        <w:t xml:space="preserve"> and</w:t>
      </w:r>
      <w:r w:rsidR="00301668">
        <w:rPr>
          <w:rFonts w:ascii="Times New Roman" w:hAnsi="Times New Roman" w:cs="Times New Roman"/>
          <w:sz w:val="24"/>
          <w:szCs w:val="24"/>
        </w:rPr>
        <w:t xml:space="preserve"> backpack</w:t>
      </w:r>
      <w:r w:rsidR="00152049">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152049">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w:t>
      </w:r>
      <w:r w:rsidR="00152049">
        <w:rPr>
          <w:rFonts w:ascii="Times New Roman" w:hAnsi="Times New Roman" w:cs="Times New Roman"/>
          <w:sz w:val="24"/>
          <w:szCs w:val="24"/>
        </w:rPr>
        <w:fldChar w:fldCharType="end"/>
      </w:r>
      <w:r w:rsidR="00301668">
        <w:rPr>
          <w:rFonts w:ascii="Times New Roman" w:hAnsi="Times New Roman" w:cs="Times New Roman"/>
          <w:sz w:val="24"/>
          <w:szCs w:val="24"/>
        </w:rPr>
        <w:t xml:space="preserve"> interventions</w:t>
      </w:r>
      <w:r w:rsidR="0034688A">
        <w:rPr>
          <w:rFonts w:ascii="Times New Roman" w:hAnsi="Times New Roman" w:cs="Times New Roman"/>
          <w:sz w:val="24"/>
          <w:szCs w:val="24"/>
        </w:rPr>
        <w:t xml:space="preserve"> </w:t>
      </w:r>
      <w:r>
        <w:rPr>
          <w:rFonts w:ascii="Times New Roman" w:hAnsi="Times New Roman" w:cs="Times New Roman"/>
          <w:sz w:val="24"/>
          <w:szCs w:val="24"/>
        </w:rPr>
        <w:t>were primarily aimed at children. Two programmes</w:t>
      </w:r>
      <w:r w:rsidR="00022123">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y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BhbGFrc2hhcHBhPC9BdXRob3I+PFllYXI+MjAyMTwv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y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BhbGFrc2hhcHBhPC9BdXRob3I+PFllYXI+MjAyMTwv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022123">
        <w:rPr>
          <w:rFonts w:ascii="Times New Roman" w:hAnsi="Times New Roman" w:cs="Times New Roman"/>
          <w:sz w:val="24"/>
          <w:szCs w:val="24"/>
        </w:rPr>
      </w:r>
      <w:r w:rsidR="00022123">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52)</w:t>
      </w:r>
      <w:r w:rsidR="00022123">
        <w:rPr>
          <w:rFonts w:ascii="Times New Roman" w:hAnsi="Times New Roman" w:cs="Times New Roman"/>
          <w:sz w:val="24"/>
          <w:szCs w:val="24"/>
        </w:rPr>
        <w:fldChar w:fldCharType="end"/>
      </w:r>
      <w:r>
        <w:rPr>
          <w:rFonts w:ascii="Times New Roman" w:hAnsi="Times New Roman" w:cs="Times New Roman"/>
          <w:sz w:val="24"/>
          <w:szCs w:val="24"/>
        </w:rPr>
        <w:t xml:space="preserve"> aimed to benefit</w:t>
      </w:r>
      <w:r w:rsidR="00390665">
        <w:rPr>
          <w:rFonts w:ascii="Times New Roman" w:hAnsi="Times New Roman" w:cs="Times New Roman"/>
          <w:sz w:val="24"/>
          <w:szCs w:val="24"/>
        </w:rPr>
        <w:t xml:space="preserve"> the whole</w:t>
      </w:r>
      <w:r>
        <w:rPr>
          <w:rFonts w:ascii="Times New Roman" w:hAnsi="Times New Roman" w:cs="Times New Roman"/>
          <w:sz w:val="24"/>
          <w:szCs w:val="24"/>
        </w:rPr>
        <w:t xml:space="preserve"> household by</w:t>
      </w:r>
      <w:r w:rsidR="00F10C2E">
        <w:rPr>
          <w:rFonts w:ascii="Times New Roman" w:hAnsi="Times New Roman" w:cs="Times New Roman"/>
          <w:sz w:val="24"/>
          <w:szCs w:val="24"/>
        </w:rPr>
        <w:t xml:space="preserve"> locating a mobile pantry and food</w:t>
      </w:r>
      <w:r w:rsidR="006657DB">
        <w:rPr>
          <w:rFonts w:ascii="Times New Roman" w:hAnsi="Times New Roman" w:cs="Times New Roman"/>
          <w:sz w:val="24"/>
          <w:szCs w:val="24"/>
        </w:rPr>
        <w:t xml:space="preserve"> truck</w:t>
      </w:r>
      <w:r w:rsidR="00577E5B">
        <w:rPr>
          <w:rFonts w:ascii="Times New Roman" w:hAnsi="Times New Roman" w:cs="Times New Roman"/>
          <w:sz w:val="24"/>
          <w:szCs w:val="24"/>
        </w:rPr>
        <w:t xml:space="preserve"> giving</w:t>
      </w:r>
      <w:r w:rsidR="00022123">
        <w:rPr>
          <w:rFonts w:ascii="Times New Roman" w:hAnsi="Times New Roman" w:cs="Times New Roman"/>
          <w:sz w:val="24"/>
          <w:szCs w:val="24"/>
        </w:rPr>
        <w:t xml:space="preserve"> </w:t>
      </w:r>
      <w:r>
        <w:rPr>
          <w:rFonts w:ascii="Times New Roman" w:hAnsi="Times New Roman" w:cs="Times New Roman"/>
          <w:sz w:val="24"/>
          <w:szCs w:val="24"/>
        </w:rPr>
        <w:t>free meal</w:t>
      </w:r>
      <w:r w:rsidR="00577E5B">
        <w:rPr>
          <w:rFonts w:ascii="Times New Roman" w:hAnsi="Times New Roman" w:cs="Times New Roman"/>
          <w:sz w:val="24"/>
          <w:szCs w:val="24"/>
        </w:rPr>
        <w:t>s</w:t>
      </w:r>
      <w:r>
        <w:rPr>
          <w:rFonts w:ascii="Times New Roman" w:hAnsi="Times New Roman" w:cs="Times New Roman"/>
          <w:sz w:val="24"/>
          <w:szCs w:val="24"/>
        </w:rPr>
        <w:t xml:space="preserve"> to children</w:t>
      </w:r>
      <w:r w:rsidR="00577E5B">
        <w:rPr>
          <w:rFonts w:ascii="Times New Roman" w:hAnsi="Times New Roman" w:cs="Times New Roman"/>
          <w:sz w:val="24"/>
          <w:szCs w:val="24"/>
        </w:rPr>
        <w:t xml:space="preserve"> in the same location</w:t>
      </w:r>
      <w:r>
        <w:rPr>
          <w:rFonts w:ascii="Times New Roman" w:hAnsi="Times New Roman" w:cs="Times New Roman"/>
          <w:sz w:val="24"/>
          <w:szCs w:val="24"/>
        </w:rPr>
        <w:t xml:space="preserve">. Four studies </w:t>
      </w:r>
      <w:r w:rsidR="00C41374">
        <w:rPr>
          <w:rFonts w:ascii="Times New Roman" w:hAnsi="Times New Roman" w:cs="Times New Roman"/>
          <w:sz w:val="24"/>
          <w:szCs w:val="24"/>
        </w:rPr>
        <w:t>investigated</w:t>
      </w:r>
      <w:r>
        <w:rPr>
          <w:rFonts w:ascii="Times New Roman" w:hAnsi="Times New Roman" w:cs="Times New Roman"/>
          <w:sz w:val="24"/>
          <w:szCs w:val="24"/>
        </w:rPr>
        <w:t xml:space="preserve"> food aid use, two </w:t>
      </w:r>
      <w:r w:rsidR="00F56B0B">
        <w:rPr>
          <w:rFonts w:ascii="Times New Roman" w:hAnsi="Times New Roman" w:cs="Times New Roman"/>
          <w:sz w:val="24"/>
          <w:szCs w:val="24"/>
        </w:rPr>
        <w:t>included</w:t>
      </w:r>
      <w:r w:rsidR="00C9597E">
        <w:rPr>
          <w:rFonts w:ascii="Times New Roman" w:hAnsi="Times New Roman" w:cs="Times New Roman"/>
          <w:sz w:val="24"/>
          <w:szCs w:val="24"/>
        </w:rPr>
        <w:t xml:space="preserve"> </w:t>
      </w:r>
      <w:r>
        <w:rPr>
          <w:rFonts w:ascii="Times New Roman" w:hAnsi="Times New Roman" w:cs="Times New Roman"/>
          <w:sz w:val="24"/>
          <w:szCs w:val="24"/>
        </w:rPr>
        <w:t>household</w:t>
      </w:r>
      <w:r w:rsidR="001A3DA5">
        <w:rPr>
          <w:rFonts w:ascii="Times New Roman" w:hAnsi="Times New Roman" w:cs="Times New Roman"/>
          <w:sz w:val="24"/>
          <w:szCs w:val="24"/>
        </w:rPr>
        <w:t>s</w:t>
      </w:r>
      <w:r w:rsidR="00705651">
        <w:rPr>
          <w:rFonts w:ascii="Times New Roman" w:hAnsi="Times New Roman" w:cs="Times New Roman"/>
          <w:sz w:val="24"/>
          <w:szCs w:val="24"/>
        </w:rPr>
        <w:t xml:space="preserve"> comprising </w:t>
      </w:r>
      <w:r w:rsidR="00FC58DE">
        <w:rPr>
          <w:rFonts w:ascii="Times New Roman" w:hAnsi="Times New Roman" w:cs="Times New Roman"/>
          <w:sz w:val="24"/>
          <w:szCs w:val="24"/>
        </w:rPr>
        <w:t>any mix of individuals</w:t>
      </w:r>
      <w:r w:rsidR="0000298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 49)&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Cite&gt;&lt;Author&gt;Loopstra&lt;/Author&gt;&lt;Year&gt;2012&lt;/Year&gt;&lt;RecNum&gt;487&lt;/RecNum&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EndNote&gt;</w:instrText>
      </w:r>
      <w:r w:rsidR="0000298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 49)</w:t>
      </w:r>
      <w:r w:rsidR="00002984">
        <w:rPr>
          <w:rFonts w:ascii="Times New Roman" w:hAnsi="Times New Roman" w:cs="Times New Roman"/>
          <w:sz w:val="24"/>
          <w:szCs w:val="24"/>
        </w:rPr>
        <w:fldChar w:fldCharType="end"/>
      </w:r>
      <w:r w:rsidR="00200B58">
        <w:rPr>
          <w:rFonts w:ascii="Times New Roman" w:hAnsi="Times New Roman" w:cs="Times New Roman"/>
          <w:sz w:val="24"/>
          <w:szCs w:val="24"/>
        </w:rPr>
        <w:t>,</w:t>
      </w:r>
      <w:r>
        <w:rPr>
          <w:rFonts w:ascii="Times New Roman" w:hAnsi="Times New Roman" w:cs="Times New Roman"/>
          <w:sz w:val="24"/>
          <w:szCs w:val="24"/>
        </w:rPr>
        <w:t xml:space="preserve"> and two</w:t>
      </w:r>
      <w:r w:rsidR="0083371D">
        <w:rPr>
          <w:rFonts w:ascii="Times New Roman" w:hAnsi="Times New Roman" w:cs="Times New Roman"/>
          <w:sz w:val="24"/>
          <w:szCs w:val="24"/>
        </w:rPr>
        <w:t xml:space="preserve"> </w:t>
      </w:r>
      <w:r w:rsidR="00D56801">
        <w:rPr>
          <w:rFonts w:ascii="Times New Roman" w:hAnsi="Times New Roman" w:cs="Times New Roman"/>
          <w:sz w:val="24"/>
          <w:szCs w:val="24"/>
        </w:rPr>
        <w:t>only</w:t>
      </w:r>
      <w:r w:rsidR="00D23833">
        <w:rPr>
          <w:rFonts w:ascii="Times New Roman" w:hAnsi="Times New Roman" w:cs="Times New Roman"/>
          <w:sz w:val="24"/>
          <w:szCs w:val="24"/>
        </w:rPr>
        <w:t xml:space="preserve"> investigated</w:t>
      </w:r>
      <w:r>
        <w:rPr>
          <w:rFonts w:ascii="Times New Roman" w:hAnsi="Times New Roman" w:cs="Times New Roman"/>
          <w:sz w:val="24"/>
          <w:szCs w:val="24"/>
        </w:rPr>
        <w:t xml:space="preserve"> </w:t>
      </w:r>
      <w:r w:rsidR="00D56801">
        <w:rPr>
          <w:rFonts w:ascii="Times New Roman" w:hAnsi="Times New Roman" w:cs="Times New Roman"/>
          <w:sz w:val="24"/>
          <w:szCs w:val="24"/>
        </w:rPr>
        <w:t>participants</w:t>
      </w:r>
      <w:r>
        <w:rPr>
          <w:rFonts w:ascii="Times New Roman" w:hAnsi="Times New Roman" w:cs="Times New Roman"/>
          <w:sz w:val="24"/>
          <w:szCs w:val="24"/>
        </w:rPr>
        <w:t xml:space="preserve"> with children</w:t>
      </w:r>
      <w:r w:rsidR="00D56801">
        <w:rPr>
          <w:rFonts w:ascii="Times New Roman" w:hAnsi="Times New Roman" w:cs="Times New Roman"/>
          <w:sz w:val="24"/>
          <w:szCs w:val="24"/>
        </w:rPr>
        <w:fldChar w:fldCharType="begin"/>
      </w:r>
      <w:r w:rsidR="00B66564">
        <w:rPr>
          <w:rFonts w:ascii="Times New Roman" w:hAnsi="Times New Roman" w:cs="Times New Roman"/>
          <w:sz w:val="24"/>
          <w:szCs w:val="24"/>
        </w:rPr>
        <w:instrText xml:space="preserve"> ADDIN EN.CITE &lt;EndNote&gt;&lt;Cite&gt;&lt;Author&gt;Fan&lt;/Author&gt;&lt;Year&gt;2021&lt;/Year&gt;&lt;RecNum&gt;261&lt;/RecNum&gt;&lt;DisplayText&gt;&lt;style face="superscript"&gt;(47, 50)&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Cite&gt;&lt;Author&gt;Rizvi&lt;/Author&gt;&lt;Year&gt;2021&lt;/Year&gt;&lt;RecNum&gt;565&lt;/RecNum&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D56801">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7, 50)</w:t>
      </w:r>
      <w:r w:rsidR="00D56801">
        <w:rPr>
          <w:rFonts w:ascii="Times New Roman" w:hAnsi="Times New Roman" w:cs="Times New Roman"/>
          <w:sz w:val="24"/>
          <w:szCs w:val="24"/>
        </w:rPr>
        <w:fldChar w:fldCharType="end"/>
      </w:r>
      <w:r w:rsidR="00D56801">
        <w:rPr>
          <w:rFonts w:ascii="Times New Roman" w:hAnsi="Times New Roman" w:cs="Times New Roman"/>
          <w:sz w:val="24"/>
          <w:szCs w:val="24"/>
        </w:rPr>
        <w:t>.</w:t>
      </w:r>
      <w:r>
        <w:rPr>
          <w:rFonts w:ascii="Times New Roman" w:hAnsi="Times New Roman" w:cs="Times New Roman"/>
          <w:sz w:val="24"/>
          <w:szCs w:val="24"/>
        </w:rPr>
        <w:t xml:space="preserve">  </w:t>
      </w:r>
    </w:p>
    <w:p w14:paraId="53BA2AA8" w14:textId="61933B5D" w:rsidR="00D460E3" w:rsidRPr="00E039A4" w:rsidRDefault="00BA155E" w:rsidP="00C81687">
      <w:pPr>
        <w:spacing w:line="360" w:lineRule="auto"/>
        <w:rPr>
          <w:rFonts w:ascii="Times New Roman" w:hAnsi="Times New Roman" w:cs="Times New Roman"/>
          <w:sz w:val="24"/>
          <w:szCs w:val="24"/>
        </w:rPr>
      </w:pPr>
      <w:r>
        <w:rPr>
          <w:rFonts w:ascii="Times New Roman" w:hAnsi="Times New Roman" w:cs="Times New Roman"/>
          <w:sz w:val="24"/>
          <w:szCs w:val="24"/>
        </w:rPr>
        <w:t>F</w:t>
      </w:r>
      <w:r w:rsidR="00DC4A90">
        <w:rPr>
          <w:rFonts w:ascii="Times New Roman" w:hAnsi="Times New Roman" w:cs="Times New Roman"/>
          <w:sz w:val="24"/>
          <w:szCs w:val="24"/>
        </w:rPr>
        <w:t>ood insecurity</w:t>
      </w:r>
      <w:r w:rsidR="00D33FBA" w:rsidRPr="00E039A4">
        <w:rPr>
          <w:rFonts w:ascii="Times New Roman" w:hAnsi="Times New Roman" w:cs="Times New Roman"/>
          <w:sz w:val="24"/>
          <w:szCs w:val="24"/>
        </w:rPr>
        <w:t xml:space="preserve"> was reported </w:t>
      </w:r>
      <w:r w:rsidR="0026399A" w:rsidRPr="00E039A4">
        <w:rPr>
          <w:rFonts w:ascii="Times New Roman" w:hAnsi="Times New Roman" w:cs="Times New Roman"/>
          <w:sz w:val="24"/>
          <w:szCs w:val="24"/>
        </w:rPr>
        <w:t>as</w:t>
      </w:r>
      <w:r w:rsidR="000B1AC6" w:rsidRPr="00E039A4">
        <w:rPr>
          <w:rFonts w:ascii="Times New Roman" w:hAnsi="Times New Roman" w:cs="Times New Roman"/>
          <w:sz w:val="24"/>
          <w:szCs w:val="24"/>
        </w:rPr>
        <w:t xml:space="preserve"> a</w:t>
      </w:r>
      <w:r w:rsidR="0026399A" w:rsidRPr="00E039A4">
        <w:rPr>
          <w:rFonts w:ascii="Times New Roman" w:hAnsi="Times New Roman" w:cs="Times New Roman"/>
          <w:sz w:val="24"/>
          <w:szCs w:val="24"/>
        </w:rPr>
        <w:t xml:space="preserve"> quantitative outcome</w:t>
      </w:r>
      <w:r w:rsidR="00A46D80" w:rsidRPr="00E039A4">
        <w:rPr>
          <w:rFonts w:ascii="Times New Roman" w:hAnsi="Times New Roman" w:cs="Times New Roman"/>
          <w:sz w:val="24"/>
          <w:szCs w:val="24"/>
        </w:rPr>
        <w:t xml:space="preserve"> in</w:t>
      </w:r>
      <w:r w:rsidR="00A856EC" w:rsidRPr="00E039A4">
        <w:rPr>
          <w:rFonts w:ascii="Times New Roman" w:hAnsi="Times New Roman" w:cs="Times New Roman"/>
          <w:sz w:val="24"/>
          <w:szCs w:val="24"/>
        </w:rPr>
        <w:t xml:space="preserve"> </w:t>
      </w:r>
      <w:r w:rsidR="00124C6B">
        <w:rPr>
          <w:rFonts w:ascii="Times New Roman" w:hAnsi="Times New Roman" w:cs="Times New Roman"/>
          <w:sz w:val="24"/>
          <w:szCs w:val="24"/>
        </w:rPr>
        <w:t>seven</w:t>
      </w:r>
      <w:r w:rsidR="00A856EC" w:rsidRPr="00E039A4">
        <w:rPr>
          <w:rFonts w:ascii="Times New Roman" w:hAnsi="Times New Roman" w:cs="Times New Roman"/>
          <w:sz w:val="24"/>
          <w:szCs w:val="24"/>
        </w:rPr>
        <w:t xml:space="preserve"> </w:t>
      </w:r>
      <w:r w:rsidR="00765FE4" w:rsidRPr="00E039A4">
        <w:rPr>
          <w:rFonts w:ascii="Times New Roman" w:hAnsi="Times New Roman" w:cs="Times New Roman"/>
          <w:sz w:val="24"/>
          <w:szCs w:val="24"/>
        </w:rPr>
        <w:t>studies</w:t>
      </w:r>
      <w:r w:rsidR="007F2D71" w:rsidRPr="00E039A4">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UtNTEpPC9zdHlsZT48L0Rpc3BsYXlUZXh0PjxyZWNvcmQ+PHJlYy1udW1iZXI+NzIwMTwv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==
</w:fldData>
        </w:fldChar>
      </w:r>
      <w:r w:rsidR="00254812">
        <w:rPr>
          <w:rFonts w:ascii="Times New Roman" w:hAnsi="Times New Roman" w:cs="Times New Roman"/>
          <w:sz w:val="24"/>
          <w:szCs w:val="24"/>
        </w:rPr>
        <w:instrText xml:space="preserve"> ADDIN EN.CITE </w:instrText>
      </w:r>
      <w:r w:rsidR="00254812">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UtNTEpPC9zdHlsZT48L0Rpc3BsYXlUZXh0PjxyZWNvcmQ+PHJlYy1udW1iZXI+NzIwMTwv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==
</w:fldData>
        </w:fldChar>
      </w:r>
      <w:r w:rsidR="00254812">
        <w:rPr>
          <w:rFonts w:ascii="Times New Roman" w:hAnsi="Times New Roman" w:cs="Times New Roman"/>
          <w:sz w:val="24"/>
          <w:szCs w:val="24"/>
        </w:rPr>
        <w:instrText xml:space="preserve"> ADDIN EN.CITE.DATA </w:instrText>
      </w:r>
      <w:r w:rsidR="00254812">
        <w:rPr>
          <w:rFonts w:ascii="Times New Roman" w:hAnsi="Times New Roman" w:cs="Times New Roman"/>
          <w:sz w:val="24"/>
          <w:szCs w:val="24"/>
        </w:rPr>
      </w:r>
      <w:r w:rsidR="00254812">
        <w:rPr>
          <w:rFonts w:ascii="Times New Roman" w:hAnsi="Times New Roman" w:cs="Times New Roman"/>
          <w:sz w:val="24"/>
          <w:szCs w:val="24"/>
        </w:rPr>
        <w:fldChar w:fldCharType="end"/>
      </w:r>
      <w:r w:rsidR="007F2D71" w:rsidRPr="00E039A4">
        <w:rPr>
          <w:rFonts w:ascii="Times New Roman" w:hAnsi="Times New Roman" w:cs="Times New Roman"/>
          <w:sz w:val="24"/>
          <w:szCs w:val="24"/>
        </w:rPr>
      </w:r>
      <w:r w:rsidR="007F2D71"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5-51)</w:t>
      </w:r>
      <w:r w:rsidR="007F2D71" w:rsidRPr="00E039A4">
        <w:rPr>
          <w:rFonts w:ascii="Times New Roman" w:hAnsi="Times New Roman" w:cs="Times New Roman"/>
          <w:sz w:val="24"/>
          <w:szCs w:val="24"/>
        </w:rPr>
        <w:fldChar w:fldCharType="end"/>
      </w:r>
      <w:r w:rsidR="007326BF">
        <w:rPr>
          <w:rFonts w:ascii="Times New Roman" w:hAnsi="Times New Roman" w:cs="Times New Roman"/>
          <w:sz w:val="24"/>
          <w:szCs w:val="24"/>
        </w:rPr>
        <w:t>.</w:t>
      </w:r>
      <w:r w:rsidR="00A46D80" w:rsidRPr="00E039A4">
        <w:rPr>
          <w:rFonts w:ascii="Times New Roman" w:hAnsi="Times New Roman" w:cs="Times New Roman"/>
          <w:sz w:val="24"/>
          <w:szCs w:val="24"/>
        </w:rPr>
        <w:t xml:space="preserve"> </w:t>
      </w:r>
      <w:r w:rsidR="007326BF">
        <w:rPr>
          <w:rFonts w:ascii="Times New Roman" w:hAnsi="Times New Roman" w:cs="Times New Roman"/>
          <w:sz w:val="24"/>
          <w:szCs w:val="24"/>
        </w:rPr>
        <w:t>O</w:t>
      </w:r>
      <w:r w:rsidR="00815883">
        <w:rPr>
          <w:rFonts w:ascii="Times New Roman" w:hAnsi="Times New Roman" w:cs="Times New Roman"/>
          <w:sz w:val="24"/>
          <w:szCs w:val="24"/>
        </w:rPr>
        <w:t>ne</w:t>
      </w:r>
      <w:r w:rsidR="007326BF">
        <w:rPr>
          <w:rFonts w:ascii="Times New Roman" w:hAnsi="Times New Roman" w:cs="Times New Roman"/>
          <w:sz w:val="24"/>
          <w:szCs w:val="24"/>
        </w:rPr>
        <w:t xml:space="preserve"> study</w:t>
      </w:r>
      <w:r w:rsidR="00F34760">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F34760">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F34760">
        <w:rPr>
          <w:rFonts w:ascii="Times New Roman" w:hAnsi="Times New Roman" w:cs="Times New Roman"/>
          <w:sz w:val="24"/>
          <w:szCs w:val="24"/>
        </w:rPr>
        <w:fldChar w:fldCharType="end"/>
      </w:r>
      <w:r w:rsidR="00E761CA">
        <w:rPr>
          <w:rFonts w:ascii="Times New Roman" w:hAnsi="Times New Roman" w:cs="Times New Roman"/>
          <w:sz w:val="24"/>
          <w:szCs w:val="24"/>
        </w:rPr>
        <w:t xml:space="preserve"> collected qualitative data </w:t>
      </w:r>
      <w:r w:rsidR="00D66E3C">
        <w:rPr>
          <w:rFonts w:ascii="Times New Roman" w:hAnsi="Times New Roman" w:cs="Times New Roman"/>
          <w:sz w:val="24"/>
          <w:szCs w:val="24"/>
        </w:rPr>
        <w:t xml:space="preserve">from </w:t>
      </w:r>
      <w:r w:rsidR="00012A0E">
        <w:rPr>
          <w:rFonts w:ascii="Times New Roman" w:hAnsi="Times New Roman" w:cs="Times New Roman"/>
          <w:sz w:val="24"/>
          <w:szCs w:val="24"/>
        </w:rPr>
        <w:t>20 participants using</w:t>
      </w:r>
      <w:r w:rsidR="00983F9B">
        <w:rPr>
          <w:rFonts w:ascii="Times New Roman" w:hAnsi="Times New Roman" w:cs="Times New Roman"/>
          <w:sz w:val="24"/>
          <w:szCs w:val="24"/>
        </w:rPr>
        <w:t xml:space="preserve"> semi-structured interviews to</w:t>
      </w:r>
      <w:r w:rsidR="00FE3051">
        <w:rPr>
          <w:rFonts w:ascii="Times New Roman" w:hAnsi="Times New Roman" w:cs="Times New Roman"/>
          <w:sz w:val="24"/>
          <w:szCs w:val="24"/>
        </w:rPr>
        <w:t xml:space="preserve"> investigate </w:t>
      </w:r>
      <w:r w:rsidR="008F6D18">
        <w:rPr>
          <w:rFonts w:ascii="Times New Roman" w:hAnsi="Times New Roman" w:cs="Times New Roman"/>
          <w:sz w:val="24"/>
          <w:szCs w:val="24"/>
        </w:rPr>
        <w:t>the imp</w:t>
      </w:r>
      <w:r w:rsidR="0071280E" w:rsidRPr="003A3F0C">
        <w:rPr>
          <w:rFonts w:ascii="Times New Roman" w:hAnsi="Times New Roman" w:cs="Times New Roman"/>
          <w:sz w:val="24"/>
          <w:szCs w:val="24"/>
        </w:rPr>
        <w:t>a</w:t>
      </w:r>
      <w:r w:rsidR="008F6D18">
        <w:rPr>
          <w:rFonts w:ascii="Times New Roman" w:hAnsi="Times New Roman" w:cs="Times New Roman"/>
          <w:sz w:val="24"/>
          <w:szCs w:val="24"/>
        </w:rPr>
        <w:t>ct of food insecurity on families and</w:t>
      </w:r>
      <w:r w:rsidR="00FD3972">
        <w:rPr>
          <w:rFonts w:ascii="Times New Roman" w:hAnsi="Times New Roman" w:cs="Times New Roman"/>
          <w:sz w:val="24"/>
          <w:szCs w:val="24"/>
        </w:rPr>
        <w:t xml:space="preserve"> perceptions of the effectiveness of the programme.</w:t>
      </w:r>
      <w:r w:rsidR="00815883">
        <w:rPr>
          <w:rFonts w:ascii="Times New Roman" w:hAnsi="Times New Roman" w:cs="Times New Roman"/>
          <w:sz w:val="24"/>
          <w:szCs w:val="24"/>
        </w:rPr>
        <w:t xml:space="preserve"> </w:t>
      </w:r>
      <w:r w:rsidR="00B91479" w:rsidRPr="00E039A4">
        <w:rPr>
          <w:rFonts w:ascii="Times New Roman" w:hAnsi="Times New Roman" w:cs="Times New Roman"/>
          <w:sz w:val="24"/>
          <w:szCs w:val="24"/>
        </w:rPr>
        <w:t>D</w:t>
      </w:r>
      <w:r w:rsidR="00F53690" w:rsidRPr="00E039A4">
        <w:rPr>
          <w:rFonts w:ascii="Times New Roman" w:hAnsi="Times New Roman" w:cs="Times New Roman"/>
          <w:sz w:val="24"/>
          <w:szCs w:val="24"/>
        </w:rPr>
        <w:t>ata were collected using</w:t>
      </w:r>
      <w:r w:rsidR="001F6505" w:rsidRPr="00E039A4">
        <w:rPr>
          <w:rFonts w:ascii="Times New Roman" w:hAnsi="Times New Roman" w:cs="Times New Roman"/>
          <w:sz w:val="24"/>
          <w:szCs w:val="24"/>
        </w:rPr>
        <w:t xml:space="preserve"> </w:t>
      </w:r>
      <w:r w:rsidR="00F53690" w:rsidRPr="00E039A4">
        <w:rPr>
          <w:rFonts w:ascii="Times New Roman" w:hAnsi="Times New Roman" w:cs="Times New Roman"/>
          <w:sz w:val="24"/>
          <w:szCs w:val="24"/>
        </w:rPr>
        <w:t xml:space="preserve">validated </w:t>
      </w:r>
      <w:r w:rsidR="000063F5" w:rsidRPr="00E039A4">
        <w:rPr>
          <w:rFonts w:ascii="Times New Roman" w:hAnsi="Times New Roman" w:cs="Times New Roman"/>
          <w:sz w:val="24"/>
          <w:szCs w:val="24"/>
        </w:rPr>
        <w:t>questionnaires</w:t>
      </w:r>
      <w:r w:rsidR="000C5A26">
        <w:rPr>
          <w:rFonts w:ascii="Times New Roman" w:hAnsi="Times New Roman" w:cs="Times New Roman"/>
          <w:sz w:val="24"/>
          <w:szCs w:val="24"/>
        </w:rPr>
        <w:t>;</w:t>
      </w:r>
      <w:r w:rsidR="004B3A14" w:rsidRPr="00E039A4">
        <w:rPr>
          <w:rFonts w:ascii="Times New Roman" w:hAnsi="Times New Roman" w:cs="Times New Roman"/>
          <w:sz w:val="24"/>
          <w:szCs w:val="24"/>
        </w:rPr>
        <w:t xml:space="preserve"> </w:t>
      </w:r>
      <w:r w:rsidR="00C85BE9">
        <w:rPr>
          <w:rFonts w:ascii="Times New Roman" w:hAnsi="Times New Roman" w:cs="Times New Roman"/>
          <w:sz w:val="24"/>
          <w:szCs w:val="24"/>
        </w:rPr>
        <w:t>two</w:t>
      </w:r>
      <w:r w:rsidR="00283439" w:rsidRPr="00E039A4">
        <w:rPr>
          <w:rFonts w:ascii="Times New Roman" w:hAnsi="Times New Roman" w:cs="Times New Roman"/>
          <w:sz w:val="24"/>
          <w:szCs w:val="24"/>
        </w:rPr>
        <w:t xml:space="preserve"> </w:t>
      </w:r>
      <w:r w:rsidR="00AA2466" w:rsidRPr="00E039A4">
        <w:rPr>
          <w:rFonts w:ascii="Times New Roman" w:hAnsi="Times New Roman" w:cs="Times New Roman"/>
          <w:sz w:val="24"/>
          <w:szCs w:val="24"/>
        </w:rPr>
        <w:t xml:space="preserve">studies </w:t>
      </w:r>
      <w:r w:rsidR="00283439" w:rsidRPr="00E039A4">
        <w:rPr>
          <w:rFonts w:ascii="Times New Roman" w:hAnsi="Times New Roman" w:cs="Times New Roman"/>
          <w:sz w:val="24"/>
          <w:szCs w:val="24"/>
        </w:rPr>
        <w:t>us</w:t>
      </w:r>
      <w:r w:rsidR="004B3A14" w:rsidRPr="00E039A4">
        <w:rPr>
          <w:rFonts w:ascii="Times New Roman" w:hAnsi="Times New Roman" w:cs="Times New Roman"/>
          <w:sz w:val="24"/>
          <w:szCs w:val="24"/>
        </w:rPr>
        <w:t>ed</w:t>
      </w:r>
      <w:r w:rsidR="00283439" w:rsidRPr="00E039A4">
        <w:rPr>
          <w:rFonts w:ascii="Times New Roman" w:hAnsi="Times New Roman" w:cs="Times New Roman"/>
          <w:sz w:val="24"/>
          <w:szCs w:val="24"/>
        </w:rPr>
        <w:t xml:space="preserve"> the </w:t>
      </w:r>
      <w:r w:rsidR="00A77B24" w:rsidRPr="00E039A4">
        <w:rPr>
          <w:rFonts w:ascii="Times New Roman" w:hAnsi="Times New Roman" w:cs="Times New Roman"/>
          <w:sz w:val="24"/>
          <w:szCs w:val="24"/>
        </w:rPr>
        <w:t>United States Department of Agriculture (</w:t>
      </w:r>
      <w:r w:rsidR="00283439" w:rsidRPr="00E039A4">
        <w:rPr>
          <w:rFonts w:ascii="Times New Roman" w:hAnsi="Times New Roman" w:cs="Times New Roman"/>
          <w:sz w:val="24"/>
          <w:szCs w:val="24"/>
        </w:rPr>
        <w:t>USDA</w:t>
      </w:r>
      <w:r w:rsidR="00A77B24" w:rsidRPr="00E039A4">
        <w:rPr>
          <w:rFonts w:ascii="Times New Roman" w:hAnsi="Times New Roman" w:cs="Times New Roman"/>
          <w:sz w:val="24"/>
          <w:szCs w:val="24"/>
        </w:rPr>
        <w:t>)</w:t>
      </w:r>
      <w:r w:rsidR="00283439" w:rsidRPr="00E039A4">
        <w:rPr>
          <w:rFonts w:ascii="Times New Roman" w:hAnsi="Times New Roman" w:cs="Times New Roman"/>
          <w:sz w:val="24"/>
          <w:szCs w:val="24"/>
        </w:rPr>
        <w:t xml:space="preserve"> 18-item </w:t>
      </w:r>
      <w:r w:rsidR="00F442A3" w:rsidRPr="00E039A4">
        <w:rPr>
          <w:rFonts w:ascii="Times New Roman" w:hAnsi="Times New Roman" w:cs="Times New Roman"/>
          <w:sz w:val="24"/>
          <w:szCs w:val="24"/>
        </w:rPr>
        <w:t>Household Food Security Module</w:t>
      </w:r>
      <w:r w:rsidR="0017535C" w:rsidRPr="00E039A4">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UsIDUx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V3JpZ2h0PC9BdXRob3I+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UsIDUx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V3JpZ2h0PC9BdXRob3I+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sidR="0017535C" w:rsidRPr="00E039A4">
        <w:rPr>
          <w:rFonts w:ascii="Times New Roman" w:hAnsi="Times New Roman" w:cs="Times New Roman"/>
          <w:sz w:val="24"/>
          <w:szCs w:val="24"/>
        </w:rPr>
      </w:r>
      <w:r w:rsidR="0017535C"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5, 51)</w:t>
      </w:r>
      <w:r w:rsidR="0017535C" w:rsidRPr="00E039A4">
        <w:rPr>
          <w:rFonts w:ascii="Times New Roman" w:hAnsi="Times New Roman" w:cs="Times New Roman"/>
          <w:sz w:val="24"/>
          <w:szCs w:val="24"/>
        </w:rPr>
        <w:fldChar w:fldCharType="end"/>
      </w:r>
      <w:r w:rsidR="00445843" w:rsidRPr="00E039A4">
        <w:rPr>
          <w:rFonts w:ascii="Times New Roman" w:hAnsi="Times New Roman" w:cs="Times New Roman"/>
          <w:sz w:val="24"/>
          <w:szCs w:val="24"/>
        </w:rPr>
        <w:t xml:space="preserve"> (HFSM),</w:t>
      </w:r>
      <w:r w:rsidR="00EC329B" w:rsidRPr="00E039A4">
        <w:rPr>
          <w:rFonts w:ascii="Times New Roman" w:hAnsi="Times New Roman" w:cs="Times New Roman"/>
          <w:sz w:val="24"/>
          <w:szCs w:val="24"/>
        </w:rPr>
        <w:t xml:space="preserve"> </w:t>
      </w:r>
      <w:r w:rsidR="008A3CF4">
        <w:rPr>
          <w:rFonts w:ascii="Times New Roman" w:hAnsi="Times New Roman" w:cs="Times New Roman"/>
          <w:sz w:val="24"/>
          <w:szCs w:val="24"/>
        </w:rPr>
        <w:t>one</w:t>
      </w:r>
      <w:r w:rsidR="00A77B24" w:rsidRPr="00E039A4">
        <w:rPr>
          <w:rFonts w:ascii="Times New Roman" w:hAnsi="Times New Roman" w:cs="Times New Roman"/>
          <w:sz w:val="24"/>
          <w:szCs w:val="24"/>
        </w:rPr>
        <w:t xml:space="preserve"> used</w:t>
      </w:r>
      <w:r w:rsidR="00FB0C25" w:rsidRPr="00E039A4">
        <w:rPr>
          <w:rFonts w:ascii="Times New Roman" w:hAnsi="Times New Roman" w:cs="Times New Roman"/>
          <w:sz w:val="24"/>
          <w:szCs w:val="24"/>
        </w:rPr>
        <w:t xml:space="preserve"> the 6-item</w:t>
      </w:r>
      <w:r w:rsidR="0017535C" w:rsidRPr="00E039A4">
        <w:rPr>
          <w:rFonts w:ascii="Times New Roman" w:hAnsi="Times New Roman" w:cs="Times New Roman"/>
          <w:sz w:val="24"/>
          <w:szCs w:val="24"/>
        </w:rPr>
        <w:t xml:space="preserve"> short form</w:t>
      </w:r>
      <w:r w:rsidR="00FB0C25" w:rsidRPr="00E039A4">
        <w:rPr>
          <w:rFonts w:ascii="Times New Roman" w:hAnsi="Times New Roman" w:cs="Times New Roman"/>
          <w:sz w:val="24"/>
          <w:szCs w:val="24"/>
        </w:rPr>
        <w:t xml:space="preserve"> HFSM</w:t>
      </w:r>
      <w:r w:rsidR="0017535C"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17535C"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17535C" w:rsidRPr="00E039A4">
        <w:rPr>
          <w:rFonts w:ascii="Times New Roman" w:hAnsi="Times New Roman" w:cs="Times New Roman"/>
          <w:sz w:val="24"/>
          <w:szCs w:val="24"/>
        </w:rPr>
        <w:fldChar w:fldCharType="end"/>
      </w:r>
      <w:r w:rsidR="00B16720" w:rsidRPr="00E039A4">
        <w:rPr>
          <w:rFonts w:ascii="Times New Roman" w:hAnsi="Times New Roman" w:cs="Times New Roman"/>
          <w:sz w:val="24"/>
          <w:szCs w:val="24"/>
        </w:rPr>
        <w:t>,</w:t>
      </w:r>
      <w:r w:rsidR="00FB0C25" w:rsidRPr="00E039A4">
        <w:rPr>
          <w:rFonts w:ascii="Times New Roman" w:hAnsi="Times New Roman" w:cs="Times New Roman"/>
          <w:sz w:val="24"/>
          <w:szCs w:val="24"/>
        </w:rPr>
        <w:t xml:space="preserve"> </w:t>
      </w:r>
      <w:r w:rsidR="00741748" w:rsidRPr="00E039A4">
        <w:rPr>
          <w:rFonts w:ascii="Times New Roman" w:hAnsi="Times New Roman" w:cs="Times New Roman"/>
          <w:sz w:val="24"/>
          <w:szCs w:val="24"/>
        </w:rPr>
        <w:t xml:space="preserve">and </w:t>
      </w:r>
      <w:r w:rsidR="00B34C70">
        <w:rPr>
          <w:rFonts w:ascii="Times New Roman" w:hAnsi="Times New Roman" w:cs="Times New Roman"/>
          <w:sz w:val="24"/>
          <w:szCs w:val="24"/>
        </w:rPr>
        <w:t>one</w:t>
      </w:r>
      <w:r w:rsidR="00A77B24" w:rsidRPr="00E039A4">
        <w:rPr>
          <w:rFonts w:ascii="Times New Roman" w:hAnsi="Times New Roman" w:cs="Times New Roman"/>
          <w:sz w:val="24"/>
          <w:szCs w:val="24"/>
        </w:rPr>
        <w:t xml:space="preserve"> </w:t>
      </w:r>
      <w:r w:rsidR="00321FF1" w:rsidRPr="00E039A4">
        <w:rPr>
          <w:rFonts w:ascii="Times New Roman" w:hAnsi="Times New Roman" w:cs="Times New Roman"/>
          <w:sz w:val="24"/>
          <w:szCs w:val="24"/>
        </w:rPr>
        <w:t>u</w:t>
      </w:r>
      <w:r w:rsidR="00EC329B" w:rsidRPr="00E039A4">
        <w:rPr>
          <w:rFonts w:ascii="Times New Roman" w:hAnsi="Times New Roman" w:cs="Times New Roman"/>
          <w:sz w:val="24"/>
          <w:szCs w:val="24"/>
        </w:rPr>
        <w:t>tilised</w:t>
      </w:r>
      <w:r w:rsidR="00321FF1" w:rsidRPr="00E039A4">
        <w:rPr>
          <w:rFonts w:ascii="Times New Roman" w:hAnsi="Times New Roman" w:cs="Times New Roman"/>
          <w:sz w:val="24"/>
          <w:szCs w:val="24"/>
        </w:rPr>
        <w:t xml:space="preserve"> the USDA 30-day Food Security Scale</w:t>
      </w:r>
      <w:r w:rsidR="00321FF1"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321FF1"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321FF1" w:rsidRPr="00E039A4">
        <w:rPr>
          <w:rFonts w:ascii="Times New Roman" w:hAnsi="Times New Roman" w:cs="Times New Roman"/>
          <w:sz w:val="24"/>
          <w:szCs w:val="24"/>
        </w:rPr>
        <w:fldChar w:fldCharType="end"/>
      </w:r>
      <w:r w:rsidR="000C7755">
        <w:rPr>
          <w:rFonts w:ascii="Times New Roman" w:hAnsi="Times New Roman" w:cs="Times New Roman"/>
          <w:sz w:val="24"/>
          <w:szCs w:val="24"/>
        </w:rPr>
        <w:t>.</w:t>
      </w:r>
      <w:r w:rsidR="00A65DE2" w:rsidRPr="00E039A4">
        <w:rPr>
          <w:rFonts w:ascii="Times New Roman" w:hAnsi="Times New Roman" w:cs="Times New Roman"/>
          <w:sz w:val="24"/>
          <w:szCs w:val="24"/>
        </w:rPr>
        <w:t xml:space="preserve"> </w:t>
      </w:r>
      <w:r w:rsidR="00874928" w:rsidRPr="00E039A4">
        <w:rPr>
          <w:rFonts w:ascii="Times New Roman" w:hAnsi="Times New Roman" w:cs="Times New Roman"/>
          <w:sz w:val="24"/>
          <w:szCs w:val="24"/>
        </w:rPr>
        <w:t xml:space="preserve">Zigmont </w:t>
      </w:r>
      <w:r w:rsidR="00874928" w:rsidRPr="0028781C">
        <w:rPr>
          <w:rFonts w:ascii="Times New Roman" w:hAnsi="Times New Roman" w:cs="Times New Roman"/>
          <w:sz w:val="24"/>
          <w:szCs w:val="24"/>
        </w:rPr>
        <w:t>et al</w:t>
      </w:r>
      <w:r w:rsidR="00D8155F" w:rsidRPr="00E039A4">
        <w:rPr>
          <w:rFonts w:ascii="Times New Roman" w:hAnsi="Times New Roman" w:cs="Times New Roman"/>
          <w:i/>
          <w:iCs/>
          <w:sz w:val="24"/>
          <w:szCs w:val="24"/>
        </w:rPr>
        <w:t>.</w:t>
      </w:r>
      <w:r w:rsidR="00A77B24" w:rsidRPr="00A40782">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A77B24" w:rsidRPr="00A40782">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w:t>
      </w:r>
      <w:r w:rsidR="00A77B24" w:rsidRPr="00A40782">
        <w:rPr>
          <w:rFonts w:ascii="Times New Roman" w:hAnsi="Times New Roman" w:cs="Times New Roman"/>
          <w:sz w:val="24"/>
          <w:szCs w:val="24"/>
        </w:rPr>
        <w:fldChar w:fldCharType="end"/>
      </w:r>
      <w:r w:rsidR="00874928" w:rsidRPr="00A40782">
        <w:rPr>
          <w:rFonts w:ascii="Times New Roman" w:hAnsi="Times New Roman" w:cs="Times New Roman"/>
          <w:sz w:val="24"/>
          <w:szCs w:val="24"/>
        </w:rPr>
        <w:t xml:space="preserve"> </w:t>
      </w:r>
      <w:r w:rsidR="00496948" w:rsidRPr="00E039A4">
        <w:rPr>
          <w:rFonts w:ascii="Times New Roman" w:hAnsi="Times New Roman" w:cs="Times New Roman"/>
          <w:sz w:val="24"/>
          <w:szCs w:val="24"/>
        </w:rPr>
        <w:t>used</w:t>
      </w:r>
      <w:r w:rsidR="00822AE5" w:rsidRPr="00E039A4">
        <w:rPr>
          <w:rFonts w:ascii="Times New Roman" w:hAnsi="Times New Roman" w:cs="Times New Roman"/>
          <w:sz w:val="24"/>
          <w:szCs w:val="24"/>
        </w:rPr>
        <w:t xml:space="preserve"> one</w:t>
      </w:r>
      <w:r w:rsidR="00496948" w:rsidRPr="00E039A4">
        <w:rPr>
          <w:rFonts w:ascii="Times New Roman" w:hAnsi="Times New Roman" w:cs="Times New Roman"/>
          <w:sz w:val="24"/>
          <w:szCs w:val="24"/>
        </w:rPr>
        <w:t xml:space="preserve"> specific</w:t>
      </w:r>
      <w:r w:rsidR="00822AE5" w:rsidRPr="00E039A4">
        <w:rPr>
          <w:rFonts w:ascii="Times New Roman" w:hAnsi="Times New Roman" w:cs="Times New Roman"/>
          <w:sz w:val="24"/>
          <w:szCs w:val="24"/>
        </w:rPr>
        <w:t xml:space="preserve"> question from the USDA 18-item HFSM to</w:t>
      </w:r>
      <w:r w:rsidR="008D09CC" w:rsidRPr="00E039A4">
        <w:rPr>
          <w:rFonts w:ascii="Times New Roman" w:hAnsi="Times New Roman" w:cs="Times New Roman"/>
          <w:sz w:val="24"/>
          <w:szCs w:val="24"/>
        </w:rPr>
        <w:t xml:space="preserve"> ass</w:t>
      </w:r>
      <w:r w:rsidR="00037B5E">
        <w:rPr>
          <w:rFonts w:ascii="Times New Roman" w:hAnsi="Times New Roman" w:cs="Times New Roman"/>
          <w:sz w:val="24"/>
          <w:szCs w:val="24"/>
        </w:rPr>
        <w:t>e</w:t>
      </w:r>
      <w:r w:rsidR="00F857C2">
        <w:rPr>
          <w:rFonts w:ascii="Times New Roman" w:hAnsi="Times New Roman" w:cs="Times New Roman"/>
          <w:sz w:val="24"/>
          <w:szCs w:val="24"/>
        </w:rPr>
        <w:t>s</w:t>
      </w:r>
      <w:r w:rsidR="00037B5E">
        <w:rPr>
          <w:rFonts w:ascii="Times New Roman" w:hAnsi="Times New Roman" w:cs="Times New Roman"/>
          <w:sz w:val="24"/>
          <w:szCs w:val="24"/>
        </w:rPr>
        <w:t>s</w:t>
      </w:r>
      <w:r w:rsidR="00380B0E" w:rsidRPr="00E039A4">
        <w:rPr>
          <w:rFonts w:ascii="Times New Roman" w:hAnsi="Times New Roman" w:cs="Times New Roman"/>
          <w:sz w:val="24"/>
          <w:szCs w:val="24"/>
        </w:rPr>
        <w:t xml:space="preserve"> </w:t>
      </w:r>
      <w:r w:rsidR="00DC4A90">
        <w:rPr>
          <w:rFonts w:ascii="Times New Roman" w:hAnsi="Times New Roman" w:cs="Times New Roman"/>
          <w:sz w:val="24"/>
          <w:szCs w:val="24"/>
        </w:rPr>
        <w:t>food insecurity</w:t>
      </w:r>
      <w:r w:rsidR="008D09CC" w:rsidRPr="00E039A4">
        <w:rPr>
          <w:rFonts w:ascii="Times New Roman" w:hAnsi="Times New Roman" w:cs="Times New Roman"/>
          <w:sz w:val="24"/>
          <w:szCs w:val="24"/>
        </w:rPr>
        <w:t>.</w:t>
      </w:r>
      <w:r w:rsidR="002E4A01" w:rsidRPr="00E039A4">
        <w:rPr>
          <w:rFonts w:ascii="Times New Roman" w:hAnsi="Times New Roman" w:cs="Times New Roman"/>
          <w:sz w:val="24"/>
          <w:szCs w:val="24"/>
        </w:rPr>
        <w:t xml:space="preserve"> </w:t>
      </w:r>
      <w:r w:rsidR="003156C7" w:rsidRPr="00E039A4">
        <w:rPr>
          <w:rFonts w:ascii="Times New Roman" w:hAnsi="Times New Roman" w:cs="Times New Roman"/>
          <w:sz w:val="24"/>
          <w:szCs w:val="24"/>
        </w:rPr>
        <w:t>T</w:t>
      </w:r>
      <w:r w:rsidR="00A65DE2" w:rsidRPr="00E039A4">
        <w:rPr>
          <w:rFonts w:ascii="Times New Roman" w:hAnsi="Times New Roman" w:cs="Times New Roman"/>
          <w:sz w:val="24"/>
          <w:szCs w:val="24"/>
        </w:rPr>
        <w:t xml:space="preserve">he </w:t>
      </w:r>
      <w:r w:rsidR="00C85BE9">
        <w:rPr>
          <w:rFonts w:ascii="Times New Roman" w:hAnsi="Times New Roman" w:cs="Times New Roman"/>
          <w:sz w:val="24"/>
          <w:szCs w:val="24"/>
        </w:rPr>
        <w:t>two</w:t>
      </w:r>
      <w:r w:rsidR="00A65DE2" w:rsidRPr="00E039A4">
        <w:rPr>
          <w:rFonts w:ascii="Times New Roman" w:hAnsi="Times New Roman" w:cs="Times New Roman"/>
          <w:sz w:val="24"/>
          <w:szCs w:val="24"/>
        </w:rPr>
        <w:t xml:space="preserve"> studie</w:t>
      </w:r>
      <w:r w:rsidR="000B1AC6" w:rsidRPr="00E039A4">
        <w:rPr>
          <w:rFonts w:ascii="Times New Roman" w:hAnsi="Times New Roman" w:cs="Times New Roman"/>
          <w:sz w:val="24"/>
          <w:szCs w:val="24"/>
        </w:rPr>
        <w:t>s</w:t>
      </w:r>
      <w:r w:rsidR="00A65DE2" w:rsidRPr="00E039A4">
        <w:rPr>
          <w:rFonts w:ascii="Times New Roman" w:hAnsi="Times New Roman" w:cs="Times New Roman"/>
          <w:sz w:val="24"/>
          <w:szCs w:val="24"/>
        </w:rPr>
        <w:t xml:space="preserve"> from Canada utilised </w:t>
      </w:r>
      <w:r w:rsidR="002A439D" w:rsidRPr="00E039A4">
        <w:rPr>
          <w:rFonts w:ascii="Times New Roman" w:hAnsi="Times New Roman" w:cs="Times New Roman"/>
          <w:sz w:val="24"/>
          <w:szCs w:val="24"/>
        </w:rPr>
        <w:t>the 18-item Household Food Security Survey Module</w:t>
      </w:r>
      <w:r w:rsidR="00FC35E5" w:rsidRPr="00E039A4">
        <w:rPr>
          <w:rFonts w:ascii="Times New Roman" w:hAnsi="Times New Roman" w:cs="Times New Roman"/>
          <w:sz w:val="24"/>
          <w:szCs w:val="24"/>
        </w:rPr>
        <w:fldChar w:fldCharType="begin"/>
      </w:r>
      <w:r w:rsidR="00FE3BB7">
        <w:rPr>
          <w:rFonts w:ascii="Times New Roman" w:hAnsi="Times New Roman" w:cs="Times New Roman"/>
          <w:sz w:val="24"/>
          <w:szCs w:val="24"/>
        </w:rPr>
        <w:instrText xml:space="preserve"> ADDIN EN.CITE &lt;EndNote&gt;&lt;Cite&gt;&lt;Author&gt;Loopstra&lt;/Author&gt;&lt;Year&gt;2012&lt;/Year&gt;&lt;RecNum&gt;487&lt;/RecNum&gt;&lt;DisplayText&gt;&lt;style face="superscript"&gt;(49, 50)&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Cite&gt;&lt;Author&gt;Rizvi&lt;/Author&gt;&lt;Year&gt;2021&lt;/Year&gt;&lt;RecNum&gt;565&lt;/RecNum&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FC35E5"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9, 50)</w:t>
      </w:r>
      <w:r w:rsidR="00FC35E5" w:rsidRPr="00E039A4">
        <w:rPr>
          <w:rFonts w:ascii="Times New Roman" w:hAnsi="Times New Roman" w:cs="Times New Roman"/>
          <w:sz w:val="24"/>
          <w:szCs w:val="24"/>
        </w:rPr>
        <w:fldChar w:fldCharType="end"/>
      </w:r>
      <w:r w:rsidR="002A439D" w:rsidRPr="00E039A4">
        <w:rPr>
          <w:rFonts w:ascii="Times New Roman" w:hAnsi="Times New Roman" w:cs="Times New Roman"/>
          <w:sz w:val="24"/>
          <w:szCs w:val="24"/>
        </w:rPr>
        <w:t xml:space="preserve"> (HFSSM)</w:t>
      </w:r>
      <w:r w:rsidR="00D8155F" w:rsidRPr="00E039A4">
        <w:rPr>
          <w:rFonts w:ascii="Times New Roman" w:hAnsi="Times New Roman" w:cs="Times New Roman"/>
          <w:sz w:val="24"/>
          <w:szCs w:val="24"/>
        </w:rPr>
        <w:t>,</w:t>
      </w:r>
      <w:r w:rsidR="002A439D" w:rsidRPr="00E039A4">
        <w:rPr>
          <w:rFonts w:ascii="Times New Roman" w:hAnsi="Times New Roman" w:cs="Times New Roman"/>
          <w:sz w:val="24"/>
          <w:szCs w:val="24"/>
        </w:rPr>
        <w:t xml:space="preserve"> an adapted </w:t>
      </w:r>
      <w:r w:rsidR="000063F5" w:rsidRPr="00E039A4">
        <w:rPr>
          <w:rFonts w:ascii="Times New Roman" w:hAnsi="Times New Roman" w:cs="Times New Roman"/>
          <w:sz w:val="24"/>
          <w:szCs w:val="24"/>
        </w:rPr>
        <w:t>version</w:t>
      </w:r>
      <w:r w:rsidR="00FC35E5" w:rsidRPr="00E039A4">
        <w:rPr>
          <w:rFonts w:ascii="Times New Roman" w:hAnsi="Times New Roman" w:cs="Times New Roman"/>
          <w:sz w:val="24"/>
          <w:szCs w:val="24"/>
        </w:rPr>
        <w:t xml:space="preserve"> of the USDA 18-item HFSM</w:t>
      </w:r>
      <w:r w:rsidR="00C04B5C">
        <w:rPr>
          <w:rFonts w:ascii="Times New Roman" w:hAnsi="Times New Roman" w:cs="Times New Roman"/>
          <w:sz w:val="24"/>
          <w:szCs w:val="24"/>
        </w:rPr>
        <w:t xml:space="preserve"> which has been used routinely by the Canadian government</w:t>
      </w:r>
      <w:r w:rsidR="00065DFD"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Government of Canada&lt;/Author&gt;&lt;Year&gt;2012&lt;/Year&gt;&lt;RecNum&gt;7270&lt;/RecNum&gt;&lt;DisplayText&gt;&lt;style face="superscript"&gt;(53)&lt;/style&gt;&lt;/DisplayText&gt;&lt;record&gt;&lt;rec-number&gt;7270&lt;/rec-number&gt;&lt;foreign-keys&gt;&lt;key app="EN" db-id="pwffzpaahra2e9etf21v5pfb99xz209wpr0z" timestamp="1661613988"&gt;7270&lt;/key&gt;&lt;/foreign-keys&gt;&lt;ref-type name="Web Page"&gt;12&lt;/ref-type&gt;&lt;contributors&gt;&lt;authors&gt;&lt;author&gt;Government of Canada,&lt;/author&gt;&lt;/authors&gt;&lt;/contributors&gt;&lt;titles&gt;&lt;title&gt;The Household Food Security Survey Module&lt;/title&gt;&lt;/titles&gt;&lt;number&gt;27th August 2022).&lt;/number&gt;&lt;dates&gt;&lt;year&gt;2012&lt;/year&gt;&lt;pub-dates&gt;&lt;date&gt;25th July 2012&lt;/date&gt;&lt;/pub-dates&gt;&lt;/dates&gt;&lt;urls&gt;&lt;related-urls&gt;&lt;url&gt;https://www.canada.ca/en/health-canada/services/food-nutrition/food-nutrition-surveillance/health-nutrition-surveys/canadian-community-health-survey-cchs/household-food-insecurity-canada-overview/household-food-security-survey-module-hfssm-health-nutrition-surveys-health-canada.html&lt;/url&gt;&lt;/related-urls&gt;&lt;/urls&gt;&lt;/record&gt;&lt;/Cite&gt;&lt;/EndNote&gt;</w:instrText>
      </w:r>
      <w:r w:rsidR="00065DFD"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3)</w:t>
      </w:r>
      <w:r w:rsidR="00065DFD" w:rsidRPr="00E039A4">
        <w:rPr>
          <w:rFonts w:ascii="Times New Roman" w:hAnsi="Times New Roman" w:cs="Times New Roman"/>
          <w:sz w:val="24"/>
          <w:szCs w:val="24"/>
        </w:rPr>
        <w:fldChar w:fldCharType="end"/>
      </w:r>
      <w:r w:rsidR="003D753A">
        <w:rPr>
          <w:rFonts w:ascii="Times New Roman" w:hAnsi="Times New Roman" w:cs="Times New Roman"/>
          <w:sz w:val="24"/>
          <w:szCs w:val="24"/>
        </w:rPr>
        <w:t>.</w:t>
      </w:r>
    </w:p>
    <w:p w14:paraId="2803402E" w14:textId="3B9292DD" w:rsidR="005D0E46" w:rsidRPr="003C7447" w:rsidRDefault="00D33FBA" w:rsidP="00C81687">
      <w:pPr>
        <w:spacing w:line="360" w:lineRule="auto"/>
        <w:rPr>
          <w:rFonts w:ascii="Times New Roman" w:hAnsi="Times New Roman" w:cs="Times New Roman"/>
          <w:sz w:val="24"/>
          <w:szCs w:val="24"/>
        </w:rPr>
      </w:pPr>
      <w:r w:rsidRPr="00E039A4">
        <w:rPr>
          <w:rFonts w:ascii="Times New Roman" w:hAnsi="Times New Roman" w:cs="Times New Roman"/>
          <w:sz w:val="24"/>
          <w:szCs w:val="24"/>
        </w:rPr>
        <w:t>Diet</w:t>
      </w:r>
      <w:r w:rsidR="00C000EA" w:rsidRPr="00E039A4">
        <w:rPr>
          <w:rFonts w:ascii="Times New Roman" w:hAnsi="Times New Roman" w:cs="Times New Roman"/>
          <w:sz w:val="24"/>
          <w:szCs w:val="24"/>
        </w:rPr>
        <w:t xml:space="preserve">ary </w:t>
      </w:r>
      <w:r w:rsidR="00517F75" w:rsidRPr="00E039A4">
        <w:rPr>
          <w:rFonts w:ascii="Times New Roman" w:hAnsi="Times New Roman" w:cs="Times New Roman"/>
          <w:sz w:val="24"/>
          <w:szCs w:val="24"/>
        </w:rPr>
        <w:t>data w</w:t>
      </w:r>
      <w:r w:rsidR="00647F25" w:rsidRPr="00E039A4">
        <w:rPr>
          <w:rFonts w:ascii="Times New Roman" w:hAnsi="Times New Roman" w:cs="Times New Roman"/>
          <w:sz w:val="24"/>
          <w:szCs w:val="24"/>
        </w:rPr>
        <w:t>ere</w:t>
      </w:r>
      <w:r w:rsidR="00517F75" w:rsidRPr="00E039A4">
        <w:rPr>
          <w:rFonts w:ascii="Times New Roman" w:hAnsi="Times New Roman" w:cs="Times New Roman"/>
          <w:sz w:val="24"/>
          <w:szCs w:val="24"/>
        </w:rPr>
        <w:t xml:space="preserve"> collected </w:t>
      </w:r>
      <w:r w:rsidR="009B4145" w:rsidRPr="00E039A4">
        <w:rPr>
          <w:rFonts w:ascii="Times New Roman" w:hAnsi="Times New Roman" w:cs="Times New Roman"/>
          <w:sz w:val="24"/>
          <w:szCs w:val="24"/>
        </w:rPr>
        <w:t xml:space="preserve">in </w:t>
      </w:r>
      <w:r w:rsidR="008E3F34" w:rsidRPr="003C7447">
        <w:rPr>
          <w:rFonts w:ascii="Times New Roman" w:hAnsi="Times New Roman" w:cs="Times New Roman"/>
          <w:sz w:val="24"/>
          <w:szCs w:val="24"/>
        </w:rPr>
        <w:t>f</w:t>
      </w:r>
      <w:r w:rsidR="008B4062" w:rsidRPr="003C7447">
        <w:rPr>
          <w:rFonts w:ascii="Times New Roman" w:hAnsi="Times New Roman" w:cs="Times New Roman"/>
          <w:sz w:val="24"/>
          <w:szCs w:val="24"/>
        </w:rPr>
        <w:t>ive</w:t>
      </w:r>
      <w:r w:rsidR="00CD7985" w:rsidRPr="003C7447">
        <w:rPr>
          <w:rFonts w:ascii="Times New Roman" w:hAnsi="Times New Roman" w:cs="Times New Roman"/>
          <w:sz w:val="24"/>
          <w:szCs w:val="24"/>
        </w:rPr>
        <w:t xml:space="preserve"> studies</w:t>
      </w:r>
      <w:r w:rsidR="00AF165E" w:rsidRPr="00E039A4">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YtNDgsIDUyKTwvc3R5bGU+PC9EaXNwbGF5VGV4dD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xDaXRlPjxBdXRob3I+Q2hpYXBw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=
</w:fldData>
        </w:fldChar>
      </w:r>
      <w:r w:rsidR="008B4062">
        <w:rPr>
          <w:rFonts w:ascii="Times New Roman" w:hAnsi="Times New Roman" w:cs="Times New Roman"/>
          <w:sz w:val="24"/>
          <w:szCs w:val="24"/>
        </w:rPr>
        <w:instrText xml:space="preserve"> ADDIN EN.CITE </w:instrText>
      </w:r>
      <w:r w:rsidR="008B4062">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YtNDgsIDUyKTwvc3R5bGU+PC9EaXNwbGF5VGV4dD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xDaXRlPjxBdXRob3I+Q2hpYXBw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=
</w:fldData>
        </w:fldChar>
      </w:r>
      <w:r w:rsidR="008B4062">
        <w:rPr>
          <w:rFonts w:ascii="Times New Roman" w:hAnsi="Times New Roman" w:cs="Times New Roman"/>
          <w:sz w:val="24"/>
          <w:szCs w:val="24"/>
        </w:rPr>
        <w:instrText xml:space="preserve"> ADDIN EN.CITE.DATA </w:instrText>
      </w:r>
      <w:r w:rsidR="008B4062">
        <w:rPr>
          <w:rFonts w:ascii="Times New Roman" w:hAnsi="Times New Roman" w:cs="Times New Roman"/>
          <w:sz w:val="24"/>
          <w:szCs w:val="24"/>
        </w:rPr>
      </w:r>
      <w:r w:rsidR="008B4062">
        <w:rPr>
          <w:rFonts w:ascii="Times New Roman" w:hAnsi="Times New Roman" w:cs="Times New Roman"/>
          <w:sz w:val="24"/>
          <w:szCs w:val="24"/>
        </w:rPr>
        <w:fldChar w:fldCharType="end"/>
      </w:r>
      <w:r w:rsidR="00AF165E" w:rsidRPr="00E039A4">
        <w:rPr>
          <w:rFonts w:ascii="Times New Roman" w:hAnsi="Times New Roman" w:cs="Times New Roman"/>
          <w:sz w:val="24"/>
          <w:szCs w:val="24"/>
        </w:rPr>
      </w:r>
      <w:r w:rsidR="00AF165E" w:rsidRPr="00E039A4">
        <w:rPr>
          <w:rFonts w:ascii="Times New Roman" w:hAnsi="Times New Roman" w:cs="Times New Roman"/>
          <w:sz w:val="24"/>
          <w:szCs w:val="24"/>
        </w:rPr>
        <w:fldChar w:fldCharType="separate"/>
      </w:r>
      <w:r w:rsidR="008B4062" w:rsidRPr="008B4062">
        <w:rPr>
          <w:rFonts w:ascii="Times New Roman" w:hAnsi="Times New Roman" w:cs="Times New Roman"/>
          <w:noProof/>
          <w:sz w:val="24"/>
          <w:szCs w:val="24"/>
          <w:vertAlign w:val="superscript"/>
        </w:rPr>
        <w:t>(44, 46-48, 52)</w:t>
      </w:r>
      <w:r w:rsidR="00AF165E" w:rsidRPr="00E039A4">
        <w:rPr>
          <w:rFonts w:ascii="Times New Roman" w:hAnsi="Times New Roman" w:cs="Times New Roman"/>
          <w:sz w:val="24"/>
          <w:szCs w:val="24"/>
        </w:rPr>
        <w:fldChar w:fldCharType="end"/>
      </w:r>
      <w:r w:rsidR="00F857C2">
        <w:rPr>
          <w:rFonts w:ascii="Times New Roman" w:hAnsi="Times New Roman" w:cs="Times New Roman"/>
          <w:sz w:val="24"/>
          <w:szCs w:val="24"/>
        </w:rPr>
        <w:t>.</w:t>
      </w:r>
      <w:r w:rsidR="005E7891" w:rsidRPr="00E039A4">
        <w:rPr>
          <w:rFonts w:ascii="Times New Roman" w:hAnsi="Times New Roman" w:cs="Times New Roman"/>
          <w:sz w:val="24"/>
          <w:szCs w:val="24"/>
        </w:rPr>
        <w:t xml:space="preserve"> </w:t>
      </w:r>
      <w:r w:rsidR="00A43335" w:rsidRPr="00E039A4">
        <w:rPr>
          <w:rFonts w:ascii="Times New Roman" w:hAnsi="Times New Roman" w:cs="Times New Roman"/>
          <w:sz w:val="24"/>
          <w:szCs w:val="24"/>
        </w:rPr>
        <w:t>T</w:t>
      </w:r>
      <w:r w:rsidR="004E1696">
        <w:rPr>
          <w:rFonts w:ascii="Times New Roman" w:hAnsi="Times New Roman" w:cs="Times New Roman"/>
          <w:sz w:val="24"/>
          <w:szCs w:val="24"/>
        </w:rPr>
        <w:t>wo</w:t>
      </w:r>
      <w:r w:rsidR="00A43335" w:rsidRPr="00E039A4">
        <w:rPr>
          <w:rFonts w:ascii="Times New Roman" w:hAnsi="Times New Roman" w:cs="Times New Roman"/>
          <w:sz w:val="24"/>
          <w:szCs w:val="24"/>
        </w:rPr>
        <w:t xml:space="preserve"> </w:t>
      </w:r>
      <w:r w:rsidR="00E70BFC" w:rsidRPr="00E039A4">
        <w:rPr>
          <w:rFonts w:ascii="Times New Roman" w:hAnsi="Times New Roman" w:cs="Times New Roman"/>
          <w:sz w:val="24"/>
          <w:szCs w:val="24"/>
        </w:rPr>
        <w:t>different</w:t>
      </w:r>
      <w:r w:rsidR="00F63364" w:rsidRPr="00E039A4">
        <w:rPr>
          <w:rFonts w:ascii="Times New Roman" w:hAnsi="Times New Roman" w:cs="Times New Roman"/>
          <w:sz w:val="24"/>
          <w:szCs w:val="24"/>
        </w:rPr>
        <w:t xml:space="preserve"> </w:t>
      </w:r>
      <w:r w:rsidR="00E70BFC" w:rsidRPr="00E039A4">
        <w:rPr>
          <w:rFonts w:ascii="Times New Roman" w:hAnsi="Times New Roman" w:cs="Times New Roman"/>
          <w:sz w:val="24"/>
          <w:szCs w:val="24"/>
        </w:rPr>
        <w:t xml:space="preserve">screeners from the National Cancer </w:t>
      </w:r>
      <w:r w:rsidR="000063F5" w:rsidRPr="00E039A4">
        <w:rPr>
          <w:rFonts w:ascii="Times New Roman" w:hAnsi="Times New Roman" w:cs="Times New Roman"/>
          <w:sz w:val="24"/>
          <w:szCs w:val="24"/>
        </w:rPr>
        <w:t>Institute</w:t>
      </w:r>
      <w:r w:rsidR="00E70BFC" w:rsidRPr="00E039A4">
        <w:rPr>
          <w:rFonts w:ascii="Times New Roman" w:hAnsi="Times New Roman" w:cs="Times New Roman"/>
          <w:sz w:val="24"/>
          <w:szCs w:val="24"/>
        </w:rPr>
        <w:t xml:space="preserve"> (NCI)</w:t>
      </w:r>
      <w:r w:rsidR="00D70C77" w:rsidRPr="00E039A4">
        <w:rPr>
          <w:rFonts w:ascii="Times New Roman" w:hAnsi="Times New Roman" w:cs="Times New Roman"/>
          <w:sz w:val="24"/>
          <w:szCs w:val="24"/>
        </w:rPr>
        <w:t xml:space="preserve"> were used in </w:t>
      </w:r>
      <w:r w:rsidR="00C85BE9">
        <w:rPr>
          <w:rFonts w:ascii="Times New Roman" w:hAnsi="Times New Roman" w:cs="Times New Roman"/>
          <w:sz w:val="24"/>
          <w:szCs w:val="24"/>
        </w:rPr>
        <w:t>t</w:t>
      </w:r>
      <w:r w:rsidR="004E1696">
        <w:rPr>
          <w:rFonts w:ascii="Times New Roman" w:hAnsi="Times New Roman" w:cs="Times New Roman"/>
          <w:sz w:val="24"/>
          <w:szCs w:val="24"/>
        </w:rPr>
        <w:t>wo</w:t>
      </w:r>
      <w:r w:rsidR="00D70C77" w:rsidRPr="00E039A4">
        <w:rPr>
          <w:rFonts w:ascii="Times New Roman" w:hAnsi="Times New Roman" w:cs="Times New Roman"/>
          <w:sz w:val="24"/>
          <w:szCs w:val="24"/>
        </w:rPr>
        <w:t xml:space="preserve"> separate studies</w:t>
      </w:r>
      <w:r w:rsidR="005F19C4">
        <w:rPr>
          <w:rFonts w:ascii="Times New Roman" w:hAnsi="Times New Roman" w:cs="Times New Roman"/>
          <w:sz w:val="24"/>
          <w:szCs w:val="24"/>
        </w:rPr>
        <w:t>:</w:t>
      </w:r>
      <w:r w:rsidR="00D70C77" w:rsidRPr="00E039A4">
        <w:rPr>
          <w:rFonts w:ascii="Times New Roman" w:hAnsi="Times New Roman" w:cs="Times New Roman"/>
          <w:sz w:val="24"/>
          <w:szCs w:val="24"/>
        </w:rPr>
        <w:t xml:space="preserve"> </w:t>
      </w:r>
      <w:r w:rsidR="005E6F1E" w:rsidRPr="00E039A4">
        <w:rPr>
          <w:rFonts w:ascii="Times New Roman" w:hAnsi="Times New Roman" w:cs="Times New Roman"/>
          <w:sz w:val="24"/>
          <w:szCs w:val="24"/>
        </w:rPr>
        <w:t>24-item</w:t>
      </w:r>
      <w:r w:rsidR="006D6A40">
        <w:rPr>
          <w:rFonts w:ascii="Times New Roman" w:hAnsi="Times New Roman" w:cs="Times New Roman"/>
          <w:sz w:val="24"/>
          <w:szCs w:val="24"/>
        </w:rPr>
        <w:t xml:space="preserve"> </w:t>
      </w:r>
      <w:r w:rsidR="00570EAD">
        <w:rPr>
          <w:rFonts w:ascii="Times New Roman" w:hAnsi="Times New Roman" w:cs="Times New Roman"/>
          <w:sz w:val="24"/>
          <w:szCs w:val="24"/>
        </w:rPr>
        <w:t>fruit and vegetable</w:t>
      </w:r>
      <w:r w:rsidR="006D6A40">
        <w:rPr>
          <w:rFonts w:ascii="Times New Roman" w:hAnsi="Times New Roman" w:cs="Times New Roman"/>
          <w:sz w:val="24"/>
          <w:szCs w:val="24"/>
        </w:rPr>
        <w:t xml:space="preserve"> screener</w:t>
      </w:r>
      <w:r w:rsidR="00922D5A">
        <w:rPr>
          <w:rFonts w:ascii="Times New Roman" w:hAnsi="Times New Roman" w:cs="Times New Roman"/>
          <w:sz w:val="24"/>
          <w:szCs w:val="24"/>
        </w:rPr>
        <w:t xml:space="preserve"> </w:t>
      </w:r>
      <w:r w:rsidR="00FB22A7"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FB22A7"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FB22A7" w:rsidRPr="00E039A4">
        <w:rPr>
          <w:rFonts w:ascii="Times New Roman" w:hAnsi="Times New Roman" w:cs="Times New Roman"/>
          <w:sz w:val="24"/>
          <w:szCs w:val="24"/>
        </w:rPr>
        <w:fldChar w:fldCharType="end"/>
      </w:r>
      <w:r w:rsidR="00FB22A7" w:rsidRPr="00E039A4">
        <w:rPr>
          <w:rFonts w:ascii="Times New Roman" w:hAnsi="Times New Roman" w:cs="Times New Roman"/>
          <w:sz w:val="24"/>
          <w:szCs w:val="24"/>
        </w:rPr>
        <w:t xml:space="preserve"> </w:t>
      </w:r>
      <w:r w:rsidR="008A74C2" w:rsidRPr="00E039A4">
        <w:rPr>
          <w:rFonts w:ascii="Times New Roman" w:hAnsi="Times New Roman" w:cs="Times New Roman"/>
          <w:sz w:val="24"/>
          <w:szCs w:val="24"/>
        </w:rPr>
        <w:t xml:space="preserve">and an </w:t>
      </w:r>
      <w:r w:rsidR="00BA24CE" w:rsidRPr="00E039A4">
        <w:rPr>
          <w:rFonts w:ascii="Times New Roman" w:hAnsi="Times New Roman" w:cs="Times New Roman"/>
          <w:sz w:val="24"/>
          <w:szCs w:val="24"/>
        </w:rPr>
        <w:t xml:space="preserve">all-day </w:t>
      </w:r>
      <w:r w:rsidR="00570EAD">
        <w:rPr>
          <w:rFonts w:ascii="Times New Roman" w:hAnsi="Times New Roman" w:cs="Times New Roman"/>
          <w:sz w:val="24"/>
          <w:szCs w:val="24"/>
        </w:rPr>
        <w:t>fruit and vegetable</w:t>
      </w:r>
      <w:r w:rsidR="00BA24CE" w:rsidRPr="00E039A4">
        <w:rPr>
          <w:rFonts w:ascii="Times New Roman" w:hAnsi="Times New Roman" w:cs="Times New Roman"/>
          <w:sz w:val="24"/>
          <w:szCs w:val="24"/>
        </w:rPr>
        <w:t xml:space="preserve"> screener</w:t>
      </w:r>
      <w:r w:rsidR="003C474A">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3C474A">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3C474A">
        <w:rPr>
          <w:rFonts w:ascii="Times New Roman" w:hAnsi="Times New Roman" w:cs="Times New Roman"/>
          <w:sz w:val="24"/>
          <w:szCs w:val="24"/>
        </w:rPr>
        <w:fldChar w:fldCharType="end"/>
      </w:r>
      <w:r w:rsidR="00570EAD">
        <w:rPr>
          <w:rFonts w:ascii="Times New Roman" w:hAnsi="Times New Roman" w:cs="Times New Roman"/>
          <w:sz w:val="24"/>
          <w:szCs w:val="24"/>
        </w:rPr>
        <w:t>.</w:t>
      </w:r>
      <w:r w:rsidR="00DB7C0F" w:rsidRPr="00E039A4">
        <w:rPr>
          <w:rFonts w:ascii="Times New Roman" w:hAnsi="Times New Roman" w:cs="Times New Roman"/>
          <w:sz w:val="24"/>
          <w:szCs w:val="24"/>
        </w:rPr>
        <w:t xml:space="preserve"> </w:t>
      </w:r>
      <w:r w:rsidR="00192D2B" w:rsidRPr="00E039A4">
        <w:rPr>
          <w:rFonts w:ascii="Times New Roman" w:hAnsi="Times New Roman" w:cs="Times New Roman"/>
          <w:sz w:val="24"/>
          <w:szCs w:val="24"/>
        </w:rPr>
        <w:t>Another study collected f</w:t>
      </w:r>
      <w:r w:rsidR="00DB7C0F" w:rsidRPr="00E039A4">
        <w:rPr>
          <w:rFonts w:ascii="Times New Roman" w:hAnsi="Times New Roman" w:cs="Times New Roman"/>
          <w:sz w:val="24"/>
          <w:szCs w:val="24"/>
        </w:rPr>
        <w:t xml:space="preserve">ood group data consisting of </w:t>
      </w:r>
      <w:r w:rsidR="00570EAD">
        <w:rPr>
          <w:rFonts w:ascii="Times New Roman" w:hAnsi="Times New Roman" w:cs="Times New Roman"/>
          <w:sz w:val="24"/>
          <w:szCs w:val="24"/>
        </w:rPr>
        <w:t>fruit and vegetables</w:t>
      </w:r>
      <w:r w:rsidR="00DB7C0F" w:rsidRPr="00E039A4">
        <w:rPr>
          <w:rFonts w:ascii="Times New Roman" w:hAnsi="Times New Roman" w:cs="Times New Roman"/>
          <w:sz w:val="24"/>
          <w:szCs w:val="24"/>
        </w:rPr>
        <w:t>, foods with added sugar and</w:t>
      </w:r>
      <w:r w:rsidR="00192D2B" w:rsidRPr="00E039A4">
        <w:rPr>
          <w:rFonts w:ascii="Times New Roman" w:hAnsi="Times New Roman" w:cs="Times New Roman"/>
          <w:sz w:val="24"/>
          <w:szCs w:val="24"/>
        </w:rPr>
        <w:t xml:space="preserve"> sugar</w:t>
      </w:r>
      <w:r w:rsidR="00C17ECE" w:rsidRPr="00E039A4">
        <w:rPr>
          <w:rFonts w:ascii="Times New Roman" w:hAnsi="Times New Roman" w:cs="Times New Roman"/>
          <w:sz w:val="24"/>
          <w:szCs w:val="24"/>
        </w:rPr>
        <w:t>-</w:t>
      </w:r>
      <w:r w:rsidR="00192D2B" w:rsidRPr="00E039A4">
        <w:rPr>
          <w:rFonts w:ascii="Times New Roman" w:hAnsi="Times New Roman" w:cs="Times New Roman"/>
          <w:sz w:val="24"/>
          <w:szCs w:val="24"/>
        </w:rPr>
        <w:t>sweetened beverages</w:t>
      </w:r>
      <w:r w:rsidR="00DB7C0F" w:rsidRPr="00E039A4">
        <w:rPr>
          <w:rFonts w:ascii="Times New Roman" w:hAnsi="Times New Roman" w:cs="Times New Roman"/>
          <w:sz w:val="24"/>
          <w:szCs w:val="24"/>
        </w:rPr>
        <w:t xml:space="preserve"> </w:t>
      </w:r>
      <w:r w:rsidR="00192D2B" w:rsidRPr="00E039A4">
        <w:rPr>
          <w:rFonts w:ascii="Times New Roman" w:hAnsi="Times New Roman" w:cs="Times New Roman"/>
          <w:sz w:val="24"/>
          <w:szCs w:val="24"/>
        </w:rPr>
        <w:t>(</w:t>
      </w:r>
      <w:r w:rsidR="00DB7C0F" w:rsidRPr="00E039A4">
        <w:rPr>
          <w:rFonts w:ascii="Times New Roman" w:hAnsi="Times New Roman" w:cs="Times New Roman"/>
          <w:sz w:val="24"/>
          <w:szCs w:val="24"/>
        </w:rPr>
        <w:t>SSB</w:t>
      </w:r>
      <w:r w:rsidR="00192D2B" w:rsidRPr="00E039A4">
        <w:rPr>
          <w:rFonts w:ascii="Times New Roman" w:hAnsi="Times New Roman" w:cs="Times New Roman"/>
          <w:sz w:val="24"/>
          <w:szCs w:val="24"/>
        </w:rPr>
        <w:t>)</w:t>
      </w:r>
      <w:r w:rsidR="003B0D1B" w:rsidRPr="00E039A4">
        <w:rPr>
          <w:rFonts w:ascii="Times New Roman" w:hAnsi="Times New Roman" w:cs="Times New Roman"/>
          <w:sz w:val="24"/>
          <w:szCs w:val="24"/>
        </w:rPr>
        <w:t xml:space="preserve"> and compared </w:t>
      </w:r>
      <w:r w:rsidR="00570EAD">
        <w:rPr>
          <w:rFonts w:ascii="Times New Roman" w:hAnsi="Times New Roman" w:cs="Times New Roman"/>
          <w:sz w:val="24"/>
          <w:szCs w:val="24"/>
        </w:rPr>
        <w:t>intake</w:t>
      </w:r>
      <w:r w:rsidR="00C17ECE" w:rsidRPr="00E039A4">
        <w:rPr>
          <w:rFonts w:ascii="Times New Roman" w:hAnsi="Times New Roman" w:cs="Times New Roman"/>
          <w:sz w:val="24"/>
          <w:szCs w:val="24"/>
        </w:rPr>
        <w:t xml:space="preserve"> </w:t>
      </w:r>
      <w:r w:rsidR="003B0D1B" w:rsidRPr="00E039A4">
        <w:rPr>
          <w:rFonts w:ascii="Times New Roman" w:hAnsi="Times New Roman" w:cs="Times New Roman"/>
          <w:sz w:val="24"/>
          <w:szCs w:val="24"/>
        </w:rPr>
        <w:t>to USDA dietary guidelines</w:t>
      </w:r>
      <w:r w:rsidR="002E3ADB" w:rsidRPr="00E039A4">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2E3ADB" w:rsidRPr="00E039A4">
        <w:rPr>
          <w:rFonts w:ascii="Times New Roman" w:hAnsi="Times New Roman" w:cs="Times New Roman"/>
          <w:sz w:val="24"/>
          <w:szCs w:val="24"/>
        </w:rPr>
      </w:r>
      <w:r w:rsidR="002E3ADB"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w:t>
      </w:r>
      <w:r w:rsidR="002E3ADB" w:rsidRPr="00E039A4">
        <w:rPr>
          <w:rFonts w:ascii="Times New Roman" w:hAnsi="Times New Roman" w:cs="Times New Roman"/>
          <w:sz w:val="24"/>
          <w:szCs w:val="24"/>
        </w:rPr>
        <w:fldChar w:fldCharType="end"/>
      </w:r>
      <w:r w:rsidR="00570EAD">
        <w:rPr>
          <w:rFonts w:ascii="Times New Roman" w:hAnsi="Times New Roman" w:cs="Times New Roman"/>
          <w:sz w:val="24"/>
          <w:szCs w:val="24"/>
        </w:rPr>
        <w:t>.</w:t>
      </w:r>
      <w:r w:rsidR="002E3ADB" w:rsidRPr="00E039A4">
        <w:rPr>
          <w:rFonts w:ascii="Times New Roman" w:hAnsi="Times New Roman" w:cs="Times New Roman"/>
          <w:sz w:val="24"/>
          <w:szCs w:val="24"/>
        </w:rPr>
        <w:t xml:space="preserve"> </w:t>
      </w:r>
      <w:r w:rsidR="00990609" w:rsidRPr="00E039A4">
        <w:rPr>
          <w:rFonts w:ascii="Times New Roman" w:hAnsi="Times New Roman" w:cs="Times New Roman"/>
          <w:sz w:val="24"/>
          <w:szCs w:val="24"/>
        </w:rPr>
        <w:t>One cross</w:t>
      </w:r>
      <w:r w:rsidR="00017EF7" w:rsidRPr="00E039A4">
        <w:rPr>
          <w:rFonts w:ascii="Times New Roman" w:hAnsi="Times New Roman" w:cs="Times New Roman"/>
          <w:sz w:val="24"/>
          <w:szCs w:val="24"/>
        </w:rPr>
        <w:t>-</w:t>
      </w:r>
      <w:r w:rsidR="00990609" w:rsidRPr="00E039A4">
        <w:rPr>
          <w:rFonts w:ascii="Times New Roman" w:hAnsi="Times New Roman" w:cs="Times New Roman"/>
          <w:sz w:val="24"/>
          <w:szCs w:val="24"/>
        </w:rPr>
        <w:lastRenderedPageBreak/>
        <w:t>sectional stud</w:t>
      </w:r>
      <w:r w:rsidR="00F87D6A" w:rsidRPr="00E039A4">
        <w:rPr>
          <w:rFonts w:ascii="Times New Roman" w:hAnsi="Times New Roman" w:cs="Times New Roman"/>
          <w:sz w:val="24"/>
          <w:szCs w:val="24"/>
        </w:rPr>
        <w:t>y</w:t>
      </w:r>
      <w:r w:rsidR="00017EF7"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Fan&lt;/Author&gt;&lt;Year&gt;2021&lt;/Year&gt;&lt;RecNum&gt;261&lt;/RecNum&gt;&lt;DisplayText&gt;&lt;style face="superscript"&gt;(47)&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EndNote&gt;</w:instrText>
      </w:r>
      <w:r w:rsidR="00017EF7"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7)</w:t>
      </w:r>
      <w:r w:rsidR="00017EF7" w:rsidRPr="00E039A4">
        <w:rPr>
          <w:rFonts w:ascii="Times New Roman" w:hAnsi="Times New Roman" w:cs="Times New Roman"/>
          <w:sz w:val="24"/>
          <w:szCs w:val="24"/>
        </w:rPr>
        <w:fldChar w:fldCharType="end"/>
      </w:r>
      <w:r w:rsidR="00990609" w:rsidRPr="00E039A4">
        <w:rPr>
          <w:rFonts w:ascii="Times New Roman" w:hAnsi="Times New Roman" w:cs="Times New Roman"/>
          <w:sz w:val="24"/>
          <w:szCs w:val="24"/>
        </w:rPr>
        <w:t xml:space="preserve"> used data from the 2012 National Food </w:t>
      </w:r>
      <w:r w:rsidR="00017EF7" w:rsidRPr="00E039A4">
        <w:rPr>
          <w:rFonts w:ascii="Times New Roman" w:hAnsi="Times New Roman" w:cs="Times New Roman"/>
          <w:sz w:val="24"/>
          <w:szCs w:val="24"/>
        </w:rPr>
        <w:t>Acquisition a</w:t>
      </w:r>
      <w:r w:rsidR="00F87D6A" w:rsidRPr="00E039A4">
        <w:rPr>
          <w:rFonts w:ascii="Times New Roman" w:hAnsi="Times New Roman" w:cs="Times New Roman"/>
          <w:sz w:val="24"/>
          <w:szCs w:val="24"/>
        </w:rPr>
        <w:t>n</w:t>
      </w:r>
      <w:r w:rsidR="00017EF7" w:rsidRPr="00E039A4">
        <w:rPr>
          <w:rFonts w:ascii="Times New Roman" w:hAnsi="Times New Roman" w:cs="Times New Roman"/>
          <w:sz w:val="24"/>
          <w:szCs w:val="24"/>
        </w:rPr>
        <w:t>d Purchase Survey (FoodAPS)</w:t>
      </w:r>
      <w:r w:rsidR="00BE1621" w:rsidRPr="00E039A4">
        <w:rPr>
          <w:rFonts w:ascii="Times New Roman" w:hAnsi="Times New Roman" w:cs="Times New Roman"/>
          <w:sz w:val="24"/>
          <w:szCs w:val="24"/>
        </w:rPr>
        <w:t>.</w:t>
      </w:r>
      <w:r w:rsidR="00F87D6A" w:rsidRPr="00E039A4">
        <w:rPr>
          <w:rFonts w:ascii="Times New Roman" w:hAnsi="Times New Roman" w:cs="Times New Roman"/>
          <w:sz w:val="24"/>
          <w:szCs w:val="24"/>
        </w:rPr>
        <w:t xml:space="preserve"> </w:t>
      </w:r>
      <w:r w:rsidR="00BE1621" w:rsidRPr="00E039A4">
        <w:rPr>
          <w:rFonts w:ascii="Times New Roman" w:hAnsi="Times New Roman" w:cs="Times New Roman"/>
          <w:sz w:val="24"/>
          <w:szCs w:val="24"/>
        </w:rPr>
        <w:t>The resea</w:t>
      </w:r>
      <w:r w:rsidR="00983162" w:rsidRPr="00E039A4">
        <w:rPr>
          <w:rFonts w:ascii="Times New Roman" w:hAnsi="Times New Roman" w:cs="Times New Roman"/>
          <w:sz w:val="24"/>
          <w:szCs w:val="24"/>
        </w:rPr>
        <w:t>r</w:t>
      </w:r>
      <w:r w:rsidR="00BE1621" w:rsidRPr="00E039A4">
        <w:rPr>
          <w:rFonts w:ascii="Times New Roman" w:hAnsi="Times New Roman" w:cs="Times New Roman"/>
          <w:sz w:val="24"/>
          <w:szCs w:val="24"/>
        </w:rPr>
        <w:t>chers</w:t>
      </w:r>
      <w:r w:rsidR="00F87D6A" w:rsidRPr="00E039A4">
        <w:rPr>
          <w:rFonts w:ascii="Times New Roman" w:hAnsi="Times New Roman" w:cs="Times New Roman"/>
          <w:sz w:val="24"/>
          <w:szCs w:val="24"/>
        </w:rPr>
        <w:t xml:space="preserve"> compared </w:t>
      </w:r>
      <w:r w:rsidR="0049636B" w:rsidRPr="00E039A4">
        <w:rPr>
          <w:rFonts w:ascii="Times New Roman" w:hAnsi="Times New Roman" w:cs="Times New Roman"/>
          <w:sz w:val="24"/>
          <w:szCs w:val="24"/>
        </w:rPr>
        <w:t xml:space="preserve">the ratio </w:t>
      </w:r>
      <w:r w:rsidR="00263EDE" w:rsidRPr="00E039A4">
        <w:rPr>
          <w:rFonts w:ascii="Times New Roman" w:hAnsi="Times New Roman" w:cs="Times New Roman"/>
          <w:sz w:val="24"/>
          <w:szCs w:val="24"/>
        </w:rPr>
        <w:t>of the USDA Thrifty Food Plan (TFP)</w:t>
      </w:r>
      <w:r w:rsidR="001D6921" w:rsidRPr="00E039A4">
        <w:rPr>
          <w:rFonts w:ascii="Times New Roman" w:hAnsi="Times New Roman" w:cs="Times New Roman"/>
          <w:sz w:val="24"/>
          <w:szCs w:val="24"/>
        </w:rPr>
        <w:t xml:space="preserve"> recommended pounds of consumption and actual pounds of foods obtained by the household</w:t>
      </w:r>
      <w:r w:rsidR="00BD5528" w:rsidRPr="00E039A4">
        <w:rPr>
          <w:rFonts w:ascii="Times New Roman" w:hAnsi="Times New Roman" w:cs="Times New Roman"/>
          <w:sz w:val="24"/>
          <w:szCs w:val="24"/>
        </w:rPr>
        <w:t xml:space="preserve"> for each food group</w:t>
      </w:r>
      <w:r w:rsidR="00BE1621" w:rsidRPr="00E039A4">
        <w:rPr>
          <w:rFonts w:ascii="Times New Roman" w:hAnsi="Times New Roman" w:cs="Times New Roman"/>
          <w:sz w:val="24"/>
          <w:szCs w:val="24"/>
        </w:rPr>
        <w:t>.</w:t>
      </w:r>
      <w:r w:rsidR="003F6E02" w:rsidRPr="00E039A4">
        <w:rPr>
          <w:rFonts w:ascii="Times New Roman" w:hAnsi="Times New Roman" w:cs="Times New Roman"/>
          <w:sz w:val="24"/>
          <w:szCs w:val="24"/>
        </w:rPr>
        <w:t xml:space="preserve"> The TFP</w:t>
      </w:r>
      <w:r w:rsidR="007B5177" w:rsidRPr="00E039A4">
        <w:rPr>
          <w:rFonts w:ascii="Times New Roman" w:hAnsi="Times New Roman" w:cs="Times New Roman"/>
          <w:sz w:val="24"/>
          <w:szCs w:val="24"/>
        </w:rPr>
        <w:t xml:space="preserve"> is designed </w:t>
      </w:r>
      <w:r w:rsidR="00CF37F8" w:rsidRPr="00E039A4">
        <w:rPr>
          <w:rFonts w:ascii="Times New Roman" w:hAnsi="Times New Roman" w:cs="Times New Roman"/>
          <w:sz w:val="24"/>
          <w:szCs w:val="24"/>
        </w:rPr>
        <w:t xml:space="preserve">by the USDA </w:t>
      </w:r>
      <w:r w:rsidR="00BF65DB" w:rsidRPr="00E039A4">
        <w:rPr>
          <w:rFonts w:ascii="Times New Roman" w:hAnsi="Times New Roman" w:cs="Times New Roman"/>
          <w:sz w:val="24"/>
          <w:szCs w:val="24"/>
        </w:rPr>
        <w:t xml:space="preserve">to meet the nutritional requirements </w:t>
      </w:r>
      <w:r w:rsidR="0052706E" w:rsidRPr="00E039A4">
        <w:rPr>
          <w:rFonts w:ascii="Times New Roman" w:hAnsi="Times New Roman" w:cs="Times New Roman"/>
          <w:sz w:val="24"/>
          <w:szCs w:val="24"/>
        </w:rPr>
        <w:t xml:space="preserve">of a family </w:t>
      </w:r>
      <w:r w:rsidR="0052706E" w:rsidRPr="003A3F0C">
        <w:rPr>
          <w:rFonts w:ascii="Times New Roman" w:hAnsi="Times New Roman" w:cs="Times New Roman"/>
          <w:sz w:val="24"/>
          <w:szCs w:val="24"/>
        </w:rPr>
        <w:t xml:space="preserve">of </w:t>
      </w:r>
      <w:r w:rsidR="00106673" w:rsidRPr="003A3F0C">
        <w:rPr>
          <w:rFonts w:ascii="Times New Roman" w:hAnsi="Times New Roman" w:cs="Times New Roman"/>
          <w:sz w:val="24"/>
          <w:szCs w:val="24"/>
        </w:rPr>
        <w:t>four</w:t>
      </w:r>
      <w:r w:rsidR="0052706E" w:rsidRPr="003A3F0C">
        <w:rPr>
          <w:rFonts w:ascii="Times New Roman" w:hAnsi="Times New Roman" w:cs="Times New Roman"/>
          <w:sz w:val="24"/>
          <w:szCs w:val="24"/>
        </w:rPr>
        <w:t xml:space="preserve">, </w:t>
      </w:r>
      <w:r w:rsidR="00587987">
        <w:rPr>
          <w:rFonts w:ascii="Times New Roman" w:hAnsi="Times New Roman" w:cs="Times New Roman"/>
          <w:sz w:val="24"/>
          <w:szCs w:val="24"/>
        </w:rPr>
        <w:t>integrating</w:t>
      </w:r>
      <w:r w:rsidR="0052706E" w:rsidRPr="00E039A4">
        <w:rPr>
          <w:rFonts w:ascii="Times New Roman" w:hAnsi="Times New Roman" w:cs="Times New Roman"/>
          <w:sz w:val="24"/>
          <w:szCs w:val="24"/>
        </w:rPr>
        <w:t xml:space="preserve"> USDA healthy eating guidelines, </w:t>
      </w:r>
      <w:r w:rsidR="00BD7874" w:rsidRPr="00E039A4">
        <w:rPr>
          <w:rFonts w:ascii="Times New Roman" w:hAnsi="Times New Roman" w:cs="Times New Roman"/>
          <w:sz w:val="24"/>
          <w:szCs w:val="24"/>
        </w:rPr>
        <w:t xml:space="preserve">food preferences </w:t>
      </w:r>
      <w:r w:rsidR="00102151" w:rsidRPr="00E039A4">
        <w:rPr>
          <w:rFonts w:ascii="Times New Roman" w:hAnsi="Times New Roman" w:cs="Times New Roman"/>
          <w:sz w:val="24"/>
          <w:szCs w:val="24"/>
        </w:rPr>
        <w:t xml:space="preserve">and </w:t>
      </w:r>
      <w:r w:rsidR="00E9594D">
        <w:rPr>
          <w:rFonts w:ascii="Times New Roman" w:hAnsi="Times New Roman" w:cs="Times New Roman"/>
          <w:sz w:val="24"/>
          <w:szCs w:val="24"/>
        </w:rPr>
        <w:t>is</w:t>
      </w:r>
      <w:r w:rsidR="00102151" w:rsidRPr="00E039A4">
        <w:rPr>
          <w:rFonts w:ascii="Times New Roman" w:hAnsi="Times New Roman" w:cs="Times New Roman"/>
          <w:sz w:val="24"/>
          <w:szCs w:val="24"/>
        </w:rPr>
        <w:t xml:space="preserve"> achiev</w:t>
      </w:r>
      <w:r w:rsidR="00761DA9">
        <w:rPr>
          <w:rFonts w:ascii="Times New Roman" w:hAnsi="Times New Roman" w:cs="Times New Roman"/>
          <w:sz w:val="24"/>
          <w:szCs w:val="24"/>
        </w:rPr>
        <w:t>ed</w:t>
      </w:r>
      <w:r w:rsidR="00102151" w:rsidRPr="00E039A4">
        <w:rPr>
          <w:rFonts w:ascii="Times New Roman" w:hAnsi="Times New Roman" w:cs="Times New Roman"/>
          <w:sz w:val="24"/>
          <w:szCs w:val="24"/>
        </w:rPr>
        <w:t xml:space="preserve"> at the lowest cost</w:t>
      </w:r>
      <w:r w:rsidR="00857529"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United States Department of Agriculture&lt;/Author&gt;&lt;Year&gt;2021&lt;/Year&gt;&lt;RecNum&gt;7280&lt;/RecNum&gt;&lt;DisplayText&gt;&lt;style face="superscript"&gt;(54)&lt;/style&gt;&lt;/DisplayText&gt;&lt;record&gt;&lt;rec-number&gt;7280&lt;/rec-number&gt;&lt;foreign-keys&gt;&lt;key app="EN" db-id="pwffzpaahra2e9etf21v5pfb99xz209wpr0z" timestamp="1662212415"&gt;7280&lt;/key&gt;&lt;/foreign-keys&gt;&lt;ref-type name="Web Page"&gt;12&lt;/ref-type&gt;&lt;contributors&gt;&lt;authors&gt;&lt;author&gt;United States Department of Agriculture,&lt;/author&gt;&lt;/authors&gt;&lt;/contributors&gt;&lt;titles&gt;&lt;title&gt;The Thrifty Food Plan: What it is and why it matters&lt;/title&gt;&lt;/titles&gt;&lt;number&gt;3rd September 2022).&lt;/number&gt;&lt;dates&gt;&lt;year&gt;2021&lt;/year&gt;&lt;/dates&gt;&lt;urls&gt;&lt;related-urls&gt;&lt;url&gt;https://www.usda.gov/media/blog/2021/08/12/thrifty-food-plan-what-it-and-why-it-matters&lt;/url&gt;&lt;/related-urls&gt;&lt;/urls&gt;&lt;/record&gt;&lt;/Cite&gt;&lt;/EndNote&gt;</w:instrText>
      </w:r>
      <w:r w:rsidR="00857529"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4)</w:t>
      </w:r>
      <w:r w:rsidR="00857529" w:rsidRPr="00E039A4">
        <w:rPr>
          <w:rFonts w:ascii="Times New Roman" w:hAnsi="Times New Roman" w:cs="Times New Roman"/>
          <w:sz w:val="24"/>
          <w:szCs w:val="24"/>
        </w:rPr>
        <w:fldChar w:fldCharType="end"/>
      </w:r>
      <w:r w:rsidR="00BA6698">
        <w:rPr>
          <w:rFonts w:ascii="Times New Roman" w:hAnsi="Times New Roman" w:cs="Times New Roman"/>
          <w:sz w:val="24"/>
          <w:szCs w:val="24"/>
        </w:rPr>
        <w:t>.</w:t>
      </w:r>
      <w:r w:rsidR="00263EDE" w:rsidRPr="00E039A4">
        <w:rPr>
          <w:rFonts w:ascii="Times New Roman" w:hAnsi="Times New Roman" w:cs="Times New Roman"/>
          <w:sz w:val="24"/>
          <w:szCs w:val="24"/>
        </w:rPr>
        <w:t xml:space="preserve"> </w:t>
      </w:r>
      <w:r w:rsidR="006B3420" w:rsidRPr="003C7447">
        <w:rPr>
          <w:rFonts w:ascii="Times New Roman" w:hAnsi="Times New Roman" w:cs="Times New Roman"/>
          <w:sz w:val="24"/>
          <w:szCs w:val="24"/>
        </w:rPr>
        <w:t>One study</w:t>
      </w:r>
      <w:r w:rsidR="0037678F" w:rsidRPr="003C7447">
        <w:rPr>
          <w:rFonts w:ascii="Times New Roman" w:hAnsi="Times New Roman" w:cs="Times New Roman"/>
          <w:sz w:val="24"/>
          <w:szCs w:val="24"/>
        </w:rPr>
        <w:fldChar w:fldCharType="begin"/>
      </w:r>
      <w:r w:rsidR="0037678F" w:rsidRPr="003C7447">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37678F" w:rsidRPr="003C7447">
        <w:rPr>
          <w:rFonts w:ascii="Times New Roman" w:hAnsi="Times New Roman" w:cs="Times New Roman"/>
          <w:sz w:val="24"/>
          <w:szCs w:val="24"/>
        </w:rPr>
        <w:fldChar w:fldCharType="separate"/>
      </w:r>
      <w:r w:rsidR="0037678F" w:rsidRPr="003C7447">
        <w:rPr>
          <w:rFonts w:ascii="Times New Roman" w:hAnsi="Times New Roman" w:cs="Times New Roman"/>
          <w:noProof/>
          <w:sz w:val="24"/>
          <w:szCs w:val="24"/>
          <w:vertAlign w:val="superscript"/>
        </w:rPr>
        <w:t>(48)</w:t>
      </w:r>
      <w:r w:rsidR="0037678F" w:rsidRPr="003C7447">
        <w:rPr>
          <w:rFonts w:ascii="Times New Roman" w:hAnsi="Times New Roman" w:cs="Times New Roman"/>
          <w:sz w:val="24"/>
          <w:szCs w:val="24"/>
        </w:rPr>
        <w:fldChar w:fldCharType="end"/>
      </w:r>
      <w:r w:rsidR="006B3420" w:rsidRPr="003C7447">
        <w:rPr>
          <w:rFonts w:ascii="Times New Roman" w:hAnsi="Times New Roman" w:cs="Times New Roman"/>
          <w:sz w:val="24"/>
          <w:szCs w:val="24"/>
        </w:rPr>
        <w:t xml:space="preserve"> collected limited </w:t>
      </w:r>
      <w:r w:rsidR="00387043" w:rsidRPr="003C7447">
        <w:rPr>
          <w:rFonts w:ascii="Times New Roman" w:hAnsi="Times New Roman" w:cs="Times New Roman"/>
          <w:sz w:val="24"/>
          <w:szCs w:val="24"/>
        </w:rPr>
        <w:t>dietary</w:t>
      </w:r>
      <w:r w:rsidR="006B3420" w:rsidRPr="003C7447">
        <w:rPr>
          <w:rFonts w:ascii="Times New Roman" w:hAnsi="Times New Roman" w:cs="Times New Roman"/>
          <w:sz w:val="24"/>
          <w:szCs w:val="24"/>
        </w:rPr>
        <w:t xml:space="preserve"> data</w:t>
      </w:r>
      <w:r w:rsidR="00387043" w:rsidRPr="003C7447">
        <w:rPr>
          <w:rFonts w:ascii="Times New Roman" w:hAnsi="Times New Roman" w:cs="Times New Roman"/>
          <w:sz w:val="24"/>
          <w:szCs w:val="24"/>
        </w:rPr>
        <w:t xml:space="preserve">, </w:t>
      </w:r>
      <w:r w:rsidR="00795EAB" w:rsidRPr="003C7447">
        <w:rPr>
          <w:rFonts w:ascii="Times New Roman" w:hAnsi="Times New Roman" w:cs="Times New Roman"/>
          <w:sz w:val="24"/>
          <w:szCs w:val="24"/>
        </w:rPr>
        <w:t xml:space="preserve">asking respondents </w:t>
      </w:r>
      <w:r w:rsidR="00B317DC" w:rsidRPr="003C7447">
        <w:rPr>
          <w:rFonts w:ascii="Times New Roman" w:hAnsi="Times New Roman" w:cs="Times New Roman"/>
          <w:sz w:val="24"/>
          <w:szCs w:val="24"/>
        </w:rPr>
        <w:t>whether</w:t>
      </w:r>
      <w:r w:rsidR="0038400F" w:rsidRPr="003C7447">
        <w:rPr>
          <w:rFonts w:ascii="Times New Roman" w:hAnsi="Times New Roman" w:cs="Times New Roman"/>
          <w:sz w:val="24"/>
          <w:szCs w:val="24"/>
        </w:rPr>
        <w:t xml:space="preserve"> they strongly agree, agree, disagree or strongly disagree </w:t>
      </w:r>
      <w:r w:rsidR="00C652F7" w:rsidRPr="003C7447">
        <w:rPr>
          <w:rFonts w:ascii="Times New Roman" w:hAnsi="Times New Roman" w:cs="Times New Roman"/>
          <w:sz w:val="24"/>
          <w:szCs w:val="24"/>
        </w:rPr>
        <w:t>if</w:t>
      </w:r>
      <w:r w:rsidR="00615D19" w:rsidRPr="003C7447">
        <w:rPr>
          <w:rFonts w:ascii="Times New Roman" w:hAnsi="Times New Roman" w:cs="Times New Roman"/>
          <w:sz w:val="24"/>
          <w:szCs w:val="24"/>
        </w:rPr>
        <w:t xml:space="preserve">, </w:t>
      </w:r>
      <w:r w:rsidR="000E0D0E" w:rsidRPr="003C7447">
        <w:rPr>
          <w:rFonts w:ascii="Times New Roman" w:hAnsi="Times New Roman" w:cs="Times New Roman"/>
          <w:sz w:val="24"/>
          <w:szCs w:val="24"/>
        </w:rPr>
        <w:t>‘</w:t>
      </w:r>
      <w:r w:rsidR="00B317DC" w:rsidRPr="003C7447">
        <w:rPr>
          <w:rFonts w:ascii="Times New Roman" w:hAnsi="Times New Roman" w:cs="Times New Roman"/>
          <w:sz w:val="24"/>
          <w:szCs w:val="24"/>
        </w:rPr>
        <w:t>S</w:t>
      </w:r>
      <w:r w:rsidR="000E0D0E" w:rsidRPr="003C7447">
        <w:rPr>
          <w:rFonts w:ascii="Times New Roman" w:hAnsi="Times New Roman" w:cs="Times New Roman"/>
          <w:sz w:val="24"/>
          <w:szCs w:val="24"/>
        </w:rPr>
        <w:t xml:space="preserve">ummer meals help </w:t>
      </w:r>
      <w:r w:rsidR="00B317DC" w:rsidRPr="003C7447">
        <w:rPr>
          <w:rFonts w:ascii="Times New Roman" w:hAnsi="Times New Roman" w:cs="Times New Roman"/>
          <w:sz w:val="24"/>
          <w:szCs w:val="24"/>
        </w:rPr>
        <w:t>my</w:t>
      </w:r>
      <w:r w:rsidR="000E0D0E" w:rsidRPr="003C7447">
        <w:rPr>
          <w:rFonts w:ascii="Times New Roman" w:hAnsi="Times New Roman" w:cs="Times New Roman"/>
          <w:sz w:val="24"/>
          <w:szCs w:val="24"/>
        </w:rPr>
        <w:t xml:space="preserve"> family eat a healthier diet</w:t>
      </w:r>
      <w:r w:rsidR="00B86D9D" w:rsidRPr="003C7447">
        <w:rPr>
          <w:rFonts w:ascii="Times New Roman" w:hAnsi="Times New Roman" w:cs="Times New Roman"/>
          <w:sz w:val="24"/>
          <w:szCs w:val="24"/>
        </w:rPr>
        <w:t>.</w:t>
      </w:r>
      <w:r w:rsidR="000E0D0E" w:rsidRPr="003C7447">
        <w:rPr>
          <w:rFonts w:ascii="Times New Roman" w:hAnsi="Times New Roman" w:cs="Times New Roman"/>
          <w:sz w:val="24"/>
          <w:szCs w:val="24"/>
        </w:rPr>
        <w:t xml:space="preserve">’ </w:t>
      </w:r>
      <w:r w:rsidR="00B24264" w:rsidRPr="003C7447">
        <w:rPr>
          <w:rFonts w:ascii="Times New Roman" w:hAnsi="Times New Roman" w:cs="Times New Roman"/>
          <w:sz w:val="24"/>
          <w:szCs w:val="24"/>
        </w:rPr>
        <w:t>The figures were presented</w:t>
      </w:r>
      <w:r w:rsidR="007200E7" w:rsidRPr="003C7447">
        <w:rPr>
          <w:rFonts w:ascii="Times New Roman" w:hAnsi="Times New Roman" w:cs="Times New Roman"/>
          <w:sz w:val="24"/>
          <w:szCs w:val="24"/>
        </w:rPr>
        <w:t xml:space="preserve"> alongside other </w:t>
      </w:r>
      <w:r w:rsidR="00B2780A" w:rsidRPr="003C7447">
        <w:rPr>
          <w:rFonts w:ascii="Times New Roman" w:hAnsi="Times New Roman" w:cs="Times New Roman"/>
          <w:sz w:val="24"/>
          <w:szCs w:val="24"/>
        </w:rPr>
        <w:t xml:space="preserve">sociodemographic characteristics </w:t>
      </w:r>
      <w:r w:rsidR="00887342" w:rsidRPr="003C7447">
        <w:rPr>
          <w:rFonts w:ascii="Times New Roman" w:hAnsi="Times New Roman" w:cs="Times New Roman"/>
          <w:sz w:val="24"/>
          <w:szCs w:val="24"/>
        </w:rPr>
        <w:t xml:space="preserve">of the </w:t>
      </w:r>
      <w:r w:rsidR="0021378D" w:rsidRPr="003C7447">
        <w:rPr>
          <w:rFonts w:ascii="Times New Roman" w:hAnsi="Times New Roman" w:cs="Times New Roman"/>
          <w:sz w:val="24"/>
          <w:szCs w:val="24"/>
        </w:rPr>
        <w:t>sample</w:t>
      </w:r>
      <w:r w:rsidR="00887342" w:rsidRPr="003C7447">
        <w:rPr>
          <w:rFonts w:ascii="Times New Roman" w:hAnsi="Times New Roman" w:cs="Times New Roman"/>
          <w:sz w:val="24"/>
          <w:szCs w:val="24"/>
        </w:rPr>
        <w:t xml:space="preserve"> by food security status.</w:t>
      </w:r>
    </w:p>
    <w:p w14:paraId="1A573E08" w14:textId="080CE61C" w:rsidR="000502D8" w:rsidRPr="00E039A4" w:rsidRDefault="00D33FBA" w:rsidP="00FE06AE">
      <w:pPr>
        <w:spacing w:line="360" w:lineRule="auto"/>
        <w:rPr>
          <w:rFonts w:ascii="Times New Roman" w:hAnsi="Times New Roman" w:cs="Times New Roman"/>
          <w:sz w:val="24"/>
          <w:szCs w:val="24"/>
        </w:rPr>
      </w:pPr>
      <w:r w:rsidRPr="00E039A4">
        <w:rPr>
          <w:rFonts w:ascii="Times New Roman" w:hAnsi="Times New Roman" w:cs="Times New Roman"/>
          <w:sz w:val="24"/>
          <w:szCs w:val="24"/>
        </w:rPr>
        <w:t xml:space="preserve">Mental health </w:t>
      </w:r>
      <w:r w:rsidR="00E10D20" w:rsidRPr="00E039A4">
        <w:rPr>
          <w:rFonts w:ascii="Times New Roman" w:hAnsi="Times New Roman" w:cs="Times New Roman"/>
          <w:sz w:val="24"/>
          <w:szCs w:val="24"/>
        </w:rPr>
        <w:t>outcome</w:t>
      </w:r>
      <w:r w:rsidR="0053619F">
        <w:rPr>
          <w:rFonts w:ascii="Times New Roman" w:hAnsi="Times New Roman" w:cs="Times New Roman"/>
          <w:sz w:val="24"/>
          <w:szCs w:val="24"/>
        </w:rPr>
        <w:t>s</w:t>
      </w:r>
      <w:r w:rsidR="00E10D20" w:rsidRPr="00E039A4">
        <w:rPr>
          <w:rFonts w:ascii="Times New Roman" w:hAnsi="Times New Roman" w:cs="Times New Roman"/>
          <w:sz w:val="24"/>
          <w:szCs w:val="24"/>
        </w:rPr>
        <w:t xml:space="preserve"> were measured in </w:t>
      </w:r>
      <w:r w:rsidR="001B02DA">
        <w:rPr>
          <w:rFonts w:ascii="Times New Roman" w:hAnsi="Times New Roman" w:cs="Times New Roman"/>
          <w:sz w:val="24"/>
          <w:szCs w:val="24"/>
        </w:rPr>
        <w:t>three</w:t>
      </w:r>
      <w:r w:rsidR="00E10D20" w:rsidRPr="00E039A4">
        <w:rPr>
          <w:rFonts w:ascii="Times New Roman" w:hAnsi="Times New Roman" w:cs="Times New Roman"/>
          <w:sz w:val="24"/>
          <w:szCs w:val="24"/>
        </w:rPr>
        <w:t xml:space="preserve"> studies</w:t>
      </w:r>
      <w:r w:rsidR="00FD4966" w:rsidRPr="00E039A4">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TAtNTIpPC9zdHlsZT48L0Rpc3BsYXlUZXh0PjxyZWNvcmQ+PHJlYy1udW1iZXI+NTY1PC9yZWMt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TAtNTIpPC9zdHlsZT48L0Rpc3BsYXlUZXh0PjxyZWNvcmQ+PHJlYy1udW1iZXI+NTY1PC9yZWMt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FD4966" w:rsidRPr="00E039A4">
        <w:rPr>
          <w:rFonts w:ascii="Times New Roman" w:hAnsi="Times New Roman" w:cs="Times New Roman"/>
          <w:sz w:val="24"/>
          <w:szCs w:val="24"/>
        </w:rPr>
      </w:r>
      <w:r w:rsidR="00FD4966"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52)</w:t>
      </w:r>
      <w:r w:rsidR="00FD4966" w:rsidRPr="00E039A4">
        <w:rPr>
          <w:rFonts w:ascii="Times New Roman" w:hAnsi="Times New Roman" w:cs="Times New Roman"/>
          <w:sz w:val="24"/>
          <w:szCs w:val="24"/>
        </w:rPr>
        <w:fldChar w:fldCharType="end"/>
      </w:r>
      <w:r w:rsidR="00BA6698">
        <w:rPr>
          <w:rFonts w:ascii="Times New Roman" w:hAnsi="Times New Roman" w:cs="Times New Roman"/>
          <w:sz w:val="24"/>
          <w:szCs w:val="24"/>
        </w:rPr>
        <w:t>. T</w:t>
      </w:r>
      <w:r w:rsidR="001B02DA">
        <w:rPr>
          <w:rFonts w:ascii="Times New Roman" w:hAnsi="Times New Roman" w:cs="Times New Roman"/>
          <w:sz w:val="24"/>
          <w:szCs w:val="24"/>
        </w:rPr>
        <w:t>wo</w:t>
      </w:r>
      <w:r w:rsidR="00721986" w:rsidRPr="00E039A4">
        <w:rPr>
          <w:rFonts w:ascii="Times New Roman" w:hAnsi="Times New Roman" w:cs="Times New Roman"/>
          <w:sz w:val="24"/>
          <w:szCs w:val="24"/>
        </w:rPr>
        <w:t xml:space="preserve"> studies used validated </w:t>
      </w:r>
      <w:r w:rsidR="000063F5" w:rsidRPr="00E039A4">
        <w:rPr>
          <w:rFonts w:ascii="Times New Roman" w:hAnsi="Times New Roman" w:cs="Times New Roman"/>
          <w:sz w:val="24"/>
          <w:szCs w:val="24"/>
        </w:rPr>
        <w:t>questionnaire</w:t>
      </w:r>
      <w:r w:rsidR="00CB3F56" w:rsidRPr="00E039A4">
        <w:rPr>
          <w:rFonts w:ascii="Times New Roman" w:hAnsi="Times New Roman" w:cs="Times New Roman"/>
          <w:sz w:val="24"/>
          <w:szCs w:val="24"/>
        </w:rPr>
        <w:t>s</w:t>
      </w:r>
      <w:r w:rsidR="003361E4" w:rsidRPr="00E039A4">
        <w:rPr>
          <w:rFonts w:ascii="Times New Roman" w:hAnsi="Times New Roman" w:cs="Times New Roman"/>
          <w:sz w:val="24"/>
          <w:szCs w:val="24"/>
        </w:rPr>
        <w:t xml:space="preserve">: </w:t>
      </w:r>
      <w:r w:rsidR="003F5692" w:rsidRPr="00E039A4">
        <w:rPr>
          <w:rFonts w:ascii="Times New Roman" w:hAnsi="Times New Roman" w:cs="Times New Roman"/>
          <w:sz w:val="24"/>
          <w:szCs w:val="24"/>
        </w:rPr>
        <w:t xml:space="preserve">Patient-Reported </w:t>
      </w:r>
      <w:r w:rsidR="00272859" w:rsidRPr="00E039A4">
        <w:rPr>
          <w:rFonts w:ascii="Times New Roman" w:hAnsi="Times New Roman" w:cs="Times New Roman"/>
          <w:sz w:val="24"/>
          <w:szCs w:val="24"/>
        </w:rPr>
        <w:t>Outcomes Measurement Information System 8-item Anxiety Short Form (</w:t>
      </w:r>
      <w:r w:rsidR="003361E4" w:rsidRPr="00E039A4">
        <w:rPr>
          <w:rFonts w:ascii="Times New Roman" w:hAnsi="Times New Roman" w:cs="Times New Roman"/>
          <w:sz w:val="24"/>
          <w:szCs w:val="24"/>
        </w:rPr>
        <w:t>PROMIS 8-item</w:t>
      </w:r>
      <w:r w:rsidR="00272859" w:rsidRPr="00E039A4">
        <w:rPr>
          <w:rFonts w:ascii="Times New Roman" w:hAnsi="Times New Roman" w:cs="Times New Roman"/>
          <w:sz w:val="24"/>
          <w:szCs w:val="24"/>
        </w:rPr>
        <w:t xml:space="preserve"> SF) to assess parental anxiety</w:t>
      </w:r>
      <w:r w:rsidR="00406255">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406255">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406255">
        <w:rPr>
          <w:rFonts w:ascii="Times New Roman" w:hAnsi="Times New Roman" w:cs="Times New Roman"/>
          <w:sz w:val="24"/>
          <w:szCs w:val="24"/>
        </w:rPr>
        <w:fldChar w:fldCharType="end"/>
      </w:r>
      <w:r w:rsidR="00D505E8" w:rsidRPr="00E039A4">
        <w:rPr>
          <w:rFonts w:ascii="Times New Roman" w:hAnsi="Times New Roman" w:cs="Times New Roman"/>
          <w:sz w:val="24"/>
          <w:szCs w:val="24"/>
        </w:rPr>
        <w:t xml:space="preserve"> and the </w:t>
      </w:r>
      <w:r w:rsidR="000902C2" w:rsidRPr="00E039A4">
        <w:rPr>
          <w:rFonts w:ascii="Times New Roman" w:hAnsi="Times New Roman" w:cs="Times New Roman"/>
          <w:sz w:val="24"/>
          <w:szCs w:val="24"/>
        </w:rPr>
        <w:t>1</w:t>
      </w:r>
      <w:r w:rsidR="00D505E8" w:rsidRPr="00E039A4">
        <w:rPr>
          <w:rFonts w:ascii="Times New Roman" w:hAnsi="Times New Roman" w:cs="Times New Roman"/>
          <w:sz w:val="24"/>
          <w:szCs w:val="24"/>
        </w:rPr>
        <w:t>2</w:t>
      </w:r>
      <w:r w:rsidR="000902C2" w:rsidRPr="00E039A4">
        <w:rPr>
          <w:rFonts w:ascii="Times New Roman" w:hAnsi="Times New Roman" w:cs="Times New Roman"/>
          <w:sz w:val="24"/>
          <w:szCs w:val="24"/>
        </w:rPr>
        <w:t>-</w:t>
      </w:r>
      <w:r w:rsidR="00D505E8" w:rsidRPr="00E039A4">
        <w:rPr>
          <w:rFonts w:ascii="Times New Roman" w:hAnsi="Times New Roman" w:cs="Times New Roman"/>
          <w:sz w:val="24"/>
          <w:szCs w:val="24"/>
        </w:rPr>
        <w:t xml:space="preserve">item </w:t>
      </w:r>
      <w:r w:rsidR="00266F1B" w:rsidRPr="00E039A4">
        <w:rPr>
          <w:rFonts w:ascii="Times New Roman" w:hAnsi="Times New Roman" w:cs="Times New Roman"/>
          <w:sz w:val="24"/>
          <w:szCs w:val="24"/>
        </w:rPr>
        <w:t>Short-Form Health Survey, version 2</w:t>
      </w:r>
      <w:r w:rsidR="00F22A90" w:rsidRPr="00E039A4">
        <w:rPr>
          <w:rFonts w:ascii="Times New Roman" w:hAnsi="Times New Roman" w:cs="Times New Roman"/>
          <w:sz w:val="24"/>
          <w:szCs w:val="24"/>
        </w:rPr>
        <w:t xml:space="preserve"> t</w:t>
      </w:r>
      <w:r w:rsidR="00947320" w:rsidRPr="00E039A4">
        <w:rPr>
          <w:rFonts w:ascii="Times New Roman" w:hAnsi="Times New Roman" w:cs="Times New Roman"/>
          <w:sz w:val="24"/>
          <w:szCs w:val="24"/>
        </w:rPr>
        <w:t xml:space="preserve">o </w:t>
      </w:r>
      <w:r w:rsidR="00052494" w:rsidRPr="00E039A4">
        <w:rPr>
          <w:rFonts w:ascii="Times New Roman" w:hAnsi="Times New Roman" w:cs="Times New Roman"/>
          <w:sz w:val="24"/>
          <w:szCs w:val="24"/>
        </w:rPr>
        <w:t>evaluate</w:t>
      </w:r>
      <w:r w:rsidR="00947320" w:rsidRPr="00E039A4">
        <w:rPr>
          <w:rFonts w:ascii="Times New Roman" w:hAnsi="Times New Roman" w:cs="Times New Roman"/>
          <w:sz w:val="24"/>
          <w:szCs w:val="24"/>
        </w:rPr>
        <w:t xml:space="preserve"> the mental health of the adult respondents</w:t>
      </w:r>
      <w:r w:rsidR="00C46386"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C46386"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w:t>
      </w:r>
      <w:r w:rsidR="00C46386" w:rsidRPr="00E039A4">
        <w:rPr>
          <w:rFonts w:ascii="Times New Roman" w:hAnsi="Times New Roman" w:cs="Times New Roman"/>
          <w:sz w:val="24"/>
          <w:szCs w:val="24"/>
        </w:rPr>
        <w:fldChar w:fldCharType="end"/>
      </w:r>
      <w:r w:rsidR="00D037A1">
        <w:rPr>
          <w:rFonts w:ascii="Times New Roman" w:hAnsi="Times New Roman" w:cs="Times New Roman"/>
          <w:sz w:val="24"/>
          <w:szCs w:val="24"/>
        </w:rPr>
        <w:t>.</w:t>
      </w:r>
      <w:r w:rsidR="00947320" w:rsidRPr="00E039A4">
        <w:rPr>
          <w:rFonts w:ascii="Times New Roman" w:hAnsi="Times New Roman" w:cs="Times New Roman"/>
          <w:sz w:val="24"/>
          <w:szCs w:val="24"/>
        </w:rPr>
        <w:t xml:space="preserve"> </w:t>
      </w:r>
      <w:r w:rsidR="00F65551" w:rsidRPr="00E039A4">
        <w:rPr>
          <w:rFonts w:ascii="Times New Roman" w:hAnsi="Times New Roman" w:cs="Times New Roman"/>
          <w:sz w:val="24"/>
          <w:szCs w:val="24"/>
        </w:rPr>
        <w:t xml:space="preserve">One study assessed mental health and anxiety by providing a </w:t>
      </w:r>
      <w:r w:rsidR="002B6E14" w:rsidRPr="00E039A4">
        <w:rPr>
          <w:rFonts w:ascii="Times New Roman" w:hAnsi="Times New Roman" w:cs="Times New Roman"/>
          <w:sz w:val="24"/>
          <w:szCs w:val="24"/>
        </w:rPr>
        <w:t xml:space="preserve">short questionnaire to both children and parents asking about the </w:t>
      </w:r>
      <w:r w:rsidR="000063F5" w:rsidRPr="00E039A4">
        <w:rPr>
          <w:rFonts w:ascii="Times New Roman" w:hAnsi="Times New Roman" w:cs="Times New Roman"/>
          <w:sz w:val="24"/>
          <w:szCs w:val="24"/>
        </w:rPr>
        <w:t>children’s</w:t>
      </w:r>
      <w:r w:rsidR="002B6E14" w:rsidRPr="00E039A4">
        <w:rPr>
          <w:rFonts w:ascii="Times New Roman" w:hAnsi="Times New Roman" w:cs="Times New Roman"/>
          <w:sz w:val="24"/>
          <w:szCs w:val="24"/>
        </w:rPr>
        <w:t xml:space="preserve"> mental health and anxiety</w:t>
      </w:r>
      <w:r w:rsidR="002B6E14"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2B6E14"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w:t>
      </w:r>
      <w:r w:rsidR="002B6E14" w:rsidRPr="00E039A4">
        <w:rPr>
          <w:rFonts w:ascii="Times New Roman" w:hAnsi="Times New Roman" w:cs="Times New Roman"/>
          <w:sz w:val="24"/>
          <w:szCs w:val="24"/>
        </w:rPr>
        <w:fldChar w:fldCharType="end"/>
      </w:r>
      <w:r w:rsidR="00E32B30">
        <w:rPr>
          <w:rFonts w:ascii="Times New Roman" w:hAnsi="Times New Roman" w:cs="Times New Roman"/>
          <w:sz w:val="24"/>
          <w:szCs w:val="24"/>
        </w:rPr>
        <w:t>.</w:t>
      </w:r>
      <w:r w:rsidR="00E10D20" w:rsidRPr="00E039A4">
        <w:rPr>
          <w:rFonts w:ascii="Times New Roman" w:hAnsi="Times New Roman" w:cs="Times New Roman"/>
          <w:sz w:val="24"/>
          <w:szCs w:val="24"/>
        </w:rPr>
        <w:t xml:space="preserve"> </w:t>
      </w:r>
    </w:p>
    <w:p w14:paraId="1344A070" w14:textId="5676B141" w:rsidR="00FC7735" w:rsidRPr="00FE06AE" w:rsidRDefault="00FC7735" w:rsidP="00FE06AE">
      <w:pPr>
        <w:spacing w:before="160" w:after="0"/>
        <w:rPr>
          <w:rFonts w:ascii="Times New Roman" w:hAnsi="Times New Roman" w:cs="Times New Roman"/>
          <w:b/>
          <w:bCs/>
          <w:sz w:val="24"/>
          <w:szCs w:val="24"/>
        </w:rPr>
      </w:pPr>
      <w:r w:rsidRPr="00FE06AE">
        <w:rPr>
          <w:rFonts w:ascii="Times New Roman" w:hAnsi="Times New Roman" w:cs="Times New Roman"/>
          <w:b/>
          <w:bCs/>
          <w:sz w:val="24"/>
          <w:szCs w:val="24"/>
        </w:rPr>
        <w:t>Quality assessment</w:t>
      </w:r>
    </w:p>
    <w:p w14:paraId="4F388314" w14:textId="1C81D8C3" w:rsidR="00DD73DF" w:rsidRDefault="00FC7735" w:rsidP="00FC7735">
      <w:pPr>
        <w:spacing w:line="360" w:lineRule="auto"/>
        <w:rPr>
          <w:rFonts w:ascii="Times New Roman" w:hAnsi="Times New Roman" w:cs="Times New Roman"/>
          <w:sz w:val="24"/>
          <w:szCs w:val="24"/>
        </w:rPr>
      </w:pPr>
      <w:r w:rsidRPr="00E039A4">
        <w:rPr>
          <w:rFonts w:ascii="Times New Roman" w:hAnsi="Times New Roman" w:cs="Times New Roman"/>
          <w:sz w:val="24"/>
          <w:szCs w:val="24"/>
        </w:rPr>
        <w:t xml:space="preserve">There was high </w:t>
      </w:r>
      <w:r w:rsidR="009E5B45" w:rsidRPr="00E039A4">
        <w:rPr>
          <w:rFonts w:ascii="Times New Roman" w:hAnsi="Times New Roman" w:cs="Times New Roman"/>
          <w:sz w:val="24"/>
          <w:szCs w:val="24"/>
        </w:rPr>
        <w:t>heterogeneity</w:t>
      </w:r>
      <w:r w:rsidRPr="00E039A4">
        <w:rPr>
          <w:rFonts w:ascii="Times New Roman" w:hAnsi="Times New Roman" w:cs="Times New Roman"/>
          <w:sz w:val="24"/>
          <w:szCs w:val="24"/>
        </w:rPr>
        <w:t xml:space="preserve"> between the stud</w:t>
      </w:r>
      <w:r w:rsidR="00E26E53">
        <w:rPr>
          <w:rFonts w:ascii="Times New Roman" w:hAnsi="Times New Roman" w:cs="Times New Roman"/>
          <w:sz w:val="24"/>
          <w:szCs w:val="24"/>
        </w:rPr>
        <w:t>y</w:t>
      </w:r>
      <w:r w:rsidRPr="00E039A4">
        <w:rPr>
          <w:rFonts w:ascii="Times New Roman" w:hAnsi="Times New Roman" w:cs="Times New Roman"/>
          <w:sz w:val="24"/>
          <w:szCs w:val="24"/>
        </w:rPr>
        <w:t xml:space="preserve"> populations, </w:t>
      </w:r>
      <w:r w:rsidR="00E26E53">
        <w:rPr>
          <w:rFonts w:ascii="Times New Roman" w:hAnsi="Times New Roman" w:cs="Times New Roman"/>
          <w:sz w:val="24"/>
          <w:szCs w:val="24"/>
        </w:rPr>
        <w:t xml:space="preserve">with various </w:t>
      </w:r>
      <w:r w:rsidRPr="00E039A4">
        <w:rPr>
          <w:rFonts w:ascii="Times New Roman" w:hAnsi="Times New Roman" w:cs="Times New Roman"/>
          <w:sz w:val="24"/>
          <w:szCs w:val="24"/>
        </w:rPr>
        <w:t>measure</w:t>
      </w:r>
      <w:r w:rsidR="00E26E53">
        <w:rPr>
          <w:rFonts w:ascii="Times New Roman" w:hAnsi="Times New Roman" w:cs="Times New Roman"/>
          <w:sz w:val="24"/>
          <w:szCs w:val="24"/>
        </w:rPr>
        <w:t xml:space="preserve">s and reporting </w:t>
      </w:r>
      <w:r w:rsidRPr="00E039A4">
        <w:rPr>
          <w:rFonts w:ascii="Times New Roman" w:hAnsi="Times New Roman" w:cs="Times New Roman"/>
          <w:sz w:val="24"/>
          <w:szCs w:val="24"/>
        </w:rPr>
        <w:t>of diet quality</w:t>
      </w:r>
      <w:r w:rsidR="00E26E53">
        <w:rPr>
          <w:rFonts w:ascii="Times New Roman" w:hAnsi="Times New Roman" w:cs="Times New Roman"/>
          <w:sz w:val="24"/>
          <w:szCs w:val="24"/>
        </w:rPr>
        <w:t xml:space="preserve"> and</w:t>
      </w:r>
      <w:r w:rsidRPr="00E039A4">
        <w:rPr>
          <w:rFonts w:ascii="Times New Roman" w:hAnsi="Times New Roman" w:cs="Times New Roman"/>
          <w:sz w:val="24"/>
          <w:szCs w:val="24"/>
        </w:rPr>
        <w:t xml:space="preserve"> mental health </w:t>
      </w:r>
      <w:r w:rsidR="00E26E53">
        <w:rPr>
          <w:rFonts w:ascii="Times New Roman" w:hAnsi="Times New Roman" w:cs="Times New Roman"/>
          <w:sz w:val="24"/>
          <w:szCs w:val="24"/>
        </w:rPr>
        <w:t>outcomes.</w:t>
      </w:r>
      <w:r w:rsidRPr="00E039A4">
        <w:rPr>
          <w:rFonts w:ascii="Times New Roman" w:hAnsi="Times New Roman" w:cs="Times New Roman"/>
          <w:sz w:val="24"/>
          <w:szCs w:val="24"/>
        </w:rPr>
        <w:t xml:space="preserve"> The RCT</w:t>
      </w:r>
      <w:r w:rsidRPr="00E039A4">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QsIDQ1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Q2FiaWxpPC9BdXRob3I+
PFllYXI+MjAyMTwvWWVhcj48UmVjTnVtPjM4NDE8L1JlY051bT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QsIDQ1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Q2FiaWxpPC9BdXRob3I+
PFllYXI+MjAyMTwvWWVhcj48UmVjTnVtPjM4NDE8L1JlY051bT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sidRPr="00E039A4">
        <w:rPr>
          <w:rFonts w:ascii="Times New Roman" w:hAnsi="Times New Roman" w:cs="Times New Roman"/>
          <w:sz w:val="24"/>
          <w:szCs w:val="24"/>
        </w:rPr>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5)</w:t>
      </w:r>
      <w:r w:rsidRPr="00E039A4">
        <w:rPr>
          <w:rFonts w:ascii="Times New Roman" w:hAnsi="Times New Roman" w:cs="Times New Roman"/>
          <w:sz w:val="24"/>
          <w:szCs w:val="24"/>
        </w:rPr>
        <w:fldChar w:fldCharType="end"/>
      </w:r>
      <w:r w:rsidRPr="00E039A4">
        <w:rPr>
          <w:rFonts w:ascii="Times New Roman" w:hAnsi="Times New Roman" w:cs="Times New Roman"/>
          <w:sz w:val="24"/>
          <w:szCs w:val="24"/>
        </w:rPr>
        <w:t xml:space="preserve"> was the only study rated ‘good’. Blinding</w:t>
      </w:r>
      <w:r w:rsidR="00160019">
        <w:rPr>
          <w:rFonts w:ascii="Times New Roman" w:hAnsi="Times New Roman" w:cs="Times New Roman"/>
          <w:sz w:val="24"/>
          <w:szCs w:val="24"/>
        </w:rPr>
        <w:t xml:space="preserve"> </w:t>
      </w:r>
      <w:r w:rsidRPr="00E039A4">
        <w:rPr>
          <w:rFonts w:ascii="Times New Roman" w:hAnsi="Times New Roman" w:cs="Times New Roman"/>
          <w:sz w:val="24"/>
          <w:szCs w:val="24"/>
        </w:rPr>
        <w:t xml:space="preserve">was not possible as the intervention involved </w:t>
      </w:r>
      <w:r w:rsidR="00E26E53">
        <w:rPr>
          <w:rFonts w:ascii="Times New Roman" w:hAnsi="Times New Roman" w:cs="Times New Roman"/>
          <w:sz w:val="24"/>
          <w:szCs w:val="24"/>
        </w:rPr>
        <w:t xml:space="preserve">participants ordering </w:t>
      </w:r>
      <w:r w:rsidRPr="00E039A4">
        <w:rPr>
          <w:rFonts w:ascii="Times New Roman" w:hAnsi="Times New Roman" w:cs="Times New Roman"/>
          <w:sz w:val="24"/>
          <w:szCs w:val="24"/>
        </w:rPr>
        <w:t xml:space="preserve">a food </w:t>
      </w:r>
      <w:r w:rsidR="00E26E53">
        <w:rPr>
          <w:rFonts w:ascii="Times New Roman" w:hAnsi="Times New Roman" w:cs="Times New Roman"/>
          <w:sz w:val="24"/>
          <w:szCs w:val="24"/>
        </w:rPr>
        <w:t>parcel</w:t>
      </w:r>
      <w:r w:rsidR="00B16720" w:rsidRPr="00E039A4">
        <w:rPr>
          <w:rFonts w:ascii="Times New Roman" w:hAnsi="Times New Roman" w:cs="Times New Roman"/>
          <w:sz w:val="24"/>
          <w:szCs w:val="24"/>
        </w:rPr>
        <w:t xml:space="preserve">. </w:t>
      </w:r>
      <w:r w:rsidR="00E26E53">
        <w:rPr>
          <w:rFonts w:ascii="Times New Roman" w:hAnsi="Times New Roman" w:cs="Times New Roman"/>
          <w:sz w:val="24"/>
          <w:szCs w:val="24"/>
        </w:rPr>
        <w:t xml:space="preserve">Randomisation of </w:t>
      </w:r>
      <w:r w:rsidR="005466C1">
        <w:rPr>
          <w:rFonts w:ascii="Times New Roman" w:hAnsi="Times New Roman" w:cs="Times New Roman"/>
          <w:sz w:val="24"/>
          <w:szCs w:val="24"/>
        </w:rPr>
        <w:t>households</w:t>
      </w:r>
      <w:r w:rsidR="00E26E53">
        <w:rPr>
          <w:rFonts w:ascii="Times New Roman" w:hAnsi="Times New Roman" w:cs="Times New Roman"/>
          <w:sz w:val="24"/>
          <w:szCs w:val="24"/>
        </w:rPr>
        <w:t xml:space="preserve"> was carried out to reduce confounding factors.</w:t>
      </w:r>
      <w:r w:rsidRPr="00E039A4">
        <w:rPr>
          <w:rFonts w:ascii="Times New Roman" w:hAnsi="Times New Roman" w:cs="Times New Roman"/>
          <w:sz w:val="24"/>
          <w:szCs w:val="24"/>
        </w:rPr>
        <w:t xml:space="preserve"> There was low attrition of participants, ensuring the statistical power of the results w</w:t>
      </w:r>
      <w:r w:rsidR="00B16720" w:rsidRPr="00E039A4">
        <w:rPr>
          <w:rFonts w:ascii="Times New Roman" w:hAnsi="Times New Roman" w:cs="Times New Roman"/>
          <w:sz w:val="24"/>
          <w:szCs w:val="24"/>
        </w:rPr>
        <w:t>as</w:t>
      </w:r>
      <w:r w:rsidRPr="00E039A4">
        <w:rPr>
          <w:rFonts w:ascii="Times New Roman" w:hAnsi="Times New Roman" w:cs="Times New Roman"/>
          <w:sz w:val="24"/>
          <w:szCs w:val="24"/>
        </w:rPr>
        <w:t xml:space="preserve"> reliable. F</w:t>
      </w:r>
      <w:r w:rsidR="00695609">
        <w:rPr>
          <w:rFonts w:ascii="Times New Roman" w:hAnsi="Times New Roman" w:cs="Times New Roman"/>
          <w:sz w:val="24"/>
          <w:szCs w:val="24"/>
        </w:rPr>
        <w:t>our</w:t>
      </w:r>
      <w:r w:rsidRPr="00E039A4">
        <w:rPr>
          <w:rFonts w:ascii="Times New Roman" w:hAnsi="Times New Roman" w:cs="Times New Roman"/>
          <w:sz w:val="24"/>
          <w:szCs w:val="24"/>
        </w:rPr>
        <w:t xml:space="preserve"> studies</w:t>
      </w:r>
      <w:r w:rsidRPr="00E039A4">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0NywgNTAsIDUy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</w:fldData>
        </w:fldChar>
      </w:r>
      <w:r w:rsidR="00B66564">
        <w:rPr>
          <w:rFonts w:ascii="Times New Roman" w:hAnsi="Times New Roman" w:cs="Times New Roman"/>
          <w:sz w:val="24"/>
          <w:szCs w:val="24"/>
        </w:rPr>
        <w:instrText xml:space="preserve"> ADDIN EN.CITE </w:instrText>
      </w:r>
      <w:r w:rsidR="00B66564">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0NywgNTAsIDUy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</w:fldData>
        </w:fldChar>
      </w:r>
      <w:r w:rsidR="00B66564">
        <w:rPr>
          <w:rFonts w:ascii="Times New Roman" w:hAnsi="Times New Roman" w:cs="Times New Roman"/>
          <w:sz w:val="24"/>
          <w:szCs w:val="24"/>
        </w:rPr>
        <w:instrText xml:space="preserve"> ADDIN EN.CITE.DATA </w:instrText>
      </w:r>
      <w:r w:rsidR="00B66564">
        <w:rPr>
          <w:rFonts w:ascii="Times New Roman" w:hAnsi="Times New Roman" w:cs="Times New Roman"/>
          <w:sz w:val="24"/>
          <w:szCs w:val="24"/>
        </w:rPr>
      </w:r>
      <w:r w:rsidR="00B66564">
        <w:rPr>
          <w:rFonts w:ascii="Times New Roman" w:hAnsi="Times New Roman" w:cs="Times New Roman"/>
          <w:sz w:val="24"/>
          <w:szCs w:val="24"/>
        </w:rPr>
        <w:fldChar w:fldCharType="end"/>
      </w:r>
      <w:r w:rsidRPr="00E039A4">
        <w:rPr>
          <w:rFonts w:ascii="Times New Roman" w:hAnsi="Times New Roman" w:cs="Times New Roman"/>
          <w:sz w:val="24"/>
          <w:szCs w:val="24"/>
        </w:rPr>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 47, 50, 52)</w:t>
      </w:r>
      <w:r w:rsidRPr="00E039A4">
        <w:rPr>
          <w:rFonts w:ascii="Times New Roman" w:hAnsi="Times New Roman" w:cs="Times New Roman"/>
          <w:sz w:val="24"/>
          <w:szCs w:val="24"/>
        </w:rPr>
        <w:fldChar w:fldCharType="end"/>
      </w:r>
      <w:r w:rsidRPr="00E039A4">
        <w:rPr>
          <w:rFonts w:ascii="Times New Roman" w:hAnsi="Times New Roman" w:cs="Times New Roman"/>
          <w:sz w:val="24"/>
          <w:szCs w:val="24"/>
        </w:rPr>
        <w:t xml:space="preserve"> were rated as ‘fair’. Of these, </w:t>
      </w:r>
      <w:r w:rsidR="00A537CD">
        <w:rPr>
          <w:rFonts w:ascii="Times New Roman" w:hAnsi="Times New Roman" w:cs="Times New Roman"/>
          <w:sz w:val="24"/>
          <w:szCs w:val="24"/>
        </w:rPr>
        <w:t>t</w:t>
      </w:r>
      <w:r w:rsidR="00695609">
        <w:rPr>
          <w:rFonts w:ascii="Times New Roman" w:hAnsi="Times New Roman" w:cs="Times New Roman"/>
          <w:sz w:val="24"/>
          <w:szCs w:val="24"/>
        </w:rPr>
        <w:t>wo</w:t>
      </w:r>
      <w:r w:rsidRPr="00E039A4">
        <w:rPr>
          <w:rFonts w:ascii="Times New Roman" w:hAnsi="Times New Roman" w:cs="Times New Roman"/>
          <w:sz w:val="24"/>
          <w:szCs w:val="24"/>
        </w:rPr>
        <w:t xml:space="preserve"> studies</w:t>
      </w:r>
      <w:r w:rsidRPr="00E039A4">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1Mik8L3N0eWxl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1Mik8L3N0eWxl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Pr="00E039A4">
        <w:rPr>
          <w:rFonts w:ascii="Times New Roman" w:hAnsi="Times New Roman" w:cs="Times New Roman"/>
          <w:sz w:val="24"/>
          <w:szCs w:val="24"/>
        </w:rPr>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 52)</w:t>
      </w:r>
      <w:r w:rsidRPr="00E039A4">
        <w:rPr>
          <w:rFonts w:ascii="Times New Roman" w:hAnsi="Times New Roman" w:cs="Times New Roman"/>
          <w:sz w:val="24"/>
          <w:szCs w:val="24"/>
        </w:rPr>
        <w:fldChar w:fldCharType="end"/>
      </w:r>
      <w:r w:rsidRPr="00E039A4">
        <w:rPr>
          <w:rFonts w:ascii="Times New Roman" w:hAnsi="Times New Roman" w:cs="Times New Roman"/>
          <w:sz w:val="24"/>
          <w:szCs w:val="24"/>
        </w:rPr>
        <w:t xml:space="preserve"> reported dietary intakes using validated surveys</w:t>
      </w:r>
      <w:r w:rsidR="00A228FC" w:rsidRPr="003A3F0C">
        <w:rPr>
          <w:rFonts w:ascii="Times New Roman" w:hAnsi="Times New Roman" w:cs="Times New Roman"/>
          <w:sz w:val="24"/>
          <w:szCs w:val="24"/>
        </w:rPr>
        <w:t>.</w:t>
      </w:r>
      <w:r w:rsidR="00542271" w:rsidRPr="003A3F0C">
        <w:rPr>
          <w:rFonts w:ascii="Times New Roman" w:hAnsi="Times New Roman" w:cs="Times New Roman"/>
          <w:sz w:val="24"/>
          <w:szCs w:val="24"/>
        </w:rPr>
        <w:t xml:space="preserve"> </w:t>
      </w:r>
      <w:r w:rsidR="00A228FC" w:rsidRPr="003A3F0C">
        <w:rPr>
          <w:rFonts w:ascii="Times New Roman" w:hAnsi="Times New Roman" w:cs="Times New Roman"/>
          <w:sz w:val="24"/>
          <w:szCs w:val="24"/>
        </w:rPr>
        <w:t>O</w:t>
      </w:r>
      <w:r w:rsidR="00542271" w:rsidRPr="003A3F0C">
        <w:rPr>
          <w:rFonts w:ascii="Times New Roman" w:hAnsi="Times New Roman" w:cs="Times New Roman"/>
          <w:sz w:val="24"/>
          <w:szCs w:val="24"/>
        </w:rPr>
        <w:t>ne</w:t>
      </w:r>
      <w:r w:rsidR="00FB51DF" w:rsidRPr="003A3F0C">
        <w:rPr>
          <w:rFonts w:ascii="Times New Roman" w:hAnsi="Times New Roman" w:cs="Times New Roman"/>
          <w:sz w:val="24"/>
          <w:szCs w:val="24"/>
        </w:rPr>
        <w:fldChar w:fldCharType="begin"/>
      </w:r>
      <w:r w:rsidR="00FB51DF" w:rsidRPr="003A3F0C">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FB51DF" w:rsidRPr="003A3F0C">
        <w:rPr>
          <w:rFonts w:ascii="Times New Roman" w:hAnsi="Times New Roman" w:cs="Times New Roman"/>
          <w:sz w:val="24"/>
          <w:szCs w:val="24"/>
        </w:rPr>
        <w:fldChar w:fldCharType="separate"/>
      </w:r>
      <w:r w:rsidR="00FB51DF" w:rsidRPr="003A3F0C">
        <w:rPr>
          <w:rFonts w:ascii="Times New Roman" w:hAnsi="Times New Roman" w:cs="Times New Roman"/>
          <w:noProof/>
          <w:sz w:val="24"/>
          <w:szCs w:val="24"/>
          <w:vertAlign w:val="superscript"/>
        </w:rPr>
        <w:t>(52)</w:t>
      </w:r>
      <w:r w:rsidR="00FB51DF" w:rsidRPr="003A3F0C">
        <w:rPr>
          <w:rFonts w:ascii="Times New Roman" w:hAnsi="Times New Roman" w:cs="Times New Roman"/>
          <w:sz w:val="24"/>
          <w:szCs w:val="24"/>
        </w:rPr>
        <w:fldChar w:fldCharType="end"/>
      </w:r>
      <w:r w:rsidR="00542271" w:rsidRPr="003A3F0C">
        <w:rPr>
          <w:rFonts w:ascii="Times New Roman" w:hAnsi="Times New Roman" w:cs="Times New Roman"/>
          <w:sz w:val="24"/>
          <w:szCs w:val="24"/>
        </w:rPr>
        <w:t xml:space="preserve"> </w:t>
      </w:r>
      <w:r w:rsidR="00E25852" w:rsidRPr="003A3F0C">
        <w:rPr>
          <w:rFonts w:ascii="Times New Roman" w:hAnsi="Times New Roman" w:cs="Times New Roman"/>
          <w:sz w:val="24"/>
          <w:szCs w:val="24"/>
        </w:rPr>
        <w:t>collect</w:t>
      </w:r>
      <w:r w:rsidR="00973B76" w:rsidRPr="003A3F0C">
        <w:rPr>
          <w:rFonts w:ascii="Times New Roman" w:hAnsi="Times New Roman" w:cs="Times New Roman"/>
          <w:sz w:val="24"/>
          <w:szCs w:val="24"/>
        </w:rPr>
        <w:t>ed</w:t>
      </w:r>
      <w:r w:rsidR="00E25852" w:rsidRPr="003A3F0C">
        <w:rPr>
          <w:rFonts w:ascii="Times New Roman" w:hAnsi="Times New Roman" w:cs="Times New Roman"/>
          <w:sz w:val="24"/>
          <w:szCs w:val="24"/>
        </w:rPr>
        <w:t xml:space="preserve"> baseline and follow-up dat</w:t>
      </w:r>
      <w:r w:rsidR="00A228FC" w:rsidRPr="003A3F0C">
        <w:rPr>
          <w:rFonts w:ascii="Times New Roman" w:hAnsi="Times New Roman" w:cs="Times New Roman"/>
          <w:sz w:val="24"/>
          <w:szCs w:val="24"/>
        </w:rPr>
        <w:t>a</w:t>
      </w:r>
      <w:r w:rsidR="00E25852" w:rsidRPr="003A3F0C">
        <w:rPr>
          <w:rFonts w:ascii="Times New Roman" w:hAnsi="Times New Roman" w:cs="Times New Roman"/>
          <w:sz w:val="24"/>
          <w:szCs w:val="24"/>
        </w:rPr>
        <w:t xml:space="preserve"> after three to six months</w:t>
      </w:r>
      <w:r w:rsidR="00DF59BC" w:rsidRPr="003A3F0C">
        <w:rPr>
          <w:rFonts w:ascii="Times New Roman" w:hAnsi="Times New Roman" w:cs="Times New Roman"/>
          <w:sz w:val="24"/>
          <w:szCs w:val="24"/>
        </w:rPr>
        <w:t>,</w:t>
      </w:r>
      <w:r w:rsidR="000A1878" w:rsidRPr="003A3F0C">
        <w:rPr>
          <w:rFonts w:ascii="Times New Roman" w:hAnsi="Times New Roman" w:cs="Times New Roman"/>
          <w:sz w:val="24"/>
          <w:szCs w:val="24"/>
        </w:rPr>
        <w:t xml:space="preserve"> with the other study</w:t>
      </w:r>
      <w:r w:rsidR="009779A2" w:rsidRPr="003A3F0C">
        <w:rPr>
          <w:rFonts w:ascii="Times New Roman" w:hAnsi="Times New Roman" w:cs="Times New Roman"/>
          <w:sz w:val="24"/>
          <w:szCs w:val="24"/>
        </w:rPr>
        <w:fldChar w:fldCharType="begin"/>
      </w:r>
      <w:r w:rsidR="009779A2" w:rsidRPr="003A3F0C">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9779A2" w:rsidRPr="003A3F0C">
        <w:rPr>
          <w:rFonts w:ascii="Times New Roman" w:hAnsi="Times New Roman" w:cs="Times New Roman"/>
          <w:sz w:val="24"/>
          <w:szCs w:val="24"/>
        </w:rPr>
        <w:fldChar w:fldCharType="separate"/>
      </w:r>
      <w:r w:rsidR="009779A2" w:rsidRPr="003A3F0C">
        <w:rPr>
          <w:rFonts w:ascii="Times New Roman" w:hAnsi="Times New Roman" w:cs="Times New Roman"/>
          <w:noProof/>
          <w:sz w:val="24"/>
          <w:szCs w:val="24"/>
          <w:vertAlign w:val="superscript"/>
        </w:rPr>
        <w:t>(46)</w:t>
      </w:r>
      <w:r w:rsidR="009779A2" w:rsidRPr="003A3F0C">
        <w:rPr>
          <w:rFonts w:ascii="Times New Roman" w:hAnsi="Times New Roman" w:cs="Times New Roman"/>
          <w:sz w:val="24"/>
          <w:szCs w:val="24"/>
        </w:rPr>
        <w:fldChar w:fldCharType="end"/>
      </w:r>
      <w:r w:rsidR="00E44759" w:rsidRPr="003A3F0C">
        <w:rPr>
          <w:rFonts w:ascii="Times New Roman" w:hAnsi="Times New Roman" w:cs="Times New Roman"/>
          <w:sz w:val="24"/>
          <w:szCs w:val="24"/>
        </w:rPr>
        <w:t xml:space="preserve"> </w:t>
      </w:r>
      <w:r w:rsidR="0053619F" w:rsidRPr="003A3F0C">
        <w:rPr>
          <w:rFonts w:ascii="Times New Roman" w:hAnsi="Times New Roman" w:cs="Times New Roman"/>
          <w:sz w:val="24"/>
          <w:szCs w:val="24"/>
        </w:rPr>
        <w:t xml:space="preserve">collecting data </w:t>
      </w:r>
      <w:r w:rsidR="002C2F8E" w:rsidRPr="003A3F0C">
        <w:rPr>
          <w:rFonts w:ascii="Times New Roman" w:hAnsi="Times New Roman" w:cs="Times New Roman"/>
          <w:sz w:val="24"/>
          <w:szCs w:val="24"/>
        </w:rPr>
        <w:t>at one point in time</w:t>
      </w:r>
      <w:r w:rsidR="0053619F" w:rsidRPr="003A3F0C">
        <w:rPr>
          <w:rFonts w:ascii="Times New Roman" w:hAnsi="Times New Roman" w:cs="Times New Roman"/>
          <w:sz w:val="24"/>
          <w:szCs w:val="24"/>
        </w:rPr>
        <w:t xml:space="preserve"> only</w:t>
      </w:r>
      <w:r w:rsidR="002C2F8E" w:rsidRPr="003A3F0C">
        <w:rPr>
          <w:rFonts w:ascii="Times New Roman" w:hAnsi="Times New Roman" w:cs="Times New Roman"/>
          <w:sz w:val="24"/>
          <w:szCs w:val="24"/>
        </w:rPr>
        <w:t xml:space="preserve"> during visits to community centres</w:t>
      </w:r>
      <w:r w:rsidR="00692594" w:rsidRPr="003A3F0C">
        <w:rPr>
          <w:rFonts w:ascii="Times New Roman" w:hAnsi="Times New Roman" w:cs="Times New Roman"/>
          <w:sz w:val="24"/>
          <w:szCs w:val="24"/>
        </w:rPr>
        <w:t xml:space="preserve"> where participants were recruited.</w:t>
      </w:r>
      <w:r w:rsidR="000A1878" w:rsidRPr="003A3F0C">
        <w:rPr>
          <w:rFonts w:ascii="Times New Roman" w:hAnsi="Times New Roman" w:cs="Times New Roman"/>
          <w:sz w:val="24"/>
          <w:szCs w:val="24"/>
        </w:rPr>
        <w:t xml:space="preserve"> </w:t>
      </w:r>
      <w:r w:rsidR="00695609">
        <w:rPr>
          <w:rFonts w:ascii="Times New Roman" w:hAnsi="Times New Roman" w:cs="Times New Roman"/>
          <w:sz w:val="24"/>
          <w:szCs w:val="24"/>
        </w:rPr>
        <w:t>One</w:t>
      </w:r>
      <w:r w:rsidRPr="00E039A4">
        <w:rPr>
          <w:rFonts w:ascii="Times New Roman" w:hAnsi="Times New Roman" w:cs="Times New Roman"/>
          <w:sz w:val="24"/>
          <w:szCs w:val="24"/>
        </w:rPr>
        <w:t xml:space="preserve"> stud</w:t>
      </w:r>
      <w:r w:rsidR="00695609">
        <w:rPr>
          <w:rFonts w:ascii="Times New Roman" w:hAnsi="Times New Roman" w:cs="Times New Roman"/>
          <w:sz w:val="24"/>
          <w:szCs w:val="24"/>
        </w:rPr>
        <w:t>y</w:t>
      </w:r>
      <w:r w:rsidRPr="00E039A4">
        <w:rPr>
          <w:rFonts w:ascii="Times New Roman" w:hAnsi="Times New Roman" w:cs="Times New Roman"/>
          <w:sz w:val="24"/>
          <w:szCs w:val="24"/>
        </w:rPr>
        <w:t xml:space="preserve"> analysed </w:t>
      </w:r>
      <w:r w:rsidR="0019283C">
        <w:rPr>
          <w:rFonts w:ascii="Times New Roman" w:hAnsi="Times New Roman" w:cs="Times New Roman"/>
          <w:sz w:val="24"/>
          <w:szCs w:val="24"/>
        </w:rPr>
        <w:t>household food purchasing data from a nationally representative survey of US households</w:t>
      </w:r>
      <w:r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Fan&lt;/Author&gt;&lt;Year&gt;2021&lt;/Year&gt;&lt;RecNum&gt;261&lt;/RecNum&gt;&lt;DisplayText&gt;&lt;style face="superscript"&gt;(47)&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EndNote&gt;</w:instrText>
      </w:r>
      <w:r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7)</w:t>
      </w:r>
      <w:r w:rsidRPr="00E039A4">
        <w:rPr>
          <w:rFonts w:ascii="Times New Roman" w:hAnsi="Times New Roman" w:cs="Times New Roman"/>
          <w:sz w:val="24"/>
          <w:szCs w:val="24"/>
        </w:rPr>
        <w:fldChar w:fldCharType="end"/>
      </w:r>
      <w:r w:rsidR="00E32B30">
        <w:rPr>
          <w:rFonts w:ascii="Times New Roman" w:hAnsi="Times New Roman" w:cs="Times New Roman"/>
          <w:sz w:val="24"/>
          <w:szCs w:val="24"/>
        </w:rPr>
        <w:t>.</w:t>
      </w:r>
      <w:r w:rsidRPr="00E039A4">
        <w:rPr>
          <w:rFonts w:ascii="Times New Roman" w:hAnsi="Times New Roman" w:cs="Times New Roman"/>
          <w:sz w:val="24"/>
          <w:szCs w:val="24"/>
        </w:rPr>
        <w:t xml:space="preserve"> </w:t>
      </w:r>
    </w:p>
    <w:p w14:paraId="6017AB23" w14:textId="6D823E31" w:rsidR="00487008" w:rsidRDefault="00FC7735" w:rsidP="005D2996">
      <w:pPr>
        <w:spacing w:line="360" w:lineRule="auto"/>
        <w:rPr>
          <w:rFonts w:ascii="Times New Roman" w:hAnsi="Times New Roman" w:cs="Times New Roman"/>
          <w:sz w:val="24"/>
          <w:szCs w:val="24"/>
        </w:rPr>
      </w:pPr>
      <w:r w:rsidRPr="00E039A4">
        <w:rPr>
          <w:rFonts w:ascii="Times New Roman" w:hAnsi="Times New Roman" w:cs="Times New Roman"/>
          <w:sz w:val="24"/>
          <w:szCs w:val="24"/>
        </w:rPr>
        <w:t>Food security data for all studies was collected using a validated survey</w:t>
      </w:r>
      <w:r w:rsidR="00611C11">
        <w:rPr>
          <w:rFonts w:ascii="Times New Roman" w:hAnsi="Times New Roman" w:cs="Times New Roman"/>
          <w:sz w:val="24"/>
          <w:szCs w:val="24"/>
        </w:rPr>
        <w:t>.</w:t>
      </w:r>
      <w:r w:rsidRPr="00E039A4">
        <w:rPr>
          <w:rFonts w:ascii="Times New Roman" w:hAnsi="Times New Roman" w:cs="Times New Roman"/>
          <w:sz w:val="24"/>
          <w:szCs w:val="24"/>
        </w:rPr>
        <w:t xml:space="preserve"> Data from all studies were self-report, thereby introducing</w:t>
      </w:r>
      <w:r w:rsidR="00B003AB">
        <w:rPr>
          <w:rFonts w:ascii="Times New Roman" w:hAnsi="Times New Roman" w:cs="Times New Roman"/>
          <w:sz w:val="24"/>
          <w:szCs w:val="24"/>
        </w:rPr>
        <w:t xml:space="preserve"> recall</w:t>
      </w:r>
      <w:r w:rsidR="000C49C8">
        <w:rPr>
          <w:rFonts w:ascii="Times New Roman" w:hAnsi="Times New Roman" w:cs="Times New Roman"/>
          <w:sz w:val="24"/>
          <w:szCs w:val="24"/>
        </w:rPr>
        <w:fldChar w:fldCharType="begin"/>
      </w:r>
      <w:r w:rsidR="0059433E">
        <w:rPr>
          <w:rFonts w:ascii="Times New Roman" w:hAnsi="Times New Roman" w:cs="Times New Roman"/>
          <w:sz w:val="24"/>
          <w:szCs w:val="24"/>
        </w:rPr>
        <w:instrText xml:space="preserve"> ADDIN EN.CITE &lt;EndNote&gt;&lt;Cite&gt;&lt;Author&gt;Althubaiti&lt;/Author&gt;&lt;Year&gt;2016&lt;/Year&gt;&lt;RecNum&gt;7364&lt;/RecNum&gt;&lt;DisplayText&gt;&lt;style face="superscript"&gt;(55)&lt;/style&gt;&lt;/DisplayText&gt;&lt;record&gt;&lt;rec-number&gt;7364&lt;/rec-number&gt;&lt;foreign-keys&gt;&lt;key app="EN" db-id="pwffzpaahra2e9etf21v5pfb99xz209wpr0z" timestamp="1683914670"&gt;7364&lt;/key&gt;&lt;/foreign-keys&gt;&lt;ref-type name="Journal Article"&gt;17&lt;/ref-type&gt;&lt;contributors&gt;&lt;authors&gt;&lt;author&gt;Althubaiti, Alaa&lt;/author&gt;&lt;/authors&gt;&lt;/contributors&gt;&lt;titles&gt;&lt;title&gt;Information bias in health research: definition, pitfalls, and adjustment methods&lt;/title&gt;&lt;secondary-title&gt;J Multidiscip Healthc&lt;/secondary-title&gt;&lt;/titles&gt;&lt;periodical&gt;&lt;full-title&gt;J Multidiscip Healthc&lt;/full-title&gt;&lt;/periodical&gt;&lt;pages&gt;211-217&lt;/pages&gt;&lt;volume&gt;9&lt;/volume&gt;&lt;dates&gt;&lt;year&gt;2016&lt;/year&gt;&lt;pub-dates&gt;&lt;date&gt;2016/12/31&lt;/date&gt;&lt;/pub-dates&gt;&lt;/dates&gt;&lt;publisher&gt;Dove Medical Press&lt;/publisher&gt;&lt;isbn&gt;null&lt;/isbn&gt;&lt;urls&gt;&lt;related-urls&gt;&lt;url&gt;https://www.tandfonline.com/doi/abs/10.2147/JMDH.S104807&lt;/url&gt;&lt;/related-urls&gt;&lt;/urls&gt;&lt;electronic-resource-num&gt;10.2147/JMDH.S104807&lt;/electronic-resource-num&gt;&lt;/record&gt;&lt;/Cite&gt;&lt;/EndNote&gt;</w:instrText>
      </w:r>
      <w:r w:rsidR="000C49C8">
        <w:rPr>
          <w:rFonts w:ascii="Times New Roman" w:hAnsi="Times New Roman" w:cs="Times New Roman"/>
          <w:sz w:val="24"/>
          <w:szCs w:val="24"/>
        </w:rPr>
        <w:fldChar w:fldCharType="separate"/>
      </w:r>
      <w:r w:rsidR="0059433E" w:rsidRPr="0059433E">
        <w:rPr>
          <w:rFonts w:ascii="Times New Roman" w:hAnsi="Times New Roman" w:cs="Times New Roman"/>
          <w:noProof/>
          <w:sz w:val="24"/>
          <w:szCs w:val="24"/>
          <w:vertAlign w:val="superscript"/>
        </w:rPr>
        <w:t>(55)</w:t>
      </w:r>
      <w:r w:rsidR="000C49C8">
        <w:rPr>
          <w:rFonts w:ascii="Times New Roman" w:hAnsi="Times New Roman" w:cs="Times New Roman"/>
          <w:sz w:val="24"/>
          <w:szCs w:val="24"/>
        </w:rPr>
        <w:fldChar w:fldCharType="end"/>
      </w:r>
      <w:r w:rsidR="00B003AB">
        <w:rPr>
          <w:rFonts w:ascii="Times New Roman" w:hAnsi="Times New Roman" w:cs="Times New Roman"/>
          <w:sz w:val="24"/>
          <w:szCs w:val="24"/>
        </w:rPr>
        <w:t xml:space="preserve"> and</w:t>
      </w:r>
      <w:r w:rsidRPr="00E039A4">
        <w:rPr>
          <w:rFonts w:ascii="Times New Roman" w:hAnsi="Times New Roman" w:cs="Times New Roman"/>
          <w:sz w:val="24"/>
          <w:szCs w:val="24"/>
        </w:rPr>
        <w:t xml:space="preserve"> </w:t>
      </w:r>
      <w:r w:rsidR="00E26E53">
        <w:rPr>
          <w:rFonts w:ascii="Times New Roman" w:hAnsi="Times New Roman" w:cs="Times New Roman"/>
          <w:sz w:val="24"/>
          <w:szCs w:val="24"/>
        </w:rPr>
        <w:t>respon</w:t>
      </w:r>
      <w:r w:rsidR="004D19EF">
        <w:rPr>
          <w:rFonts w:ascii="Times New Roman" w:hAnsi="Times New Roman" w:cs="Times New Roman"/>
          <w:sz w:val="24"/>
          <w:szCs w:val="24"/>
        </w:rPr>
        <w:t>se</w:t>
      </w:r>
      <w:r w:rsidRPr="00E039A4">
        <w:rPr>
          <w:rFonts w:ascii="Times New Roman" w:hAnsi="Times New Roman" w:cs="Times New Roman"/>
          <w:sz w:val="24"/>
          <w:szCs w:val="24"/>
        </w:rPr>
        <w:t xml:space="preserve"> bias</w:t>
      </w:r>
      <w:r w:rsidR="001609D3">
        <w:rPr>
          <w:rFonts w:ascii="Times New Roman" w:hAnsi="Times New Roman" w:cs="Times New Roman"/>
          <w:sz w:val="24"/>
          <w:szCs w:val="24"/>
        </w:rPr>
        <w:fldChar w:fldCharType="begin">
          <w:fldData xml:space="preserve">PEVuZE5vdGU+PENpdGU+PEF1dGhvcj5TY2hvZWxsZXI8L0F1dGhvcj48WWVhcj4xOTkwPC9ZZWFy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</w:fldData>
        </w:fldChar>
      </w:r>
      <w:r w:rsidR="0059433E">
        <w:rPr>
          <w:rFonts w:ascii="Times New Roman" w:hAnsi="Times New Roman" w:cs="Times New Roman"/>
          <w:sz w:val="24"/>
          <w:szCs w:val="24"/>
        </w:rPr>
        <w:instrText xml:space="preserve"> ADDIN EN.CITE </w:instrText>
      </w:r>
      <w:r w:rsidR="0059433E">
        <w:rPr>
          <w:rFonts w:ascii="Times New Roman" w:hAnsi="Times New Roman" w:cs="Times New Roman"/>
          <w:sz w:val="24"/>
          <w:szCs w:val="24"/>
        </w:rPr>
        <w:fldChar w:fldCharType="begin">
          <w:fldData xml:space="preserve">PEVuZE5vdGU+PENpdGU+PEF1dGhvcj5TY2hvZWxsZXI8L0F1dGhvcj48WWVhcj4xOTkwPC9ZZWFy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</w:fldData>
        </w:fldChar>
      </w:r>
      <w:r w:rsidR="0059433E">
        <w:rPr>
          <w:rFonts w:ascii="Times New Roman" w:hAnsi="Times New Roman" w:cs="Times New Roman"/>
          <w:sz w:val="24"/>
          <w:szCs w:val="24"/>
        </w:rPr>
        <w:instrText xml:space="preserve"> ADDIN EN.CITE.DATA </w:instrText>
      </w:r>
      <w:r w:rsidR="0059433E">
        <w:rPr>
          <w:rFonts w:ascii="Times New Roman" w:hAnsi="Times New Roman" w:cs="Times New Roman"/>
          <w:sz w:val="24"/>
          <w:szCs w:val="24"/>
        </w:rPr>
      </w:r>
      <w:r w:rsidR="0059433E">
        <w:rPr>
          <w:rFonts w:ascii="Times New Roman" w:hAnsi="Times New Roman" w:cs="Times New Roman"/>
          <w:sz w:val="24"/>
          <w:szCs w:val="24"/>
        </w:rPr>
        <w:fldChar w:fldCharType="end"/>
      </w:r>
      <w:r w:rsidR="001609D3">
        <w:rPr>
          <w:rFonts w:ascii="Times New Roman" w:hAnsi="Times New Roman" w:cs="Times New Roman"/>
          <w:sz w:val="24"/>
          <w:szCs w:val="24"/>
        </w:rPr>
      </w:r>
      <w:r w:rsidR="001609D3">
        <w:rPr>
          <w:rFonts w:ascii="Times New Roman" w:hAnsi="Times New Roman" w:cs="Times New Roman"/>
          <w:sz w:val="24"/>
          <w:szCs w:val="24"/>
        </w:rPr>
        <w:fldChar w:fldCharType="separate"/>
      </w:r>
      <w:r w:rsidR="0059433E" w:rsidRPr="0059433E">
        <w:rPr>
          <w:rFonts w:ascii="Times New Roman" w:hAnsi="Times New Roman" w:cs="Times New Roman"/>
          <w:noProof/>
          <w:sz w:val="24"/>
          <w:szCs w:val="24"/>
          <w:vertAlign w:val="superscript"/>
        </w:rPr>
        <w:t>(56, 57)</w:t>
      </w:r>
      <w:r w:rsidR="001609D3">
        <w:rPr>
          <w:rFonts w:ascii="Times New Roman" w:hAnsi="Times New Roman" w:cs="Times New Roman"/>
          <w:sz w:val="24"/>
          <w:szCs w:val="24"/>
        </w:rPr>
        <w:fldChar w:fldCharType="end"/>
      </w:r>
      <w:r w:rsidR="004F7B1A">
        <w:rPr>
          <w:rFonts w:ascii="Times New Roman" w:hAnsi="Times New Roman" w:cs="Times New Roman"/>
          <w:sz w:val="24"/>
          <w:szCs w:val="24"/>
        </w:rPr>
        <w:t xml:space="preserve"> </w:t>
      </w:r>
      <w:r w:rsidR="00954647">
        <w:rPr>
          <w:rFonts w:ascii="Times New Roman" w:hAnsi="Times New Roman" w:cs="Times New Roman"/>
          <w:sz w:val="24"/>
          <w:szCs w:val="24"/>
        </w:rPr>
        <w:t xml:space="preserve">which can </w:t>
      </w:r>
      <w:r w:rsidR="00FA1C3B">
        <w:rPr>
          <w:rFonts w:ascii="Times New Roman" w:hAnsi="Times New Roman" w:cs="Times New Roman"/>
          <w:sz w:val="24"/>
          <w:szCs w:val="24"/>
        </w:rPr>
        <w:t>lead to over</w:t>
      </w:r>
      <w:r w:rsidR="0053619F">
        <w:rPr>
          <w:rFonts w:ascii="Times New Roman" w:hAnsi="Times New Roman" w:cs="Times New Roman"/>
          <w:sz w:val="24"/>
          <w:szCs w:val="24"/>
        </w:rPr>
        <w:t>-</w:t>
      </w:r>
      <w:r w:rsidR="00FA1C3B">
        <w:rPr>
          <w:rFonts w:ascii="Times New Roman" w:hAnsi="Times New Roman" w:cs="Times New Roman"/>
          <w:sz w:val="24"/>
          <w:szCs w:val="24"/>
        </w:rPr>
        <w:t xml:space="preserve"> or</w:t>
      </w:r>
      <w:r w:rsidR="0023602A">
        <w:rPr>
          <w:rFonts w:ascii="Times New Roman" w:hAnsi="Times New Roman" w:cs="Times New Roman"/>
          <w:sz w:val="24"/>
          <w:szCs w:val="24"/>
        </w:rPr>
        <w:t xml:space="preserve"> </w:t>
      </w:r>
      <w:r w:rsidR="00975BC7">
        <w:rPr>
          <w:rFonts w:ascii="Times New Roman" w:hAnsi="Times New Roman" w:cs="Times New Roman"/>
          <w:sz w:val="24"/>
          <w:szCs w:val="24"/>
        </w:rPr>
        <w:t>underestimating</w:t>
      </w:r>
      <w:r w:rsidR="00FA1C3B">
        <w:rPr>
          <w:rFonts w:ascii="Times New Roman" w:hAnsi="Times New Roman" w:cs="Times New Roman"/>
          <w:sz w:val="24"/>
          <w:szCs w:val="24"/>
        </w:rPr>
        <w:t xml:space="preserve"> </w:t>
      </w:r>
      <w:r w:rsidR="0023602A">
        <w:rPr>
          <w:rFonts w:ascii="Times New Roman" w:hAnsi="Times New Roman" w:cs="Times New Roman"/>
          <w:sz w:val="24"/>
          <w:szCs w:val="24"/>
        </w:rPr>
        <w:t xml:space="preserve">the </w:t>
      </w:r>
      <w:r w:rsidR="00FA1C3B">
        <w:rPr>
          <w:rFonts w:ascii="Times New Roman" w:hAnsi="Times New Roman" w:cs="Times New Roman"/>
          <w:sz w:val="24"/>
          <w:szCs w:val="24"/>
        </w:rPr>
        <w:t xml:space="preserve">true </w:t>
      </w:r>
      <w:r w:rsidR="00975BC7">
        <w:rPr>
          <w:rFonts w:ascii="Times New Roman" w:hAnsi="Times New Roman" w:cs="Times New Roman"/>
          <w:sz w:val="24"/>
          <w:szCs w:val="24"/>
        </w:rPr>
        <w:t>effectiveness of the interventions</w:t>
      </w:r>
      <w:r w:rsidRPr="00E039A4">
        <w:rPr>
          <w:rFonts w:ascii="Times New Roman" w:hAnsi="Times New Roman" w:cs="Times New Roman"/>
          <w:sz w:val="24"/>
          <w:szCs w:val="24"/>
        </w:rPr>
        <w:t xml:space="preserve">. </w:t>
      </w:r>
    </w:p>
    <w:p w14:paraId="08B4DC0F" w14:textId="51E419BA" w:rsidR="002D1621" w:rsidRPr="003C7447" w:rsidRDefault="00D56801" w:rsidP="00447DAD">
      <w:pPr>
        <w:spacing w:line="360" w:lineRule="auto"/>
        <w:rPr>
          <w:rFonts w:ascii="Times New Roman" w:hAnsi="Times New Roman" w:cs="Times New Roman"/>
          <w:sz w:val="24"/>
          <w:szCs w:val="24"/>
          <w:lang w:val="en-US"/>
        </w:rPr>
      </w:pPr>
      <w:r w:rsidRPr="4B99F9CE">
        <w:rPr>
          <w:rFonts w:ascii="Times New Roman" w:hAnsi="Times New Roman" w:cs="Times New Roman"/>
          <w:sz w:val="24"/>
          <w:szCs w:val="24"/>
        </w:rPr>
        <w:t xml:space="preserve">There are some limitations of the dietary data collection for all the </w:t>
      </w:r>
      <w:r w:rsidRPr="003C7447">
        <w:rPr>
          <w:rFonts w:ascii="Times New Roman" w:hAnsi="Times New Roman" w:cs="Times New Roman"/>
          <w:sz w:val="24"/>
          <w:szCs w:val="24"/>
        </w:rPr>
        <w:t>studies</w:t>
      </w:r>
      <w:r w:rsidR="002B0678" w:rsidRPr="003C7447">
        <w:rPr>
          <w:rFonts w:ascii="Times New Roman" w:hAnsi="Times New Roman" w:cs="Times New Roman"/>
          <w:sz w:val="24"/>
          <w:szCs w:val="24"/>
        </w:rPr>
        <w:t>. Diet surveys were collected retrospectively</w:t>
      </w:r>
      <w:r w:rsidR="00AB2D99" w:rsidRPr="003C7447">
        <w:rPr>
          <w:rFonts w:ascii="Times New Roman" w:hAnsi="Times New Roman" w:cs="Times New Roman"/>
          <w:sz w:val="24"/>
          <w:szCs w:val="24"/>
        </w:rPr>
        <w:t xml:space="preserve">, and therefore liable to </w:t>
      </w:r>
      <w:r w:rsidR="002D1621" w:rsidRPr="003C7447">
        <w:rPr>
          <w:rFonts w:ascii="Times New Roman" w:hAnsi="Times New Roman" w:cs="Times New Roman"/>
          <w:sz w:val="24"/>
          <w:szCs w:val="24"/>
        </w:rPr>
        <w:t>information</w:t>
      </w:r>
      <w:r w:rsidR="00AB2D99" w:rsidRPr="003C7447">
        <w:rPr>
          <w:rFonts w:ascii="Times New Roman" w:hAnsi="Times New Roman" w:cs="Times New Roman"/>
          <w:sz w:val="24"/>
          <w:szCs w:val="24"/>
        </w:rPr>
        <w:t xml:space="preserve"> bias, </w:t>
      </w:r>
      <w:r w:rsidR="002C26E7" w:rsidRPr="003C7447">
        <w:rPr>
          <w:rFonts w:ascii="Times New Roman" w:hAnsi="Times New Roman" w:cs="Times New Roman"/>
          <w:sz w:val="24"/>
          <w:szCs w:val="24"/>
        </w:rPr>
        <w:t>and used</w:t>
      </w:r>
      <w:r w:rsidR="002B0678" w:rsidRPr="003C7447">
        <w:rPr>
          <w:rFonts w:ascii="Times New Roman" w:hAnsi="Times New Roman" w:cs="Times New Roman"/>
          <w:sz w:val="24"/>
          <w:szCs w:val="24"/>
        </w:rPr>
        <w:t xml:space="preserve"> either a</w:t>
      </w:r>
      <w:r w:rsidRPr="003C7447">
        <w:rPr>
          <w:rFonts w:ascii="Times New Roman" w:hAnsi="Times New Roman" w:cs="Times New Roman"/>
          <w:sz w:val="24"/>
          <w:szCs w:val="24"/>
        </w:rPr>
        <w:t xml:space="preserve"> 30-day</w:t>
      </w:r>
      <w:r w:rsidR="00716785" w:rsidRPr="003C7447">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TIpPC9zdHlsZT48L0Rpc3BsYXlUZXh0PjxyZWNvcmQ+PHJlYy1udW1iZXI+Mzg0MTwv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WZWdldGFibGVzPC9rZXl3b3JkPjxrZXl3b3JkPldob2xlIEdyYWluczwva2V5d29y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</w:fldData>
        </w:fldChar>
      </w:r>
      <w:r w:rsidR="000E73C8" w:rsidRPr="003C7447">
        <w:rPr>
          <w:rFonts w:ascii="Times New Roman" w:hAnsi="Times New Roman" w:cs="Times New Roman"/>
          <w:sz w:val="24"/>
          <w:szCs w:val="24"/>
        </w:rPr>
        <w:instrText xml:space="preserve"> ADDIN EN.CITE </w:instrText>
      </w:r>
      <w:r w:rsidR="000E73C8" w:rsidRPr="003C7447">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TIpPC9zdHlsZT48L0Rpc3BsYXlUZXh0PjxyZWNvcmQ+PHJlYy1udW1iZXI+Mzg0MTwv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</w:fldData>
        </w:fldChar>
      </w:r>
      <w:r w:rsidR="000E73C8" w:rsidRPr="003C7447">
        <w:rPr>
          <w:rFonts w:ascii="Times New Roman" w:hAnsi="Times New Roman" w:cs="Times New Roman"/>
          <w:sz w:val="24"/>
          <w:szCs w:val="24"/>
        </w:rPr>
        <w:instrText xml:space="preserve"> ADDIN EN.CITE.DATA </w:instrText>
      </w:r>
      <w:r w:rsidR="000E73C8" w:rsidRPr="003C7447">
        <w:rPr>
          <w:rFonts w:ascii="Times New Roman" w:hAnsi="Times New Roman" w:cs="Times New Roman"/>
          <w:sz w:val="24"/>
          <w:szCs w:val="24"/>
        </w:rPr>
      </w:r>
      <w:r w:rsidR="000E73C8" w:rsidRPr="003C7447">
        <w:rPr>
          <w:rFonts w:ascii="Times New Roman" w:hAnsi="Times New Roman" w:cs="Times New Roman"/>
          <w:sz w:val="24"/>
          <w:szCs w:val="24"/>
        </w:rPr>
        <w:fldChar w:fldCharType="end"/>
      </w:r>
      <w:r w:rsidR="00716785" w:rsidRPr="003C7447">
        <w:rPr>
          <w:rFonts w:ascii="Times New Roman" w:hAnsi="Times New Roman" w:cs="Times New Roman"/>
          <w:sz w:val="24"/>
          <w:szCs w:val="24"/>
        </w:rPr>
      </w:r>
      <w:r w:rsidR="00716785" w:rsidRPr="003C7447">
        <w:rPr>
          <w:rFonts w:ascii="Times New Roman" w:hAnsi="Times New Roman" w:cs="Times New Roman"/>
          <w:sz w:val="24"/>
          <w:szCs w:val="24"/>
        </w:rPr>
        <w:fldChar w:fldCharType="separate"/>
      </w:r>
      <w:r w:rsidR="00BE310F" w:rsidRPr="003C7447">
        <w:rPr>
          <w:rFonts w:ascii="Times New Roman" w:hAnsi="Times New Roman" w:cs="Times New Roman"/>
          <w:noProof/>
          <w:sz w:val="24"/>
          <w:szCs w:val="24"/>
          <w:vertAlign w:val="superscript"/>
        </w:rPr>
        <w:t xml:space="preserve">(44, </w:t>
      </w:r>
      <w:r w:rsidR="00BE310F" w:rsidRPr="003C7447">
        <w:rPr>
          <w:rFonts w:ascii="Times New Roman" w:hAnsi="Times New Roman" w:cs="Times New Roman"/>
          <w:noProof/>
          <w:sz w:val="24"/>
          <w:szCs w:val="24"/>
          <w:vertAlign w:val="superscript"/>
        </w:rPr>
        <w:lastRenderedPageBreak/>
        <w:t>52)</w:t>
      </w:r>
      <w:r w:rsidR="00716785" w:rsidRPr="003C7447">
        <w:rPr>
          <w:rFonts w:ascii="Times New Roman" w:hAnsi="Times New Roman" w:cs="Times New Roman"/>
          <w:sz w:val="24"/>
          <w:szCs w:val="24"/>
        </w:rPr>
        <w:fldChar w:fldCharType="end"/>
      </w:r>
      <w:r w:rsidRPr="003C7447">
        <w:rPr>
          <w:rFonts w:ascii="Times New Roman" w:hAnsi="Times New Roman" w:cs="Times New Roman"/>
          <w:sz w:val="24"/>
          <w:szCs w:val="24"/>
        </w:rPr>
        <w:t xml:space="preserve"> or one</w:t>
      </w:r>
      <w:r w:rsidR="00F7027E" w:rsidRPr="003C7447">
        <w:rPr>
          <w:rFonts w:ascii="Times New Roman" w:hAnsi="Times New Roman" w:cs="Times New Roman"/>
          <w:sz w:val="24"/>
          <w:szCs w:val="24"/>
        </w:rPr>
        <w:t>-</w:t>
      </w:r>
      <w:r w:rsidRPr="003C7447">
        <w:rPr>
          <w:rFonts w:ascii="Times New Roman" w:hAnsi="Times New Roman" w:cs="Times New Roman"/>
          <w:sz w:val="24"/>
          <w:szCs w:val="24"/>
        </w:rPr>
        <w:t>week</w:t>
      </w:r>
      <w:r w:rsidR="00846CD7" w:rsidRPr="003C7447">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0Nyk8L3N0eWxl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</w:fldData>
        </w:fldChar>
      </w:r>
      <w:r w:rsidR="00254812" w:rsidRPr="003C7447">
        <w:rPr>
          <w:rFonts w:ascii="Times New Roman" w:hAnsi="Times New Roman" w:cs="Times New Roman"/>
          <w:sz w:val="24"/>
          <w:szCs w:val="24"/>
        </w:rPr>
        <w:instrText xml:space="preserve"> ADDIN EN.CITE </w:instrText>
      </w:r>
      <w:r w:rsidR="00254812" w:rsidRPr="003C7447">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0Nyk8L3N0eWxl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</w:fldData>
        </w:fldChar>
      </w:r>
      <w:r w:rsidR="00254812" w:rsidRPr="003C7447">
        <w:rPr>
          <w:rFonts w:ascii="Times New Roman" w:hAnsi="Times New Roman" w:cs="Times New Roman"/>
          <w:sz w:val="24"/>
          <w:szCs w:val="24"/>
        </w:rPr>
        <w:instrText xml:space="preserve"> ADDIN EN.CITE.DATA </w:instrText>
      </w:r>
      <w:r w:rsidR="00254812" w:rsidRPr="003C7447">
        <w:rPr>
          <w:rFonts w:ascii="Times New Roman" w:hAnsi="Times New Roman" w:cs="Times New Roman"/>
          <w:sz w:val="24"/>
          <w:szCs w:val="24"/>
        </w:rPr>
      </w:r>
      <w:r w:rsidR="00254812" w:rsidRPr="003C7447">
        <w:rPr>
          <w:rFonts w:ascii="Times New Roman" w:hAnsi="Times New Roman" w:cs="Times New Roman"/>
          <w:sz w:val="24"/>
          <w:szCs w:val="24"/>
        </w:rPr>
        <w:fldChar w:fldCharType="end"/>
      </w:r>
      <w:r w:rsidR="00846CD7" w:rsidRPr="003C7447">
        <w:rPr>
          <w:rFonts w:ascii="Times New Roman" w:hAnsi="Times New Roman" w:cs="Times New Roman"/>
          <w:sz w:val="24"/>
          <w:szCs w:val="24"/>
        </w:rPr>
      </w:r>
      <w:r w:rsidR="00846CD7" w:rsidRPr="003C7447">
        <w:rPr>
          <w:rFonts w:ascii="Times New Roman" w:hAnsi="Times New Roman" w:cs="Times New Roman"/>
          <w:sz w:val="24"/>
          <w:szCs w:val="24"/>
        </w:rPr>
        <w:fldChar w:fldCharType="separate"/>
      </w:r>
      <w:r w:rsidR="00BE310F" w:rsidRPr="003C7447">
        <w:rPr>
          <w:rFonts w:ascii="Times New Roman" w:hAnsi="Times New Roman" w:cs="Times New Roman"/>
          <w:noProof/>
          <w:sz w:val="24"/>
          <w:szCs w:val="24"/>
          <w:vertAlign w:val="superscript"/>
        </w:rPr>
        <w:t>(46, 47)</w:t>
      </w:r>
      <w:r w:rsidR="00846CD7" w:rsidRPr="003C7447">
        <w:rPr>
          <w:rFonts w:ascii="Times New Roman" w:hAnsi="Times New Roman" w:cs="Times New Roman"/>
          <w:sz w:val="24"/>
          <w:szCs w:val="24"/>
        </w:rPr>
        <w:fldChar w:fldCharType="end"/>
      </w:r>
      <w:r w:rsidRPr="003C7447">
        <w:rPr>
          <w:rFonts w:ascii="Times New Roman" w:hAnsi="Times New Roman" w:cs="Times New Roman"/>
          <w:sz w:val="24"/>
          <w:szCs w:val="24"/>
        </w:rPr>
        <w:t xml:space="preserve"> reference period </w:t>
      </w:r>
      <w:r w:rsidR="002C26E7" w:rsidRPr="003C7447">
        <w:rPr>
          <w:rFonts w:ascii="Times New Roman" w:hAnsi="Times New Roman" w:cs="Times New Roman"/>
          <w:sz w:val="24"/>
          <w:szCs w:val="24"/>
        </w:rPr>
        <w:t xml:space="preserve">for </w:t>
      </w:r>
      <w:r w:rsidRPr="003C7447">
        <w:rPr>
          <w:rFonts w:ascii="Times New Roman" w:hAnsi="Times New Roman" w:cs="Times New Roman"/>
          <w:sz w:val="24"/>
          <w:szCs w:val="24"/>
        </w:rPr>
        <w:t>analys</w:t>
      </w:r>
      <w:r w:rsidR="002C26E7" w:rsidRPr="003C7447">
        <w:rPr>
          <w:rFonts w:ascii="Times New Roman" w:hAnsi="Times New Roman" w:cs="Times New Roman"/>
          <w:sz w:val="24"/>
          <w:szCs w:val="24"/>
        </w:rPr>
        <w:t>is</w:t>
      </w:r>
      <w:r w:rsidR="008C513F" w:rsidRPr="003C7447">
        <w:rPr>
          <w:rFonts w:ascii="Times New Roman" w:hAnsi="Times New Roman" w:cs="Times New Roman"/>
          <w:sz w:val="24"/>
          <w:szCs w:val="24"/>
        </w:rPr>
        <w:t>.</w:t>
      </w:r>
      <w:r w:rsidR="002D1621" w:rsidRPr="003C7447">
        <w:rPr>
          <w:rFonts w:ascii="Times New Roman" w:hAnsi="Times New Roman" w:cs="Times New Roman"/>
          <w:sz w:val="24"/>
          <w:szCs w:val="24"/>
        </w:rPr>
        <w:t xml:space="preserve"> </w:t>
      </w:r>
      <w:r w:rsidR="002D1621" w:rsidRPr="003C7447">
        <w:rPr>
          <w:rFonts w:ascii="Times New Roman" w:hAnsi="Times New Roman" w:cs="Times New Roman"/>
          <w:sz w:val="24"/>
          <w:szCs w:val="24"/>
          <w:lang w:val="en-US"/>
        </w:rPr>
        <w:t>Two studies</w:t>
      </w:r>
      <w:r w:rsidR="002D1621" w:rsidRPr="003C7447">
        <w:rPr>
          <w:rFonts w:ascii="Times New Roman" w:hAnsi="Times New Roman" w:cs="Times New Roman"/>
          <w:sz w:val="24"/>
          <w:szCs w:val="24"/>
          <w:lang w:val="en-US"/>
        </w:rPr>
        <w:fldChar w:fldCharType="begin">
          <w:fldData xml:space="preserve">PEVuZE5vdGU+PENpdGU+PEF1dGhvcj5QYWxha3NoYXBwYTwvQXV0aG9yPjxZZWFyPjIwMjE8L1ll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</w:fldData>
        </w:fldChar>
      </w:r>
      <w:r w:rsidR="002D1621" w:rsidRPr="003C7447">
        <w:rPr>
          <w:rFonts w:ascii="Times New Roman" w:hAnsi="Times New Roman" w:cs="Times New Roman"/>
          <w:sz w:val="24"/>
          <w:szCs w:val="24"/>
          <w:lang w:val="en-US"/>
        </w:rPr>
        <w:instrText xml:space="preserve"> ADDIN EN.CITE </w:instrText>
      </w:r>
      <w:r w:rsidR="002D1621" w:rsidRPr="003C7447">
        <w:rPr>
          <w:rFonts w:ascii="Times New Roman" w:hAnsi="Times New Roman" w:cs="Times New Roman"/>
          <w:sz w:val="24"/>
          <w:szCs w:val="24"/>
          <w:lang w:val="en-US"/>
        </w:rPr>
        <w:fldChar w:fldCharType="begin">
          <w:fldData xml:space="preserve">PEVuZE5vdGU+PENpdGU+PEF1dGhvcj5QYWxha3NoYXBwYTwvQXV0aG9yPjxZZWFyPjIwMjE8L1ll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</w:fldData>
        </w:fldChar>
      </w:r>
      <w:r w:rsidR="002D1621" w:rsidRPr="003C7447">
        <w:rPr>
          <w:rFonts w:ascii="Times New Roman" w:hAnsi="Times New Roman" w:cs="Times New Roman"/>
          <w:sz w:val="24"/>
          <w:szCs w:val="24"/>
          <w:lang w:val="en-US"/>
        </w:rPr>
        <w:instrText xml:space="preserve"> ADDIN EN.CITE.DATA </w:instrText>
      </w:r>
      <w:r w:rsidR="002D1621" w:rsidRPr="003C7447">
        <w:rPr>
          <w:rFonts w:ascii="Times New Roman" w:hAnsi="Times New Roman" w:cs="Times New Roman"/>
          <w:sz w:val="24"/>
          <w:szCs w:val="24"/>
        </w:rPr>
      </w:r>
      <w:r w:rsidR="002D1621" w:rsidRPr="003C7447">
        <w:rPr>
          <w:rFonts w:ascii="Times New Roman" w:hAnsi="Times New Roman" w:cs="Times New Roman"/>
          <w:sz w:val="24"/>
          <w:szCs w:val="24"/>
        </w:rPr>
        <w:fldChar w:fldCharType="end"/>
      </w:r>
      <w:r w:rsidR="002D1621" w:rsidRPr="003C7447">
        <w:rPr>
          <w:rFonts w:ascii="Times New Roman" w:hAnsi="Times New Roman" w:cs="Times New Roman"/>
          <w:sz w:val="24"/>
          <w:szCs w:val="24"/>
          <w:lang w:val="en-US"/>
        </w:rPr>
      </w:r>
      <w:r w:rsidR="002D1621" w:rsidRPr="003C7447">
        <w:rPr>
          <w:rFonts w:ascii="Times New Roman" w:hAnsi="Times New Roman" w:cs="Times New Roman"/>
          <w:sz w:val="24"/>
          <w:szCs w:val="24"/>
          <w:lang w:val="en-US"/>
        </w:rPr>
        <w:fldChar w:fldCharType="separate"/>
      </w:r>
      <w:r w:rsidR="002D1621" w:rsidRPr="003C7447">
        <w:rPr>
          <w:rFonts w:ascii="Times New Roman" w:hAnsi="Times New Roman" w:cs="Times New Roman"/>
          <w:sz w:val="24"/>
          <w:szCs w:val="24"/>
          <w:vertAlign w:val="superscript"/>
          <w:lang w:val="en-US"/>
        </w:rPr>
        <w:t>(44, 52)</w:t>
      </w:r>
      <w:r w:rsidR="002D1621" w:rsidRPr="003C7447">
        <w:rPr>
          <w:rFonts w:ascii="Times New Roman" w:hAnsi="Times New Roman" w:cs="Times New Roman"/>
          <w:sz w:val="24"/>
          <w:szCs w:val="24"/>
        </w:rPr>
        <w:fldChar w:fldCharType="end"/>
      </w:r>
      <w:r w:rsidR="002D1621" w:rsidRPr="003C7447">
        <w:rPr>
          <w:rFonts w:ascii="Times New Roman" w:hAnsi="Times New Roman" w:cs="Times New Roman"/>
          <w:sz w:val="24"/>
          <w:szCs w:val="24"/>
          <w:lang w:val="en-US"/>
        </w:rPr>
        <w:t xml:space="preserve"> investigating children's diet quality asked the parent/caregiver to report their child’s food consumption. Another source of information bias is </w:t>
      </w:r>
      <w:r w:rsidR="00604559" w:rsidRPr="003C7447">
        <w:rPr>
          <w:rFonts w:ascii="Times New Roman" w:hAnsi="Times New Roman" w:cs="Times New Roman"/>
          <w:sz w:val="24"/>
          <w:szCs w:val="24"/>
          <w:lang w:val="en-US"/>
        </w:rPr>
        <w:t xml:space="preserve">that </w:t>
      </w:r>
      <w:r w:rsidR="002D1621" w:rsidRPr="003C7447">
        <w:rPr>
          <w:rFonts w:ascii="Times New Roman" w:hAnsi="Times New Roman" w:cs="Times New Roman"/>
          <w:sz w:val="24"/>
          <w:szCs w:val="24"/>
          <w:lang w:val="en-US"/>
        </w:rPr>
        <w:t>parents/caregivers may not be present for all of their children's eating occasions, leading to incomplete or inaccurate data.</w:t>
      </w:r>
    </w:p>
    <w:p w14:paraId="7B2E2580" w14:textId="57C8E84B" w:rsidR="00A0153A" w:rsidRPr="003C7447" w:rsidRDefault="00670738" w:rsidP="004011A3">
      <w:pPr>
        <w:pStyle w:val="NoSpacing"/>
        <w:spacing w:after="160" w:line="360" w:lineRule="auto"/>
        <w:rPr>
          <w:rFonts w:ascii="Times New Roman" w:hAnsi="Times New Roman" w:cs="Times New Roman"/>
          <w:sz w:val="24"/>
          <w:szCs w:val="24"/>
        </w:rPr>
      </w:pPr>
      <w:r w:rsidRPr="003C7447">
        <w:rPr>
          <w:rFonts w:ascii="Times New Roman" w:hAnsi="Times New Roman" w:cs="Times New Roman"/>
          <w:sz w:val="24"/>
          <w:szCs w:val="24"/>
        </w:rPr>
        <w:t>In one study</w:t>
      </w:r>
      <w:r w:rsidRPr="003C7447">
        <w:rPr>
          <w:rFonts w:ascii="Times New Roman" w:hAnsi="Times New Roman" w:cs="Times New Roman"/>
          <w:sz w:val="24"/>
          <w:szCs w:val="24"/>
        </w:rPr>
        <w:fldChar w:fldCharType="begin"/>
      </w:r>
      <w:r w:rsidRPr="003C7447">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Pr="003C7447">
        <w:rPr>
          <w:rFonts w:ascii="Times New Roman" w:hAnsi="Times New Roman" w:cs="Times New Roman"/>
          <w:sz w:val="24"/>
          <w:szCs w:val="24"/>
        </w:rPr>
        <w:fldChar w:fldCharType="separate"/>
      </w:r>
      <w:r w:rsidRPr="003C7447">
        <w:rPr>
          <w:rFonts w:ascii="Times New Roman" w:hAnsi="Times New Roman" w:cs="Times New Roman"/>
          <w:noProof/>
          <w:sz w:val="24"/>
          <w:szCs w:val="24"/>
          <w:vertAlign w:val="superscript"/>
        </w:rPr>
        <w:t>(48)</w:t>
      </w:r>
      <w:r w:rsidRPr="003C7447">
        <w:rPr>
          <w:rFonts w:ascii="Times New Roman" w:hAnsi="Times New Roman" w:cs="Times New Roman"/>
          <w:sz w:val="24"/>
          <w:szCs w:val="24"/>
        </w:rPr>
        <w:fldChar w:fldCharType="end"/>
      </w:r>
      <w:r w:rsidRPr="003C7447">
        <w:rPr>
          <w:rFonts w:ascii="Times New Roman" w:hAnsi="Times New Roman" w:cs="Times New Roman"/>
          <w:sz w:val="24"/>
          <w:szCs w:val="24"/>
        </w:rPr>
        <w:t xml:space="preserve">, while dietary intake data was not collected, participants were asked whether the intervention helped their family eat a healthier diet. The question is too broad to elicit accurate data for determining diet quality, which limits the validity of these findings. </w:t>
      </w:r>
    </w:p>
    <w:p w14:paraId="1B808193" w14:textId="58764E58" w:rsidR="00445B8E" w:rsidRPr="003C7447" w:rsidRDefault="00670738" w:rsidP="004011A3">
      <w:pPr>
        <w:pStyle w:val="NoSpacing"/>
        <w:spacing w:after="160" w:line="360" w:lineRule="auto"/>
        <w:rPr>
          <w:rFonts w:ascii="Times New Roman" w:hAnsi="Times New Roman" w:cs="Times New Roman"/>
          <w:sz w:val="24"/>
          <w:szCs w:val="24"/>
        </w:rPr>
      </w:pPr>
      <w:r w:rsidRPr="003C7447">
        <w:rPr>
          <w:rFonts w:ascii="Times New Roman" w:hAnsi="Times New Roman" w:cs="Times New Roman"/>
          <w:sz w:val="24"/>
          <w:szCs w:val="24"/>
        </w:rPr>
        <w:t xml:space="preserve">Dietary surveys were carried out </w:t>
      </w:r>
      <w:r w:rsidR="000A3D47" w:rsidRPr="003C7447">
        <w:rPr>
          <w:rFonts w:ascii="Times New Roman" w:hAnsi="Times New Roman" w:cs="Times New Roman"/>
          <w:sz w:val="24"/>
          <w:szCs w:val="24"/>
        </w:rPr>
        <w:t>using</w:t>
      </w:r>
      <w:r w:rsidRPr="003C7447">
        <w:rPr>
          <w:rFonts w:ascii="Times New Roman" w:hAnsi="Times New Roman" w:cs="Times New Roman"/>
          <w:sz w:val="24"/>
          <w:szCs w:val="24"/>
        </w:rPr>
        <w:t xml:space="preserve"> various </w:t>
      </w:r>
      <w:r w:rsidR="000A3D47" w:rsidRPr="003C7447">
        <w:rPr>
          <w:rFonts w:ascii="Times New Roman" w:hAnsi="Times New Roman" w:cs="Times New Roman"/>
          <w:sz w:val="24"/>
          <w:szCs w:val="24"/>
        </w:rPr>
        <w:t>methods</w:t>
      </w:r>
      <w:r w:rsidRPr="003C7447">
        <w:rPr>
          <w:rFonts w:ascii="Times New Roman" w:hAnsi="Times New Roman" w:cs="Times New Roman"/>
          <w:sz w:val="24"/>
          <w:szCs w:val="24"/>
        </w:rPr>
        <w:t xml:space="preserve"> across the studies, including interviews in-person </w:t>
      </w:r>
      <w:r w:rsidRPr="003C7447">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y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BhbGFrc2hhcHBhPC9BdXRob3I+PFllYXI+MjAyMTwv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</w:fldData>
        </w:fldChar>
      </w:r>
      <w:r w:rsidRPr="003C7447">
        <w:rPr>
          <w:rFonts w:ascii="Times New Roman" w:hAnsi="Times New Roman" w:cs="Times New Roman"/>
          <w:sz w:val="24"/>
          <w:szCs w:val="24"/>
        </w:rPr>
        <w:instrText xml:space="preserve"> ADDIN EN.CITE </w:instrText>
      </w:r>
      <w:r w:rsidRPr="003C7447">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y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BhbGFrc2hhcHBhPC9BdXRob3I+PFllYXI+MjAyMTwv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</w:fldData>
        </w:fldChar>
      </w:r>
      <w:r w:rsidRPr="003C7447">
        <w:rPr>
          <w:rFonts w:ascii="Times New Roman" w:hAnsi="Times New Roman" w:cs="Times New Roman"/>
          <w:sz w:val="24"/>
          <w:szCs w:val="24"/>
        </w:rPr>
        <w:instrText xml:space="preserve"> ADDIN EN.CITE.DATA </w:instrText>
      </w:r>
      <w:r w:rsidRPr="003C7447">
        <w:rPr>
          <w:rFonts w:ascii="Times New Roman" w:hAnsi="Times New Roman" w:cs="Times New Roman"/>
          <w:sz w:val="24"/>
          <w:szCs w:val="24"/>
        </w:rPr>
      </w:r>
      <w:r w:rsidRPr="003C7447">
        <w:rPr>
          <w:rFonts w:ascii="Times New Roman" w:hAnsi="Times New Roman" w:cs="Times New Roman"/>
          <w:sz w:val="24"/>
          <w:szCs w:val="24"/>
        </w:rPr>
        <w:fldChar w:fldCharType="end"/>
      </w:r>
      <w:r w:rsidRPr="003C7447">
        <w:rPr>
          <w:rFonts w:ascii="Times New Roman" w:hAnsi="Times New Roman" w:cs="Times New Roman"/>
          <w:sz w:val="24"/>
          <w:szCs w:val="24"/>
        </w:rPr>
      </w:r>
      <w:r w:rsidRPr="003C7447">
        <w:rPr>
          <w:rFonts w:ascii="Times New Roman" w:hAnsi="Times New Roman" w:cs="Times New Roman"/>
          <w:sz w:val="24"/>
          <w:szCs w:val="24"/>
        </w:rPr>
        <w:fldChar w:fldCharType="separate"/>
      </w:r>
      <w:r w:rsidRPr="003C7447">
        <w:rPr>
          <w:rFonts w:ascii="Times New Roman" w:hAnsi="Times New Roman" w:cs="Times New Roman"/>
          <w:noProof/>
          <w:sz w:val="24"/>
          <w:szCs w:val="24"/>
          <w:vertAlign w:val="superscript"/>
        </w:rPr>
        <w:t>(48, 52)</w:t>
      </w:r>
      <w:r w:rsidRPr="003C7447">
        <w:rPr>
          <w:rFonts w:ascii="Times New Roman" w:hAnsi="Times New Roman" w:cs="Times New Roman"/>
          <w:sz w:val="24"/>
          <w:szCs w:val="24"/>
        </w:rPr>
        <w:fldChar w:fldCharType="end"/>
      </w:r>
      <w:r w:rsidRPr="003C7447">
        <w:rPr>
          <w:rFonts w:ascii="Times New Roman" w:hAnsi="Times New Roman" w:cs="Times New Roman"/>
          <w:sz w:val="24"/>
          <w:szCs w:val="24"/>
        </w:rPr>
        <w:t>, via the phone</w:t>
      </w:r>
      <w:r w:rsidRPr="003C7447">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Pr="003C7447">
        <w:rPr>
          <w:rFonts w:ascii="Times New Roman" w:hAnsi="Times New Roman" w:cs="Times New Roman"/>
          <w:sz w:val="24"/>
          <w:szCs w:val="24"/>
        </w:rPr>
        <w:instrText xml:space="preserve"> ADDIN EN.CITE </w:instrText>
      </w:r>
      <w:r w:rsidRPr="003C7447">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Pr="003C7447">
        <w:rPr>
          <w:rFonts w:ascii="Times New Roman" w:hAnsi="Times New Roman" w:cs="Times New Roman"/>
          <w:sz w:val="24"/>
          <w:szCs w:val="24"/>
        </w:rPr>
        <w:instrText xml:space="preserve"> ADDIN EN.CITE.DATA </w:instrText>
      </w:r>
      <w:r w:rsidRPr="003C7447">
        <w:rPr>
          <w:rFonts w:ascii="Times New Roman" w:hAnsi="Times New Roman" w:cs="Times New Roman"/>
          <w:sz w:val="24"/>
          <w:szCs w:val="24"/>
        </w:rPr>
      </w:r>
      <w:r w:rsidRPr="003C7447">
        <w:rPr>
          <w:rFonts w:ascii="Times New Roman" w:hAnsi="Times New Roman" w:cs="Times New Roman"/>
          <w:sz w:val="24"/>
          <w:szCs w:val="24"/>
        </w:rPr>
        <w:fldChar w:fldCharType="end"/>
      </w:r>
      <w:r w:rsidRPr="003C7447">
        <w:rPr>
          <w:rFonts w:ascii="Times New Roman" w:hAnsi="Times New Roman" w:cs="Times New Roman"/>
          <w:sz w:val="24"/>
          <w:szCs w:val="24"/>
        </w:rPr>
      </w:r>
      <w:r w:rsidRPr="003C7447">
        <w:rPr>
          <w:rFonts w:ascii="Times New Roman" w:hAnsi="Times New Roman" w:cs="Times New Roman"/>
          <w:sz w:val="24"/>
          <w:szCs w:val="24"/>
        </w:rPr>
        <w:fldChar w:fldCharType="separate"/>
      </w:r>
      <w:r w:rsidRPr="003C7447">
        <w:rPr>
          <w:rFonts w:ascii="Times New Roman" w:hAnsi="Times New Roman" w:cs="Times New Roman"/>
          <w:noProof/>
          <w:sz w:val="24"/>
          <w:szCs w:val="24"/>
          <w:vertAlign w:val="superscript"/>
        </w:rPr>
        <w:t>(44)</w:t>
      </w:r>
      <w:r w:rsidRPr="003C7447">
        <w:rPr>
          <w:rFonts w:ascii="Times New Roman" w:hAnsi="Times New Roman" w:cs="Times New Roman"/>
          <w:sz w:val="24"/>
          <w:szCs w:val="24"/>
        </w:rPr>
        <w:fldChar w:fldCharType="end"/>
      </w:r>
      <w:r w:rsidRPr="003C7447">
        <w:rPr>
          <w:rFonts w:ascii="Times New Roman" w:hAnsi="Times New Roman" w:cs="Times New Roman"/>
          <w:sz w:val="24"/>
          <w:szCs w:val="24"/>
        </w:rPr>
        <w:t>, or both</w:t>
      </w:r>
      <w:r w:rsidR="003827B5" w:rsidRPr="003C7447">
        <w:rPr>
          <w:rFonts w:ascii="Times New Roman" w:hAnsi="Times New Roman" w:cs="Times New Roman"/>
          <w:sz w:val="24"/>
          <w:szCs w:val="24"/>
        </w:rPr>
        <w:fldChar w:fldCharType="begin"/>
      </w:r>
      <w:r w:rsidR="003827B5" w:rsidRPr="003C7447">
        <w:rPr>
          <w:rFonts w:ascii="Times New Roman" w:hAnsi="Times New Roman" w:cs="Times New Roman"/>
          <w:sz w:val="24"/>
          <w:szCs w:val="24"/>
        </w:rPr>
        <w:instrText xml:space="preserve"> ADDIN EN.CITE &lt;EndNote&gt;&lt;Cite&gt;&lt;Author&gt;Fan&lt;/Author&gt;&lt;Year&gt;2021&lt;/Year&gt;&lt;RecNum&gt;261&lt;/RecNum&gt;&lt;DisplayText&gt;&lt;style face="superscript"&gt;(47)&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EndNote&gt;</w:instrText>
      </w:r>
      <w:r w:rsidR="003827B5" w:rsidRPr="003C7447">
        <w:rPr>
          <w:rFonts w:ascii="Times New Roman" w:hAnsi="Times New Roman" w:cs="Times New Roman"/>
          <w:sz w:val="24"/>
          <w:szCs w:val="24"/>
        </w:rPr>
        <w:fldChar w:fldCharType="separate"/>
      </w:r>
      <w:r w:rsidR="003827B5" w:rsidRPr="003C7447">
        <w:rPr>
          <w:rFonts w:ascii="Times New Roman" w:hAnsi="Times New Roman" w:cs="Times New Roman"/>
          <w:noProof/>
          <w:sz w:val="24"/>
          <w:szCs w:val="24"/>
          <w:vertAlign w:val="superscript"/>
        </w:rPr>
        <w:t>(47)</w:t>
      </w:r>
      <w:r w:rsidR="003827B5" w:rsidRPr="003C7447">
        <w:rPr>
          <w:rFonts w:ascii="Times New Roman" w:hAnsi="Times New Roman" w:cs="Times New Roman"/>
          <w:sz w:val="24"/>
          <w:szCs w:val="24"/>
        </w:rPr>
        <w:fldChar w:fldCharType="end"/>
      </w:r>
      <w:r w:rsidRPr="003C7447">
        <w:rPr>
          <w:rFonts w:ascii="Times New Roman" w:hAnsi="Times New Roman" w:cs="Times New Roman"/>
          <w:sz w:val="24"/>
          <w:szCs w:val="24"/>
        </w:rPr>
        <w:t xml:space="preserve">. These methods risk introducing social desirability bias, where participants may </w:t>
      </w:r>
      <w:r w:rsidR="000A3D47" w:rsidRPr="003C7447">
        <w:rPr>
          <w:rFonts w:ascii="Times New Roman" w:hAnsi="Times New Roman" w:cs="Times New Roman"/>
          <w:sz w:val="24"/>
          <w:szCs w:val="24"/>
        </w:rPr>
        <w:t>over-report</w:t>
      </w:r>
      <w:r w:rsidRPr="003C7447">
        <w:rPr>
          <w:rFonts w:ascii="Times New Roman" w:hAnsi="Times New Roman" w:cs="Times New Roman"/>
          <w:sz w:val="24"/>
          <w:szCs w:val="24"/>
        </w:rPr>
        <w:t xml:space="preserve"> the consumption of healthier foods, particularly </w:t>
      </w:r>
      <w:r w:rsidR="000A3D47" w:rsidRPr="003C7447">
        <w:rPr>
          <w:rFonts w:ascii="Times New Roman" w:hAnsi="Times New Roman" w:cs="Times New Roman"/>
          <w:sz w:val="24"/>
          <w:szCs w:val="24"/>
        </w:rPr>
        <w:t>with sensitive</w:t>
      </w:r>
      <w:r w:rsidRPr="003C7447">
        <w:rPr>
          <w:rFonts w:ascii="Times New Roman" w:hAnsi="Times New Roman" w:cs="Times New Roman"/>
          <w:sz w:val="24"/>
          <w:szCs w:val="24"/>
        </w:rPr>
        <w:t xml:space="preserve"> discussions regarding their children's dietary habits.</w:t>
      </w:r>
    </w:p>
    <w:p w14:paraId="2EA51851" w14:textId="5FBDB9B9" w:rsidR="00B16D89" w:rsidRPr="00445B8E" w:rsidRDefault="00B16D89" w:rsidP="004011A3">
      <w:pPr>
        <w:pStyle w:val="NoSpacing"/>
        <w:spacing w:after="160" w:line="360" w:lineRule="auto"/>
        <w:rPr>
          <w:rFonts w:ascii="Times New Roman" w:hAnsi="Times New Roman" w:cs="Times New Roman"/>
          <w:color w:val="FF0000"/>
          <w:sz w:val="24"/>
          <w:szCs w:val="24"/>
        </w:rPr>
      </w:pPr>
      <w:r w:rsidRPr="00E16B88">
        <w:rPr>
          <w:rFonts w:ascii="Times New Roman" w:hAnsi="Times New Roman" w:cs="Times New Roman"/>
          <w:sz w:val="24"/>
          <w:szCs w:val="24"/>
        </w:rPr>
        <w:t>Two studies</w:t>
      </w:r>
      <w:r w:rsidRPr="00E16B88">
        <w:rPr>
          <w:rFonts w:ascii="Times New Roman" w:hAnsi="Times New Roman" w:cs="Times New Roman"/>
          <w:sz w:val="24"/>
          <w:szCs w:val="24"/>
        </w:rPr>
        <w:fldChar w:fldCharType="begin"/>
      </w:r>
      <w:r w:rsidR="00FE3BB7">
        <w:rPr>
          <w:rFonts w:ascii="Times New Roman" w:hAnsi="Times New Roman" w:cs="Times New Roman"/>
          <w:sz w:val="24"/>
          <w:szCs w:val="24"/>
        </w:rPr>
        <w:instrText xml:space="preserve"> ADDIN EN.CITE &lt;EndNote&gt;&lt;Cite&gt;&lt;Author&gt;Wright&lt;/Author&gt;&lt;Year&gt;2018&lt;/Year&gt;&lt;RecNum&gt;984&lt;/RecNum&gt;&lt;DisplayText&gt;&lt;style face="superscript"&gt;(49, 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Cite&gt;&lt;Author&gt;Loopstra&lt;/Author&gt;&lt;Year&gt;2012&lt;/Year&gt;&lt;RecNum&gt;487&lt;/RecNum&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EndNote&gt;</w:instrText>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9, 51)</w:t>
      </w:r>
      <w:r w:rsidRPr="00E16B88">
        <w:rPr>
          <w:rFonts w:ascii="Times New Roman" w:hAnsi="Times New Roman" w:cs="Times New Roman"/>
          <w:sz w:val="24"/>
          <w:szCs w:val="24"/>
        </w:rPr>
        <w:fldChar w:fldCharType="end"/>
      </w:r>
      <w:r w:rsidRPr="00E16B88">
        <w:rPr>
          <w:rFonts w:ascii="Times New Roman" w:hAnsi="Times New Roman" w:cs="Times New Roman"/>
          <w:sz w:val="24"/>
          <w:szCs w:val="24"/>
        </w:rPr>
        <w:t xml:space="preserve"> did not </w:t>
      </w:r>
      <w:r w:rsidR="004E3793">
        <w:rPr>
          <w:rFonts w:ascii="Times New Roman" w:hAnsi="Times New Roman" w:cs="Times New Roman"/>
          <w:sz w:val="24"/>
          <w:szCs w:val="24"/>
        </w:rPr>
        <w:t>provide</w:t>
      </w:r>
      <w:r w:rsidRPr="00E16B88">
        <w:rPr>
          <w:rFonts w:ascii="Times New Roman" w:hAnsi="Times New Roman" w:cs="Times New Roman"/>
          <w:sz w:val="24"/>
          <w:szCs w:val="24"/>
        </w:rPr>
        <w:t xml:space="preserve"> socio</w:t>
      </w:r>
      <w:r w:rsidR="00367603">
        <w:rPr>
          <w:rFonts w:ascii="Times New Roman" w:hAnsi="Times New Roman" w:cs="Times New Roman"/>
          <w:sz w:val="24"/>
          <w:szCs w:val="24"/>
        </w:rPr>
        <w:t>-</w:t>
      </w:r>
      <w:r w:rsidRPr="00E16B88">
        <w:rPr>
          <w:rFonts w:ascii="Times New Roman" w:hAnsi="Times New Roman" w:cs="Times New Roman"/>
          <w:sz w:val="24"/>
          <w:szCs w:val="24"/>
        </w:rPr>
        <w:t xml:space="preserve">demographic data </w:t>
      </w:r>
      <w:r w:rsidR="008710CD">
        <w:rPr>
          <w:rFonts w:ascii="Times New Roman" w:hAnsi="Times New Roman" w:cs="Times New Roman"/>
          <w:sz w:val="24"/>
          <w:szCs w:val="24"/>
        </w:rPr>
        <w:t>on</w:t>
      </w:r>
      <w:r w:rsidRPr="00E16B88">
        <w:rPr>
          <w:rFonts w:ascii="Times New Roman" w:hAnsi="Times New Roman" w:cs="Times New Roman"/>
          <w:sz w:val="24"/>
          <w:szCs w:val="24"/>
        </w:rPr>
        <w:t xml:space="preserve"> the sample population. Low response rates,</w:t>
      </w:r>
      <w:r w:rsidRPr="00E16B88">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w:t>
      </w:r>
      <w:r w:rsidRPr="00E16B88">
        <w:rPr>
          <w:rFonts w:ascii="Times New Roman" w:hAnsi="Times New Roman" w:cs="Times New Roman"/>
          <w:sz w:val="24"/>
          <w:szCs w:val="24"/>
        </w:rPr>
        <w:fldChar w:fldCharType="end"/>
      </w:r>
      <w:r w:rsidRPr="00E16B88">
        <w:rPr>
          <w:rFonts w:ascii="Times New Roman" w:hAnsi="Times New Roman" w:cs="Times New Roman"/>
          <w:sz w:val="24"/>
          <w:szCs w:val="24"/>
        </w:rPr>
        <w:t xml:space="preserve"> high attrition</w:t>
      </w:r>
      <w:r w:rsidRPr="00E16B88">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TAsIDUyKTwvc3R5bGU+PC9EaXNwbGF5VGV4dD48cmVjb3JkPjxyZWMtbnVtYmVyPjU2NTwvcmVj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TAsIDUyKTwvc3R5bGU+PC9EaXNwbGF5VGV4dD48cmVjb3JkPjxyZWMtbnVtYmVyPjU2NTwvcmVj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Pr="00E16B88">
        <w:rPr>
          <w:rFonts w:ascii="Times New Roman" w:hAnsi="Times New Roman" w:cs="Times New Roman"/>
          <w:sz w:val="24"/>
          <w:szCs w:val="24"/>
        </w:rPr>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 52)</w:t>
      </w:r>
      <w:r w:rsidRPr="00E16B88">
        <w:rPr>
          <w:rFonts w:ascii="Times New Roman" w:hAnsi="Times New Roman" w:cs="Times New Roman"/>
          <w:sz w:val="24"/>
          <w:szCs w:val="24"/>
        </w:rPr>
        <w:fldChar w:fldCharType="end"/>
      </w:r>
      <w:r w:rsidRPr="00E16B88">
        <w:rPr>
          <w:rFonts w:ascii="Times New Roman" w:hAnsi="Times New Roman" w:cs="Times New Roman"/>
          <w:sz w:val="24"/>
          <w:szCs w:val="24"/>
        </w:rPr>
        <w:t xml:space="preserve"> and lack of completion of follow-up surveys</w:t>
      </w:r>
      <w:r w:rsidRPr="00E16B88">
        <w:rPr>
          <w:rFonts w:ascii="Times New Roman" w:hAnsi="Times New Roman" w:cs="Times New Roman"/>
          <w:sz w:val="24"/>
          <w:szCs w:val="24"/>
        </w:rPr>
        <w:fldChar w:fldCharType="begin">
          <w:fldData xml:space="preserve">PEVuZE5vdGU+PENpdGU+PEF1dGhvcj5XcmlnaHQ8L0F1dGhvcj48WWVhcj4yMDE4PC9ZZWFyPjxS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XcmlnaHQ8L0F1dGhvcj48WWVhcj4yMDE4PC9ZZWFyPjxS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Pr="00E16B88">
        <w:rPr>
          <w:rFonts w:ascii="Times New Roman" w:hAnsi="Times New Roman" w:cs="Times New Roman"/>
          <w:sz w:val="24"/>
          <w:szCs w:val="24"/>
        </w:rPr>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 52)</w:t>
      </w:r>
      <w:r w:rsidRPr="00E16B88">
        <w:rPr>
          <w:rFonts w:ascii="Times New Roman" w:hAnsi="Times New Roman" w:cs="Times New Roman"/>
          <w:sz w:val="24"/>
          <w:szCs w:val="24"/>
        </w:rPr>
        <w:fldChar w:fldCharType="end"/>
      </w:r>
      <w:r w:rsidRPr="00E16B88">
        <w:rPr>
          <w:rFonts w:ascii="Times New Roman" w:hAnsi="Times New Roman" w:cs="Times New Roman"/>
          <w:sz w:val="24"/>
          <w:szCs w:val="24"/>
        </w:rPr>
        <w:t xml:space="preserve"> were key limitations. </w:t>
      </w:r>
      <w:r>
        <w:rPr>
          <w:rFonts w:ascii="Times New Roman" w:hAnsi="Times New Roman" w:cs="Times New Roman"/>
          <w:sz w:val="24"/>
          <w:szCs w:val="24"/>
        </w:rPr>
        <w:t>Due to high attrition in the</w:t>
      </w:r>
      <w:r w:rsidRPr="00E16B88">
        <w:rPr>
          <w:rFonts w:ascii="Times New Roman" w:hAnsi="Times New Roman" w:cs="Times New Roman"/>
          <w:sz w:val="24"/>
          <w:szCs w:val="24"/>
        </w:rPr>
        <w:t xml:space="preserve"> Ottawa </w:t>
      </w:r>
      <w:r>
        <w:rPr>
          <w:rFonts w:ascii="Times New Roman" w:hAnsi="Times New Roman" w:cs="Times New Roman"/>
          <w:sz w:val="24"/>
          <w:szCs w:val="24"/>
        </w:rPr>
        <w:t>study</w:t>
      </w:r>
      <w:r>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sidR="000F4312">
        <w:rPr>
          <w:rFonts w:ascii="Times New Roman" w:hAnsi="Times New Roman" w:cs="Times New Roman"/>
          <w:sz w:val="24"/>
          <w:szCs w:val="24"/>
        </w:rPr>
        <w:t>,</w:t>
      </w:r>
      <w:r>
        <w:rPr>
          <w:rFonts w:ascii="Times New Roman" w:hAnsi="Times New Roman" w:cs="Times New Roman"/>
          <w:sz w:val="24"/>
          <w:szCs w:val="24"/>
        </w:rPr>
        <w:t xml:space="preserve"> the researchers </w:t>
      </w:r>
      <w:r w:rsidRPr="00E16B88">
        <w:rPr>
          <w:rFonts w:ascii="Times New Roman" w:hAnsi="Times New Roman" w:cs="Times New Roman"/>
          <w:sz w:val="24"/>
          <w:szCs w:val="24"/>
        </w:rPr>
        <w:t>reduced the study period from 24 to 18 months</w:t>
      </w:r>
      <w:r>
        <w:rPr>
          <w:rFonts w:ascii="Times New Roman" w:hAnsi="Times New Roman" w:cs="Times New Roman"/>
          <w:sz w:val="24"/>
          <w:szCs w:val="24"/>
        </w:rPr>
        <w:t>.</w:t>
      </w:r>
      <w:r w:rsidRPr="00E16B88">
        <w:rPr>
          <w:rFonts w:ascii="Times New Roman" w:hAnsi="Times New Roman" w:cs="Times New Roman"/>
          <w:sz w:val="24"/>
          <w:szCs w:val="24"/>
        </w:rPr>
        <w:t xml:space="preserve"> </w:t>
      </w:r>
    </w:p>
    <w:p w14:paraId="493AF62A" w14:textId="694309EE" w:rsidR="00BE043B" w:rsidRDefault="005D2996" w:rsidP="00BE043B">
      <w:pPr>
        <w:spacing w:line="360" w:lineRule="auto"/>
        <w:rPr>
          <w:rFonts w:ascii="Times New Roman" w:hAnsi="Times New Roman" w:cs="Times New Roman"/>
          <w:sz w:val="24"/>
          <w:szCs w:val="24"/>
        </w:rPr>
      </w:pPr>
      <w:r w:rsidRPr="00E039A4">
        <w:rPr>
          <w:rFonts w:ascii="Times New Roman" w:hAnsi="Times New Roman" w:cs="Times New Roman"/>
          <w:sz w:val="24"/>
          <w:szCs w:val="24"/>
        </w:rPr>
        <w:t xml:space="preserve">Convenience sampling was </w:t>
      </w:r>
      <w:r w:rsidR="00187862" w:rsidRPr="00E039A4">
        <w:rPr>
          <w:rFonts w:ascii="Times New Roman" w:hAnsi="Times New Roman" w:cs="Times New Roman"/>
          <w:sz w:val="24"/>
          <w:szCs w:val="24"/>
        </w:rPr>
        <w:t>most</w:t>
      </w:r>
      <w:r w:rsidR="00F7027E">
        <w:rPr>
          <w:rFonts w:ascii="Times New Roman" w:hAnsi="Times New Roman" w:cs="Times New Roman"/>
          <w:sz w:val="24"/>
          <w:szCs w:val="24"/>
        </w:rPr>
        <w:t>ly</w:t>
      </w:r>
      <w:r w:rsidR="00187862" w:rsidRPr="00E039A4">
        <w:rPr>
          <w:rFonts w:ascii="Times New Roman" w:hAnsi="Times New Roman" w:cs="Times New Roman"/>
          <w:sz w:val="24"/>
          <w:szCs w:val="24"/>
        </w:rPr>
        <w:t xml:space="preserve"> used</w:t>
      </w:r>
      <w:r w:rsidR="00EA3A9C">
        <w:rPr>
          <w:rFonts w:ascii="Times New Roman" w:hAnsi="Times New Roman" w:cs="Times New Roman"/>
          <w:sz w:val="24"/>
          <w:szCs w:val="24"/>
        </w:rPr>
        <w:t xml:space="preserve">, which </w:t>
      </w:r>
      <w:r w:rsidR="00904EFD">
        <w:rPr>
          <w:rFonts w:ascii="Times New Roman" w:hAnsi="Times New Roman" w:cs="Times New Roman"/>
          <w:sz w:val="24"/>
          <w:szCs w:val="24"/>
        </w:rPr>
        <w:t>has a high risk of</w:t>
      </w:r>
      <w:r w:rsidR="00EA3A9C">
        <w:rPr>
          <w:rFonts w:ascii="Times New Roman" w:hAnsi="Times New Roman" w:cs="Times New Roman"/>
          <w:sz w:val="24"/>
          <w:szCs w:val="24"/>
        </w:rPr>
        <w:t xml:space="preserve"> </w:t>
      </w:r>
      <w:r w:rsidR="00904EFD">
        <w:rPr>
          <w:rFonts w:ascii="Times New Roman" w:hAnsi="Times New Roman" w:cs="Times New Roman"/>
          <w:sz w:val="24"/>
          <w:szCs w:val="24"/>
        </w:rPr>
        <w:t>selection bias.</w:t>
      </w:r>
      <w:r w:rsidRPr="00E039A4">
        <w:rPr>
          <w:rFonts w:ascii="Times New Roman" w:hAnsi="Times New Roman" w:cs="Times New Roman"/>
          <w:sz w:val="24"/>
          <w:szCs w:val="24"/>
        </w:rPr>
        <w:t xml:space="preserve"> </w:t>
      </w:r>
      <w:r w:rsidR="00487008">
        <w:rPr>
          <w:rFonts w:ascii="Times New Roman" w:hAnsi="Times New Roman" w:cs="Times New Roman"/>
          <w:sz w:val="24"/>
          <w:szCs w:val="24"/>
        </w:rPr>
        <w:t>P</w:t>
      </w:r>
      <w:r w:rsidR="00487008" w:rsidRPr="00E039A4">
        <w:rPr>
          <w:rFonts w:ascii="Times New Roman" w:hAnsi="Times New Roman" w:cs="Times New Roman"/>
          <w:sz w:val="24"/>
          <w:szCs w:val="24"/>
        </w:rPr>
        <w:t>articipants</w:t>
      </w:r>
      <w:r w:rsidR="00487008">
        <w:rPr>
          <w:rFonts w:ascii="Times New Roman" w:hAnsi="Times New Roman" w:cs="Times New Roman"/>
          <w:sz w:val="24"/>
          <w:szCs w:val="24"/>
        </w:rPr>
        <w:t xml:space="preserve"> were recruited</w:t>
      </w:r>
      <w:r w:rsidR="00487008" w:rsidRPr="00E039A4">
        <w:rPr>
          <w:rFonts w:ascii="Times New Roman" w:hAnsi="Times New Roman" w:cs="Times New Roman"/>
          <w:sz w:val="24"/>
          <w:szCs w:val="24"/>
        </w:rPr>
        <w:t xml:space="preserve"> door-to-door</w:t>
      </w:r>
      <w:r w:rsidR="00E9594D">
        <w:rPr>
          <w:rFonts w:ascii="Times New Roman" w:hAnsi="Times New Roman" w:cs="Times New Roman"/>
          <w:sz w:val="24"/>
          <w:szCs w:val="24"/>
        </w:rPr>
        <w:t xml:space="preserve"> </w:t>
      </w:r>
      <w:r w:rsidR="00487008" w:rsidRPr="00E039A4">
        <w:rPr>
          <w:rFonts w:ascii="Times New Roman" w:hAnsi="Times New Roman" w:cs="Times New Roman"/>
          <w:sz w:val="24"/>
          <w:szCs w:val="24"/>
        </w:rPr>
        <w:fldChar w:fldCharType="begin">
          <w:fldData xml:space="preserve">PEVuZE5vdGU+PENpdGU+PEF1dGhvcj5Mb29wc3RyYTwvQXV0aG9yPjxZZWFyPjIwMTI8L1llYXI+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</w:fldData>
        </w:fldChar>
      </w:r>
      <w:r w:rsidR="00FE3BB7">
        <w:rPr>
          <w:rFonts w:ascii="Times New Roman" w:hAnsi="Times New Roman" w:cs="Times New Roman"/>
          <w:sz w:val="24"/>
          <w:szCs w:val="24"/>
        </w:rPr>
        <w:instrText xml:space="preserve"> ADDIN EN.CITE </w:instrText>
      </w:r>
      <w:r w:rsidR="00FE3BB7">
        <w:rPr>
          <w:rFonts w:ascii="Times New Roman" w:hAnsi="Times New Roman" w:cs="Times New Roman"/>
          <w:sz w:val="24"/>
          <w:szCs w:val="24"/>
        </w:rPr>
        <w:fldChar w:fldCharType="begin">
          <w:fldData xml:space="preserve">PEVuZE5vdGU+PENpdGU+PEF1dGhvcj5Mb29wc3RyYTwvQXV0aG9yPjxZZWFyPjIwMTI8L1llYXI+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</w:fldData>
        </w:fldChar>
      </w:r>
      <w:r w:rsidR="00FE3BB7">
        <w:rPr>
          <w:rFonts w:ascii="Times New Roman" w:hAnsi="Times New Roman" w:cs="Times New Roman"/>
          <w:sz w:val="24"/>
          <w:szCs w:val="24"/>
        </w:rPr>
        <w:instrText xml:space="preserve"> ADDIN EN.CITE.DATA </w:instrText>
      </w:r>
      <w:r w:rsidR="00FE3BB7">
        <w:rPr>
          <w:rFonts w:ascii="Times New Roman" w:hAnsi="Times New Roman" w:cs="Times New Roman"/>
          <w:sz w:val="24"/>
          <w:szCs w:val="24"/>
        </w:rPr>
      </w:r>
      <w:r w:rsidR="00FE3BB7">
        <w:rPr>
          <w:rFonts w:ascii="Times New Roman" w:hAnsi="Times New Roman" w:cs="Times New Roman"/>
          <w:sz w:val="24"/>
          <w:szCs w:val="24"/>
        </w:rPr>
        <w:fldChar w:fldCharType="end"/>
      </w:r>
      <w:r w:rsidR="00487008" w:rsidRPr="00E039A4">
        <w:rPr>
          <w:rFonts w:ascii="Times New Roman" w:hAnsi="Times New Roman" w:cs="Times New Roman"/>
          <w:sz w:val="24"/>
          <w:szCs w:val="24"/>
        </w:rPr>
      </w:r>
      <w:r w:rsidR="00487008"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9, 52)</w:t>
      </w:r>
      <w:r w:rsidR="00487008" w:rsidRPr="00E039A4">
        <w:rPr>
          <w:rFonts w:ascii="Times New Roman" w:hAnsi="Times New Roman" w:cs="Times New Roman"/>
          <w:sz w:val="24"/>
          <w:szCs w:val="24"/>
        </w:rPr>
        <w:fldChar w:fldCharType="end"/>
      </w:r>
      <w:r w:rsidR="00A4530F">
        <w:rPr>
          <w:rFonts w:ascii="Times New Roman" w:hAnsi="Times New Roman" w:cs="Times New Roman"/>
          <w:sz w:val="24"/>
          <w:szCs w:val="24"/>
        </w:rPr>
        <w:t>,</w:t>
      </w:r>
      <w:r w:rsidR="00487008" w:rsidRPr="00E039A4">
        <w:rPr>
          <w:rFonts w:ascii="Times New Roman" w:hAnsi="Times New Roman" w:cs="Times New Roman"/>
          <w:sz w:val="24"/>
          <w:szCs w:val="24"/>
        </w:rPr>
        <w:t xml:space="preserve"> whilst waiting in line at </w:t>
      </w:r>
      <w:r w:rsidR="00607A27">
        <w:rPr>
          <w:rFonts w:ascii="Times New Roman" w:hAnsi="Times New Roman" w:cs="Times New Roman"/>
          <w:sz w:val="24"/>
          <w:szCs w:val="24"/>
        </w:rPr>
        <w:t>food bank</w:t>
      </w:r>
      <w:r w:rsidR="005B1934">
        <w:rPr>
          <w:rFonts w:ascii="Times New Roman" w:hAnsi="Times New Roman" w:cs="Times New Roman"/>
          <w:sz w:val="24"/>
          <w:szCs w:val="24"/>
        </w:rPr>
        <w:t>s</w:t>
      </w:r>
      <w:r w:rsidR="00E9594D">
        <w:rPr>
          <w:rFonts w:ascii="Times New Roman" w:hAnsi="Times New Roman" w:cs="Times New Roman"/>
          <w:sz w:val="24"/>
          <w:szCs w:val="24"/>
        </w:rPr>
        <w:t xml:space="preserve"> </w:t>
      </w:r>
      <w:r w:rsidR="00487008" w:rsidRPr="00E039A4">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w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JpenZpPC9BdXRob3I+PFllYXI+MjAyMTwvWWVhcj48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w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JpenZpPC9BdXRob3I+PFllYXI+MjAyMTwvWWVhcj48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487008" w:rsidRPr="00E039A4">
        <w:rPr>
          <w:rFonts w:ascii="Times New Roman" w:hAnsi="Times New Roman" w:cs="Times New Roman"/>
          <w:sz w:val="24"/>
          <w:szCs w:val="24"/>
        </w:rPr>
      </w:r>
      <w:r w:rsidR="00487008"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50)</w:t>
      </w:r>
      <w:r w:rsidR="00487008" w:rsidRPr="00E039A4">
        <w:rPr>
          <w:rFonts w:ascii="Times New Roman" w:hAnsi="Times New Roman" w:cs="Times New Roman"/>
          <w:sz w:val="24"/>
          <w:szCs w:val="24"/>
        </w:rPr>
        <w:fldChar w:fldCharType="end"/>
      </w:r>
      <w:r w:rsidR="00A4530F">
        <w:rPr>
          <w:rFonts w:ascii="Times New Roman" w:hAnsi="Times New Roman" w:cs="Times New Roman"/>
          <w:sz w:val="24"/>
          <w:szCs w:val="24"/>
        </w:rPr>
        <w:t>,</w:t>
      </w:r>
      <w:r w:rsidR="00453739">
        <w:rPr>
          <w:rFonts w:ascii="Times New Roman" w:hAnsi="Times New Roman" w:cs="Times New Roman"/>
          <w:sz w:val="24"/>
          <w:szCs w:val="24"/>
        </w:rPr>
        <w:t xml:space="preserve"> from</w:t>
      </w:r>
      <w:r w:rsidR="00F879BC">
        <w:rPr>
          <w:rFonts w:ascii="Times New Roman" w:hAnsi="Times New Roman" w:cs="Times New Roman"/>
          <w:sz w:val="24"/>
          <w:szCs w:val="24"/>
        </w:rPr>
        <w:t xml:space="preserve"> c</w:t>
      </w:r>
      <w:r w:rsidR="00453739" w:rsidRPr="00E039A4">
        <w:rPr>
          <w:rFonts w:ascii="Times New Roman" w:hAnsi="Times New Roman" w:cs="Times New Roman"/>
          <w:sz w:val="24"/>
          <w:szCs w:val="24"/>
        </w:rPr>
        <w:t>ommunity venues</w:t>
      </w:r>
      <w:r w:rsidR="00453739"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453739"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453739" w:rsidRPr="00E039A4">
        <w:rPr>
          <w:rFonts w:ascii="Times New Roman" w:hAnsi="Times New Roman" w:cs="Times New Roman"/>
          <w:sz w:val="24"/>
          <w:szCs w:val="24"/>
        </w:rPr>
        <w:fldChar w:fldCharType="end"/>
      </w:r>
      <w:r w:rsidR="00A4530F">
        <w:rPr>
          <w:rFonts w:ascii="Times New Roman" w:hAnsi="Times New Roman" w:cs="Times New Roman"/>
          <w:sz w:val="24"/>
          <w:szCs w:val="24"/>
        </w:rPr>
        <w:t>,</w:t>
      </w:r>
      <w:r w:rsidR="00F879BC">
        <w:rPr>
          <w:rFonts w:ascii="Times New Roman" w:hAnsi="Times New Roman" w:cs="Times New Roman"/>
          <w:sz w:val="24"/>
          <w:szCs w:val="24"/>
        </w:rPr>
        <w:t xml:space="preserve"> and</w:t>
      </w:r>
      <w:r w:rsidR="006A6441">
        <w:rPr>
          <w:rFonts w:ascii="Times New Roman" w:hAnsi="Times New Roman" w:cs="Times New Roman"/>
          <w:sz w:val="24"/>
          <w:szCs w:val="24"/>
        </w:rPr>
        <w:t xml:space="preserve"> from</w:t>
      </w:r>
      <w:r w:rsidR="008E3E82">
        <w:rPr>
          <w:rFonts w:ascii="Times New Roman" w:hAnsi="Times New Roman" w:cs="Times New Roman"/>
          <w:sz w:val="24"/>
          <w:szCs w:val="24"/>
        </w:rPr>
        <w:t xml:space="preserve"> </w:t>
      </w:r>
      <w:r w:rsidR="00487008" w:rsidRPr="00E039A4">
        <w:rPr>
          <w:rFonts w:ascii="Times New Roman" w:hAnsi="Times New Roman" w:cs="Times New Roman"/>
          <w:sz w:val="24"/>
          <w:szCs w:val="24"/>
        </w:rPr>
        <w:t>parents</w:t>
      </w:r>
      <w:r w:rsidR="008E3E82">
        <w:rPr>
          <w:rFonts w:ascii="Times New Roman" w:hAnsi="Times New Roman" w:cs="Times New Roman"/>
          <w:sz w:val="24"/>
          <w:szCs w:val="24"/>
        </w:rPr>
        <w:t xml:space="preserve"> </w:t>
      </w:r>
      <w:r w:rsidR="00965A6B">
        <w:rPr>
          <w:rFonts w:ascii="Times New Roman" w:hAnsi="Times New Roman" w:cs="Times New Roman"/>
          <w:sz w:val="24"/>
          <w:szCs w:val="24"/>
        </w:rPr>
        <w:t>expressing an</w:t>
      </w:r>
      <w:r w:rsidR="001D360D">
        <w:rPr>
          <w:rFonts w:ascii="Times New Roman" w:hAnsi="Times New Roman" w:cs="Times New Roman"/>
          <w:sz w:val="24"/>
          <w:szCs w:val="24"/>
        </w:rPr>
        <w:t xml:space="preserve"> interest in participating in </w:t>
      </w:r>
      <w:r w:rsidR="00783857">
        <w:rPr>
          <w:rFonts w:ascii="Times New Roman" w:hAnsi="Times New Roman" w:cs="Times New Roman"/>
          <w:sz w:val="24"/>
          <w:szCs w:val="24"/>
        </w:rPr>
        <w:t>the</w:t>
      </w:r>
      <w:r w:rsidR="00487008" w:rsidRPr="00E039A4">
        <w:rPr>
          <w:rFonts w:ascii="Times New Roman" w:hAnsi="Times New Roman" w:cs="Times New Roman"/>
          <w:sz w:val="24"/>
          <w:szCs w:val="24"/>
        </w:rPr>
        <w:t xml:space="preserve"> school</w:t>
      </w:r>
      <w:r w:rsidR="00783857">
        <w:rPr>
          <w:rFonts w:ascii="Times New Roman" w:hAnsi="Times New Roman" w:cs="Times New Roman"/>
          <w:sz w:val="24"/>
          <w:szCs w:val="24"/>
        </w:rPr>
        <w:t xml:space="preserve"> backpack programme</w:t>
      </w:r>
      <w:r w:rsidR="00487008"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487008"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w:t>
      </w:r>
      <w:r w:rsidR="00487008" w:rsidRPr="00E039A4">
        <w:rPr>
          <w:rFonts w:ascii="Times New Roman" w:hAnsi="Times New Roman" w:cs="Times New Roman"/>
          <w:sz w:val="24"/>
          <w:szCs w:val="24"/>
        </w:rPr>
        <w:fldChar w:fldCharType="end"/>
      </w:r>
      <w:r w:rsidR="00965A6B">
        <w:rPr>
          <w:rFonts w:ascii="Times New Roman" w:hAnsi="Times New Roman" w:cs="Times New Roman"/>
          <w:sz w:val="24"/>
          <w:szCs w:val="24"/>
        </w:rPr>
        <w:t>.</w:t>
      </w:r>
    </w:p>
    <w:p w14:paraId="33E3C4ED" w14:textId="77777777" w:rsidR="000B34FD" w:rsidRDefault="00D33FBA" w:rsidP="005A29D1">
      <w:pPr>
        <w:spacing w:line="360" w:lineRule="auto"/>
        <w:contextualSpacing/>
        <w:rPr>
          <w:rFonts w:ascii="Times New Roman" w:hAnsi="Times New Roman" w:cs="Times New Roman"/>
          <w:b/>
          <w:bCs/>
          <w:sz w:val="24"/>
          <w:szCs w:val="24"/>
        </w:rPr>
      </w:pPr>
      <w:r w:rsidRPr="00751F8E">
        <w:rPr>
          <w:rFonts w:ascii="Times New Roman" w:hAnsi="Times New Roman" w:cs="Times New Roman"/>
          <w:b/>
          <w:bCs/>
          <w:sz w:val="24"/>
          <w:szCs w:val="24"/>
        </w:rPr>
        <w:t>Summary of findings</w:t>
      </w:r>
      <w:r w:rsidR="0045463C" w:rsidRPr="00751F8E">
        <w:rPr>
          <w:rFonts w:ascii="Times New Roman" w:hAnsi="Times New Roman" w:cs="Times New Roman"/>
          <w:b/>
          <w:bCs/>
          <w:sz w:val="24"/>
          <w:szCs w:val="24"/>
        </w:rPr>
        <w:t xml:space="preserve"> </w:t>
      </w:r>
    </w:p>
    <w:p w14:paraId="57ACC943" w14:textId="75D628AF" w:rsidR="003627BC" w:rsidRDefault="00C22D22" w:rsidP="005A29D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 summary of findings for all included studies </w:t>
      </w:r>
      <w:r w:rsidR="004C669C">
        <w:rPr>
          <w:rFonts w:ascii="Times New Roman" w:hAnsi="Times New Roman" w:cs="Times New Roman"/>
          <w:sz w:val="24"/>
          <w:szCs w:val="24"/>
        </w:rPr>
        <w:t>are</w:t>
      </w:r>
      <w:r>
        <w:rPr>
          <w:rFonts w:ascii="Times New Roman" w:hAnsi="Times New Roman" w:cs="Times New Roman"/>
          <w:sz w:val="24"/>
          <w:szCs w:val="24"/>
        </w:rPr>
        <w:t xml:space="preserve"> presented </w:t>
      </w:r>
      <w:r w:rsidR="00D03861">
        <w:rPr>
          <w:rFonts w:ascii="Times New Roman" w:hAnsi="Times New Roman" w:cs="Times New Roman"/>
          <w:sz w:val="24"/>
          <w:szCs w:val="24"/>
        </w:rPr>
        <w:t xml:space="preserve">in </w:t>
      </w:r>
      <w:r w:rsidR="00CE0BED">
        <w:rPr>
          <w:rFonts w:ascii="Times New Roman" w:hAnsi="Times New Roman" w:cs="Times New Roman"/>
          <w:sz w:val="24"/>
          <w:szCs w:val="24"/>
        </w:rPr>
        <w:t>T</w:t>
      </w:r>
      <w:r w:rsidR="00D03861">
        <w:rPr>
          <w:rFonts w:ascii="Times New Roman" w:hAnsi="Times New Roman" w:cs="Times New Roman"/>
          <w:sz w:val="24"/>
          <w:szCs w:val="24"/>
        </w:rPr>
        <w:t xml:space="preserve">able </w:t>
      </w:r>
      <w:r w:rsidR="00A64F7E">
        <w:rPr>
          <w:rFonts w:ascii="Times New Roman" w:hAnsi="Times New Roman" w:cs="Times New Roman"/>
          <w:sz w:val="24"/>
          <w:szCs w:val="24"/>
        </w:rPr>
        <w:t>4</w:t>
      </w:r>
      <w:r w:rsidR="00F85E83">
        <w:rPr>
          <w:rFonts w:ascii="Times New Roman" w:hAnsi="Times New Roman" w:cs="Times New Roman"/>
          <w:sz w:val="24"/>
          <w:szCs w:val="24"/>
        </w:rPr>
        <w:t>.</w:t>
      </w:r>
      <w:r w:rsidR="004D19F9">
        <w:rPr>
          <w:rFonts w:ascii="Times New Roman" w:hAnsi="Times New Roman" w:cs="Times New Roman"/>
          <w:sz w:val="24"/>
          <w:szCs w:val="24"/>
        </w:rPr>
        <w:t xml:space="preserve"> </w:t>
      </w:r>
      <w:r w:rsidR="008A4E8E">
        <w:rPr>
          <w:rFonts w:ascii="Times New Roman" w:hAnsi="Times New Roman" w:cs="Times New Roman"/>
          <w:sz w:val="24"/>
          <w:szCs w:val="24"/>
        </w:rPr>
        <w:t>In some studies,</w:t>
      </w:r>
      <w:r w:rsidR="003E44AE">
        <w:rPr>
          <w:rFonts w:ascii="Times New Roman" w:hAnsi="Times New Roman" w:cs="Times New Roman"/>
          <w:sz w:val="24"/>
          <w:szCs w:val="24"/>
        </w:rPr>
        <w:t xml:space="preserve"> not all participants used food aid</w:t>
      </w:r>
      <w:r w:rsidR="001A68EE">
        <w:rPr>
          <w:rFonts w:ascii="Times New Roman" w:hAnsi="Times New Roman" w:cs="Times New Roman"/>
          <w:sz w:val="24"/>
          <w:szCs w:val="24"/>
        </w:rPr>
        <w:t xml:space="preserve"> and t</w:t>
      </w:r>
      <w:r w:rsidR="002B5D5F">
        <w:rPr>
          <w:rFonts w:ascii="Times New Roman" w:hAnsi="Times New Roman" w:cs="Times New Roman"/>
          <w:sz w:val="24"/>
          <w:szCs w:val="24"/>
        </w:rPr>
        <w:t>herefore,</w:t>
      </w:r>
      <w:r w:rsidR="008645F1">
        <w:rPr>
          <w:rFonts w:ascii="Times New Roman" w:hAnsi="Times New Roman" w:cs="Times New Roman"/>
          <w:sz w:val="24"/>
          <w:szCs w:val="24"/>
        </w:rPr>
        <w:t xml:space="preserve"> only the su</w:t>
      </w:r>
      <w:r w:rsidR="00EA0B7C">
        <w:rPr>
          <w:rFonts w:ascii="Times New Roman" w:hAnsi="Times New Roman" w:cs="Times New Roman"/>
          <w:sz w:val="24"/>
          <w:szCs w:val="24"/>
        </w:rPr>
        <w:t>bsample that use</w:t>
      </w:r>
      <w:r w:rsidR="008645F1">
        <w:rPr>
          <w:rFonts w:ascii="Times New Roman" w:hAnsi="Times New Roman" w:cs="Times New Roman"/>
          <w:sz w:val="24"/>
          <w:szCs w:val="24"/>
        </w:rPr>
        <w:t>d</w:t>
      </w:r>
      <w:r w:rsidR="00EA0B7C">
        <w:rPr>
          <w:rFonts w:ascii="Times New Roman" w:hAnsi="Times New Roman" w:cs="Times New Roman"/>
          <w:sz w:val="24"/>
          <w:szCs w:val="24"/>
        </w:rPr>
        <w:t xml:space="preserve"> food aid</w:t>
      </w:r>
      <w:r w:rsidR="008645F1">
        <w:rPr>
          <w:rFonts w:ascii="Times New Roman" w:hAnsi="Times New Roman" w:cs="Times New Roman"/>
          <w:sz w:val="24"/>
          <w:szCs w:val="24"/>
        </w:rPr>
        <w:t xml:space="preserve"> </w:t>
      </w:r>
      <w:r w:rsidR="004C669C">
        <w:rPr>
          <w:rFonts w:ascii="Times New Roman" w:hAnsi="Times New Roman" w:cs="Times New Roman"/>
          <w:sz w:val="24"/>
          <w:szCs w:val="24"/>
        </w:rPr>
        <w:t>is</w:t>
      </w:r>
      <w:r w:rsidR="008645F1">
        <w:rPr>
          <w:rFonts w:ascii="Times New Roman" w:hAnsi="Times New Roman" w:cs="Times New Roman"/>
          <w:sz w:val="24"/>
          <w:szCs w:val="24"/>
        </w:rPr>
        <w:t xml:space="preserve"> included in the </w:t>
      </w:r>
      <w:r w:rsidR="004C669C">
        <w:rPr>
          <w:rFonts w:ascii="Times New Roman" w:hAnsi="Times New Roman" w:cs="Times New Roman"/>
          <w:sz w:val="24"/>
          <w:szCs w:val="24"/>
        </w:rPr>
        <w:t>tables.</w:t>
      </w:r>
    </w:p>
    <w:p w14:paraId="49BCEFF4" w14:textId="7C99D5F7" w:rsidR="005379E2" w:rsidRPr="00310511" w:rsidRDefault="00D33FBA" w:rsidP="00FE06AE">
      <w:pPr>
        <w:spacing w:after="0"/>
        <w:rPr>
          <w:rFonts w:ascii="Times New Roman" w:hAnsi="Times New Roman" w:cs="Times New Roman"/>
          <w:b/>
          <w:bCs/>
          <w:sz w:val="24"/>
          <w:szCs w:val="24"/>
        </w:rPr>
      </w:pPr>
      <w:r w:rsidRPr="00310511">
        <w:rPr>
          <w:rFonts w:ascii="Times New Roman" w:hAnsi="Times New Roman" w:cs="Times New Roman"/>
          <w:b/>
          <w:bCs/>
          <w:sz w:val="24"/>
          <w:szCs w:val="24"/>
        </w:rPr>
        <w:t xml:space="preserve">Food </w:t>
      </w:r>
      <w:r w:rsidR="00A05726" w:rsidRPr="00310511">
        <w:rPr>
          <w:rFonts w:ascii="Times New Roman" w:hAnsi="Times New Roman" w:cs="Times New Roman"/>
          <w:b/>
          <w:bCs/>
          <w:sz w:val="24"/>
          <w:szCs w:val="24"/>
        </w:rPr>
        <w:t>i</w:t>
      </w:r>
      <w:r w:rsidRPr="00310511">
        <w:rPr>
          <w:rFonts w:ascii="Times New Roman" w:hAnsi="Times New Roman" w:cs="Times New Roman"/>
          <w:b/>
          <w:bCs/>
          <w:sz w:val="24"/>
          <w:szCs w:val="24"/>
        </w:rPr>
        <w:t>nsec</w:t>
      </w:r>
      <w:r w:rsidR="00807208" w:rsidRPr="00310511">
        <w:rPr>
          <w:rFonts w:ascii="Times New Roman" w:hAnsi="Times New Roman" w:cs="Times New Roman"/>
          <w:b/>
          <w:bCs/>
          <w:sz w:val="24"/>
          <w:szCs w:val="24"/>
        </w:rPr>
        <w:t>urity</w:t>
      </w:r>
    </w:p>
    <w:p w14:paraId="62650065" w14:textId="06DB3EE8" w:rsidR="00D761C4" w:rsidRDefault="00FB54F4" w:rsidP="0086248C">
      <w:pPr>
        <w:spacing w:line="360" w:lineRule="auto"/>
        <w:rPr>
          <w:rFonts w:ascii="Times New Roman" w:hAnsi="Times New Roman" w:cs="Times New Roman"/>
          <w:sz w:val="24"/>
          <w:szCs w:val="24"/>
        </w:rPr>
      </w:pPr>
      <w:r>
        <w:rPr>
          <w:rFonts w:ascii="Times New Roman" w:hAnsi="Times New Roman" w:cs="Times New Roman"/>
          <w:sz w:val="24"/>
          <w:szCs w:val="24"/>
        </w:rPr>
        <w:t>Three studies showed f</w:t>
      </w:r>
      <w:r w:rsidR="0086248C" w:rsidRPr="008523A5">
        <w:rPr>
          <w:rFonts w:ascii="Times New Roman" w:hAnsi="Times New Roman" w:cs="Times New Roman"/>
          <w:sz w:val="24"/>
          <w:szCs w:val="24"/>
        </w:rPr>
        <w:t>ood insecurity prevalence</w:t>
      </w:r>
      <w:r w:rsidR="00F3734D">
        <w:rPr>
          <w:rFonts w:ascii="Times New Roman" w:hAnsi="Times New Roman" w:cs="Times New Roman"/>
          <w:sz w:val="24"/>
          <w:szCs w:val="24"/>
        </w:rPr>
        <w:t xml:space="preserve"> was</w:t>
      </w:r>
      <w:r w:rsidR="0086248C">
        <w:rPr>
          <w:rFonts w:ascii="Times New Roman" w:hAnsi="Times New Roman" w:cs="Times New Roman"/>
          <w:sz w:val="24"/>
          <w:szCs w:val="24"/>
        </w:rPr>
        <w:t xml:space="preserve"> reduced in households where food aid was utilised</w:t>
      </w:r>
      <w:r w:rsidR="00BD3247">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DgsIDUwLCA1MSk8L3N0eWxlPjwvRGlzcGxheVRleHQ+PHJlY29yZD48cmVjLW51bWJlcj41NjU8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</w:fldData>
        </w:fldChar>
      </w:r>
      <w:r w:rsidR="00B66564">
        <w:rPr>
          <w:rFonts w:ascii="Times New Roman" w:hAnsi="Times New Roman" w:cs="Times New Roman"/>
          <w:sz w:val="24"/>
          <w:szCs w:val="24"/>
        </w:rPr>
        <w:instrText xml:space="preserve"> ADDIN EN.CITE </w:instrText>
      </w:r>
      <w:r w:rsidR="00B66564">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DgsIDUwLCA1MSk8L3N0eWxlPjwvRGlzcGxheVRleHQ+PHJlY29yZD48cmVjLW51bWJlcj41NjU8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</w:fldData>
        </w:fldChar>
      </w:r>
      <w:r w:rsidR="00B66564">
        <w:rPr>
          <w:rFonts w:ascii="Times New Roman" w:hAnsi="Times New Roman" w:cs="Times New Roman"/>
          <w:sz w:val="24"/>
          <w:szCs w:val="24"/>
        </w:rPr>
        <w:instrText xml:space="preserve"> ADDIN EN.CITE.DATA </w:instrText>
      </w:r>
      <w:r w:rsidR="00B66564">
        <w:rPr>
          <w:rFonts w:ascii="Times New Roman" w:hAnsi="Times New Roman" w:cs="Times New Roman"/>
          <w:sz w:val="24"/>
          <w:szCs w:val="24"/>
        </w:rPr>
      </w:r>
      <w:r w:rsidR="00B66564">
        <w:rPr>
          <w:rFonts w:ascii="Times New Roman" w:hAnsi="Times New Roman" w:cs="Times New Roman"/>
          <w:sz w:val="24"/>
          <w:szCs w:val="24"/>
        </w:rPr>
        <w:fldChar w:fldCharType="end"/>
      </w:r>
      <w:r w:rsidR="00BD3247">
        <w:rPr>
          <w:rFonts w:ascii="Times New Roman" w:hAnsi="Times New Roman" w:cs="Times New Roman"/>
          <w:sz w:val="24"/>
          <w:szCs w:val="24"/>
        </w:rPr>
      </w:r>
      <w:r w:rsidR="00BD3247">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50, 51)</w:t>
      </w:r>
      <w:r w:rsidR="00BD3247">
        <w:rPr>
          <w:rFonts w:ascii="Times New Roman" w:hAnsi="Times New Roman" w:cs="Times New Roman"/>
          <w:sz w:val="24"/>
          <w:szCs w:val="24"/>
        </w:rPr>
        <w:fldChar w:fldCharType="end"/>
      </w:r>
      <w:r w:rsidR="0086248C">
        <w:rPr>
          <w:rFonts w:ascii="Times New Roman" w:hAnsi="Times New Roman" w:cs="Times New Roman"/>
          <w:sz w:val="24"/>
          <w:szCs w:val="24"/>
        </w:rPr>
        <w:t xml:space="preserve">. </w:t>
      </w:r>
      <w:r w:rsidR="00D33FBA" w:rsidRPr="00E039A4">
        <w:rPr>
          <w:rFonts w:ascii="Times New Roman" w:hAnsi="Times New Roman" w:cs="Times New Roman"/>
          <w:sz w:val="24"/>
          <w:szCs w:val="24"/>
        </w:rPr>
        <w:t>Results from t</w:t>
      </w:r>
      <w:r w:rsidR="00151DD6" w:rsidRPr="00E039A4">
        <w:rPr>
          <w:rFonts w:ascii="Times New Roman" w:hAnsi="Times New Roman" w:cs="Times New Roman"/>
          <w:sz w:val="24"/>
          <w:szCs w:val="24"/>
        </w:rPr>
        <w:t>he</w:t>
      </w:r>
      <w:r w:rsidR="00876116">
        <w:rPr>
          <w:rFonts w:ascii="Times New Roman" w:hAnsi="Times New Roman" w:cs="Times New Roman"/>
          <w:sz w:val="24"/>
          <w:szCs w:val="24"/>
        </w:rPr>
        <w:t xml:space="preserve"> cluster</w:t>
      </w:r>
      <w:r w:rsidR="00151DD6" w:rsidRPr="00E039A4">
        <w:rPr>
          <w:rFonts w:ascii="Times New Roman" w:hAnsi="Times New Roman" w:cs="Times New Roman"/>
          <w:sz w:val="24"/>
          <w:szCs w:val="24"/>
        </w:rPr>
        <w:t xml:space="preserve"> RCT</w:t>
      </w:r>
      <w:r w:rsidR="006B0909" w:rsidRPr="003A3F0C">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sidRPr="003A3F0C">
        <w:rPr>
          <w:rFonts w:ascii="Times New Roman" w:hAnsi="Times New Roman" w:cs="Times New Roman"/>
          <w:sz w:val="24"/>
          <w:szCs w:val="24"/>
        </w:rPr>
        <w:instrText xml:space="preserve"> ADDIN EN.CITE </w:instrText>
      </w:r>
      <w:r w:rsidR="000E73C8" w:rsidRPr="003A3F0C">
        <w:rPr>
          <w:rFonts w:ascii="Times New Roman" w:hAnsi="Times New Roman" w:cs="Times New Roman"/>
          <w:sz w:val="24"/>
          <w:szCs w:val="24"/>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sidRPr="003A3F0C">
        <w:rPr>
          <w:rFonts w:ascii="Times New Roman" w:hAnsi="Times New Roman" w:cs="Times New Roman"/>
          <w:sz w:val="24"/>
          <w:szCs w:val="24"/>
        </w:rPr>
        <w:instrText xml:space="preserve"> ADDIN EN.CITE.DATA </w:instrText>
      </w:r>
      <w:r w:rsidR="000E73C8" w:rsidRPr="003A3F0C">
        <w:rPr>
          <w:rFonts w:ascii="Times New Roman" w:hAnsi="Times New Roman" w:cs="Times New Roman"/>
          <w:sz w:val="24"/>
          <w:szCs w:val="24"/>
        </w:rPr>
      </w:r>
      <w:r w:rsidR="000E73C8" w:rsidRPr="003A3F0C">
        <w:rPr>
          <w:rFonts w:ascii="Times New Roman" w:hAnsi="Times New Roman" w:cs="Times New Roman"/>
          <w:sz w:val="24"/>
          <w:szCs w:val="24"/>
        </w:rPr>
        <w:fldChar w:fldCharType="end"/>
      </w:r>
      <w:r w:rsidR="006B0909" w:rsidRPr="003A3F0C">
        <w:rPr>
          <w:rFonts w:ascii="Times New Roman" w:hAnsi="Times New Roman" w:cs="Times New Roman"/>
          <w:sz w:val="24"/>
          <w:szCs w:val="24"/>
        </w:rPr>
      </w:r>
      <w:r w:rsidR="006B0909" w:rsidRPr="003A3F0C">
        <w:rPr>
          <w:rFonts w:ascii="Times New Roman" w:hAnsi="Times New Roman" w:cs="Times New Roman"/>
          <w:sz w:val="24"/>
          <w:szCs w:val="24"/>
        </w:rPr>
        <w:fldChar w:fldCharType="separate"/>
      </w:r>
      <w:r w:rsidR="00BE310F" w:rsidRPr="003A3F0C">
        <w:rPr>
          <w:rFonts w:ascii="Times New Roman" w:hAnsi="Times New Roman" w:cs="Times New Roman"/>
          <w:noProof/>
          <w:sz w:val="24"/>
          <w:szCs w:val="24"/>
          <w:vertAlign w:val="superscript"/>
        </w:rPr>
        <w:t>(45)</w:t>
      </w:r>
      <w:r w:rsidR="006B0909" w:rsidRPr="003A3F0C">
        <w:rPr>
          <w:rFonts w:ascii="Times New Roman" w:hAnsi="Times New Roman" w:cs="Times New Roman"/>
          <w:sz w:val="24"/>
          <w:szCs w:val="24"/>
        </w:rPr>
        <w:fldChar w:fldCharType="end"/>
      </w:r>
      <w:r w:rsidR="0044604B" w:rsidRPr="003A3F0C">
        <w:rPr>
          <w:rFonts w:ascii="Times New Roman" w:hAnsi="Times New Roman" w:cs="Times New Roman"/>
          <w:sz w:val="24"/>
          <w:szCs w:val="24"/>
        </w:rPr>
        <w:t xml:space="preserve"> with 2859 participants </w:t>
      </w:r>
      <w:r w:rsidR="006B0909" w:rsidRPr="003A3F0C">
        <w:rPr>
          <w:rFonts w:ascii="Times New Roman" w:hAnsi="Times New Roman" w:cs="Times New Roman"/>
          <w:sz w:val="24"/>
          <w:szCs w:val="24"/>
        </w:rPr>
        <w:t>show</w:t>
      </w:r>
      <w:r w:rsidR="00911C92" w:rsidRPr="003A3F0C">
        <w:rPr>
          <w:rFonts w:ascii="Times New Roman" w:hAnsi="Times New Roman" w:cs="Times New Roman"/>
          <w:sz w:val="24"/>
          <w:szCs w:val="24"/>
        </w:rPr>
        <w:t xml:space="preserve"> </w:t>
      </w:r>
      <w:r w:rsidR="002754F7" w:rsidRPr="00E039A4">
        <w:rPr>
          <w:rFonts w:ascii="Times New Roman" w:hAnsi="Times New Roman" w:cs="Times New Roman"/>
          <w:sz w:val="24"/>
          <w:szCs w:val="24"/>
        </w:rPr>
        <w:t xml:space="preserve">adult </w:t>
      </w:r>
      <w:r w:rsidR="00DC4A90">
        <w:rPr>
          <w:rFonts w:ascii="Times New Roman" w:hAnsi="Times New Roman" w:cs="Times New Roman"/>
          <w:sz w:val="24"/>
          <w:szCs w:val="24"/>
        </w:rPr>
        <w:t>food insecurity</w:t>
      </w:r>
      <w:r w:rsidR="002754F7" w:rsidRPr="00E039A4">
        <w:rPr>
          <w:rFonts w:ascii="Times New Roman" w:hAnsi="Times New Roman" w:cs="Times New Roman"/>
          <w:sz w:val="24"/>
          <w:szCs w:val="24"/>
        </w:rPr>
        <w:t xml:space="preserve"> </w:t>
      </w:r>
      <w:r w:rsidR="00CB5362" w:rsidRPr="00E039A4">
        <w:rPr>
          <w:rFonts w:ascii="Times New Roman" w:hAnsi="Times New Roman" w:cs="Times New Roman"/>
          <w:sz w:val="24"/>
          <w:szCs w:val="24"/>
        </w:rPr>
        <w:t>significantly</w:t>
      </w:r>
      <w:r w:rsidR="002754F7" w:rsidRPr="00E039A4">
        <w:rPr>
          <w:rFonts w:ascii="Times New Roman" w:hAnsi="Times New Roman" w:cs="Times New Roman"/>
          <w:sz w:val="24"/>
          <w:szCs w:val="24"/>
        </w:rPr>
        <w:t xml:space="preserve"> reduced </w:t>
      </w:r>
      <w:r w:rsidR="00D33FBA" w:rsidRPr="00E039A4">
        <w:rPr>
          <w:rFonts w:ascii="Times New Roman" w:hAnsi="Times New Roman" w:cs="Times New Roman"/>
          <w:sz w:val="24"/>
          <w:szCs w:val="24"/>
        </w:rPr>
        <w:t>by 2.8% points (</w:t>
      </w:r>
      <w:r w:rsidR="00D33FBA" w:rsidRPr="00E039A4">
        <w:rPr>
          <w:rFonts w:ascii="Times New Roman" w:hAnsi="Times New Roman" w:cs="Times New Roman"/>
          <w:i/>
          <w:iCs/>
          <w:sz w:val="24"/>
          <w:szCs w:val="24"/>
        </w:rPr>
        <w:t>p</w:t>
      </w:r>
      <w:r w:rsidR="004B1178" w:rsidRPr="00E039A4">
        <w:rPr>
          <w:rFonts w:ascii="Times New Roman" w:hAnsi="Times New Roman" w:cs="Times New Roman"/>
          <w:i/>
          <w:iCs/>
          <w:sz w:val="24"/>
          <w:szCs w:val="24"/>
        </w:rPr>
        <w:t xml:space="preserve"> </w:t>
      </w:r>
      <w:r w:rsidR="00D33FBA" w:rsidRPr="00E039A4">
        <w:rPr>
          <w:rFonts w:ascii="Times New Roman" w:hAnsi="Times New Roman" w:cs="Times New Roman"/>
          <w:i/>
          <w:iCs/>
          <w:sz w:val="24"/>
          <w:szCs w:val="24"/>
        </w:rPr>
        <w:t>=</w:t>
      </w:r>
      <w:r w:rsidR="004B1178" w:rsidRPr="00E039A4">
        <w:rPr>
          <w:rFonts w:ascii="Times New Roman" w:hAnsi="Times New Roman" w:cs="Times New Roman"/>
          <w:i/>
          <w:iCs/>
          <w:sz w:val="24"/>
          <w:szCs w:val="24"/>
        </w:rPr>
        <w:t xml:space="preserve"> </w:t>
      </w:r>
      <w:r w:rsidR="00D33FBA" w:rsidRPr="00E039A4">
        <w:rPr>
          <w:rFonts w:ascii="Times New Roman" w:hAnsi="Times New Roman" w:cs="Times New Roman"/>
          <w:sz w:val="24"/>
          <w:szCs w:val="24"/>
        </w:rPr>
        <w:t>0.002, 95% CI: -4.8,  -0.9) and</w:t>
      </w:r>
      <w:r w:rsidR="00DB74DD">
        <w:rPr>
          <w:rFonts w:ascii="Times New Roman" w:hAnsi="Times New Roman" w:cs="Times New Roman"/>
          <w:sz w:val="24"/>
          <w:szCs w:val="24"/>
        </w:rPr>
        <w:t xml:space="preserve"> household food insecurity by</w:t>
      </w:r>
      <w:r w:rsidR="00D33FBA" w:rsidRPr="00E039A4">
        <w:rPr>
          <w:rFonts w:ascii="Times New Roman" w:hAnsi="Times New Roman" w:cs="Times New Roman"/>
          <w:sz w:val="24"/>
          <w:szCs w:val="24"/>
        </w:rPr>
        <w:t xml:space="preserve"> 2.4% points (</w:t>
      </w:r>
      <w:r w:rsidR="004B1178" w:rsidRPr="00E039A4">
        <w:rPr>
          <w:rFonts w:ascii="Times New Roman" w:hAnsi="Times New Roman" w:cs="Times New Roman"/>
          <w:i/>
          <w:iCs/>
          <w:sz w:val="24"/>
          <w:szCs w:val="24"/>
        </w:rPr>
        <w:t xml:space="preserve">p </w:t>
      </w:r>
      <w:r w:rsidR="00D33FBA" w:rsidRPr="00E039A4">
        <w:rPr>
          <w:rFonts w:ascii="Times New Roman" w:hAnsi="Times New Roman" w:cs="Times New Roman"/>
          <w:i/>
          <w:iCs/>
          <w:sz w:val="24"/>
          <w:szCs w:val="24"/>
        </w:rPr>
        <w:t xml:space="preserve">= </w:t>
      </w:r>
      <w:r w:rsidR="00D33FBA" w:rsidRPr="00E039A4">
        <w:rPr>
          <w:rFonts w:ascii="Times New Roman" w:hAnsi="Times New Roman" w:cs="Times New Roman"/>
          <w:sz w:val="24"/>
          <w:szCs w:val="24"/>
        </w:rPr>
        <w:t xml:space="preserve">0.003, 95% CI: -4.1, -0.6) at </w:t>
      </w:r>
      <w:r w:rsidR="008E1A7E">
        <w:rPr>
          <w:rFonts w:ascii="Times New Roman" w:hAnsi="Times New Roman" w:cs="Times New Roman"/>
          <w:sz w:val="24"/>
          <w:szCs w:val="24"/>
        </w:rPr>
        <w:t xml:space="preserve">the </w:t>
      </w:r>
      <w:r w:rsidR="00D33FBA" w:rsidRPr="00E039A4">
        <w:rPr>
          <w:rFonts w:ascii="Times New Roman" w:hAnsi="Times New Roman" w:cs="Times New Roman"/>
          <w:sz w:val="24"/>
          <w:szCs w:val="24"/>
        </w:rPr>
        <w:t>first</w:t>
      </w:r>
      <w:r w:rsidR="009B71B2" w:rsidRPr="00E039A4">
        <w:rPr>
          <w:rFonts w:ascii="Times New Roman" w:hAnsi="Times New Roman" w:cs="Times New Roman"/>
          <w:sz w:val="24"/>
          <w:szCs w:val="24"/>
        </w:rPr>
        <w:t xml:space="preserve"> 12</w:t>
      </w:r>
      <w:r w:rsidR="00F50EFA">
        <w:rPr>
          <w:rFonts w:ascii="Times New Roman" w:hAnsi="Times New Roman" w:cs="Times New Roman"/>
          <w:sz w:val="24"/>
          <w:szCs w:val="24"/>
        </w:rPr>
        <w:t>-</w:t>
      </w:r>
      <w:r w:rsidR="009B71B2" w:rsidRPr="00E039A4">
        <w:rPr>
          <w:rFonts w:ascii="Times New Roman" w:hAnsi="Times New Roman" w:cs="Times New Roman"/>
          <w:sz w:val="24"/>
          <w:szCs w:val="24"/>
        </w:rPr>
        <w:t>month</w:t>
      </w:r>
      <w:r w:rsidR="00791C45" w:rsidRPr="00E039A4">
        <w:rPr>
          <w:rFonts w:ascii="Times New Roman" w:hAnsi="Times New Roman" w:cs="Times New Roman"/>
          <w:sz w:val="24"/>
          <w:szCs w:val="24"/>
        </w:rPr>
        <w:t xml:space="preserve"> </w:t>
      </w:r>
      <w:r w:rsidR="00D33FBA" w:rsidRPr="00E039A4">
        <w:rPr>
          <w:rFonts w:ascii="Times New Roman" w:hAnsi="Times New Roman" w:cs="Times New Roman"/>
          <w:sz w:val="24"/>
          <w:szCs w:val="24"/>
        </w:rPr>
        <w:t>follow</w:t>
      </w:r>
      <w:r w:rsidR="00791C45" w:rsidRPr="00E039A4">
        <w:rPr>
          <w:rFonts w:ascii="Times New Roman" w:hAnsi="Times New Roman" w:cs="Times New Roman"/>
          <w:sz w:val="24"/>
          <w:szCs w:val="24"/>
        </w:rPr>
        <w:t>-</w:t>
      </w:r>
      <w:r w:rsidR="00D33FBA" w:rsidRPr="00E039A4">
        <w:rPr>
          <w:rFonts w:ascii="Times New Roman" w:hAnsi="Times New Roman" w:cs="Times New Roman"/>
          <w:sz w:val="24"/>
          <w:szCs w:val="24"/>
        </w:rPr>
        <w:t>up</w:t>
      </w:r>
      <w:r w:rsidR="001D32CA" w:rsidRPr="00E039A4">
        <w:rPr>
          <w:rFonts w:ascii="Times New Roman" w:hAnsi="Times New Roman" w:cs="Times New Roman"/>
          <w:sz w:val="24"/>
          <w:szCs w:val="24"/>
        </w:rPr>
        <w:t>. How</w:t>
      </w:r>
      <w:r w:rsidR="005A470D" w:rsidRPr="00E039A4">
        <w:rPr>
          <w:rFonts w:ascii="Times New Roman" w:hAnsi="Times New Roman" w:cs="Times New Roman"/>
          <w:sz w:val="24"/>
          <w:szCs w:val="24"/>
        </w:rPr>
        <w:t>e</w:t>
      </w:r>
      <w:r w:rsidR="001D32CA" w:rsidRPr="00E039A4">
        <w:rPr>
          <w:rFonts w:ascii="Times New Roman" w:hAnsi="Times New Roman" w:cs="Times New Roman"/>
          <w:sz w:val="24"/>
          <w:szCs w:val="24"/>
        </w:rPr>
        <w:t>ver, no significant difference</w:t>
      </w:r>
      <w:r w:rsidR="007A5889">
        <w:rPr>
          <w:rFonts w:ascii="Times New Roman" w:hAnsi="Times New Roman" w:cs="Times New Roman"/>
          <w:sz w:val="24"/>
          <w:szCs w:val="24"/>
        </w:rPr>
        <w:t xml:space="preserve"> remained</w:t>
      </w:r>
      <w:r w:rsidR="001D32CA" w:rsidRPr="00E039A4">
        <w:rPr>
          <w:rFonts w:ascii="Times New Roman" w:hAnsi="Times New Roman" w:cs="Times New Roman"/>
          <w:sz w:val="24"/>
          <w:szCs w:val="24"/>
        </w:rPr>
        <w:t xml:space="preserve"> in adult or </w:t>
      </w:r>
      <w:r w:rsidR="005466C1">
        <w:rPr>
          <w:rFonts w:ascii="Times New Roman" w:hAnsi="Times New Roman" w:cs="Times New Roman"/>
          <w:sz w:val="24"/>
          <w:szCs w:val="24"/>
        </w:rPr>
        <w:t>household</w:t>
      </w:r>
      <w:r w:rsidR="001D32CA" w:rsidRPr="00E039A4">
        <w:rPr>
          <w:rFonts w:ascii="Times New Roman" w:hAnsi="Times New Roman" w:cs="Times New Roman"/>
          <w:sz w:val="24"/>
          <w:szCs w:val="24"/>
        </w:rPr>
        <w:t xml:space="preserve"> </w:t>
      </w:r>
      <w:r w:rsidR="00DC4A90">
        <w:rPr>
          <w:rFonts w:ascii="Times New Roman" w:hAnsi="Times New Roman" w:cs="Times New Roman"/>
          <w:sz w:val="24"/>
          <w:szCs w:val="24"/>
        </w:rPr>
        <w:t>food insecurity</w:t>
      </w:r>
      <w:r w:rsidR="001D32CA" w:rsidRPr="00E039A4">
        <w:rPr>
          <w:rFonts w:ascii="Times New Roman" w:hAnsi="Times New Roman" w:cs="Times New Roman"/>
          <w:sz w:val="24"/>
          <w:szCs w:val="24"/>
        </w:rPr>
        <w:t xml:space="preserve"> at the </w:t>
      </w:r>
      <w:r w:rsidR="00FB0864">
        <w:rPr>
          <w:rFonts w:ascii="Times New Roman" w:hAnsi="Times New Roman" w:cs="Times New Roman"/>
          <w:sz w:val="24"/>
          <w:szCs w:val="24"/>
        </w:rPr>
        <w:t>final</w:t>
      </w:r>
      <w:r w:rsidR="001D32CA" w:rsidRPr="00E039A4">
        <w:rPr>
          <w:rFonts w:ascii="Times New Roman" w:hAnsi="Times New Roman" w:cs="Times New Roman"/>
          <w:sz w:val="24"/>
          <w:szCs w:val="24"/>
        </w:rPr>
        <w:t xml:space="preserve"> 18</w:t>
      </w:r>
      <w:r w:rsidR="00B16720" w:rsidRPr="00E039A4">
        <w:rPr>
          <w:rFonts w:ascii="Times New Roman" w:hAnsi="Times New Roman" w:cs="Times New Roman"/>
          <w:sz w:val="24"/>
          <w:szCs w:val="24"/>
        </w:rPr>
        <w:t>-month follow-</w:t>
      </w:r>
      <w:r w:rsidR="001D32CA" w:rsidRPr="00E039A4">
        <w:rPr>
          <w:rFonts w:ascii="Times New Roman" w:hAnsi="Times New Roman" w:cs="Times New Roman"/>
          <w:sz w:val="24"/>
          <w:szCs w:val="24"/>
        </w:rPr>
        <w:t xml:space="preserve">up. </w:t>
      </w:r>
    </w:p>
    <w:p w14:paraId="71D2131B" w14:textId="527CFB04" w:rsidR="00D761C4" w:rsidRDefault="0024589F" w:rsidP="0086248C">
      <w:pPr>
        <w:spacing w:line="360" w:lineRule="auto"/>
        <w:rPr>
          <w:rFonts w:ascii="Times New Roman" w:hAnsi="Times New Roman" w:cs="Times New Roman"/>
          <w:sz w:val="24"/>
          <w:szCs w:val="24"/>
        </w:rPr>
      </w:pPr>
      <w:r>
        <w:rPr>
          <w:rFonts w:ascii="Times New Roman" w:hAnsi="Times New Roman" w:cs="Times New Roman"/>
          <w:sz w:val="24"/>
          <w:szCs w:val="24"/>
        </w:rPr>
        <w:t>T</w:t>
      </w:r>
      <w:r w:rsidR="00D761C4" w:rsidRPr="00E16B88">
        <w:rPr>
          <w:rFonts w:ascii="Times New Roman" w:hAnsi="Times New Roman" w:cs="Times New Roman"/>
          <w:sz w:val="24"/>
          <w:szCs w:val="24"/>
        </w:rPr>
        <w:t xml:space="preserve">he </w:t>
      </w:r>
      <w:r>
        <w:rPr>
          <w:rFonts w:ascii="Times New Roman" w:hAnsi="Times New Roman" w:cs="Times New Roman"/>
          <w:sz w:val="24"/>
          <w:szCs w:val="24"/>
        </w:rPr>
        <w:t xml:space="preserve">Ottawa </w:t>
      </w:r>
      <w:r w:rsidR="00D761C4" w:rsidRPr="00E16B88">
        <w:rPr>
          <w:rFonts w:ascii="Times New Roman" w:hAnsi="Times New Roman" w:cs="Times New Roman"/>
          <w:sz w:val="24"/>
          <w:szCs w:val="24"/>
        </w:rPr>
        <w:t>cohort</w:t>
      </w:r>
      <w:r w:rsidR="00D761C4" w:rsidRPr="00E16B88">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D761C4"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w:t>
      </w:r>
      <w:r w:rsidR="00D761C4" w:rsidRPr="00E16B88">
        <w:rPr>
          <w:rFonts w:ascii="Times New Roman" w:hAnsi="Times New Roman" w:cs="Times New Roman"/>
          <w:sz w:val="24"/>
          <w:szCs w:val="24"/>
        </w:rPr>
        <w:fldChar w:fldCharType="end"/>
      </w:r>
      <w:r w:rsidR="00BA21E5">
        <w:rPr>
          <w:rFonts w:ascii="Times New Roman" w:hAnsi="Times New Roman" w:cs="Times New Roman"/>
          <w:sz w:val="24"/>
          <w:szCs w:val="24"/>
        </w:rPr>
        <w:t xml:space="preserve"> </w:t>
      </w:r>
      <w:r w:rsidR="000F1C8E">
        <w:rPr>
          <w:rFonts w:ascii="Times New Roman" w:hAnsi="Times New Roman" w:cs="Times New Roman"/>
          <w:sz w:val="24"/>
          <w:szCs w:val="24"/>
        </w:rPr>
        <w:t>included only</w:t>
      </w:r>
      <w:r w:rsidR="00BA21E5">
        <w:rPr>
          <w:rFonts w:ascii="Times New Roman" w:hAnsi="Times New Roman" w:cs="Times New Roman"/>
          <w:sz w:val="24"/>
          <w:szCs w:val="24"/>
        </w:rPr>
        <w:t xml:space="preserve"> food bank users</w:t>
      </w:r>
      <w:r w:rsidR="00F24A6A">
        <w:rPr>
          <w:rFonts w:ascii="Times New Roman" w:hAnsi="Times New Roman" w:cs="Times New Roman"/>
          <w:sz w:val="24"/>
          <w:szCs w:val="24"/>
        </w:rPr>
        <w:t xml:space="preserve"> (n=401)</w:t>
      </w:r>
      <w:r w:rsidR="00BA21E5">
        <w:rPr>
          <w:rFonts w:ascii="Times New Roman" w:hAnsi="Times New Roman" w:cs="Times New Roman"/>
          <w:sz w:val="24"/>
          <w:szCs w:val="24"/>
        </w:rPr>
        <w:t>.</w:t>
      </w:r>
      <w:r w:rsidR="00A640EE">
        <w:rPr>
          <w:rFonts w:ascii="Times New Roman" w:hAnsi="Times New Roman" w:cs="Times New Roman"/>
          <w:sz w:val="24"/>
          <w:szCs w:val="24"/>
        </w:rPr>
        <w:t xml:space="preserve"> </w:t>
      </w:r>
      <w:r w:rsidR="00AC776E">
        <w:rPr>
          <w:rFonts w:ascii="Times New Roman" w:hAnsi="Times New Roman" w:cs="Times New Roman"/>
          <w:sz w:val="24"/>
          <w:szCs w:val="24"/>
        </w:rPr>
        <w:t>F</w:t>
      </w:r>
      <w:r w:rsidR="006845F9">
        <w:rPr>
          <w:rFonts w:ascii="Times New Roman" w:hAnsi="Times New Roman" w:cs="Times New Roman"/>
          <w:sz w:val="24"/>
          <w:szCs w:val="24"/>
        </w:rPr>
        <w:t xml:space="preserve">ood bank </w:t>
      </w:r>
      <w:r w:rsidR="00D90F67">
        <w:rPr>
          <w:rFonts w:ascii="Times New Roman" w:hAnsi="Times New Roman" w:cs="Times New Roman"/>
          <w:sz w:val="24"/>
          <w:szCs w:val="24"/>
        </w:rPr>
        <w:t>use</w:t>
      </w:r>
      <w:r w:rsidR="00506AE4">
        <w:rPr>
          <w:rFonts w:ascii="Times New Roman" w:hAnsi="Times New Roman" w:cs="Times New Roman"/>
          <w:sz w:val="24"/>
          <w:szCs w:val="24"/>
        </w:rPr>
        <w:t xml:space="preserve"> </w:t>
      </w:r>
      <w:r w:rsidR="009D08FD">
        <w:rPr>
          <w:rFonts w:ascii="Times New Roman" w:hAnsi="Times New Roman" w:cs="Times New Roman"/>
          <w:sz w:val="24"/>
          <w:szCs w:val="24"/>
        </w:rPr>
        <w:t>of more than three times</w:t>
      </w:r>
      <w:r w:rsidR="00C53EF0">
        <w:rPr>
          <w:rFonts w:ascii="Times New Roman" w:hAnsi="Times New Roman" w:cs="Times New Roman"/>
          <w:sz w:val="24"/>
          <w:szCs w:val="24"/>
        </w:rPr>
        <w:t xml:space="preserve"> in the </w:t>
      </w:r>
      <w:r w:rsidR="003E7646">
        <w:rPr>
          <w:rFonts w:ascii="Times New Roman" w:hAnsi="Times New Roman" w:cs="Times New Roman"/>
          <w:sz w:val="24"/>
          <w:szCs w:val="24"/>
        </w:rPr>
        <w:t>preceding</w:t>
      </w:r>
      <w:r w:rsidR="00C53EF0">
        <w:rPr>
          <w:rFonts w:ascii="Times New Roman" w:hAnsi="Times New Roman" w:cs="Times New Roman"/>
          <w:sz w:val="24"/>
          <w:szCs w:val="24"/>
        </w:rPr>
        <w:t xml:space="preserve"> </w:t>
      </w:r>
      <w:r w:rsidR="006F2051">
        <w:rPr>
          <w:rFonts w:ascii="Times New Roman" w:hAnsi="Times New Roman" w:cs="Times New Roman"/>
          <w:sz w:val="24"/>
          <w:szCs w:val="24"/>
        </w:rPr>
        <w:t>three</w:t>
      </w:r>
      <w:r w:rsidR="00C53EF0">
        <w:rPr>
          <w:rFonts w:ascii="Times New Roman" w:hAnsi="Times New Roman" w:cs="Times New Roman"/>
          <w:sz w:val="24"/>
          <w:szCs w:val="24"/>
        </w:rPr>
        <w:t xml:space="preserve"> months</w:t>
      </w:r>
      <w:r w:rsidR="00D90F67">
        <w:rPr>
          <w:rFonts w:ascii="Times New Roman" w:hAnsi="Times New Roman" w:cs="Times New Roman"/>
          <w:sz w:val="24"/>
          <w:szCs w:val="24"/>
        </w:rPr>
        <w:t xml:space="preserve"> </w:t>
      </w:r>
      <w:r w:rsidR="006845F9">
        <w:rPr>
          <w:rFonts w:ascii="Times New Roman" w:hAnsi="Times New Roman" w:cs="Times New Roman"/>
          <w:sz w:val="24"/>
          <w:szCs w:val="24"/>
        </w:rPr>
        <w:t>decreased</w:t>
      </w:r>
      <w:r w:rsidR="00D761C4" w:rsidRPr="00E16B88">
        <w:rPr>
          <w:rFonts w:ascii="Times New Roman" w:hAnsi="Times New Roman" w:cs="Times New Roman"/>
          <w:sz w:val="24"/>
          <w:szCs w:val="24"/>
        </w:rPr>
        <w:t xml:space="preserve"> </w:t>
      </w:r>
      <w:r w:rsidR="0081611B">
        <w:rPr>
          <w:rFonts w:ascii="Times New Roman" w:hAnsi="Times New Roman" w:cs="Times New Roman"/>
          <w:sz w:val="24"/>
          <w:szCs w:val="24"/>
        </w:rPr>
        <w:t xml:space="preserve">over the four waves of data </w:t>
      </w:r>
      <w:r w:rsidR="00B07CAF">
        <w:rPr>
          <w:rFonts w:ascii="Times New Roman" w:hAnsi="Times New Roman" w:cs="Times New Roman"/>
          <w:sz w:val="24"/>
          <w:szCs w:val="24"/>
        </w:rPr>
        <w:t>collection:</w:t>
      </w:r>
      <w:r w:rsidR="00FA691A">
        <w:rPr>
          <w:rFonts w:ascii="Times New Roman" w:hAnsi="Times New Roman" w:cs="Times New Roman"/>
          <w:sz w:val="24"/>
          <w:szCs w:val="24"/>
        </w:rPr>
        <w:t xml:space="preserve"> </w:t>
      </w:r>
      <w:r w:rsidR="00FA691A">
        <w:rPr>
          <w:rFonts w:ascii="Times New Roman" w:hAnsi="Times New Roman" w:cs="Times New Roman"/>
          <w:sz w:val="24"/>
          <w:szCs w:val="24"/>
        </w:rPr>
        <w:lastRenderedPageBreak/>
        <w:t>baseline (52%), 6-month (</w:t>
      </w:r>
      <w:r w:rsidR="00CD0320">
        <w:rPr>
          <w:rFonts w:ascii="Times New Roman" w:hAnsi="Times New Roman" w:cs="Times New Roman"/>
          <w:sz w:val="24"/>
          <w:szCs w:val="24"/>
        </w:rPr>
        <w:t>51%), 12</w:t>
      </w:r>
      <w:r w:rsidR="00C53EF0">
        <w:rPr>
          <w:rFonts w:ascii="Times New Roman" w:hAnsi="Times New Roman" w:cs="Times New Roman"/>
          <w:sz w:val="24"/>
          <w:szCs w:val="24"/>
        </w:rPr>
        <w:t>-</w:t>
      </w:r>
      <w:r w:rsidR="00CD0320">
        <w:rPr>
          <w:rFonts w:ascii="Times New Roman" w:hAnsi="Times New Roman" w:cs="Times New Roman"/>
          <w:sz w:val="24"/>
          <w:szCs w:val="24"/>
        </w:rPr>
        <w:t>month (42%)</w:t>
      </w:r>
      <w:r w:rsidR="006E59A4">
        <w:rPr>
          <w:rFonts w:ascii="Times New Roman" w:hAnsi="Times New Roman" w:cs="Times New Roman"/>
          <w:sz w:val="24"/>
          <w:szCs w:val="24"/>
        </w:rPr>
        <w:t xml:space="preserve"> and</w:t>
      </w:r>
      <w:r w:rsidR="00CD0320">
        <w:rPr>
          <w:rFonts w:ascii="Times New Roman" w:hAnsi="Times New Roman" w:cs="Times New Roman"/>
          <w:sz w:val="24"/>
          <w:szCs w:val="24"/>
        </w:rPr>
        <w:t xml:space="preserve"> 18-month (40%)</w:t>
      </w:r>
      <w:r w:rsidR="00937562">
        <w:rPr>
          <w:rFonts w:ascii="Times New Roman" w:hAnsi="Times New Roman" w:cs="Times New Roman"/>
          <w:sz w:val="24"/>
          <w:szCs w:val="24"/>
        </w:rPr>
        <w:t>.</w:t>
      </w:r>
      <w:r w:rsidR="00FA691A">
        <w:rPr>
          <w:rFonts w:ascii="Times New Roman" w:hAnsi="Times New Roman" w:cs="Times New Roman"/>
          <w:sz w:val="24"/>
          <w:szCs w:val="24"/>
        </w:rPr>
        <w:t xml:space="preserve"> </w:t>
      </w:r>
      <w:r w:rsidR="0040794F">
        <w:rPr>
          <w:rFonts w:ascii="Times New Roman" w:hAnsi="Times New Roman" w:cs="Times New Roman"/>
          <w:sz w:val="24"/>
          <w:szCs w:val="24"/>
        </w:rPr>
        <w:t>A</w:t>
      </w:r>
      <w:r w:rsidR="004C5153">
        <w:rPr>
          <w:rFonts w:ascii="Times New Roman" w:hAnsi="Times New Roman" w:cs="Times New Roman"/>
          <w:sz w:val="24"/>
          <w:szCs w:val="24"/>
        </w:rPr>
        <w:t xml:space="preserve">t the end of </w:t>
      </w:r>
      <w:r w:rsidR="00D761C4" w:rsidRPr="00E16B88">
        <w:rPr>
          <w:rFonts w:ascii="Times New Roman" w:hAnsi="Times New Roman" w:cs="Times New Roman"/>
          <w:sz w:val="24"/>
          <w:szCs w:val="24"/>
        </w:rPr>
        <w:t>18-month</w:t>
      </w:r>
      <w:r w:rsidR="006E59A4">
        <w:rPr>
          <w:rFonts w:ascii="Times New Roman" w:hAnsi="Times New Roman" w:cs="Times New Roman"/>
          <w:sz w:val="24"/>
          <w:szCs w:val="24"/>
        </w:rPr>
        <w:t>s</w:t>
      </w:r>
      <w:r w:rsidR="00D761C4" w:rsidRPr="00E16B88">
        <w:rPr>
          <w:rFonts w:ascii="Times New Roman" w:hAnsi="Times New Roman" w:cs="Times New Roman"/>
          <w:sz w:val="24"/>
          <w:szCs w:val="24"/>
        </w:rPr>
        <w:t>, food secure</w:t>
      </w:r>
      <w:r w:rsidR="00CF1BCF">
        <w:rPr>
          <w:rFonts w:ascii="Times New Roman" w:hAnsi="Times New Roman" w:cs="Times New Roman"/>
          <w:sz w:val="24"/>
          <w:szCs w:val="24"/>
        </w:rPr>
        <w:t xml:space="preserve"> participants</w:t>
      </w:r>
      <w:r w:rsidR="00D761C4" w:rsidRPr="00E16B88">
        <w:rPr>
          <w:rFonts w:ascii="Times New Roman" w:hAnsi="Times New Roman" w:cs="Times New Roman"/>
          <w:sz w:val="24"/>
          <w:szCs w:val="24"/>
        </w:rPr>
        <w:t xml:space="preserve"> increased from 11</w:t>
      </w:r>
      <w:r w:rsidR="006F2051">
        <w:rPr>
          <w:rFonts w:ascii="Times New Roman" w:hAnsi="Times New Roman" w:cs="Times New Roman"/>
          <w:sz w:val="24"/>
          <w:szCs w:val="24"/>
        </w:rPr>
        <w:t>%</w:t>
      </w:r>
      <w:r w:rsidR="00D761C4" w:rsidRPr="00E16B88">
        <w:rPr>
          <w:rFonts w:ascii="Times New Roman" w:hAnsi="Times New Roman" w:cs="Times New Roman"/>
          <w:sz w:val="24"/>
          <w:szCs w:val="24"/>
        </w:rPr>
        <w:t xml:space="preserve"> to 18%, and severe</w:t>
      </w:r>
      <w:r w:rsidR="00A001D7">
        <w:rPr>
          <w:rFonts w:ascii="Times New Roman" w:hAnsi="Times New Roman" w:cs="Times New Roman"/>
          <w:sz w:val="24"/>
          <w:szCs w:val="24"/>
        </w:rPr>
        <w:t>ly</w:t>
      </w:r>
      <w:r w:rsidR="00D761C4" w:rsidRPr="00E16B88">
        <w:rPr>
          <w:rFonts w:ascii="Times New Roman" w:hAnsi="Times New Roman" w:cs="Times New Roman"/>
          <w:sz w:val="24"/>
          <w:szCs w:val="24"/>
        </w:rPr>
        <w:t xml:space="preserve"> food insecur</w:t>
      </w:r>
      <w:r w:rsidR="00A001D7">
        <w:rPr>
          <w:rFonts w:ascii="Times New Roman" w:hAnsi="Times New Roman" w:cs="Times New Roman"/>
          <w:sz w:val="24"/>
          <w:szCs w:val="24"/>
        </w:rPr>
        <w:t>e</w:t>
      </w:r>
      <w:r w:rsidR="00D761C4" w:rsidRPr="00E16B88">
        <w:rPr>
          <w:rFonts w:ascii="Times New Roman" w:hAnsi="Times New Roman" w:cs="Times New Roman"/>
          <w:sz w:val="24"/>
          <w:szCs w:val="24"/>
        </w:rPr>
        <w:t xml:space="preserve"> decreased from 39% to 25%.</w:t>
      </w:r>
      <w:r w:rsidR="00A640EE">
        <w:rPr>
          <w:rFonts w:ascii="Times New Roman" w:hAnsi="Times New Roman" w:cs="Times New Roman"/>
          <w:sz w:val="24"/>
          <w:szCs w:val="24"/>
        </w:rPr>
        <w:t xml:space="preserve"> </w:t>
      </w:r>
      <w:r w:rsidR="006C58FF">
        <w:rPr>
          <w:rFonts w:ascii="Times New Roman" w:hAnsi="Times New Roman" w:cs="Times New Roman"/>
          <w:sz w:val="24"/>
          <w:szCs w:val="24"/>
        </w:rPr>
        <w:t>However, accessing food banks did not</w:t>
      </w:r>
      <w:r w:rsidR="00EE5612">
        <w:rPr>
          <w:rFonts w:ascii="Times New Roman" w:hAnsi="Times New Roman" w:cs="Times New Roman"/>
          <w:sz w:val="24"/>
          <w:szCs w:val="24"/>
        </w:rPr>
        <w:t xml:space="preserve"> appear to </w:t>
      </w:r>
      <w:r w:rsidR="00652BBA">
        <w:rPr>
          <w:rFonts w:ascii="Times New Roman" w:hAnsi="Times New Roman" w:cs="Times New Roman"/>
          <w:sz w:val="24"/>
          <w:szCs w:val="24"/>
        </w:rPr>
        <w:t xml:space="preserve">be effective </w:t>
      </w:r>
      <w:r w:rsidR="00010BA4">
        <w:rPr>
          <w:rFonts w:ascii="Times New Roman" w:hAnsi="Times New Roman" w:cs="Times New Roman"/>
          <w:sz w:val="24"/>
          <w:szCs w:val="24"/>
        </w:rPr>
        <w:t>as</w:t>
      </w:r>
      <w:r w:rsidR="000B1646">
        <w:rPr>
          <w:rFonts w:ascii="Times New Roman" w:hAnsi="Times New Roman" w:cs="Times New Roman"/>
          <w:sz w:val="24"/>
          <w:szCs w:val="24"/>
        </w:rPr>
        <w:t xml:space="preserve"> participants</w:t>
      </w:r>
      <w:r w:rsidR="007611CE">
        <w:rPr>
          <w:rFonts w:ascii="Times New Roman" w:hAnsi="Times New Roman" w:cs="Times New Roman"/>
          <w:sz w:val="24"/>
          <w:szCs w:val="24"/>
        </w:rPr>
        <w:t xml:space="preserve"> </w:t>
      </w:r>
      <w:r w:rsidR="001239E2">
        <w:rPr>
          <w:rFonts w:ascii="Times New Roman" w:hAnsi="Times New Roman" w:cs="Times New Roman"/>
          <w:sz w:val="24"/>
          <w:szCs w:val="24"/>
        </w:rPr>
        <w:t xml:space="preserve">with more than three food bank visits </w:t>
      </w:r>
      <w:r w:rsidR="007611CE">
        <w:rPr>
          <w:rFonts w:ascii="Times New Roman" w:hAnsi="Times New Roman" w:cs="Times New Roman"/>
          <w:sz w:val="24"/>
          <w:szCs w:val="24"/>
        </w:rPr>
        <w:t>remained</w:t>
      </w:r>
      <w:r w:rsidR="000B1646">
        <w:rPr>
          <w:rFonts w:ascii="Times New Roman" w:hAnsi="Times New Roman" w:cs="Times New Roman"/>
          <w:sz w:val="24"/>
          <w:szCs w:val="24"/>
        </w:rPr>
        <w:t xml:space="preserve"> </w:t>
      </w:r>
      <w:r w:rsidR="00072134">
        <w:rPr>
          <w:rFonts w:ascii="Times New Roman" w:hAnsi="Times New Roman" w:cs="Times New Roman"/>
          <w:sz w:val="24"/>
          <w:szCs w:val="24"/>
        </w:rPr>
        <w:t>severely food insecure (47%), moderately food insecure (50%), and marginally food insecure (</w:t>
      </w:r>
      <w:r w:rsidR="00344793">
        <w:rPr>
          <w:rFonts w:ascii="Times New Roman" w:hAnsi="Times New Roman" w:cs="Times New Roman"/>
          <w:sz w:val="24"/>
          <w:szCs w:val="24"/>
        </w:rPr>
        <w:t>46%)</w:t>
      </w:r>
      <w:r w:rsidR="007611CE">
        <w:rPr>
          <w:rFonts w:ascii="Times New Roman" w:hAnsi="Times New Roman" w:cs="Times New Roman"/>
          <w:sz w:val="24"/>
          <w:szCs w:val="24"/>
        </w:rPr>
        <w:t>.</w:t>
      </w:r>
      <w:r w:rsidR="00652BBA">
        <w:rPr>
          <w:rFonts w:ascii="Times New Roman" w:hAnsi="Times New Roman" w:cs="Times New Roman"/>
          <w:sz w:val="24"/>
          <w:szCs w:val="24"/>
        </w:rPr>
        <w:t xml:space="preserve"> </w:t>
      </w:r>
      <w:r w:rsidR="00081AAB">
        <w:rPr>
          <w:rFonts w:ascii="Times New Roman" w:hAnsi="Times New Roman" w:cs="Times New Roman"/>
          <w:sz w:val="24"/>
          <w:szCs w:val="24"/>
        </w:rPr>
        <w:t>There were</w:t>
      </w:r>
      <w:r w:rsidR="001F25D7">
        <w:rPr>
          <w:rFonts w:ascii="Times New Roman" w:hAnsi="Times New Roman" w:cs="Times New Roman"/>
          <w:sz w:val="24"/>
          <w:szCs w:val="24"/>
        </w:rPr>
        <w:t xml:space="preserve"> s</w:t>
      </w:r>
      <w:r w:rsidR="00635902">
        <w:rPr>
          <w:rFonts w:ascii="Times New Roman" w:hAnsi="Times New Roman" w:cs="Times New Roman"/>
          <w:sz w:val="24"/>
          <w:szCs w:val="24"/>
        </w:rPr>
        <w:t>ignifican</w:t>
      </w:r>
      <w:r w:rsidR="00CE0772">
        <w:rPr>
          <w:rFonts w:ascii="Times New Roman" w:hAnsi="Times New Roman" w:cs="Times New Roman"/>
          <w:sz w:val="24"/>
          <w:szCs w:val="24"/>
        </w:rPr>
        <w:t>t reduction</w:t>
      </w:r>
      <w:r w:rsidR="00081AAB">
        <w:rPr>
          <w:rFonts w:ascii="Times New Roman" w:hAnsi="Times New Roman" w:cs="Times New Roman"/>
          <w:sz w:val="24"/>
          <w:szCs w:val="24"/>
        </w:rPr>
        <w:t>s</w:t>
      </w:r>
      <w:r w:rsidR="00CE0772">
        <w:rPr>
          <w:rFonts w:ascii="Times New Roman" w:hAnsi="Times New Roman" w:cs="Times New Roman"/>
          <w:sz w:val="24"/>
          <w:szCs w:val="24"/>
        </w:rPr>
        <w:t xml:space="preserve"> in food </w:t>
      </w:r>
      <w:r w:rsidR="00C1578E">
        <w:rPr>
          <w:rFonts w:ascii="Times New Roman" w:hAnsi="Times New Roman" w:cs="Times New Roman"/>
          <w:sz w:val="24"/>
          <w:szCs w:val="24"/>
        </w:rPr>
        <w:t>in</w:t>
      </w:r>
      <w:r w:rsidR="00CE0772">
        <w:rPr>
          <w:rFonts w:ascii="Times New Roman" w:hAnsi="Times New Roman" w:cs="Times New Roman"/>
          <w:sz w:val="24"/>
          <w:szCs w:val="24"/>
        </w:rPr>
        <w:t xml:space="preserve">security </w:t>
      </w:r>
      <w:r w:rsidR="00081AAB">
        <w:rPr>
          <w:rFonts w:ascii="Times New Roman" w:hAnsi="Times New Roman" w:cs="Times New Roman"/>
          <w:sz w:val="24"/>
          <w:szCs w:val="24"/>
        </w:rPr>
        <w:t>by</w:t>
      </w:r>
      <w:r w:rsidR="00942AAC">
        <w:rPr>
          <w:rFonts w:ascii="Times New Roman" w:hAnsi="Times New Roman" w:cs="Times New Roman"/>
          <w:sz w:val="24"/>
          <w:szCs w:val="24"/>
        </w:rPr>
        <w:t xml:space="preserve"> </w:t>
      </w:r>
      <w:r w:rsidR="00D761C4" w:rsidRPr="00E16B88">
        <w:rPr>
          <w:rFonts w:ascii="Times New Roman" w:hAnsi="Times New Roman" w:cs="Times New Roman"/>
          <w:sz w:val="24"/>
          <w:szCs w:val="24"/>
        </w:rPr>
        <w:t xml:space="preserve">visiting </w:t>
      </w:r>
      <w:r w:rsidR="00D761C4">
        <w:rPr>
          <w:rFonts w:ascii="Times New Roman" w:hAnsi="Times New Roman" w:cs="Times New Roman"/>
          <w:sz w:val="24"/>
          <w:szCs w:val="24"/>
        </w:rPr>
        <w:t>food bank</w:t>
      </w:r>
      <w:r w:rsidR="00081AAB">
        <w:rPr>
          <w:rFonts w:ascii="Times New Roman" w:hAnsi="Times New Roman" w:cs="Times New Roman"/>
          <w:sz w:val="24"/>
          <w:szCs w:val="24"/>
        </w:rPr>
        <w:t xml:space="preserve">s </w:t>
      </w:r>
      <w:r w:rsidR="00D761C4" w:rsidRPr="00E16B88">
        <w:rPr>
          <w:rFonts w:ascii="Times New Roman" w:hAnsi="Times New Roman" w:cs="Times New Roman"/>
          <w:sz w:val="24"/>
          <w:szCs w:val="24"/>
        </w:rPr>
        <w:t>in a community resource centre</w:t>
      </w:r>
      <w:r w:rsidR="00942AAC">
        <w:rPr>
          <w:rFonts w:ascii="Times New Roman" w:hAnsi="Times New Roman" w:cs="Times New Roman"/>
          <w:sz w:val="24"/>
          <w:szCs w:val="24"/>
        </w:rPr>
        <w:t xml:space="preserve"> providing additional </w:t>
      </w:r>
      <w:r w:rsidR="00373C82">
        <w:rPr>
          <w:rFonts w:ascii="Times New Roman" w:hAnsi="Times New Roman" w:cs="Times New Roman"/>
          <w:sz w:val="24"/>
          <w:szCs w:val="24"/>
        </w:rPr>
        <w:t xml:space="preserve">health, </w:t>
      </w:r>
      <w:r w:rsidR="00942AAC">
        <w:rPr>
          <w:rFonts w:ascii="Times New Roman" w:hAnsi="Times New Roman" w:cs="Times New Roman"/>
          <w:sz w:val="24"/>
          <w:szCs w:val="24"/>
        </w:rPr>
        <w:t>social and</w:t>
      </w:r>
      <w:r w:rsidR="00373C82">
        <w:rPr>
          <w:rFonts w:ascii="Times New Roman" w:hAnsi="Times New Roman" w:cs="Times New Roman"/>
          <w:sz w:val="24"/>
          <w:szCs w:val="24"/>
        </w:rPr>
        <w:t xml:space="preserve"> welfare services</w:t>
      </w:r>
      <w:r w:rsidR="00942AAC">
        <w:rPr>
          <w:rFonts w:ascii="Times New Roman" w:hAnsi="Times New Roman" w:cs="Times New Roman"/>
          <w:sz w:val="24"/>
          <w:szCs w:val="24"/>
        </w:rPr>
        <w:t xml:space="preserve"> </w:t>
      </w:r>
      <w:r w:rsidR="00D761C4" w:rsidRPr="00E16B88">
        <w:rPr>
          <w:rFonts w:ascii="Times New Roman" w:hAnsi="Times New Roman" w:cs="Times New Roman"/>
          <w:sz w:val="24"/>
          <w:szCs w:val="24"/>
        </w:rPr>
        <w:t xml:space="preserve"> (ᵦ 0.59, CI: 0.99, 0.19, </w:t>
      </w:r>
      <w:r w:rsidR="00D761C4" w:rsidRPr="00E16B88">
        <w:rPr>
          <w:rFonts w:ascii="Times New Roman" w:hAnsi="Times New Roman" w:cs="Times New Roman"/>
          <w:i/>
          <w:iCs/>
          <w:sz w:val="24"/>
          <w:szCs w:val="24"/>
        </w:rPr>
        <w:t xml:space="preserve">p </w:t>
      </w:r>
      <w:r w:rsidR="00D761C4" w:rsidRPr="00E16B88">
        <w:rPr>
          <w:rFonts w:ascii="Times New Roman" w:hAnsi="Times New Roman" w:cs="Times New Roman"/>
          <w:sz w:val="24"/>
          <w:szCs w:val="24"/>
        </w:rPr>
        <w:t xml:space="preserve">&lt; 0.01) </w:t>
      </w:r>
      <w:r w:rsidR="00373C82">
        <w:rPr>
          <w:rFonts w:ascii="Times New Roman" w:hAnsi="Times New Roman" w:cs="Times New Roman"/>
          <w:sz w:val="24"/>
          <w:szCs w:val="24"/>
        </w:rPr>
        <w:t xml:space="preserve">and </w:t>
      </w:r>
      <w:r w:rsidR="00D761C4" w:rsidRPr="00E16B88">
        <w:rPr>
          <w:rFonts w:ascii="Times New Roman" w:hAnsi="Times New Roman" w:cs="Times New Roman"/>
          <w:sz w:val="24"/>
          <w:szCs w:val="24"/>
        </w:rPr>
        <w:t>choice</w:t>
      </w:r>
      <w:r w:rsidR="00942AAC">
        <w:rPr>
          <w:rFonts w:ascii="Times New Roman" w:hAnsi="Times New Roman" w:cs="Times New Roman"/>
          <w:sz w:val="24"/>
          <w:szCs w:val="24"/>
        </w:rPr>
        <w:t>-based</w:t>
      </w:r>
      <w:r w:rsidR="00D761C4" w:rsidRPr="00E16B88">
        <w:rPr>
          <w:rFonts w:ascii="Times New Roman" w:hAnsi="Times New Roman" w:cs="Times New Roman"/>
          <w:sz w:val="24"/>
          <w:szCs w:val="24"/>
        </w:rPr>
        <w:t xml:space="preserve"> model</w:t>
      </w:r>
      <w:r w:rsidR="00373C82">
        <w:rPr>
          <w:rFonts w:ascii="Times New Roman" w:hAnsi="Times New Roman" w:cs="Times New Roman"/>
          <w:sz w:val="24"/>
          <w:szCs w:val="24"/>
        </w:rPr>
        <w:t>s</w:t>
      </w:r>
      <w:r w:rsidR="00E83BE4">
        <w:rPr>
          <w:rFonts w:ascii="Times New Roman" w:hAnsi="Times New Roman" w:cs="Times New Roman"/>
          <w:sz w:val="24"/>
          <w:szCs w:val="24"/>
        </w:rPr>
        <w:t xml:space="preserve"> in which users choose their food items</w:t>
      </w:r>
      <w:r w:rsidR="00D761C4" w:rsidRPr="00E16B88">
        <w:rPr>
          <w:rFonts w:ascii="Times New Roman" w:hAnsi="Times New Roman" w:cs="Times New Roman"/>
          <w:sz w:val="24"/>
          <w:szCs w:val="24"/>
        </w:rPr>
        <w:t xml:space="preserve"> (ᵦ 0.53, CI: 0.89, 0.17, </w:t>
      </w:r>
      <w:r w:rsidR="00D761C4" w:rsidRPr="00E16B88">
        <w:rPr>
          <w:rFonts w:ascii="Times New Roman" w:hAnsi="Times New Roman" w:cs="Times New Roman"/>
          <w:i/>
          <w:iCs/>
          <w:sz w:val="24"/>
          <w:szCs w:val="24"/>
        </w:rPr>
        <w:t>p</w:t>
      </w:r>
      <w:r w:rsidR="00D761C4" w:rsidRPr="00E16B88">
        <w:rPr>
          <w:rFonts w:ascii="Times New Roman" w:hAnsi="Times New Roman" w:cs="Times New Roman"/>
          <w:sz w:val="24"/>
          <w:szCs w:val="24"/>
        </w:rPr>
        <w:t xml:space="preserve"> &lt; 0.01)</w:t>
      </w:r>
      <w:r w:rsidR="00D761C4" w:rsidRPr="00E16B88">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D761C4"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w:t>
      </w:r>
      <w:r w:rsidR="00D761C4" w:rsidRPr="00E16B88">
        <w:rPr>
          <w:rFonts w:ascii="Times New Roman" w:hAnsi="Times New Roman" w:cs="Times New Roman"/>
          <w:sz w:val="24"/>
          <w:szCs w:val="24"/>
        </w:rPr>
        <w:fldChar w:fldCharType="end"/>
      </w:r>
      <w:r w:rsidR="00BE4103">
        <w:rPr>
          <w:rFonts w:ascii="Times New Roman" w:hAnsi="Times New Roman" w:cs="Times New Roman"/>
          <w:sz w:val="24"/>
          <w:szCs w:val="24"/>
        </w:rPr>
        <w:t>.</w:t>
      </w:r>
      <w:r w:rsidR="00D761C4" w:rsidRPr="00E16B88">
        <w:rPr>
          <w:rFonts w:ascii="Times New Roman" w:hAnsi="Times New Roman" w:cs="Times New Roman"/>
          <w:sz w:val="24"/>
          <w:szCs w:val="24"/>
        </w:rPr>
        <w:t xml:space="preserve"> </w:t>
      </w:r>
    </w:p>
    <w:p w14:paraId="447E4F56" w14:textId="21359C8E" w:rsidR="000201E2" w:rsidRDefault="00CF525B" w:rsidP="00924E59">
      <w:pPr>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0201E2">
        <w:rPr>
          <w:rFonts w:ascii="Times New Roman" w:hAnsi="Times New Roman" w:cs="Times New Roman"/>
          <w:sz w:val="24"/>
          <w:szCs w:val="24"/>
        </w:rPr>
        <w:t xml:space="preserve">Loopstra </w:t>
      </w:r>
      <w:r w:rsidR="000672EB">
        <w:rPr>
          <w:rFonts w:ascii="Times New Roman" w:hAnsi="Times New Roman" w:cs="Times New Roman"/>
          <w:sz w:val="24"/>
          <w:szCs w:val="24"/>
        </w:rPr>
        <w:t>and Tarasuk</w:t>
      </w:r>
      <w:r w:rsidR="00A67AEC">
        <w:rPr>
          <w:rFonts w:ascii="Times New Roman" w:hAnsi="Times New Roman" w:cs="Times New Roman"/>
          <w:sz w:val="24"/>
          <w:szCs w:val="24"/>
        </w:rPr>
        <w:t xml:space="preserve">’s </w:t>
      </w:r>
      <w:r w:rsidR="009D631E">
        <w:rPr>
          <w:rFonts w:ascii="Times New Roman" w:hAnsi="Times New Roman" w:cs="Times New Roman"/>
          <w:sz w:val="24"/>
          <w:szCs w:val="24"/>
        </w:rPr>
        <w:t xml:space="preserve">cohort </w:t>
      </w:r>
      <w:r w:rsidR="00A654B9">
        <w:rPr>
          <w:rFonts w:ascii="Times New Roman" w:hAnsi="Times New Roman" w:cs="Times New Roman"/>
          <w:sz w:val="24"/>
          <w:szCs w:val="24"/>
        </w:rPr>
        <w:t>of 371</w:t>
      </w:r>
      <w:r w:rsidR="006B127E">
        <w:rPr>
          <w:rFonts w:ascii="Times New Roman" w:hAnsi="Times New Roman" w:cs="Times New Roman"/>
          <w:sz w:val="24"/>
          <w:szCs w:val="24"/>
        </w:rPr>
        <w:t xml:space="preserve"> low-income families in Toronto</w:t>
      </w:r>
      <w:r w:rsidR="00DA05CA">
        <w:rPr>
          <w:rFonts w:ascii="Times New Roman" w:hAnsi="Times New Roman" w:cs="Times New Roman"/>
          <w:sz w:val="24"/>
          <w:szCs w:val="24"/>
        </w:rPr>
        <w:t>,</w:t>
      </w:r>
      <w:r w:rsidR="00787F21">
        <w:rPr>
          <w:rFonts w:ascii="Times New Roman" w:hAnsi="Times New Roman" w:cs="Times New Roman"/>
          <w:sz w:val="24"/>
          <w:szCs w:val="24"/>
        </w:rPr>
        <w:t xml:space="preserve"> only 23% of families </w:t>
      </w:r>
      <w:r w:rsidR="003F1916">
        <w:rPr>
          <w:rFonts w:ascii="Times New Roman" w:hAnsi="Times New Roman" w:cs="Times New Roman"/>
          <w:sz w:val="24"/>
          <w:szCs w:val="24"/>
        </w:rPr>
        <w:t>used a food bank</w:t>
      </w:r>
      <w:r w:rsidR="00FE3BB7">
        <w:rPr>
          <w:rFonts w:ascii="Times New Roman" w:hAnsi="Times New Roman" w:cs="Times New Roman"/>
          <w:sz w:val="24"/>
          <w:szCs w:val="24"/>
        </w:rPr>
        <w:fldChar w:fldCharType="begin"/>
      </w:r>
      <w:r w:rsidR="00FE3BB7">
        <w:rPr>
          <w:rFonts w:ascii="Times New Roman" w:hAnsi="Times New Roman" w:cs="Times New Roman"/>
          <w:sz w:val="24"/>
          <w:szCs w:val="24"/>
        </w:rPr>
        <w:instrText xml:space="preserve"> ADDIN EN.CITE &lt;EndNote&gt;&lt;Cite&gt;&lt;Author&gt;Loopstra&lt;/Author&gt;&lt;Year&gt;2012&lt;/Year&gt;&lt;RecNum&gt;487&lt;/RecNum&gt;&lt;DisplayText&gt;&lt;style face="superscript"&gt;(49)&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EndNote&gt;</w:instrText>
      </w:r>
      <w:r w:rsidR="00FE3BB7">
        <w:rPr>
          <w:rFonts w:ascii="Times New Roman" w:hAnsi="Times New Roman" w:cs="Times New Roman"/>
          <w:sz w:val="24"/>
          <w:szCs w:val="24"/>
        </w:rPr>
        <w:fldChar w:fldCharType="separate"/>
      </w:r>
      <w:r w:rsidR="00FE3BB7" w:rsidRPr="00FE3BB7">
        <w:rPr>
          <w:rFonts w:ascii="Times New Roman" w:hAnsi="Times New Roman" w:cs="Times New Roman"/>
          <w:noProof/>
          <w:sz w:val="24"/>
          <w:szCs w:val="24"/>
          <w:vertAlign w:val="superscript"/>
        </w:rPr>
        <w:t>(49)</w:t>
      </w:r>
      <w:r w:rsidR="00FE3BB7">
        <w:rPr>
          <w:rFonts w:ascii="Times New Roman" w:hAnsi="Times New Roman" w:cs="Times New Roman"/>
          <w:sz w:val="24"/>
          <w:szCs w:val="24"/>
        </w:rPr>
        <w:fldChar w:fldCharType="end"/>
      </w:r>
      <w:r w:rsidR="003F1916">
        <w:rPr>
          <w:rFonts w:ascii="Times New Roman" w:hAnsi="Times New Roman" w:cs="Times New Roman"/>
          <w:sz w:val="24"/>
          <w:szCs w:val="24"/>
        </w:rPr>
        <w:t xml:space="preserve">. </w:t>
      </w:r>
      <w:r w:rsidR="00102038">
        <w:rPr>
          <w:rFonts w:ascii="Times New Roman" w:hAnsi="Times New Roman" w:cs="Times New Roman"/>
          <w:sz w:val="24"/>
          <w:szCs w:val="24"/>
        </w:rPr>
        <w:t xml:space="preserve">Odds of using a food bank </w:t>
      </w:r>
      <w:r w:rsidR="003630D7">
        <w:rPr>
          <w:rFonts w:ascii="Times New Roman" w:hAnsi="Times New Roman" w:cs="Times New Roman"/>
          <w:sz w:val="24"/>
          <w:szCs w:val="24"/>
        </w:rPr>
        <w:t xml:space="preserve">at the 12-month follow-up </w:t>
      </w:r>
      <w:r w:rsidR="006527F4">
        <w:rPr>
          <w:rFonts w:ascii="Times New Roman" w:hAnsi="Times New Roman" w:cs="Times New Roman"/>
          <w:sz w:val="24"/>
          <w:szCs w:val="24"/>
        </w:rPr>
        <w:t xml:space="preserve">increased </w:t>
      </w:r>
      <w:r w:rsidR="00924E59" w:rsidRPr="00924E59">
        <w:rPr>
          <w:rFonts w:ascii="Times New Roman" w:hAnsi="Times New Roman" w:cs="Times New Roman"/>
          <w:sz w:val="24"/>
          <w:szCs w:val="24"/>
        </w:rPr>
        <w:t>with severity of food insecurity</w:t>
      </w:r>
      <w:r w:rsidR="006527F4">
        <w:rPr>
          <w:rFonts w:ascii="Times New Roman" w:hAnsi="Times New Roman" w:cs="Times New Roman"/>
          <w:sz w:val="24"/>
          <w:szCs w:val="24"/>
        </w:rPr>
        <w:t>; m</w:t>
      </w:r>
      <w:r w:rsidR="00924E59" w:rsidRPr="00924E59">
        <w:rPr>
          <w:rFonts w:ascii="Times New Roman" w:hAnsi="Times New Roman" w:cs="Times New Roman"/>
          <w:sz w:val="24"/>
          <w:szCs w:val="24"/>
        </w:rPr>
        <w:t>oderately food insecure (OR 3.21, 95% CI: 1.26, 8.18)</w:t>
      </w:r>
      <w:r w:rsidR="006527F4">
        <w:rPr>
          <w:rFonts w:ascii="Times New Roman" w:hAnsi="Times New Roman" w:cs="Times New Roman"/>
          <w:sz w:val="24"/>
          <w:szCs w:val="24"/>
        </w:rPr>
        <w:t xml:space="preserve"> and s</w:t>
      </w:r>
      <w:r w:rsidR="00924E59" w:rsidRPr="00924E59">
        <w:rPr>
          <w:rFonts w:ascii="Times New Roman" w:hAnsi="Times New Roman" w:cs="Times New Roman"/>
          <w:sz w:val="24"/>
          <w:szCs w:val="24"/>
        </w:rPr>
        <w:t>everely food insecure (OR 3.75, 95% CI: 1.18, 11.90)</w:t>
      </w:r>
      <w:r w:rsidR="006527F4">
        <w:rPr>
          <w:rFonts w:ascii="Times New Roman" w:hAnsi="Times New Roman" w:cs="Times New Roman"/>
          <w:sz w:val="24"/>
          <w:szCs w:val="24"/>
        </w:rPr>
        <w:t>.</w:t>
      </w:r>
      <w:r w:rsidR="00E9192E">
        <w:rPr>
          <w:rFonts w:ascii="Times New Roman" w:hAnsi="Times New Roman" w:cs="Times New Roman"/>
          <w:sz w:val="24"/>
          <w:szCs w:val="24"/>
        </w:rPr>
        <w:t xml:space="preserve"> </w:t>
      </w:r>
      <w:r w:rsidR="00DA05CA">
        <w:rPr>
          <w:rFonts w:ascii="Times New Roman" w:hAnsi="Times New Roman" w:cs="Times New Roman"/>
          <w:sz w:val="24"/>
          <w:szCs w:val="24"/>
        </w:rPr>
        <w:t>Among p</w:t>
      </w:r>
      <w:r w:rsidR="00E9192E" w:rsidRPr="00E9192E">
        <w:rPr>
          <w:rFonts w:ascii="Times New Roman" w:hAnsi="Times New Roman" w:cs="Times New Roman"/>
          <w:sz w:val="24"/>
          <w:szCs w:val="24"/>
        </w:rPr>
        <w:t xml:space="preserve">articipants using a food bank at baseline and follow-up (n=54), 41% were severely food insecure and remained so at follow-up, with only 13% no longer </w:t>
      </w:r>
      <w:r w:rsidR="00E669A8">
        <w:rPr>
          <w:rFonts w:ascii="Times New Roman" w:hAnsi="Times New Roman" w:cs="Times New Roman"/>
          <w:sz w:val="24"/>
          <w:szCs w:val="24"/>
        </w:rPr>
        <w:t xml:space="preserve">reporting </w:t>
      </w:r>
      <w:r w:rsidR="007268AE">
        <w:rPr>
          <w:rFonts w:ascii="Times New Roman" w:hAnsi="Times New Roman" w:cs="Times New Roman"/>
          <w:sz w:val="24"/>
          <w:szCs w:val="24"/>
        </w:rPr>
        <w:t>severe</w:t>
      </w:r>
      <w:r w:rsidR="00E9192E" w:rsidRPr="00E9192E">
        <w:rPr>
          <w:rFonts w:ascii="Times New Roman" w:hAnsi="Times New Roman" w:cs="Times New Roman"/>
          <w:sz w:val="24"/>
          <w:szCs w:val="24"/>
        </w:rPr>
        <w:t xml:space="preserve"> food insecu</w:t>
      </w:r>
      <w:r w:rsidR="00E669A8">
        <w:rPr>
          <w:rFonts w:ascii="Times New Roman" w:hAnsi="Times New Roman" w:cs="Times New Roman"/>
          <w:sz w:val="24"/>
          <w:szCs w:val="24"/>
        </w:rPr>
        <w:t>rity</w:t>
      </w:r>
      <w:r w:rsidR="00E9192E" w:rsidRPr="00E9192E">
        <w:rPr>
          <w:rFonts w:ascii="Times New Roman" w:hAnsi="Times New Roman" w:cs="Times New Roman"/>
          <w:sz w:val="24"/>
          <w:szCs w:val="24"/>
        </w:rPr>
        <w:t>. Of those who no longer used a food bank at follow-up (n=31), only 7% reported no longer being severely food insecure</w:t>
      </w:r>
      <w:r w:rsidR="00FC3450">
        <w:rPr>
          <w:rFonts w:ascii="Times New Roman" w:hAnsi="Times New Roman" w:cs="Times New Roman"/>
          <w:sz w:val="24"/>
          <w:szCs w:val="24"/>
        </w:rPr>
        <w:t xml:space="preserve"> and</w:t>
      </w:r>
      <w:r w:rsidR="00E9192E" w:rsidRPr="00E9192E">
        <w:rPr>
          <w:rFonts w:ascii="Times New Roman" w:hAnsi="Times New Roman" w:cs="Times New Roman"/>
          <w:sz w:val="24"/>
          <w:szCs w:val="24"/>
        </w:rPr>
        <w:t xml:space="preserve"> 13% reported being newly food insecure.</w:t>
      </w:r>
    </w:p>
    <w:p w14:paraId="65AA4E27" w14:textId="1400B147" w:rsidR="00356E5B" w:rsidRDefault="00CD362C" w:rsidP="0086248C">
      <w:pPr>
        <w:spacing w:line="360" w:lineRule="auto"/>
        <w:rPr>
          <w:rFonts w:ascii="Times New Roman" w:hAnsi="Times New Roman" w:cs="Times New Roman"/>
          <w:sz w:val="24"/>
          <w:szCs w:val="24"/>
        </w:rPr>
      </w:pPr>
      <w:r>
        <w:rPr>
          <w:rFonts w:ascii="Times New Roman" w:hAnsi="Times New Roman" w:cs="Times New Roman"/>
          <w:sz w:val="24"/>
          <w:szCs w:val="24"/>
        </w:rPr>
        <w:t>Evaluation of a</w:t>
      </w:r>
      <w:r w:rsidRPr="00E039A4">
        <w:rPr>
          <w:rFonts w:ascii="Times New Roman" w:hAnsi="Times New Roman" w:cs="Times New Roman"/>
          <w:sz w:val="24"/>
          <w:szCs w:val="24"/>
        </w:rPr>
        <w:t xml:space="preserve"> </w:t>
      </w:r>
      <w:r w:rsidR="00CB770E" w:rsidRPr="00E039A4">
        <w:rPr>
          <w:rFonts w:ascii="Times New Roman" w:hAnsi="Times New Roman" w:cs="Times New Roman"/>
          <w:sz w:val="24"/>
          <w:szCs w:val="24"/>
        </w:rPr>
        <w:t>backpack programme</w:t>
      </w:r>
      <w:r w:rsidR="00B7379E">
        <w:rPr>
          <w:rFonts w:ascii="Times New Roman" w:hAnsi="Times New Roman" w:cs="Times New Roman"/>
          <w:sz w:val="24"/>
          <w:szCs w:val="24"/>
        </w:rPr>
        <w:t xml:space="preserve"> at a public school in Florida (n=</w:t>
      </w:r>
      <w:r w:rsidR="00D074E8">
        <w:rPr>
          <w:rFonts w:ascii="Times New Roman" w:hAnsi="Times New Roman" w:cs="Times New Roman"/>
          <w:sz w:val="24"/>
          <w:szCs w:val="24"/>
        </w:rPr>
        <w:t>120 students, 52 parents</w:t>
      </w:r>
      <w:r w:rsidR="00B7379E">
        <w:rPr>
          <w:rFonts w:ascii="Times New Roman" w:hAnsi="Times New Roman" w:cs="Times New Roman"/>
          <w:sz w:val="24"/>
          <w:szCs w:val="24"/>
        </w:rPr>
        <w:t>)</w:t>
      </w:r>
      <w:r w:rsidR="00CB770E" w:rsidRPr="00E039A4">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CB770E" w:rsidRPr="00E039A4">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w:t>
      </w:r>
      <w:r w:rsidR="00CB770E" w:rsidRPr="00E039A4">
        <w:rPr>
          <w:rFonts w:ascii="Times New Roman" w:hAnsi="Times New Roman" w:cs="Times New Roman"/>
          <w:sz w:val="24"/>
          <w:szCs w:val="24"/>
        </w:rPr>
        <w:fldChar w:fldCharType="end"/>
      </w:r>
      <w:r w:rsidR="00CB770E" w:rsidRPr="00E039A4">
        <w:rPr>
          <w:rFonts w:ascii="Times New Roman" w:hAnsi="Times New Roman" w:cs="Times New Roman"/>
          <w:sz w:val="24"/>
          <w:szCs w:val="24"/>
        </w:rPr>
        <w:t xml:space="preserve"> showed a s</w:t>
      </w:r>
      <w:r w:rsidR="003B1453">
        <w:rPr>
          <w:rFonts w:ascii="Times New Roman" w:hAnsi="Times New Roman" w:cs="Times New Roman"/>
          <w:sz w:val="24"/>
          <w:szCs w:val="24"/>
        </w:rPr>
        <w:t>mall but no</w:t>
      </w:r>
      <w:r w:rsidR="000F1C8E">
        <w:rPr>
          <w:rFonts w:ascii="Times New Roman" w:hAnsi="Times New Roman" w:cs="Times New Roman"/>
          <w:sz w:val="24"/>
          <w:szCs w:val="24"/>
        </w:rPr>
        <w:t>n-</w:t>
      </w:r>
      <w:r w:rsidR="003B1453">
        <w:rPr>
          <w:rFonts w:ascii="Times New Roman" w:hAnsi="Times New Roman" w:cs="Times New Roman"/>
          <w:sz w:val="24"/>
          <w:szCs w:val="24"/>
        </w:rPr>
        <w:t>significant</w:t>
      </w:r>
      <w:r w:rsidR="00CB770E" w:rsidRPr="00E039A4">
        <w:rPr>
          <w:rFonts w:ascii="Times New Roman" w:hAnsi="Times New Roman" w:cs="Times New Roman"/>
          <w:sz w:val="24"/>
          <w:szCs w:val="24"/>
        </w:rPr>
        <w:t xml:space="preserve"> trend in improved parental </w:t>
      </w:r>
      <w:r w:rsidR="00DC4A90">
        <w:rPr>
          <w:rFonts w:ascii="Times New Roman" w:hAnsi="Times New Roman" w:cs="Times New Roman"/>
          <w:sz w:val="24"/>
          <w:szCs w:val="24"/>
        </w:rPr>
        <w:t>food insecurity</w:t>
      </w:r>
      <w:r w:rsidR="00CB770E" w:rsidRPr="00E039A4">
        <w:rPr>
          <w:rFonts w:ascii="Times New Roman" w:hAnsi="Times New Roman" w:cs="Times New Roman"/>
          <w:sz w:val="24"/>
          <w:szCs w:val="24"/>
        </w:rPr>
        <w:t xml:space="preserve"> </w:t>
      </w:r>
      <w:r w:rsidR="00774CBB">
        <w:rPr>
          <w:rFonts w:ascii="Times New Roman" w:hAnsi="Times New Roman" w:cs="Times New Roman"/>
          <w:sz w:val="24"/>
          <w:szCs w:val="24"/>
        </w:rPr>
        <w:t xml:space="preserve">reduced from 2.63±0.166 </w:t>
      </w:r>
      <w:r w:rsidR="00F175D5">
        <w:rPr>
          <w:rFonts w:ascii="Times New Roman" w:hAnsi="Times New Roman" w:cs="Times New Roman"/>
          <w:sz w:val="24"/>
          <w:szCs w:val="24"/>
        </w:rPr>
        <w:t xml:space="preserve">at the beginning of the school year </w:t>
      </w:r>
      <w:r w:rsidR="00774CBB">
        <w:rPr>
          <w:rFonts w:ascii="Times New Roman" w:hAnsi="Times New Roman" w:cs="Times New Roman"/>
          <w:sz w:val="24"/>
          <w:szCs w:val="24"/>
        </w:rPr>
        <w:t>to 1.81±</w:t>
      </w:r>
      <w:r w:rsidR="00F175D5">
        <w:rPr>
          <w:rFonts w:ascii="Times New Roman" w:hAnsi="Times New Roman" w:cs="Times New Roman"/>
          <w:sz w:val="24"/>
          <w:szCs w:val="24"/>
        </w:rPr>
        <w:t>0.180 at the end of the school year,</w:t>
      </w:r>
      <w:r w:rsidR="00774CBB">
        <w:rPr>
          <w:rFonts w:ascii="Times New Roman" w:hAnsi="Times New Roman" w:cs="Times New Roman"/>
          <w:sz w:val="24"/>
          <w:szCs w:val="24"/>
        </w:rPr>
        <w:t xml:space="preserve"> </w:t>
      </w:r>
      <w:r w:rsidR="00CB770E" w:rsidRPr="00E039A4">
        <w:rPr>
          <w:rFonts w:ascii="Times New Roman" w:hAnsi="Times New Roman" w:cs="Times New Roman"/>
          <w:i/>
          <w:iCs/>
          <w:sz w:val="24"/>
          <w:szCs w:val="24"/>
        </w:rPr>
        <w:t xml:space="preserve">p = </w:t>
      </w:r>
      <w:r w:rsidR="00CB770E" w:rsidRPr="00E039A4">
        <w:rPr>
          <w:rFonts w:ascii="Times New Roman" w:hAnsi="Times New Roman" w:cs="Times New Roman"/>
          <w:sz w:val="24"/>
          <w:szCs w:val="24"/>
        </w:rPr>
        <w:t>0.081)</w:t>
      </w:r>
      <w:r w:rsidR="002D4D27">
        <w:rPr>
          <w:rFonts w:ascii="Times New Roman" w:hAnsi="Times New Roman" w:cs="Times New Roman"/>
          <w:sz w:val="24"/>
          <w:szCs w:val="24"/>
        </w:rPr>
        <w:t>.</w:t>
      </w:r>
      <w:r w:rsidR="00EB3A8A">
        <w:rPr>
          <w:rFonts w:ascii="Times New Roman" w:hAnsi="Times New Roman" w:cs="Times New Roman"/>
          <w:sz w:val="24"/>
          <w:szCs w:val="24"/>
        </w:rPr>
        <w:t xml:space="preserve"> Qualitative feedback supports</w:t>
      </w:r>
      <w:r w:rsidR="00610227">
        <w:rPr>
          <w:rFonts w:ascii="Times New Roman" w:hAnsi="Times New Roman" w:cs="Times New Roman"/>
          <w:sz w:val="24"/>
          <w:szCs w:val="24"/>
        </w:rPr>
        <w:t xml:space="preserve"> the finding as parents </w:t>
      </w:r>
      <w:r w:rsidR="0051134E">
        <w:rPr>
          <w:rFonts w:ascii="Times New Roman" w:hAnsi="Times New Roman" w:cs="Times New Roman"/>
          <w:sz w:val="24"/>
          <w:szCs w:val="24"/>
        </w:rPr>
        <w:t xml:space="preserve">stated </w:t>
      </w:r>
      <w:r w:rsidR="00AD618C">
        <w:rPr>
          <w:rFonts w:ascii="Times New Roman" w:hAnsi="Times New Roman" w:cs="Times New Roman"/>
          <w:sz w:val="24"/>
          <w:szCs w:val="24"/>
        </w:rPr>
        <w:t>more food was</w:t>
      </w:r>
      <w:r w:rsidR="0051134E">
        <w:rPr>
          <w:rFonts w:ascii="Times New Roman" w:hAnsi="Times New Roman" w:cs="Times New Roman"/>
          <w:sz w:val="24"/>
          <w:szCs w:val="24"/>
        </w:rPr>
        <w:t xml:space="preserve"> available for the family.</w:t>
      </w:r>
    </w:p>
    <w:p w14:paraId="47A6C950" w14:textId="0085AF83" w:rsidR="00B34BBB" w:rsidRDefault="00E147DE" w:rsidP="00574B9F">
      <w:pPr>
        <w:spacing w:line="360" w:lineRule="auto"/>
        <w:rPr>
          <w:rFonts w:ascii="Times New Roman" w:hAnsi="Times New Roman" w:cs="Times New Roman"/>
          <w:sz w:val="24"/>
          <w:szCs w:val="24"/>
        </w:rPr>
      </w:pPr>
      <w:r>
        <w:rPr>
          <w:rFonts w:ascii="Times New Roman" w:hAnsi="Times New Roman" w:cs="Times New Roman"/>
          <w:sz w:val="24"/>
          <w:szCs w:val="24"/>
        </w:rPr>
        <w:t>Cross-sectional s</w:t>
      </w:r>
      <w:r w:rsidR="002F69E2">
        <w:rPr>
          <w:rFonts w:ascii="Times New Roman" w:hAnsi="Times New Roman" w:cs="Times New Roman"/>
          <w:sz w:val="24"/>
          <w:szCs w:val="24"/>
        </w:rPr>
        <w:t>urvey responses from 153</w:t>
      </w:r>
      <w:r w:rsidR="004E0633">
        <w:rPr>
          <w:rFonts w:ascii="Times New Roman" w:hAnsi="Times New Roman" w:cs="Times New Roman"/>
          <w:sz w:val="24"/>
          <w:szCs w:val="24"/>
        </w:rPr>
        <w:t xml:space="preserve"> individuals participating in a </w:t>
      </w:r>
      <w:r w:rsidR="0056426F" w:rsidRPr="00D814B9">
        <w:rPr>
          <w:rFonts w:ascii="Times New Roman" w:hAnsi="Times New Roman" w:cs="Times New Roman"/>
          <w:sz w:val="24"/>
          <w:szCs w:val="24"/>
        </w:rPr>
        <w:t>summer mobile pantry and supper programme</w:t>
      </w:r>
      <w:r w:rsidR="004E0633">
        <w:rPr>
          <w:rFonts w:ascii="Times New Roman" w:hAnsi="Times New Roman" w:cs="Times New Roman"/>
          <w:sz w:val="24"/>
          <w:szCs w:val="24"/>
        </w:rPr>
        <w:t xml:space="preserve"> in New Haven</w:t>
      </w:r>
      <w:r w:rsidR="00321FC9">
        <w:rPr>
          <w:rFonts w:ascii="Times New Roman" w:hAnsi="Times New Roman" w:cs="Times New Roman"/>
          <w:sz w:val="24"/>
          <w:szCs w:val="24"/>
        </w:rPr>
        <w:t>, USA</w:t>
      </w:r>
      <w:r w:rsidR="0056426F" w:rsidRPr="00D814B9">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56426F" w:rsidRPr="00D814B9">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w:t>
      </w:r>
      <w:r w:rsidR="0056426F" w:rsidRPr="00D814B9">
        <w:rPr>
          <w:rFonts w:ascii="Times New Roman" w:hAnsi="Times New Roman" w:cs="Times New Roman"/>
          <w:sz w:val="24"/>
          <w:szCs w:val="24"/>
        </w:rPr>
        <w:fldChar w:fldCharType="end"/>
      </w:r>
      <w:r w:rsidR="00573615">
        <w:rPr>
          <w:rFonts w:ascii="Times New Roman" w:hAnsi="Times New Roman" w:cs="Times New Roman"/>
          <w:sz w:val="24"/>
          <w:szCs w:val="24"/>
        </w:rPr>
        <w:t xml:space="preserve"> </w:t>
      </w:r>
      <w:r w:rsidR="00B156A4">
        <w:rPr>
          <w:rFonts w:ascii="Times New Roman" w:hAnsi="Times New Roman" w:cs="Times New Roman"/>
          <w:sz w:val="24"/>
          <w:szCs w:val="24"/>
        </w:rPr>
        <w:t xml:space="preserve">demonstrated positive </w:t>
      </w:r>
      <w:r w:rsidR="008170EF">
        <w:rPr>
          <w:rFonts w:ascii="Times New Roman" w:hAnsi="Times New Roman" w:cs="Times New Roman"/>
          <w:sz w:val="24"/>
          <w:szCs w:val="24"/>
        </w:rPr>
        <w:t xml:space="preserve">results. </w:t>
      </w:r>
      <w:r w:rsidR="00005A52">
        <w:rPr>
          <w:rFonts w:ascii="Times New Roman" w:hAnsi="Times New Roman" w:cs="Times New Roman"/>
          <w:sz w:val="24"/>
          <w:szCs w:val="24"/>
        </w:rPr>
        <w:t xml:space="preserve">Sixty-eight percent of </w:t>
      </w:r>
      <w:r w:rsidR="00525780">
        <w:rPr>
          <w:rFonts w:ascii="Times New Roman" w:hAnsi="Times New Roman" w:cs="Times New Roman"/>
          <w:sz w:val="24"/>
          <w:szCs w:val="24"/>
        </w:rPr>
        <w:t xml:space="preserve">participants </w:t>
      </w:r>
      <w:r w:rsidR="00DC6F99">
        <w:rPr>
          <w:rFonts w:ascii="Times New Roman" w:hAnsi="Times New Roman" w:cs="Times New Roman"/>
          <w:sz w:val="24"/>
          <w:szCs w:val="24"/>
        </w:rPr>
        <w:t xml:space="preserve">attended </w:t>
      </w:r>
      <w:r w:rsidR="00FA30AF">
        <w:rPr>
          <w:rFonts w:ascii="Times New Roman" w:hAnsi="Times New Roman" w:cs="Times New Roman"/>
          <w:sz w:val="24"/>
          <w:szCs w:val="24"/>
        </w:rPr>
        <w:t>with</w:t>
      </w:r>
      <w:r w:rsidR="00211D74">
        <w:rPr>
          <w:rFonts w:ascii="Times New Roman" w:hAnsi="Times New Roman" w:cs="Times New Roman"/>
          <w:sz w:val="24"/>
          <w:szCs w:val="24"/>
        </w:rPr>
        <w:t xml:space="preserve"> children, </w:t>
      </w:r>
      <w:r w:rsidR="006D683B">
        <w:rPr>
          <w:rFonts w:ascii="Times New Roman" w:hAnsi="Times New Roman" w:cs="Times New Roman"/>
          <w:sz w:val="24"/>
          <w:szCs w:val="24"/>
        </w:rPr>
        <w:t>of whom</w:t>
      </w:r>
      <w:r w:rsidR="00211D74">
        <w:rPr>
          <w:rFonts w:ascii="Times New Roman" w:hAnsi="Times New Roman" w:cs="Times New Roman"/>
          <w:sz w:val="24"/>
          <w:szCs w:val="24"/>
        </w:rPr>
        <w:t xml:space="preserve"> 65% reported</w:t>
      </w:r>
      <w:r w:rsidR="00A11AD0">
        <w:rPr>
          <w:rFonts w:ascii="Times New Roman" w:hAnsi="Times New Roman" w:cs="Times New Roman"/>
          <w:sz w:val="24"/>
          <w:szCs w:val="24"/>
        </w:rPr>
        <w:t xml:space="preserve"> it is generally more difficult to </w:t>
      </w:r>
      <w:r w:rsidR="00453F0C">
        <w:rPr>
          <w:rFonts w:ascii="Times New Roman" w:hAnsi="Times New Roman" w:cs="Times New Roman"/>
          <w:sz w:val="24"/>
          <w:szCs w:val="24"/>
        </w:rPr>
        <w:t>feed their family durin</w:t>
      </w:r>
      <w:r w:rsidR="006825ED">
        <w:rPr>
          <w:rFonts w:ascii="Times New Roman" w:hAnsi="Times New Roman" w:cs="Times New Roman"/>
          <w:sz w:val="24"/>
          <w:szCs w:val="24"/>
        </w:rPr>
        <w:t xml:space="preserve">g the summer </w:t>
      </w:r>
      <w:r w:rsidR="00153DAE">
        <w:rPr>
          <w:rFonts w:ascii="Times New Roman" w:hAnsi="Times New Roman" w:cs="Times New Roman"/>
          <w:sz w:val="24"/>
          <w:szCs w:val="24"/>
        </w:rPr>
        <w:t>holidays</w:t>
      </w:r>
      <w:r w:rsidR="00453F0C">
        <w:rPr>
          <w:rFonts w:ascii="Times New Roman" w:hAnsi="Times New Roman" w:cs="Times New Roman"/>
          <w:sz w:val="24"/>
          <w:szCs w:val="24"/>
        </w:rPr>
        <w:t xml:space="preserve"> when children </w:t>
      </w:r>
      <w:r w:rsidR="008F3D7E">
        <w:rPr>
          <w:rFonts w:ascii="Times New Roman" w:hAnsi="Times New Roman" w:cs="Times New Roman"/>
          <w:sz w:val="24"/>
          <w:szCs w:val="24"/>
        </w:rPr>
        <w:t>do not receive school meals</w:t>
      </w:r>
      <w:r w:rsidR="00153DAE">
        <w:rPr>
          <w:rFonts w:ascii="Times New Roman" w:hAnsi="Times New Roman" w:cs="Times New Roman"/>
          <w:sz w:val="24"/>
          <w:szCs w:val="24"/>
        </w:rPr>
        <w:t xml:space="preserve">. The programme </w:t>
      </w:r>
      <w:r w:rsidR="00010103">
        <w:rPr>
          <w:rFonts w:ascii="Times New Roman" w:hAnsi="Times New Roman" w:cs="Times New Roman"/>
          <w:sz w:val="24"/>
          <w:szCs w:val="24"/>
        </w:rPr>
        <w:t>proved</w:t>
      </w:r>
      <w:r w:rsidR="00293DFB">
        <w:rPr>
          <w:rFonts w:ascii="Times New Roman" w:hAnsi="Times New Roman" w:cs="Times New Roman"/>
          <w:sz w:val="24"/>
          <w:szCs w:val="24"/>
        </w:rPr>
        <w:t xml:space="preserve"> modest</w:t>
      </w:r>
      <w:r w:rsidR="00010103">
        <w:rPr>
          <w:rFonts w:ascii="Times New Roman" w:hAnsi="Times New Roman" w:cs="Times New Roman"/>
          <w:sz w:val="24"/>
          <w:szCs w:val="24"/>
        </w:rPr>
        <w:t>ly</w:t>
      </w:r>
      <w:r w:rsidR="00153DAE">
        <w:rPr>
          <w:rFonts w:ascii="Times New Roman" w:hAnsi="Times New Roman" w:cs="Times New Roman"/>
          <w:sz w:val="24"/>
          <w:szCs w:val="24"/>
        </w:rPr>
        <w:t xml:space="preserve"> effectiv</w:t>
      </w:r>
      <w:r w:rsidR="00010103">
        <w:rPr>
          <w:rFonts w:ascii="Times New Roman" w:hAnsi="Times New Roman" w:cs="Times New Roman"/>
          <w:sz w:val="24"/>
          <w:szCs w:val="24"/>
        </w:rPr>
        <w:t>e</w:t>
      </w:r>
      <w:r w:rsidR="00153DAE">
        <w:rPr>
          <w:rFonts w:ascii="Times New Roman" w:hAnsi="Times New Roman" w:cs="Times New Roman"/>
          <w:sz w:val="24"/>
          <w:szCs w:val="24"/>
        </w:rPr>
        <w:t xml:space="preserve"> </w:t>
      </w:r>
      <w:r w:rsidR="002F01A0">
        <w:rPr>
          <w:rFonts w:ascii="Times New Roman" w:hAnsi="Times New Roman" w:cs="Times New Roman"/>
          <w:sz w:val="24"/>
          <w:szCs w:val="24"/>
        </w:rPr>
        <w:t>as</w:t>
      </w:r>
      <w:r w:rsidR="00153DAE">
        <w:rPr>
          <w:rFonts w:ascii="Times New Roman" w:hAnsi="Times New Roman" w:cs="Times New Roman"/>
          <w:sz w:val="24"/>
          <w:szCs w:val="24"/>
        </w:rPr>
        <w:t xml:space="preserve"> </w:t>
      </w:r>
      <w:r w:rsidR="00160336">
        <w:rPr>
          <w:rFonts w:ascii="Times New Roman" w:hAnsi="Times New Roman" w:cs="Times New Roman"/>
          <w:sz w:val="24"/>
          <w:szCs w:val="24"/>
        </w:rPr>
        <w:t xml:space="preserve">37% </w:t>
      </w:r>
      <w:r w:rsidR="002F01A0">
        <w:rPr>
          <w:rFonts w:ascii="Times New Roman" w:hAnsi="Times New Roman" w:cs="Times New Roman"/>
          <w:sz w:val="24"/>
          <w:szCs w:val="24"/>
        </w:rPr>
        <w:t xml:space="preserve">of participants </w:t>
      </w:r>
      <w:r w:rsidR="00160336">
        <w:rPr>
          <w:rFonts w:ascii="Times New Roman" w:hAnsi="Times New Roman" w:cs="Times New Roman"/>
          <w:sz w:val="24"/>
          <w:szCs w:val="24"/>
        </w:rPr>
        <w:t>agree</w:t>
      </w:r>
      <w:r w:rsidR="002F01A0">
        <w:rPr>
          <w:rFonts w:ascii="Times New Roman" w:hAnsi="Times New Roman" w:cs="Times New Roman"/>
          <w:sz w:val="24"/>
          <w:szCs w:val="24"/>
        </w:rPr>
        <w:t>d</w:t>
      </w:r>
      <w:r w:rsidR="00160336">
        <w:rPr>
          <w:rFonts w:ascii="Times New Roman" w:hAnsi="Times New Roman" w:cs="Times New Roman"/>
          <w:sz w:val="24"/>
          <w:szCs w:val="24"/>
        </w:rPr>
        <w:t xml:space="preserve"> it was ea</w:t>
      </w:r>
      <w:r w:rsidR="00132CDC">
        <w:rPr>
          <w:rFonts w:ascii="Times New Roman" w:hAnsi="Times New Roman" w:cs="Times New Roman"/>
          <w:sz w:val="24"/>
          <w:szCs w:val="24"/>
        </w:rPr>
        <w:t>si</w:t>
      </w:r>
      <w:r w:rsidR="00160336">
        <w:rPr>
          <w:rFonts w:ascii="Times New Roman" w:hAnsi="Times New Roman" w:cs="Times New Roman"/>
          <w:sz w:val="24"/>
          <w:szCs w:val="24"/>
        </w:rPr>
        <w:t>er to feed their family</w:t>
      </w:r>
      <w:r w:rsidR="00D07F5E">
        <w:rPr>
          <w:rFonts w:ascii="Times New Roman" w:hAnsi="Times New Roman" w:cs="Times New Roman"/>
          <w:sz w:val="24"/>
          <w:szCs w:val="24"/>
        </w:rPr>
        <w:t xml:space="preserve"> compared to 26% who disagreed. </w:t>
      </w:r>
      <w:r w:rsidR="003C0B3F">
        <w:rPr>
          <w:rFonts w:ascii="Times New Roman" w:hAnsi="Times New Roman" w:cs="Times New Roman"/>
          <w:sz w:val="24"/>
          <w:szCs w:val="24"/>
        </w:rPr>
        <w:t>Forty-five percent</w:t>
      </w:r>
      <w:r w:rsidR="00404F5A">
        <w:rPr>
          <w:rFonts w:ascii="Times New Roman" w:hAnsi="Times New Roman" w:cs="Times New Roman"/>
          <w:sz w:val="24"/>
          <w:szCs w:val="24"/>
        </w:rPr>
        <w:t xml:space="preserve"> agreed they could obtain </w:t>
      </w:r>
      <w:r w:rsidR="00BD4AFF">
        <w:rPr>
          <w:rFonts w:ascii="Times New Roman" w:hAnsi="Times New Roman" w:cs="Times New Roman"/>
          <w:sz w:val="24"/>
          <w:szCs w:val="24"/>
        </w:rPr>
        <w:t>sufficient food from the programme</w:t>
      </w:r>
      <w:r w:rsidR="00404F5A">
        <w:rPr>
          <w:rFonts w:ascii="Times New Roman" w:hAnsi="Times New Roman" w:cs="Times New Roman"/>
          <w:sz w:val="24"/>
          <w:szCs w:val="24"/>
        </w:rPr>
        <w:t>.</w:t>
      </w:r>
      <w:r w:rsidR="00BD4AFF">
        <w:rPr>
          <w:rFonts w:ascii="Times New Roman" w:hAnsi="Times New Roman" w:cs="Times New Roman"/>
          <w:sz w:val="24"/>
          <w:szCs w:val="24"/>
        </w:rPr>
        <w:t xml:space="preserve"> </w:t>
      </w:r>
      <w:r w:rsidR="00C92E94">
        <w:rPr>
          <w:rFonts w:ascii="Times New Roman" w:hAnsi="Times New Roman" w:cs="Times New Roman"/>
          <w:sz w:val="24"/>
          <w:szCs w:val="24"/>
        </w:rPr>
        <w:t xml:space="preserve">However, 13% </w:t>
      </w:r>
      <w:r w:rsidR="002B5546">
        <w:rPr>
          <w:rFonts w:ascii="Times New Roman" w:hAnsi="Times New Roman" w:cs="Times New Roman"/>
          <w:sz w:val="24"/>
          <w:szCs w:val="24"/>
        </w:rPr>
        <w:t>of food insecure participants agree</w:t>
      </w:r>
      <w:r w:rsidR="000D00EE">
        <w:rPr>
          <w:rFonts w:ascii="Times New Roman" w:hAnsi="Times New Roman" w:cs="Times New Roman"/>
          <w:sz w:val="24"/>
          <w:szCs w:val="24"/>
        </w:rPr>
        <w:t>d</w:t>
      </w:r>
      <w:r w:rsidR="002B5546">
        <w:rPr>
          <w:rFonts w:ascii="Times New Roman" w:hAnsi="Times New Roman" w:cs="Times New Roman"/>
          <w:sz w:val="24"/>
          <w:szCs w:val="24"/>
        </w:rPr>
        <w:t xml:space="preserve"> the programme makes it easier to feed their family compared to </w:t>
      </w:r>
      <w:r w:rsidR="0074111C">
        <w:rPr>
          <w:rFonts w:ascii="Times New Roman" w:hAnsi="Times New Roman" w:cs="Times New Roman"/>
          <w:sz w:val="24"/>
          <w:szCs w:val="24"/>
        </w:rPr>
        <w:t>24% who were food secure</w:t>
      </w:r>
      <w:r w:rsidR="00CF3CC8">
        <w:rPr>
          <w:rFonts w:ascii="Times New Roman" w:hAnsi="Times New Roman" w:cs="Times New Roman"/>
          <w:sz w:val="24"/>
          <w:szCs w:val="24"/>
        </w:rPr>
        <w:t xml:space="preserve">. </w:t>
      </w:r>
      <w:r w:rsidR="00FE133A">
        <w:rPr>
          <w:rFonts w:ascii="Times New Roman" w:hAnsi="Times New Roman" w:cs="Times New Roman"/>
          <w:sz w:val="24"/>
          <w:szCs w:val="24"/>
        </w:rPr>
        <w:t>A s</w:t>
      </w:r>
      <w:r w:rsidR="00132CDC">
        <w:rPr>
          <w:rFonts w:ascii="Times New Roman" w:hAnsi="Times New Roman" w:cs="Times New Roman"/>
          <w:sz w:val="24"/>
          <w:szCs w:val="24"/>
        </w:rPr>
        <w:t>ma</w:t>
      </w:r>
      <w:r w:rsidR="00FE133A">
        <w:rPr>
          <w:rFonts w:ascii="Times New Roman" w:hAnsi="Times New Roman" w:cs="Times New Roman"/>
          <w:sz w:val="24"/>
          <w:szCs w:val="24"/>
        </w:rPr>
        <w:t xml:space="preserve">ller proportion of food insecure participants (17%) reported </w:t>
      </w:r>
      <w:r w:rsidR="0016164C">
        <w:rPr>
          <w:rFonts w:ascii="Times New Roman" w:hAnsi="Times New Roman" w:cs="Times New Roman"/>
          <w:sz w:val="24"/>
          <w:szCs w:val="24"/>
        </w:rPr>
        <w:t xml:space="preserve">obtaining enough food compared to </w:t>
      </w:r>
      <w:r w:rsidR="00821C82">
        <w:rPr>
          <w:rFonts w:ascii="Times New Roman" w:hAnsi="Times New Roman" w:cs="Times New Roman"/>
          <w:sz w:val="24"/>
          <w:szCs w:val="24"/>
        </w:rPr>
        <w:t xml:space="preserve">27% of food secure </w:t>
      </w:r>
      <w:r w:rsidR="006B5628">
        <w:rPr>
          <w:rFonts w:ascii="Times New Roman" w:hAnsi="Times New Roman" w:cs="Times New Roman"/>
          <w:sz w:val="24"/>
          <w:szCs w:val="24"/>
        </w:rPr>
        <w:t>respondents</w:t>
      </w:r>
      <w:r w:rsidR="00821C82">
        <w:rPr>
          <w:rFonts w:ascii="Times New Roman" w:hAnsi="Times New Roman" w:cs="Times New Roman"/>
          <w:sz w:val="24"/>
          <w:szCs w:val="24"/>
        </w:rPr>
        <w:t>.</w:t>
      </w:r>
    </w:p>
    <w:p w14:paraId="429281AB" w14:textId="0BF3B261" w:rsidR="00807208" w:rsidRPr="00847F65" w:rsidRDefault="00D33FBA" w:rsidP="00FE06AE">
      <w:pPr>
        <w:spacing w:after="0"/>
        <w:rPr>
          <w:rFonts w:ascii="Times New Roman" w:hAnsi="Times New Roman" w:cs="Times New Roman"/>
          <w:b/>
          <w:bCs/>
          <w:sz w:val="24"/>
          <w:szCs w:val="24"/>
        </w:rPr>
      </w:pPr>
      <w:r w:rsidRPr="00847F65">
        <w:rPr>
          <w:rFonts w:ascii="Times New Roman" w:hAnsi="Times New Roman" w:cs="Times New Roman"/>
          <w:b/>
          <w:bCs/>
          <w:sz w:val="24"/>
          <w:szCs w:val="24"/>
        </w:rPr>
        <w:lastRenderedPageBreak/>
        <w:t>Diet quality</w:t>
      </w:r>
      <w:r w:rsidR="00656A97" w:rsidRPr="00847F65">
        <w:rPr>
          <w:rFonts w:ascii="Times New Roman" w:hAnsi="Times New Roman" w:cs="Times New Roman"/>
          <w:b/>
          <w:bCs/>
          <w:sz w:val="24"/>
          <w:szCs w:val="24"/>
        </w:rPr>
        <w:t xml:space="preserve"> </w:t>
      </w:r>
    </w:p>
    <w:p w14:paraId="1752998B" w14:textId="414919DD" w:rsidR="00033321" w:rsidRDefault="003D2858" w:rsidP="00B823A2">
      <w:pPr>
        <w:spacing w:line="360" w:lineRule="auto"/>
        <w:rPr>
          <w:rFonts w:ascii="Times New Roman" w:hAnsi="Times New Roman" w:cs="Times New Roman"/>
          <w:sz w:val="24"/>
          <w:szCs w:val="24"/>
        </w:rPr>
      </w:pPr>
      <w:r>
        <w:rPr>
          <w:rFonts w:ascii="Times New Roman" w:hAnsi="Times New Roman" w:cs="Times New Roman"/>
          <w:sz w:val="24"/>
          <w:szCs w:val="24"/>
        </w:rPr>
        <w:t>D</w:t>
      </w:r>
      <w:r w:rsidR="00EC32A7" w:rsidRPr="00915664">
        <w:rPr>
          <w:rFonts w:ascii="Times New Roman" w:hAnsi="Times New Roman" w:cs="Times New Roman"/>
          <w:sz w:val="24"/>
          <w:szCs w:val="24"/>
        </w:rPr>
        <w:t>iet quality was better for households</w:t>
      </w:r>
      <w:r w:rsidR="00EC32A7">
        <w:rPr>
          <w:rFonts w:ascii="Times New Roman" w:hAnsi="Times New Roman" w:cs="Times New Roman"/>
          <w:sz w:val="24"/>
          <w:szCs w:val="24"/>
        </w:rPr>
        <w:t xml:space="preserve"> using some form of food aid</w:t>
      </w:r>
      <w:r w:rsidR="00202669">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csIDUyKTwvc3R5bGU+PC9EaXNwbGF5VGV4dD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RmFuPC9BdXRo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==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csIDUyKTwvc3R5bGU+PC9EaXNwbGF5VGV4dD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RmFuPC9BdXRo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==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202669">
        <w:rPr>
          <w:rFonts w:ascii="Times New Roman" w:hAnsi="Times New Roman" w:cs="Times New Roman"/>
          <w:sz w:val="24"/>
          <w:szCs w:val="24"/>
        </w:rPr>
      </w:r>
      <w:r w:rsidR="00202669">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7, 52)</w:t>
      </w:r>
      <w:r w:rsidR="00202669">
        <w:rPr>
          <w:rFonts w:ascii="Times New Roman" w:hAnsi="Times New Roman" w:cs="Times New Roman"/>
          <w:sz w:val="24"/>
          <w:szCs w:val="24"/>
        </w:rPr>
        <w:fldChar w:fldCharType="end"/>
      </w:r>
      <w:r w:rsidR="006D683B">
        <w:rPr>
          <w:rFonts w:ascii="Times New Roman" w:hAnsi="Times New Roman" w:cs="Times New Roman"/>
          <w:sz w:val="24"/>
          <w:szCs w:val="24"/>
        </w:rPr>
        <w:t>.</w:t>
      </w:r>
      <w:r w:rsidR="00076DA5">
        <w:rPr>
          <w:rFonts w:ascii="Times New Roman" w:hAnsi="Times New Roman" w:cs="Times New Roman"/>
          <w:sz w:val="24"/>
          <w:szCs w:val="24"/>
        </w:rPr>
        <w:t xml:space="preserve"> </w:t>
      </w:r>
      <w:r w:rsidR="00315978">
        <w:rPr>
          <w:rFonts w:ascii="Times New Roman" w:hAnsi="Times New Roman" w:cs="Times New Roman"/>
          <w:sz w:val="24"/>
          <w:szCs w:val="24"/>
        </w:rPr>
        <w:t>For instance,</w:t>
      </w:r>
      <w:r w:rsidR="00F4773F">
        <w:rPr>
          <w:rFonts w:ascii="Times New Roman" w:hAnsi="Times New Roman" w:cs="Times New Roman"/>
          <w:sz w:val="24"/>
          <w:szCs w:val="24"/>
        </w:rPr>
        <w:t xml:space="preserve"> c</w:t>
      </w:r>
      <w:r w:rsidR="00D33FBA" w:rsidRPr="00E16B88">
        <w:rPr>
          <w:rFonts w:ascii="Times New Roman" w:hAnsi="Times New Roman" w:cs="Times New Roman"/>
          <w:sz w:val="24"/>
          <w:szCs w:val="24"/>
        </w:rPr>
        <w:t>hildren</w:t>
      </w:r>
      <w:r w:rsidR="000428AA" w:rsidRPr="00E16B88">
        <w:rPr>
          <w:rFonts w:ascii="Times New Roman" w:hAnsi="Times New Roman" w:cs="Times New Roman"/>
          <w:sz w:val="24"/>
          <w:szCs w:val="24"/>
        </w:rPr>
        <w:t xml:space="preserve"> </w:t>
      </w:r>
      <w:r w:rsidR="0007225C" w:rsidRPr="00E16B88">
        <w:rPr>
          <w:rFonts w:ascii="Times New Roman" w:hAnsi="Times New Roman" w:cs="Times New Roman"/>
          <w:sz w:val="24"/>
          <w:szCs w:val="24"/>
        </w:rPr>
        <w:t xml:space="preserve">receiving the food </w:t>
      </w:r>
      <w:r w:rsidR="007B6C07">
        <w:rPr>
          <w:rFonts w:ascii="Times New Roman" w:hAnsi="Times New Roman" w:cs="Times New Roman"/>
          <w:sz w:val="24"/>
          <w:szCs w:val="24"/>
        </w:rPr>
        <w:t>parcel</w:t>
      </w:r>
      <w:r w:rsidR="0007225C" w:rsidRPr="00E16B88">
        <w:rPr>
          <w:rFonts w:ascii="Times New Roman" w:hAnsi="Times New Roman" w:cs="Times New Roman"/>
          <w:sz w:val="24"/>
          <w:szCs w:val="24"/>
        </w:rPr>
        <w:t xml:space="preserve"> delivery</w:t>
      </w:r>
      <w:r w:rsidR="00CA7D71">
        <w:rPr>
          <w:rFonts w:ascii="Times New Roman" w:hAnsi="Times New Roman" w:cs="Times New Roman"/>
          <w:sz w:val="24"/>
          <w:szCs w:val="24"/>
        </w:rPr>
        <w:t xml:space="preserve"> </w:t>
      </w:r>
      <w:r w:rsidR="00CA7D71" w:rsidRPr="00E16B88">
        <w:rPr>
          <w:rFonts w:ascii="Times New Roman" w:hAnsi="Times New Roman" w:cs="Times New Roman"/>
          <w:sz w:val="24"/>
          <w:szCs w:val="24"/>
        </w:rPr>
        <w:t>in the RCT</w:t>
      </w:r>
      <w:r w:rsidR="00CA7D71" w:rsidRPr="00E16B88">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00CA7D71" w:rsidRPr="00E16B88">
        <w:rPr>
          <w:rFonts w:ascii="Times New Roman" w:hAnsi="Times New Roman" w:cs="Times New Roman"/>
          <w:sz w:val="24"/>
          <w:szCs w:val="24"/>
        </w:rPr>
      </w:r>
      <w:r w:rsidR="00CA7D71"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w:t>
      </w:r>
      <w:r w:rsidR="00CA7D71" w:rsidRPr="00E16B88">
        <w:rPr>
          <w:rFonts w:ascii="Times New Roman" w:hAnsi="Times New Roman" w:cs="Times New Roman"/>
          <w:sz w:val="24"/>
          <w:szCs w:val="24"/>
        </w:rPr>
        <w:fldChar w:fldCharType="end"/>
      </w:r>
      <w:r w:rsidR="00D33FBA" w:rsidRPr="00E16B88">
        <w:rPr>
          <w:rFonts w:ascii="Times New Roman" w:hAnsi="Times New Roman" w:cs="Times New Roman"/>
          <w:sz w:val="24"/>
          <w:szCs w:val="24"/>
        </w:rPr>
        <w:t xml:space="preserve"> </w:t>
      </w:r>
      <w:r w:rsidR="009A543A">
        <w:rPr>
          <w:rFonts w:ascii="Times New Roman" w:hAnsi="Times New Roman" w:cs="Times New Roman"/>
          <w:sz w:val="24"/>
          <w:szCs w:val="24"/>
        </w:rPr>
        <w:t>s</w:t>
      </w:r>
      <w:r w:rsidR="0007225C" w:rsidRPr="00E16B88">
        <w:rPr>
          <w:rFonts w:ascii="Times New Roman" w:hAnsi="Times New Roman" w:cs="Times New Roman"/>
          <w:sz w:val="24"/>
          <w:szCs w:val="24"/>
        </w:rPr>
        <w:t>ignificant</w:t>
      </w:r>
      <w:r w:rsidR="00F4773F">
        <w:rPr>
          <w:rFonts w:ascii="Times New Roman" w:hAnsi="Times New Roman" w:cs="Times New Roman"/>
          <w:sz w:val="24"/>
          <w:szCs w:val="24"/>
        </w:rPr>
        <w:t>ly</w:t>
      </w:r>
      <w:r w:rsidR="00D33FBA" w:rsidRPr="00E16B88">
        <w:rPr>
          <w:rFonts w:ascii="Times New Roman" w:hAnsi="Times New Roman" w:cs="Times New Roman"/>
          <w:sz w:val="24"/>
          <w:szCs w:val="24"/>
        </w:rPr>
        <w:t xml:space="preserve"> increase</w:t>
      </w:r>
      <w:r w:rsidR="00F4773F">
        <w:rPr>
          <w:rFonts w:ascii="Times New Roman" w:hAnsi="Times New Roman" w:cs="Times New Roman"/>
          <w:sz w:val="24"/>
          <w:szCs w:val="24"/>
        </w:rPr>
        <w:t>d</w:t>
      </w:r>
      <w:r w:rsidR="00FA18A9" w:rsidRPr="00E16B88">
        <w:rPr>
          <w:rFonts w:ascii="Times New Roman" w:hAnsi="Times New Roman" w:cs="Times New Roman"/>
          <w:sz w:val="24"/>
          <w:szCs w:val="24"/>
        </w:rPr>
        <w:t xml:space="preserve"> </w:t>
      </w:r>
      <w:r w:rsidR="000C55EB" w:rsidRPr="00E16B88">
        <w:rPr>
          <w:rFonts w:ascii="Times New Roman" w:hAnsi="Times New Roman" w:cs="Times New Roman"/>
          <w:sz w:val="24"/>
          <w:szCs w:val="24"/>
        </w:rPr>
        <w:t xml:space="preserve">daily </w:t>
      </w:r>
      <w:r w:rsidR="000C4847">
        <w:rPr>
          <w:rFonts w:ascii="Times New Roman" w:hAnsi="Times New Roman" w:cs="Times New Roman"/>
          <w:sz w:val="24"/>
          <w:szCs w:val="24"/>
        </w:rPr>
        <w:t>fruit and vegetable</w:t>
      </w:r>
      <w:r w:rsidR="004140C7" w:rsidRPr="00E16B88">
        <w:rPr>
          <w:rFonts w:ascii="Times New Roman" w:hAnsi="Times New Roman" w:cs="Times New Roman"/>
          <w:sz w:val="24"/>
          <w:szCs w:val="24"/>
        </w:rPr>
        <w:t xml:space="preserve"> </w:t>
      </w:r>
      <w:r w:rsidR="00D33FBA" w:rsidRPr="00E16B88">
        <w:rPr>
          <w:rFonts w:ascii="Times New Roman" w:hAnsi="Times New Roman" w:cs="Times New Roman"/>
          <w:sz w:val="24"/>
          <w:szCs w:val="24"/>
        </w:rPr>
        <w:t>consumption</w:t>
      </w:r>
      <w:r w:rsidR="00FA18A9" w:rsidRPr="00E16B88">
        <w:rPr>
          <w:rFonts w:ascii="Times New Roman" w:hAnsi="Times New Roman" w:cs="Times New Roman"/>
          <w:sz w:val="24"/>
          <w:szCs w:val="24"/>
        </w:rPr>
        <w:t xml:space="preserve">, </w:t>
      </w:r>
      <w:r w:rsidR="005B2A99" w:rsidRPr="00E16B88">
        <w:rPr>
          <w:rFonts w:ascii="Times New Roman" w:hAnsi="Times New Roman" w:cs="Times New Roman"/>
          <w:sz w:val="24"/>
          <w:szCs w:val="24"/>
        </w:rPr>
        <w:t>0.1-cup</w:t>
      </w:r>
      <w:r w:rsidR="00514A9E" w:rsidRPr="00E16B88">
        <w:rPr>
          <w:rFonts w:ascii="Times New Roman" w:hAnsi="Times New Roman" w:cs="Times New Roman"/>
          <w:sz w:val="24"/>
          <w:szCs w:val="24"/>
        </w:rPr>
        <w:t xml:space="preserve"> equivalents </w:t>
      </w:r>
      <w:r w:rsidR="00B908EB" w:rsidRPr="00E16B88">
        <w:rPr>
          <w:rFonts w:ascii="Times New Roman" w:hAnsi="Times New Roman" w:cs="Times New Roman"/>
          <w:sz w:val="24"/>
          <w:szCs w:val="24"/>
        </w:rPr>
        <w:t>compared to the control group</w:t>
      </w:r>
      <w:r w:rsidR="00D33FBA" w:rsidRPr="00E16B88">
        <w:rPr>
          <w:rFonts w:ascii="Times New Roman" w:hAnsi="Times New Roman" w:cs="Times New Roman"/>
          <w:sz w:val="24"/>
          <w:szCs w:val="24"/>
        </w:rPr>
        <w:t xml:space="preserve"> (</w:t>
      </w:r>
      <w:r w:rsidR="00D33FBA" w:rsidRPr="00E16B88">
        <w:rPr>
          <w:rFonts w:ascii="Times New Roman" w:hAnsi="Times New Roman" w:cs="Times New Roman"/>
          <w:i/>
          <w:iCs/>
          <w:sz w:val="24"/>
          <w:szCs w:val="24"/>
        </w:rPr>
        <w:t>p</w:t>
      </w:r>
      <w:r w:rsidR="00993BB8" w:rsidRPr="00E16B88">
        <w:rPr>
          <w:rFonts w:ascii="Times New Roman" w:hAnsi="Times New Roman" w:cs="Times New Roman"/>
          <w:sz w:val="24"/>
          <w:szCs w:val="24"/>
        </w:rPr>
        <w:t xml:space="preserve"> &lt; </w:t>
      </w:r>
      <w:r w:rsidR="00D33FBA" w:rsidRPr="00E16B88">
        <w:rPr>
          <w:rFonts w:ascii="Times New Roman" w:hAnsi="Times New Roman" w:cs="Times New Roman"/>
          <w:sz w:val="24"/>
          <w:szCs w:val="24"/>
        </w:rPr>
        <w:t>0.001, 95% CI: 0.06, 0.13)</w:t>
      </w:r>
      <w:r w:rsidR="005F5C2E">
        <w:rPr>
          <w:rFonts w:ascii="Times New Roman" w:hAnsi="Times New Roman" w:cs="Times New Roman"/>
          <w:sz w:val="24"/>
          <w:szCs w:val="24"/>
        </w:rPr>
        <w:t xml:space="preserve"> </w:t>
      </w:r>
      <w:r w:rsidR="00D33FBA" w:rsidRPr="00E16B88">
        <w:rPr>
          <w:rFonts w:ascii="Times New Roman" w:hAnsi="Times New Roman" w:cs="Times New Roman"/>
          <w:sz w:val="24"/>
          <w:szCs w:val="24"/>
        </w:rPr>
        <w:t>and</w:t>
      </w:r>
      <w:r w:rsidR="00E37797" w:rsidRPr="00E16B88">
        <w:rPr>
          <w:rFonts w:ascii="Times New Roman" w:hAnsi="Times New Roman" w:cs="Times New Roman"/>
          <w:sz w:val="24"/>
          <w:szCs w:val="24"/>
        </w:rPr>
        <w:t xml:space="preserve"> 0.0</w:t>
      </w:r>
      <w:r w:rsidR="0076594B">
        <w:rPr>
          <w:rFonts w:ascii="Times New Roman" w:hAnsi="Times New Roman" w:cs="Times New Roman"/>
          <w:sz w:val="24"/>
          <w:szCs w:val="24"/>
        </w:rPr>
        <w:t>6</w:t>
      </w:r>
      <w:r w:rsidR="00BD4DA6" w:rsidRPr="00E16B88">
        <w:rPr>
          <w:rFonts w:ascii="Times New Roman" w:hAnsi="Times New Roman" w:cs="Times New Roman"/>
          <w:sz w:val="24"/>
          <w:szCs w:val="24"/>
        </w:rPr>
        <w:t>-ounce equivalent increase in</w:t>
      </w:r>
      <w:r w:rsidR="00D33FBA" w:rsidRPr="00E16B88">
        <w:rPr>
          <w:rFonts w:ascii="Times New Roman" w:hAnsi="Times New Roman" w:cs="Times New Roman"/>
          <w:sz w:val="24"/>
          <w:szCs w:val="24"/>
        </w:rPr>
        <w:t xml:space="preserve"> wholegrains (</w:t>
      </w:r>
      <w:r w:rsidR="00993BB8" w:rsidRPr="00E16B88">
        <w:rPr>
          <w:rFonts w:ascii="Times New Roman" w:hAnsi="Times New Roman" w:cs="Times New Roman"/>
          <w:i/>
          <w:iCs/>
          <w:sz w:val="24"/>
          <w:szCs w:val="24"/>
        </w:rPr>
        <w:t>p</w:t>
      </w:r>
      <w:r w:rsidR="00993BB8" w:rsidRPr="00E16B88">
        <w:rPr>
          <w:rFonts w:ascii="Times New Roman" w:hAnsi="Times New Roman" w:cs="Times New Roman"/>
          <w:sz w:val="24"/>
          <w:szCs w:val="24"/>
        </w:rPr>
        <w:t xml:space="preserve"> &lt; 0.001</w:t>
      </w:r>
      <w:r w:rsidR="00D33FBA" w:rsidRPr="00E16B88">
        <w:rPr>
          <w:rFonts w:ascii="Times New Roman" w:hAnsi="Times New Roman" w:cs="Times New Roman"/>
          <w:sz w:val="24"/>
          <w:szCs w:val="24"/>
        </w:rPr>
        <w:t>, 95% CI: 0.04, 0.08)</w:t>
      </w:r>
      <w:r w:rsidR="004140C7" w:rsidRPr="00E16B88">
        <w:rPr>
          <w:rFonts w:ascii="Times New Roman" w:hAnsi="Times New Roman" w:cs="Times New Roman"/>
          <w:sz w:val="24"/>
          <w:szCs w:val="24"/>
        </w:rPr>
        <w:t xml:space="preserve">. </w:t>
      </w:r>
      <w:r w:rsidR="007F4A55">
        <w:rPr>
          <w:rFonts w:ascii="Times New Roman" w:hAnsi="Times New Roman" w:cs="Times New Roman"/>
          <w:sz w:val="24"/>
          <w:szCs w:val="24"/>
        </w:rPr>
        <w:t>Additionally,</w:t>
      </w:r>
      <w:r w:rsidR="00F30B30">
        <w:rPr>
          <w:rFonts w:ascii="Times New Roman" w:hAnsi="Times New Roman" w:cs="Times New Roman"/>
          <w:sz w:val="24"/>
          <w:szCs w:val="24"/>
        </w:rPr>
        <w:t xml:space="preserve"> frequency of </w:t>
      </w:r>
      <w:r w:rsidR="00536C52">
        <w:rPr>
          <w:rFonts w:ascii="Times New Roman" w:hAnsi="Times New Roman" w:cs="Times New Roman"/>
          <w:sz w:val="24"/>
          <w:szCs w:val="24"/>
        </w:rPr>
        <w:t xml:space="preserve">mean </w:t>
      </w:r>
      <w:r w:rsidR="00F30B30">
        <w:rPr>
          <w:rFonts w:ascii="Times New Roman" w:hAnsi="Times New Roman" w:cs="Times New Roman"/>
          <w:sz w:val="24"/>
          <w:szCs w:val="24"/>
        </w:rPr>
        <w:t>daily consumption</w:t>
      </w:r>
      <w:r w:rsidR="00B14ABB">
        <w:rPr>
          <w:rFonts w:ascii="Times New Roman" w:hAnsi="Times New Roman" w:cs="Times New Roman"/>
          <w:sz w:val="24"/>
          <w:szCs w:val="24"/>
        </w:rPr>
        <w:t xml:space="preserve"> significant</w:t>
      </w:r>
      <w:r w:rsidR="00536C52">
        <w:rPr>
          <w:rFonts w:ascii="Times New Roman" w:hAnsi="Times New Roman" w:cs="Times New Roman"/>
          <w:sz w:val="24"/>
          <w:szCs w:val="24"/>
        </w:rPr>
        <w:t>l</w:t>
      </w:r>
      <w:r w:rsidR="00B14ABB">
        <w:rPr>
          <w:rFonts w:ascii="Times New Roman" w:hAnsi="Times New Roman" w:cs="Times New Roman"/>
          <w:sz w:val="24"/>
          <w:szCs w:val="24"/>
        </w:rPr>
        <w:t>y increased for</w:t>
      </w:r>
      <w:r w:rsidR="00D33FBA" w:rsidRPr="00E16B88">
        <w:rPr>
          <w:rFonts w:ascii="Times New Roman" w:hAnsi="Times New Roman" w:cs="Times New Roman"/>
          <w:sz w:val="24"/>
          <w:szCs w:val="24"/>
        </w:rPr>
        <w:t xml:space="preserve"> fruit (fresh, frozen, canned)</w:t>
      </w:r>
      <w:r w:rsidR="006C1323" w:rsidRPr="00E16B88">
        <w:rPr>
          <w:rFonts w:ascii="Times New Roman" w:hAnsi="Times New Roman" w:cs="Times New Roman"/>
          <w:sz w:val="24"/>
          <w:szCs w:val="24"/>
        </w:rPr>
        <w:t xml:space="preserve"> </w:t>
      </w:r>
      <w:r w:rsidR="00D33FBA" w:rsidRPr="00E16B88">
        <w:rPr>
          <w:rFonts w:ascii="Times New Roman" w:hAnsi="Times New Roman" w:cs="Times New Roman"/>
          <w:sz w:val="24"/>
          <w:szCs w:val="24"/>
        </w:rPr>
        <w:t>(</w:t>
      </w:r>
      <w:r w:rsidR="00993BB8" w:rsidRPr="00E16B88">
        <w:rPr>
          <w:rFonts w:ascii="Times New Roman" w:hAnsi="Times New Roman" w:cs="Times New Roman"/>
          <w:i/>
          <w:iCs/>
          <w:sz w:val="24"/>
          <w:szCs w:val="24"/>
        </w:rPr>
        <w:t>p</w:t>
      </w:r>
      <w:r w:rsidR="00993BB8" w:rsidRPr="00E16B88">
        <w:rPr>
          <w:rFonts w:ascii="Times New Roman" w:hAnsi="Times New Roman" w:cs="Times New Roman"/>
          <w:sz w:val="24"/>
          <w:szCs w:val="24"/>
        </w:rPr>
        <w:t xml:space="preserve"> &lt; 0.001</w:t>
      </w:r>
      <w:r w:rsidR="00D33FBA" w:rsidRPr="00E16B88">
        <w:rPr>
          <w:rFonts w:ascii="Times New Roman" w:hAnsi="Times New Roman" w:cs="Times New Roman"/>
          <w:sz w:val="24"/>
          <w:szCs w:val="24"/>
        </w:rPr>
        <w:t>, 95% CI: 0.06, 0.14), vegetables (</w:t>
      </w:r>
      <w:r w:rsidR="00D33FBA" w:rsidRPr="00E16B88">
        <w:rPr>
          <w:rFonts w:ascii="Times New Roman" w:hAnsi="Times New Roman" w:cs="Times New Roman"/>
          <w:i/>
          <w:iCs/>
          <w:sz w:val="24"/>
          <w:szCs w:val="24"/>
        </w:rPr>
        <w:t>p</w:t>
      </w:r>
      <w:r w:rsidR="00993BB8" w:rsidRPr="00E16B88">
        <w:rPr>
          <w:rFonts w:ascii="Times New Roman" w:hAnsi="Times New Roman" w:cs="Times New Roman"/>
          <w:i/>
          <w:iCs/>
          <w:sz w:val="24"/>
          <w:szCs w:val="24"/>
        </w:rPr>
        <w:t xml:space="preserve"> </w:t>
      </w:r>
      <w:r w:rsidR="00D33FBA" w:rsidRPr="00E16B88">
        <w:rPr>
          <w:rFonts w:ascii="Times New Roman" w:hAnsi="Times New Roman" w:cs="Times New Roman"/>
          <w:sz w:val="24"/>
          <w:szCs w:val="24"/>
        </w:rPr>
        <w:t>=</w:t>
      </w:r>
      <w:r w:rsidR="00993BB8" w:rsidRPr="00E16B88">
        <w:rPr>
          <w:rFonts w:ascii="Times New Roman" w:hAnsi="Times New Roman" w:cs="Times New Roman"/>
          <w:sz w:val="24"/>
          <w:szCs w:val="24"/>
        </w:rPr>
        <w:t xml:space="preserve"> </w:t>
      </w:r>
      <w:r w:rsidR="00D33FBA" w:rsidRPr="00E16B88">
        <w:rPr>
          <w:rFonts w:ascii="Times New Roman" w:hAnsi="Times New Roman" w:cs="Times New Roman"/>
          <w:sz w:val="24"/>
          <w:szCs w:val="24"/>
        </w:rPr>
        <w:t>0.048, 95% CI: 0.00, 0.06),</w:t>
      </w:r>
      <w:r w:rsidR="005E0446">
        <w:rPr>
          <w:rFonts w:ascii="Times New Roman" w:hAnsi="Times New Roman" w:cs="Times New Roman"/>
          <w:sz w:val="24"/>
          <w:szCs w:val="24"/>
        </w:rPr>
        <w:t xml:space="preserve"> and</w:t>
      </w:r>
      <w:r w:rsidR="00D33FBA" w:rsidRPr="00E16B88">
        <w:rPr>
          <w:rFonts w:ascii="Times New Roman" w:hAnsi="Times New Roman" w:cs="Times New Roman"/>
          <w:sz w:val="24"/>
          <w:szCs w:val="24"/>
        </w:rPr>
        <w:t xml:space="preserve"> brown rice and cooked wholegrains (</w:t>
      </w:r>
      <w:r w:rsidR="00993BB8" w:rsidRPr="00E16B88">
        <w:rPr>
          <w:rFonts w:ascii="Times New Roman" w:hAnsi="Times New Roman" w:cs="Times New Roman"/>
          <w:i/>
          <w:iCs/>
          <w:sz w:val="24"/>
          <w:szCs w:val="24"/>
        </w:rPr>
        <w:t>p</w:t>
      </w:r>
      <w:r w:rsidR="00993BB8" w:rsidRPr="00E16B88">
        <w:rPr>
          <w:rFonts w:ascii="Times New Roman" w:hAnsi="Times New Roman" w:cs="Times New Roman"/>
          <w:sz w:val="24"/>
          <w:szCs w:val="24"/>
        </w:rPr>
        <w:t xml:space="preserve"> &lt; 0.001</w:t>
      </w:r>
      <w:r w:rsidR="00D33FBA" w:rsidRPr="00E16B88">
        <w:rPr>
          <w:rFonts w:ascii="Times New Roman" w:hAnsi="Times New Roman" w:cs="Times New Roman"/>
          <w:sz w:val="24"/>
          <w:szCs w:val="24"/>
        </w:rPr>
        <w:t>, 95% CI: 0.01, 0.02)</w:t>
      </w:r>
      <w:r w:rsidR="00547B26" w:rsidRPr="00E16B88">
        <w:rPr>
          <w:rFonts w:ascii="Times New Roman" w:hAnsi="Times New Roman" w:cs="Times New Roman"/>
          <w:sz w:val="24"/>
          <w:szCs w:val="24"/>
        </w:rPr>
        <w:t>.</w:t>
      </w:r>
      <w:r w:rsidR="00D112B7">
        <w:rPr>
          <w:rFonts w:ascii="Times New Roman" w:hAnsi="Times New Roman" w:cs="Times New Roman"/>
          <w:sz w:val="24"/>
          <w:szCs w:val="24"/>
        </w:rPr>
        <w:t xml:space="preserve"> T</w:t>
      </w:r>
      <w:r w:rsidR="00270CFA">
        <w:rPr>
          <w:rFonts w:ascii="Times New Roman" w:hAnsi="Times New Roman" w:cs="Times New Roman"/>
          <w:sz w:val="24"/>
          <w:szCs w:val="24"/>
        </w:rPr>
        <w:t>his represent</w:t>
      </w:r>
      <w:r w:rsidR="00D112B7">
        <w:rPr>
          <w:rFonts w:ascii="Times New Roman" w:hAnsi="Times New Roman" w:cs="Times New Roman"/>
          <w:sz w:val="24"/>
          <w:szCs w:val="24"/>
        </w:rPr>
        <w:t>ed</w:t>
      </w:r>
      <w:r w:rsidR="00270CFA">
        <w:rPr>
          <w:rFonts w:ascii="Times New Roman" w:hAnsi="Times New Roman" w:cs="Times New Roman"/>
          <w:sz w:val="24"/>
          <w:szCs w:val="24"/>
        </w:rPr>
        <w:t xml:space="preserve"> a 5% increase in </w:t>
      </w:r>
      <w:r w:rsidR="00D112B7">
        <w:rPr>
          <w:rFonts w:ascii="Times New Roman" w:hAnsi="Times New Roman" w:cs="Times New Roman"/>
          <w:sz w:val="24"/>
          <w:szCs w:val="24"/>
        </w:rPr>
        <w:t>fruit and vegetable</w:t>
      </w:r>
      <w:r w:rsidR="00D44489">
        <w:rPr>
          <w:rFonts w:ascii="Times New Roman" w:hAnsi="Times New Roman" w:cs="Times New Roman"/>
          <w:sz w:val="24"/>
          <w:szCs w:val="24"/>
        </w:rPr>
        <w:t xml:space="preserve"> and 9% incre</w:t>
      </w:r>
      <w:r w:rsidR="00962802">
        <w:rPr>
          <w:rFonts w:ascii="Times New Roman" w:hAnsi="Times New Roman" w:cs="Times New Roman"/>
          <w:sz w:val="24"/>
          <w:szCs w:val="24"/>
        </w:rPr>
        <w:t>a</w:t>
      </w:r>
      <w:r w:rsidR="00D44489">
        <w:rPr>
          <w:rFonts w:ascii="Times New Roman" w:hAnsi="Times New Roman" w:cs="Times New Roman"/>
          <w:sz w:val="24"/>
          <w:szCs w:val="24"/>
        </w:rPr>
        <w:t>se</w:t>
      </w:r>
      <w:r w:rsidR="00736059">
        <w:rPr>
          <w:rFonts w:ascii="Times New Roman" w:hAnsi="Times New Roman" w:cs="Times New Roman"/>
          <w:sz w:val="24"/>
          <w:szCs w:val="24"/>
        </w:rPr>
        <w:t xml:space="preserve"> </w:t>
      </w:r>
      <w:r w:rsidR="00D44489">
        <w:rPr>
          <w:rFonts w:ascii="Times New Roman" w:hAnsi="Times New Roman" w:cs="Times New Roman"/>
          <w:sz w:val="24"/>
          <w:szCs w:val="24"/>
        </w:rPr>
        <w:t>in whole grain consumption</w:t>
      </w:r>
      <w:r w:rsidR="00962802">
        <w:rPr>
          <w:rFonts w:ascii="Times New Roman" w:hAnsi="Times New Roman" w:cs="Times New Roman"/>
          <w:sz w:val="24"/>
          <w:szCs w:val="24"/>
        </w:rPr>
        <w:t xml:space="preserve"> for </w:t>
      </w:r>
      <w:r w:rsidR="005466C1">
        <w:rPr>
          <w:rFonts w:ascii="Times New Roman" w:hAnsi="Times New Roman" w:cs="Times New Roman"/>
          <w:sz w:val="24"/>
          <w:szCs w:val="24"/>
        </w:rPr>
        <w:t>households</w:t>
      </w:r>
      <w:r w:rsidR="00962802">
        <w:rPr>
          <w:rFonts w:ascii="Times New Roman" w:hAnsi="Times New Roman" w:cs="Times New Roman"/>
          <w:sz w:val="24"/>
          <w:szCs w:val="24"/>
        </w:rPr>
        <w:t xml:space="preserve"> receiving the food parcel.</w:t>
      </w:r>
    </w:p>
    <w:p w14:paraId="3755453C" w14:textId="4CCB8C44" w:rsidR="00AF61EF" w:rsidRPr="00E16B88" w:rsidRDefault="00AF61EF" w:rsidP="00AF61EF">
      <w:pPr>
        <w:spacing w:line="360" w:lineRule="auto"/>
        <w:rPr>
          <w:rFonts w:ascii="Times New Roman" w:hAnsi="Times New Roman" w:cs="Times New Roman"/>
          <w:sz w:val="24"/>
          <w:szCs w:val="24"/>
        </w:rPr>
      </w:pPr>
      <w:r w:rsidRPr="00E16B88">
        <w:rPr>
          <w:rFonts w:ascii="Times New Roman" w:hAnsi="Times New Roman" w:cs="Times New Roman"/>
          <w:sz w:val="24"/>
          <w:szCs w:val="24"/>
        </w:rPr>
        <w:t xml:space="preserve">The </w:t>
      </w:r>
      <w:r>
        <w:rPr>
          <w:rFonts w:ascii="Times New Roman" w:hAnsi="Times New Roman" w:cs="Times New Roman"/>
          <w:sz w:val="24"/>
          <w:szCs w:val="24"/>
        </w:rPr>
        <w:t>weekend mobile pantry and lunch programme</w:t>
      </w:r>
      <w:r w:rsidR="001550CE">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1550CE">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1550CE">
        <w:rPr>
          <w:rFonts w:ascii="Times New Roman" w:hAnsi="Times New Roman" w:cs="Times New Roman"/>
          <w:sz w:val="24"/>
          <w:szCs w:val="24"/>
        </w:rPr>
        <w:fldChar w:fldCharType="end"/>
      </w:r>
      <w:r w:rsidR="00BD027F">
        <w:rPr>
          <w:rFonts w:ascii="Times New Roman" w:hAnsi="Times New Roman" w:cs="Times New Roman"/>
          <w:sz w:val="24"/>
          <w:szCs w:val="24"/>
        </w:rPr>
        <w:t xml:space="preserve"> resulted in a non-significant</w:t>
      </w:r>
      <w:r w:rsidR="006B33CD">
        <w:rPr>
          <w:rFonts w:ascii="Times New Roman" w:hAnsi="Times New Roman" w:cs="Times New Roman"/>
          <w:sz w:val="24"/>
          <w:szCs w:val="24"/>
        </w:rPr>
        <w:t xml:space="preserve"> increase</w:t>
      </w:r>
      <w:r w:rsidR="00E70460">
        <w:rPr>
          <w:rFonts w:ascii="Times New Roman" w:hAnsi="Times New Roman" w:cs="Times New Roman"/>
          <w:sz w:val="24"/>
          <w:szCs w:val="24"/>
        </w:rPr>
        <w:t xml:space="preserve"> in</w:t>
      </w:r>
      <w:r w:rsidR="00AA6654">
        <w:rPr>
          <w:rFonts w:ascii="Times New Roman" w:hAnsi="Times New Roman" w:cs="Times New Roman"/>
          <w:sz w:val="24"/>
          <w:szCs w:val="24"/>
        </w:rPr>
        <w:t xml:space="preserve"> </w:t>
      </w:r>
      <w:r w:rsidR="001F1116">
        <w:rPr>
          <w:rFonts w:ascii="Times New Roman" w:hAnsi="Times New Roman" w:cs="Times New Roman"/>
          <w:sz w:val="24"/>
          <w:szCs w:val="24"/>
        </w:rPr>
        <w:t>fruit and vegetable</w:t>
      </w:r>
      <w:r w:rsidR="00AA6654">
        <w:rPr>
          <w:rFonts w:ascii="Times New Roman" w:hAnsi="Times New Roman" w:cs="Times New Roman"/>
          <w:sz w:val="24"/>
          <w:szCs w:val="24"/>
        </w:rPr>
        <w:t xml:space="preserve"> intake</w:t>
      </w:r>
      <w:r w:rsidRPr="00E16B88">
        <w:rPr>
          <w:rFonts w:ascii="Times New Roman" w:hAnsi="Times New Roman" w:cs="Times New Roman"/>
          <w:sz w:val="24"/>
          <w:szCs w:val="24"/>
        </w:rPr>
        <w:t xml:space="preserve">. Baseline daily serving of total </w:t>
      </w:r>
      <w:r w:rsidR="001F1116">
        <w:rPr>
          <w:rFonts w:ascii="Times New Roman" w:hAnsi="Times New Roman" w:cs="Times New Roman"/>
          <w:sz w:val="24"/>
          <w:szCs w:val="24"/>
        </w:rPr>
        <w:t>fruit and vegetables</w:t>
      </w:r>
      <w:r w:rsidRPr="00E16B88">
        <w:rPr>
          <w:rFonts w:ascii="Times New Roman" w:hAnsi="Times New Roman" w:cs="Times New Roman"/>
          <w:sz w:val="24"/>
          <w:szCs w:val="24"/>
        </w:rPr>
        <w:t xml:space="preserve"> (including dried beans and tomato and vegetable soup) was 3.39 (SD ±9.02) and at follow-up was 3.88 (SD ±9.44), </w:t>
      </w:r>
      <w:r w:rsidRPr="00E16B88">
        <w:rPr>
          <w:rFonts w:ascii="Times New Roman" w:hAnsi="Times New Roman" w:cs="Times New Roman"/>
          <w:i/>
          <w:iCs/>
          <w:sz w:val="24"/>
          <w:szCs w:val="24"/>
        </w:rPr>
        <w:t xml:space="preserve">p = </w:t>
      </w:r>
      <w:r w:rsidRPr="00E16B88">
        <w:rPr>
          <w:rFonts w:ascii="Times New Roman" w:hAnsi="Times New Roman" w:cs="Times New Roman"/>
          <w:sz w:val="24"/>
          <w:szCs w:val="24"/>
        </w:rPr>
        <w:t xml:space="preserve">0.41. </w:t>
      </w:r>
    </w:p>
    <w:p w14:paraId="4A500D95" w14:textId="416B282A" w:rsidR="00797C22" w:rsidRDefault="00797C22" w:rsidP="00E8595A">
      <w:pPr>
        <w:spacing w:line="360" w:lineRule="auto"/>
        <w:rPr>
          <w:rFonts w:ascii="Times New Roman" w:hAnsi="Times New Roman" w:cs="Times New Roman"/>
          <w:sz w:val="24"/>
          <w:szCs w:val="24"/>
        </w:rPr>
      </w:pPr>
      <w:r w:rsidRPr="00E16B88">
        <w:rPr>
          <w:rFonts w:ascii="Times New Roman" w:hAnsi="Times New Roman" w:cs="Times New Roman"/>
          <w:sz w:val="24"/>
          <w:szCs w:val="24"/>
        </w:rPr>
        <w:t>C</w:t>
      </w:r>
      <w:r w:rsidR="002F5DC9">
        <w:rPr>
          <w:rFonts w:ascii="Times New Roman" w:hAnsi="Times New Roman" w:cs="Times New Roman"/>
          <w:sz w:val="24"/>
          <w:szCs w:val="24"/>
        </w:rPr>
        <w:t xml:space="preserve">haritable food </w:t>
      </w:r>
      <w:r w:rsidR="005F0993">
        <w:rPr>
          <w:rFonts w:ascii="Times New Roman" w:hAnsi="Times New Roman" w:cs="Times New Roman"/>
          <w:sz w:val="24"/>
          <w:szCs w:val="24"/>
        </w:rPr>
        <w:t>assistance</w:t>
      </w:r>
      <w:r w:rsidR="005F0993" w:rsidRPr="00E16B88">
        <w:rPr>
          <w:rFonts w:ascii="Times New Roman" w:hAnsi="Times New Roman" w:cs="Times New Roman"/>
          <w:sz w:val="24"/>
          <w:szCs w:val="24"/>
        </w:rPr>
        <w:t xml:space="preserve"> </w:t>
      </w:r>
      <w:r w:rsidRPr="00E16B88">
        <w:rPr>
          <w:rFonts w:ascii="Times New Roman" w:hAnsi="Times New Roman" w:cs="Times New Roman"/>
          <w:sz w:val="24"/>
          <w:szCs w:val="24"/>
        </w:rPr>
        <w:t xml:space="preserve">clients obtained </w:t>
      </w:r>
      <w:r w:rsidR="00005EA8">
        <w:rPr>
          <w:rFonts w:ascii="Times New Roman" w:hAnsi="Times New Roman" w:cs="Times New Roman"/>
          <w:sz w:val="24"/>
          <w:szCs w:val="24"/>
        </w:rPr>
        <w:t xml:space="preserve">significantly </w:t>
      </w:r>
      <w:r w:rsidRPr="00E16B88">
        <w:rPr>
          <w:rFonts w:ascii="Times New Roman" w:hAnsi="Times New Roman" w:cs="Times New Roman"/>
          <w:sz w:val="24"/>
          <w:szCs w:val="24"/>
        </w:rPr>
        <w:t xml:space="preserve">more non-starchy vegetables (0.16 [SD: ±0.03] vs 0.08 [SD: ±0.02], </w:t>
      </w:r>
      <w:r w:rsidRPr="00E16B88">
        <w:rPr>
          <w:rFonts w:ascii="Times New Roman" w:hAnsi="Times New Roman" w:cs="Times New Roman"/>
          <w:i/>
          <w:iCs/>
          <w:sz w:val="24"/>
          <w:szCs w:val="24"/>
        </w:rPr>
        <w:t xml:space="preserve">p = </w:t>
      </w:r>
      <w:r w:rsidRPr="00E16B88">
        <w:rPr>
          <w:rFonts w:ascii="Times New Roman" w:hAnsi="Times New Roman" w:cs="Times New Roman"/>
          <w:sz w:val="24"/>
          <w:szCs w:val="24"/>
        </w:rPr>
        <w:t xml:space="preserve">0.018) </w:t>
      </w:r>
      <w:r w:rsidR="00005EA8" w:rsidRPr="00E16B88">
        <w:rPr>
          <w:rFonts w:ascii="Times New Roman" w:hAnsi="Times New Roman" w:cs="Times New Roman"/>
          <w:sz w:val="24"/>
          <w:szCs w:val="24"/>
        </w:rPr>
        <w:t>than non-clients</w:t>
      </w:r>
      <w:r w:rsidR="00763FA7">
        <w:rPr>
          <w:rFonts w:ascii="Times New Roman" w:hAnsi="Times New Roman" w:cs="Times New Roman"/>
          <w:sz w:val="24"/>
          <w:szCs w:val="24"/>
        </w:rPr>
        <w:fldChar w:fldCharType="begin"/>
      </w:r>
      <w:r w:rsidR="00254812">
        <w:rPr>
          <w:rFonts w:ascii="Times New Roman" w:hAnsi="Times New Roman" w:cs="Times New Roman"/>
          <w:sz w:val="24"/>
          <w:szCs w:val="24"/>
        </w:rPr>
        <w:instrText xml:space="preserve"> ADDIN EN.CITE &lt;EndNote&gt;&lt;Cite&gt;&lt;Author&gt;Fan&lt;/Author&gt;&lt;Year&gt;2021&lt;/Year&gt;&lt;RecNum&gt;261&lt;/RecNum&gt;&lt;DisplayText&gt;&lt;style face="superscript"&gt;(47)&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EndNote&gt;</w:instrText>
      </w:r>
      <w:r w:rsidR="00763FA7">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7)</w:t>
      </w:r>
      <w:r w:rsidR="00763FA7">
        <w:rPr>
          <w:rFonts w:ascii="Times New Roman" w:hAnsi="Times New Roman" w:cs="Times New Roman"/>
          <w:sz w:val="24"/>
          <w:szCs w:val="24"/>
        </w:rPr>
        <w:fldChar w:fldCharType="end"/>
      </w:r>
      <w:r w:rsidR="005A2DE4">
        <w:rPr>
          <w:rFonts w:ascii="Times New Roman" w:hAnsi="Times New Roman" w:cs="Times New Roman"/>
          <w:sz w:val="24"/>
          <w:szCs w:val="24"/>
        </w:rPr>
        <w:t>.</w:t>
      </w:r>
      <w:r w:rsidR="00005EA8">
        <w:rPr>
          <w:rFonts w:ascii="Times New Roman" w:hAnsi="Times New Roman" w:cs="Times New Roman"/>
          <w:sz w:val="24"/>
          <w:szCs w:val="24"/>
        </w:rPr>
        <w:t xml:space="preserve"> A non-significant </w:t>
      </w:r>
      <w:r w:rsidR="00293EF7">
        <w:rPr>
          <w:rFonts w:ascii="Times New Roman" w:hAnsi="Times New Roman" w:cs="Times New Roman"/>
          <w:sz w:val="24"/>
          <w:szCs w:val="24"/>
        </w:rPr>
        <w:t>increase</w:t>
      </w:r>
      <w:r w:rsidR="00A8684B">
        <w:rPr>
          <w:rFonts w:ascii="Times New Roman" w:hAnsi="Times New Roman" w:cs="Times New Roman"/>
          <w:sz w:val="24"/>
          <w:szCs w:val="24"/>
        </w:rPr>
        <w:t xml:space="preserve"> </w:t>
      </w:r>
      <w:r w:rsidR="002D3459">
        <w:rPr>
          <w:rFonts w:ascii="Times New Roman" w:hAnsi="Times New Roman" w:cs="Times New Roman"/>
          <w:sz w:val="24"/>
          <w:szCs w:val="24"/>
        </w:rPr>
        <w:t>in</w:t>
      </w:r>
      <w:r w:rsidR="00A8684B">
        <w:rPr>
          <w:rFonts w:ascii="Times New Roman" w:hAnsi="Times New Roman" w:cs="Times New Roman"/>
          <w:sz w:val="24"/>
          <w:szCs w:val="24"/>
        </w:rPr>
        <w:t xml:space="preserve"> obtaining </w:t>
      </w:r>
      <w:r w:rsidRPr="00E16B88">
        <w:rPr>
          <w:rFonts w:ascii="Times New Roman" w:hAnsi="Times New Roman" w:cs="Times New Roman"/>
          <w:sz w:val="24"/>
          <w:szCs w:val="24"/>
        </w:rPr>
        <w:t xml:space="preserve">meat and beans (0.57 [SD: ±0.11] vs 0.34 [SD: ±0.06], </w:t>
      </w:r>
      <w:r w:rsidRPr="00E16B88">
        <w:rPr>
          <w:rFonts w:ascii="Times New Roman" w:hAnsi="Times New Roman" w:cs="Times New Roman"/>
          <w:i/>
          <w:iCs/>
          <w:sz w:val="24"/>
          <w:szCs w:val="24"/>
        </w:rPr>
        <w:t>p</w:t>
      </w:r>
      <w:r w:rsidRPr="00E16B88">
        <w:rPr>
          <w:rFonts w:ascii="Times New Roman" w:hAnsi="Times New Roman" w:cs="Times New Roman"/>
          <w:sz w:val="24"/>
          <w:szCs w:val="24"/>
        </w:rPr>
        <w:t xml:space="preserve"> = 0.051) </w:t>
      </w:r>
      <w:r w:rsidR="00FB7674">
        <w:rPr>
          <w:rFonts w:ascii="Times New Roman" w:hAnsi="Times New Roman" w:cs="Times New Roman"/>
          <w:sz w:val="24"/>
          <w:szCs w:val="24"/>
        </w:rPr>
        <w:t xml:space="preserve">was also observed between </w:t>
      </w:r>
      <w:r w:rsidR="00417993">
        <w:rPr>
          <w:rFonts w:ascii="Times New Roman" w:hAnsi="Times New Roman" w:cs="Times New Roman"/>
          <w:sz w:val="24"/>
          <w:szCs w:val="24"/>
        </w:rPr>
        <w:t>clients</w:t>
      </w:r>
      <w:r w:rsidR="00FB7674">
        <w:rPr>
          <w:rFonts w:ascii="Times New Roman" w:hAnsi="Times New Roman" w:cs="Times New Roman"/>
          <w:sz w:val="24"/>
          <w:szCs w:val="24"/>
        </w:rPr>
        <w:t xml:space="preserve"> and non-clients</w:t>
      </w:r>
      <w:r w:rsidRPr="00E16B88">
        <w:rPr>
          <w:rFonts w:ascii="Times New Roman" w:hAnsi="Times New Roman" w:cs="Times New Roman"/>
          <w:sz w:val="24"/>
          <w:szCs w:val="24"/>
        </w:rPr>
        <w:t xml:space="preserve">. </w:t>
      </w:r>
      <w:r w:rsidR="00435B47">
        <w:rPr>
          <w:rFonts w:ascii="Times New Roman" w:hAnsi="Times New Roman" w:cs="Times New Roman"/>
          <w:sz w:val="24"/>
          <w:szCs w:val="24"/>
        </w:rPr>
        <w:t>C</w:t>
      </w:r>
      <w:r w:rsidRPr="00E16B88">
        <w:rPr>
          <w:rFonts w:ascii="Times New Roman" w:hAnsi="Times New Roman" w:cs="Times New Roman"/>
          <w:sz w:val="24"/>
          <w:szCs w:val="24"/>
        </w:rPr>
        <w:t xml:space="preserve">lients obtained 28% of their food from </w:t>
      </w:r>
      <w:r w:rsidR="00AE39E2">
        <w:rPr>
          <w:rFonts w:ascii="Times New Roman" w:hAnsi="Times New Roman" w:cs="Times New Roman"/>
          <w:sz w:val="24"/>
          <w:szCs w:val="24"/>
        </w:rPr>
        <w:t>charitable food aid</w:t>
      </w:r>
      <w:r w:rsidR="00435B47">
        <w:rPr>
          <w:rFonts w:ascii="Times New Roman" w:hAnsi="Times New Roman" w:cs="Times New Roman"/>
          <w:sz w:val="24"/>
          <w:szCs w:val="24"/>
        </w:rPr>
        <w:t xml:space="preserve"> which</w:t>
      </w:r>
      <w:r w:rsidRPr="00E16B88">
        <w:rPr>
          <w:rFonts w:ascii="Times New Roman" w:hAnsi="Times New Roman" w:cs="Times New Roman"/>
          <w:sz w:val="24"/>
          <w:szCs w:val="24"/>
        </w:rPr>
        <w:t xml:space="preserve"> suggests </w:t>
      </w:r>
      <w:r w:rsidR="00994324">
        <w:rPr>
          <w:rFonts w:ascii="Times New Roman" w:hAnsi="Times New Roman" w:cs="Times New Roman"/>
          <w:sz w:val="24"/>
          <w:szCs w:val="24"/>
        </w:rPr>
        <w:t xml:space="preserve">that </w:t>
      </w:r>
      <w:r w:rsidR="00607A27">
        <w:rPr>
          <w:rFonts w:ascii="Times New Roman" w:hAnsi="Times New Roman" w:cs="Times New Roman"/>
          <w:sz w:val="24"/>
          <w:szCs w:val="24"/>
        </w:rPr>
        <w:t xml:space="preserve">food </w:t>
      </w:r>
      <w:r w:rsidR="005E6A09">
        <w:rPr>
          <w:rFonts w:ascii="Times New Roman" w:hAnsi="Times New Roman" w:cs="Times New Roman"/>
          <w:sz w:val="24"/>
          <w:szCs w:val="24"/>
        </w:rPr>
        <w:t>aid utilisation is</w:t>
      </w:r>
      <w:r w:rsidRPr="00E16B88">
        <w:rPr>
          <w:rFonts w:ascii="Times New Roman" w:hAnsi="Times New Roman" w:cs="Times New Roman"/>
          <w:sz w:val="24"/>
          <w:szCs w:val="24"/>
        </w:rPr>
        <w:t xml:space="preserve"> likely responsible for providing the additional vegetables</w:t>
      </w:r>
      <w:r w:rsidR="00994324">
        <w:rPr>
          <w:rFonts w:ascii="Times New Roman" w:hAnsi="Times New Roman" w:cs="Times New Roman"/>
          <w:sz w:val="24"/>
          <w:szCs w:val="24"/>
        </w:rPr>
        <w:t>,</w:t>
      </w:r>
      <w:r w:rsidRPr="00E16B88">
        <w:rPr>
          <w:rFonts w:ascii="Times New Roman" w:hAnsi="Times New Roman" w:cs="Times New Roman"/>
          <w:sz w:val="24"/>
          <w:szCs w:val="24"/>
        </w:rPr>
        <w:t xml:space="preserve"> </w:t>
      </w:r>
      <w:r w:rsidR="003F1881" w:rsidRPr="00E16B88">
        <w:rPr>
          <w:rFonts w:ascii="Times New Roman" w:hAnsi="Times New Roman" w:cs="Times New Roman"/>
          <w:sz w:val="24"/>
          <w:szCs w:val="24"/>
        </w:rPr>
        <w:t>meat,</w:t>
      </w:r>
      <w:r w:rsidRPr="00E16B88">
        <w:rPr>
          <w:rFonts w:ascii="Times New Roman" w:hAnsi="Times New Roman" w:cs="Times New Roman"/>
          <w:sz w:val="24"/>
          <w:szCs w:val="24"/>
        </w:rPr>
        <w:t xml:space="preserve"> and beans. </w:t>
      </w:r>
    </w:p>
    <w:p w14:paraId="68D8F451" w14:textId="79FF6716" w:rsidR="00B31148" w:rsidRPr="00E16B88" w:rsidRDefault="005318D5" w:rsidP="00B823A2">
      <w:pPr>
        <w:spacing w:line="360" w:lineRule="auto"/>
        <w:rPr>
          <w:rFonts w:ascii="Times New Roman" w:hAnsi="Times New Roman" w:cs="Times New Roman"/>
          <w:sz w:val="24"/>
          <w:szCs w:val="24"/>
        </w:rPr>
      </w:pPr>
      <w:r>
        <w:rPr>
          <w:rFonts w:ascii="Times New Roman" w:hAnsi="Times New Roman" w:cs="Times New Roman"/>
          <w:sz w:val="24"/>
          <w:szCs w:val="24"/>
        </w:rPr>
        <w:t>O</w:t>
      </w:r>
      <w:r w:rsidR="00916D62">
        <w:rPr>
          <w:rFonts w:ascii="Times New Roman" w:hAnsi="Times New Roman" w:cs="Times New Roman"/>
          <w:sz w:val="24"/>
          <w:szCs w:val="24"/>
        </w:rPr>
        <w:t>ne</w:t>
      </w:r>
      <w:r w:rsidR="00CC1504">
        <w:rPr>
          <w:rFonts w:ascii="Times New Roman" w:hAnsi="Times New Roman" w:cs="Times New Roman"/>
          <w:sz w:val="24"/>
          <w:szCs w:val="24"/>
        </w:rPr>
        <w:t xml:space="preserve"> </w:t>
      </w:r>
      <w:r>
        <w:rPr>
          <w:rFonts w:ascii="Times New Roman" w:hAnsi="Times New Roman" w:cs="Times New Roman"/>
          <w:sz w:val="24"/>
          <w:szCs w:val="24"/>
        </w:rPr>
        <w:t>cross-sectional</w:t>
      </w:r>
      <w:r w:rsidR="0076649C">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76649C">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7664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1504">
        <w:rPr>
          <w:rFonts w:ascii="Times New Roman" w:hAnsi="Times New Roman" w:cs="Times New Roman"/>
          <w:sz w:val="24"/>
          <w:szCs w:val="24"/>
        </w:rPr>
        <w:t>s</w:t>
      </w:r>
      <w:r w:rsidR="00C63CC7">
        <w:rPr>
          <w:rFonts w:ascii="Times New Roman" w:hAnsi="Times New Roman" w:cs="Times New Roman"/>
          <w:sz w:val="24"/>
          <w:szCs w:val="24"/>
        </w:rPr>
        <w:t>t</w:t>
      </w:r>
      <w:r w:rsidR="00CC1504">
        <w:rPr>
          <w:rFonts w:ascii="Times New Roman" w:hAnsi="Times New Roman" w:cs="Times New Roman"/>
          <w:sz w:val="24"/>
          <w:szCs w:val="24"/>
        </w:rPr>
        <w:t>udy</w:t>
      </w:r>
      <w:r w:rsidR="007A760A">
        <w:rPr>
          <w:rFonts w:ascii="Times New Roman" w:hAnsi="Times New Roman" w:cs="Times New Roman"/>
          <w:sz w:val="24"/>
          <w:szCs w:val="24"/>
        </w:rPr>
        <w:t xml:space="preserve"> </w:t>
      </w:r>
      <w:r w:rsidR="00C0629B">
        <w:rPr>
          <w:rFonts w:ascii="Times New Roman" w:hAnsi="Times New Roman" w:cs="Times New Roman"/>
          <w:sz w:val="24"/>
          <w:szCs w:val="24"/>
        </w:rPr>
        <w:t>of 563 food pantry users</w:t>
      </w:r>
      <w:r w:rsidR="00880697">
        <w:rPr>
          <w:rFonts w:ascii="Times New Roman" w:hAnsi="Times New Roman" w:cs="Times New Roman"/>
          <w:sz w:val="24"/>
          <w:szCs w:val="24"/>
        </w:rPr>
        <w:t xml:space="preserve"> in Ne</w:t>
      </w:r>
      <w:r w:rsidR="002C72DB">
        <w:rPr>
          <w:rFonts w:ascii="Times New Roman" w:hAnsi="Times New Roman" w:cs="Times New Roman"/>
          <w:sz w:val="24"/>
          <w:szCs w:val="24"/>
        </w:rPr>
        <w:t>braska</w:t>
      </w:r>
      <w:r w:rsidR="00C0629B">
        <w:rPr>
          <w:rFonts w:ascii="Times New Roman" w:hAnsi="Times New Roman" w:cs="Times New Roman"/>
          <w:sz w:val="24"/>
          <w:szCs w:val="24"/>
        </w:rPr>
        <w:t xml:space="preserve"> </w:t>
      </w:r>
      <w:r w:rsidR="007A760A">
        <w:rPr>
          <w:rFonts w:ascii="Times New Roman" w:hAnsi="Times New Roman" w:cs="Times New Roman"/>
          <w:sz w:val="24"/>
          <w:szCs w:val="24"/>
        </w:rPr>
        <w:t xml:space="preserve">observed a </w:t>
      </w:r>
      <w:r w:rsidR="00327A1C">
        <w:rPr>
          <w:rFonts w:ascii="Times New Roman" w:hAnsi="Times New Roman" w:cs="Times New Roman"/>
          <w:sz w:val="24"/>
          <w:szCs w:val="24"/>
        </w:rPr>
        <w:t>negative</w:t>
      </w:r>
      <w:r w:rsidR="007A760A">
        <w:rPr>
          <w:rFonts w:ascii="Times New Roman" w:hAnsi="Times New Roman" w:cs="Times New Roman"/>
          <w:sz w:val="24"/>
          <w:szCs w:val="24"/>
        </w:rPr>
        <w:t xml:space="preserve"> impact o</w:t>
      </w:r>
      <w:r w:rsidR="00416F4C">
        <w:rPr>
          <w:rFonts w:ascii="Times New Roman" w:hAnsi="Times New Roman" w:cs="Times New Roman"/>
          <w:sz w:val="24"/>
          <w:szCs w:val="24"/>
        </w:rPr>
        <w:t>f</w:t>
      </w:r>
      <w:r w:rsidR="00607A27">
        <w:rPr>
          <w:rFonts w:ascii="Times New Roman" w:hAnsi="Times New Roman" w:cs="Times New Roman"/>
          <w:sz w:val="24"/>
          <w:szCs w:val="24"/>
        </w:rPr>
        <w:t xml:space="preserve"> pantry</w:t>
      </w:r>
      <w:r w:rsidR="006C63D5">
        <w:rPr>
          <w:rFonts w:ascii="Times New Roman" w:hAnsi="Times New Roman" w:cs="Times New Roman"/>
          <w:sz w:val="24"/>
          <w:szCs w:val="24"/>
        </w:rPr>
        <w:t xml:space="preserve"> access</w:t>
      </w:r>
      <w:r w:rsidR="007A760A">
        <w:rPr>
          <w:rFonts w:ascii="Times New Roman" w:hAnsi="Times New Roman" w:cs="Times New Roman"/>
          <w:sz w:val="24"/>
          <w:szCs w:val="24"/>
        </w:rPr>
        <w:t xml:space="preserve"> </w:t>
      </w:r>
      <w:r w:rsidR="00416F4C">
        <w:rPr>
          <w:rFonts w:ascii="Times New Roman" w:hAnsi="Times New Roman" w:cs="Times New Roman"/>
          <w:sz w:val="24"/>
          <w:szCs w:val="24"/>
        </w:rPr>
        <w:t>on</w:t>
      </w:r>
      <w:r w:rsidR="00332D1C">
        <w:rPr>
          <w:rFonts w:ascii="Times New Roman" w:hAnsi="Times New Roman" w:cs="Times New Roman"/>
          <w:sz w:val="24"/>
          <w:szCs w:val="24"/>
        </w:rPr>
        <w:t xml:space="preserve"> </w:t>
      </w:r>
      <w:r w:rsidR="000E639B">
        <w:rPr>
          <w:rFonts w:ascii="Times New Roman" w:hAnsi="Times New Roman" w:cs="Times New Roman"/>
          <w:sz w:val="24"/>
          <w:szCs w:val="24"/>
        </w:rPr>
        <w:t>diet</w:t>
      </w:r>
      <w:r w:rsidR="007A760A">
        <w:rPr>
          <w:rFonts w:ascii="Times New Roman" w:hAnsi="Times New Roman" w:cs="Times New Roman"/>
          <w:sz w:val="24"/>
          <w:szCs w:val="24"/>
        </w:rPr>
        <w:t xml:space="preserve"> quality. </w:t>
      </w:r>
      <w:r w:rsidR="00F360D5">
        <w:rPr>
          <w:rFonts w:ascii="Times New Roman" w:hAnsi="Times New Roman" w:cs="Times New Roman"/>
          <w:sz w:val="24"/>
          <w:szCs w:val="24"/>
        </w:rPr>
        <w:t xml:space="preserve">Greater odds of </w:t>
      </w:r>
      <w:r w:rsidR="00F360D5" w:rsidRPr="00E905EE">
        <w:rPr>
          <w:rFonts w:ascii="Times New Roman" w:hAnsi="Times New Roman" w:cs="Times New Roman"/>
          <w:sz w:val="24"/>
          <w:szCs w:val="24"/>
        </w:rPr>
        <w:t>consuming foods with added sugar</w:t>
      </w:r>
      <w:r w:rsidR="00F360D5">
        <w:rPr>
          <w:rFonts w:ascii="Times New Roman" w:hAnsi="Times New Roman" w:cs="Times New Roman"/>
          <w:sz w:val="24"/>
          <w:szCs w:val="24"/>
        </w:rPr>
        <w:t xml:space="preserve"> </w:t>
      </w:r>
      <w:r w:rsidR="00F360D5" w:rsidRPr="00E16B88">
        <w:rPr>
          <w:rFonts w:ascii="Times New Roman" w:hAnsi="Times New Roman" w:cs="Times New Roman"/>
          <w:sz w:val="24"/>
          <w:szCs w:val="24"/>
        </w:rPr>
        <w:t>≥</w:t>
      </w:r>
      <w:r w:rsidR="00554B67">
        <w:rPr>
          <w:rFonts w:ascii="Times New Roman" w:hAnsi="Times New Roman" w:cs="Times New Roman"/>
          <w:sz w:val="24"/>
          <w:szCs w:val="24"/>
        </w:rPr>
        <w:t>1</w:t>
      </w:r>
      <w:r w:rsidR="00F360D5" w:rsidRPr="00E16B88">
        <w:rPr>
          <w:rFonts w:ascii="Times New Roman" w:hAnsi="Times New Roman" w:cs="Times New Roman"/>
          <w:sz w:val="24"/>
          <w:szCs w:val="24"/>
        </w:rPr>
        <w:t xml:space="preserve"> per day</w:t>
      </w:r>
      <w:r w:rsidR="00F360D5">
        <w:rPr>
          <w:rFonts w:ascii="Times New Roman" w:hAnsi="Times New Roman" w:cs="Times New Roman"/>
          <w:sz w:val="24"/>
          <w:szCs w:val="24"/>
        </w:rPr>
        <w:t xml:space="preserve"> were </w:t>
      </w:r>
      <w:r w:rsidR="00667467">
        <w:rPr>
          <w:rFonts w:ascii="Times New Roman" w:hAnsi="Times New Roman" w:cs="Times New Roman"/>
          <w:sz w:val="24"/>
          <w:szCs w:val="24"/>
        </w:rPr>
        <w:t>reported in</w:t>
      </w:r>
      <w:r w:rsidR="00F360D5">
        <w:rPr>
          <w:rFonts w:ascii="Times New Roman" w:hAnsi="Times New Roman" w:cs="Times New Roman"/>
          <w:sz w:val="24"/>
          <w:szCs w:val="24"/>
        </w:rPr>
        <w:t xml:space="preserve"> </w:t>
      </w:r>
      <w:r w:rsidR="00667467">
        <w:rPr>
          <w:rFonts w:ascii="Times New Roman" w:hAnsi="Times New Roman" w:cs="Times New Roman"/>
          <w:sz w:val="24"/>
          <w:szCs w:val="24"/>
        </w:rPr>
        <w:t>f</w:t>
      </w:r>
      <w:r w:rsidR="00D06E83">
        <w:rPr>
          <w:rFonts w:ascii="Times New Roman" w:hAnsi="Times New Roman" w:cs="Times New Roman"/>
          <w:sz w:val="24"/>
          <w:szCs w:val="24"/>
        </w:rPr>
        <w:t>requent</w:t>
      </w:r>
      <w:r w:rsidR="003E232F">
        <w:rPr>
          <w:rFonts w:ascii="Times New Roman" w:hAnsi="Times New Roman" w:cs="Times New Roman"/>
          <w:sz w:val="24"/>
          <w:szCs w:val="24"/>
        </w:rPr>
        <w:t xml:space="preserve"> </w:t>
      </w:r>
      <w:r w:rsidR="003E232F" w:rsidRPr="00E16B88">
        <w:rPr>
          <w:rFonts w:ascii="Times New Roman" w:hAnsi="Times New Roman" w:cs="Times New Roman"/>
          <w:sz w:val="24"/>
          <w:szCs w:val="24"/>
        </w:rPr>
        <w:t xml:space="preserve">(OR 2.14, 95% CI: 1.33, 3.44) </w:t>
      </w:r>
      <w:r w:rsidR="00D06E83">
        <w:rPr>
          <w:rFonts w:ascii="Times New Roman" w:hAnsi="Times New Roman" w:cs="Times New Roman"/>
          <w:sz w:val="24"/>
          <w:szCs w:val="24"/>
        </w:rPr>
        <w:t xml:space="preserve"> and semi-frequent</w:t>
      </w:r>
      <w:r w:rsidR="00667467">
        <w:rPr>
          <w:rFonts w:ascii="Times New Roman" w:hAnsi="Times New Roman" w:cs="Times New Roman"/>
          <w:sz w:val="24"/>
          <w:szCs w:val="24"/>
        </w:rPr>
        <w:t xml:space="preserve"> </w:t>
      </w:r>
      <w:r w:rsidR="00667467" w:rsidRPr="00E16B88">
        <w:rPr>
          <w:rFonts w:ascii="Times New Roman" w:hAnsi="Times New Roman" w:cs="Times New Roman"/>
          <w:sz w:val="24"/>
          <w:szCs w:val="24"/>
        </w:rPr>
        <w:t xml:space="preserve">(OR 1.57, 95% CI: 1.00, 2.46) </w:t>
      </w:r>
      <w:r w:rsidR="00607A27">
        <w:rPr>
          <w:rFonts w:ascii="Times New Roman" w:hAnsi="Times New Roman" w:cs="Times New Roman"/>
          <w:sz w:val="24"/>
          <w:szCs w:val="24"/>
        </w:rPr>
        <w:t>food pantry</w:t>
      </w:r>
      <w:r w:rsidR="00031FA9">
        <w:rPr>
          <w:rFonts w:ascii="Times New Roman" w:hAnsi="Times New Roman" w:cs="Times New Roman"/>
          <w:sz w:val="24"/>
          <w:szCs w:val="24"/>
        </w:rPr>
        <w:t xml:space="preserve"> users </w:t>
      </w:r>
      <w:r w:rsidR="00797C22" w:rsidRPr="00E16B88">
        <w:rPr>
          <w:rFonts w:ascii="Times New Roman" w:hAnsi="Times New Roman" w:cs="Times New Roman"/>
          <w:sz w:val="24"/>
          <w:szCs w:val="24"/>
        </w:rPr>
        <w:t>compared to non-users</w:t>
      </w:r>
      <w:r w:rsidR="00797C22" w:rsidRPr="00E16B88">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 ExcludeYear="1"&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797C22"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797C22" w:rsidRPr="00E16B88">
        <w:rPr>
          <w:rFonts w:ascii="Times New Roman" w:hAnsi="Times New Roman" w:cs="Times New Roman"/>
          <w:sz w:val="24"/>
          <w:szCs w:val="24"/>
        </w:rPr>
        <w:fldChar w:fldCharType="end"/>
      </w:r>
      <w:r w:rsidR="00A169D1">
        <w:rPr>
          <w:rFonts w:ascii="Times New Roman" w:hAnsi="Times New Roman" w:cs="Times New Roman"/>
          <w:sz w:val="24"/>
          <w:szCs w:val="24"/>
        </w:rPr>
        <w:t>.</w:t>
      </w:r>
      <w:r w:rsidR="00797C22" w:rsidRPr="00E16B88">
        <w:rPr>
          <w:rFonts w:ascii="Times New Roman" w:hAnsi="Times New Roman" w:cs="Times New Roman"/>
          <w:sz w:val="24"/>
          <w:szCs w:val="24"/>
        </w:rPr>
        <w:t xml:space="preserve"> </w:t>
      </w:r>
      <w:r w:rsidR="00E905EE">
        <w:rPr>
          <w:rFonts w:ascii="Times New Roman" w:hAnsi="Times New Roman" w:cs="Times New Roman"/>
          <w:sz w:val="24"/>
          <w:szCs w:val="24"/>
        </w:rPr>
        <w:t>However, this repres</w:t>
      </w:r>
      <w:r w:rsidR="00293978">
        <w:rPr>
          <w:rFonts w:ascii="Times New Roman" w:hAnsi="Times New Roman" w:cs="Times New Roman"/>
          <w:sz w:val="24"/>
          <w:szCs w:val="24"/>
        </w:rPr>
        <w:t>ents food items obtained from all sources, not only the food pantry</w:t>
      </w:r>
      <w:r w:rsidR="002D2D2F">
        <w:rPr>
          <w:rFonts w:ascii="Times New Roman" w:hAnsi="Times New Roman" w:cs="Times New Roman"/>
          <w:sz w:val="24"/>
          <w:szCs w:val="24"/>
        </w:rPr>
        <w:t>, indicating</w:t>
      </w:r>
      <w:r w:rsidR="00293978">
        <w:rPr>
          <w:rFonts w:ascii="Times New Roman" w:hAnsi="Times New Roman" w:cs="Times New Roman"/>
          <w:sz w:val="24"/>
          <w:szCs w:val="24"/>
        </w:rPr>
        <w:t xml:space="preserve"> participants</w:t>
      </w:r>
      <w:r w:rsidR="008C6BC7">
        <w:rPr>
          <w:rFonts w:ascii="Times New Roman" w:hAnsi="Times New Roman" w:cs="Times New Roman"/>
          <w:sz w:val="24"/>
          <w:szCs w:val="24"/>
        </w:rPr>
        <w:t>'</w:t>
      </w:r>
      <w:r w:rsidR="00293978">
        <w:rPr>
          <w:rFonts w:ascii="Times New Roman" w:hAnsi="Times New Roman" w:cs="Times New Roman"/>
          <w:sz w:val="24"/>
          <w:szCs w:val="24"/>
        </w:rPr>
        <w:t xml:space="preserve"> </w:t>
      </w:r>
      <w:r w:rsidR="00C67966">
        <w:rPr>
          <w:rFonts w:ascii="Times New Roman" w:hAnsi="Times New Roman" w:cs="Times New Roman"/>
          <w:sz w:val="24"/>
          <w:szCs w:val="24"/>
        </w:rPr>
        <w:t xml:space="preserve">overall dietary intake. </w:t>
      </w:r>
      <w:r w:rsidR="00270B89">
        <w:rPr>
          <w:rFonts w:ascii="Times New Roman" w:hAnsi="Times New Roman" w:cs="Times New Roman"/>
          <w:sz w:val="24"/>
          <w:szCs w:val="24"/>
        </w:rPr>
        <w:t>In the</w:t>
      </w:r>
      <w:r w:rsidR="00EB598D" w:rsidRPr="00E16B88">
        <w:rPr>
          <w:rFonts w:ascii="Times New Roman" w:hAnsi="Times New Roman" w:cs="Times New Roman"/>
          <w:sz w:val="24"/>
          <w:szCs w:val="24"/>
        </w:rPr>
        <w:t xml:space="preserve"> mobile pantry with </w:t>
      </w:r>
      <w:r w:rsidR="00EB598D">
        <w:rPr>
          <w:rFonts w:ascii="Times New Roman" w:hAnsi="Times New Roman" w:cs="Times New Roman"/>
          <w:sz w:val="24"/>
          <w:szCs w:val="24"/>
        </w:rPr>
        <w:t>supper programme</w:t>
      </w:r>
      <w:r w:rsidR="00EB598D" w:rsidRPr="00E16B88">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00EB598D"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w:t>
      </w:r>
      <w:r w:rsidR="00EB598D" w:rsidRPr="00E16B88">
        <w:rPr>
          <w:rFonts w:ascii="Times New Roman" w:hAnsi="Times New Roman" w:cs="Times New Roman"/>
          <w:sz w:val="24"/>
          <w:szCs w:val="24"/>
        </w:rPr>
        <w:fldChar w:fldCharType="end"/>
      </w:r>
      <w:r w:rsidR="002D2D2F">
        <w:rPr>
          <w:rFonts w:ascii="Times New Roman" w:hAnsi="Times New Roman" w:cs="Times New Roman"/>
          <w:sz w:val="24"/>
          <w:szCs w:val="24"/>
        </w:rPr>
        <w:t>,</w:t>
      </w:r>
      <w:r w:rsidR="00EB598D" w:rsidRPr="00E16B88">
        <w:rPr>
          <w:rFonts w:ascii="Times New Roman" w:hAnsi="Times New Roman" w:cs="Times New Roman"/>
          <w:sz w:val="24"/>
          <w:szCs w:val="24"/>
        </w:rPr>
        <w:t xml:space="preserve"> </w:t>
      </w:r>
      <w:r w:rsidR="007E732B">
        <w:rPr>
          <w:rFonts w:ascii="Times New Roman" w:hAnsi="Times New Roman" w:cs="Times New Roman"/>
          <w:sz w:val="24"/>
          <w:szCs w:val="24"/>
        </w:rPr>
        <w:t>participants were asked if</w:t>
      </w:r>
      <w:r w:rsidR="00270B89">
        <w:rPr>
          <w:rFonts w:ascii="Times New Roman" w:hAnsi="Times New Roman" w:cs="Times New Roman"/>
          <w:sz w:val="24"/>
          <w:szCs w:val="24"/>
        </w:rPr>
        <w:t xml:space="preserve"> the pr</w:t>
      </w:r>
      <w:r w:rsidR="00CC4AEF">
        <w:rPr>
          <w:rFonts w:ascii="Times New Roman" w:hAnsi="Times New Roman" w:cs="Times New Roman"/>
          <w:sz w:val="24"/>
          <w:szCs w:val="24"/>
        </w:rPr>
        <w:t>o</w:t>
      </w:r>
      <w:r w:rsidR="00270B89">
        <w:rPr>
          <w:rFonts w:ascii="Times New Roman" w:hAnsi="Times New Roman" w:cs="Times New Roman"/>
          <w:sz w:val="24"/>
          <w:szCs w:val="24"/>
        </w:rPr>
        <w:t>gramme helped them eat healthier</w:t>
      </w:r>
      <w:r w:rsidR="002B7C6B">
        <w:rPr>
          <w:rFonts w:ascii="Times New Roman" w:hAnsi="Times New Roman" w:cs="Times New Roman"/>
          <w:sz w:val="24"/>
          <w:szCs w:val="24"/>
        </w:rPr>
        <w:t>,</w:t>
      </w:r>
      <w:r w:rsidR="00A169D1">
        <w:rPr>
          <w:rFonts w:ascii="Times New Roman" w:hAnsi="Times New Roman" w:cs="Times New Roman"/>
          <w:sz w:val="24"/>
          <w:szCs w:val="24"/>
        </w:rPr>
        <w:t xml:space="preserve"> with </w:t>
      </w:r>
      <w:r w:rsidR="00B0276D">
        <w:rPr>
          <w:rFonts w:ascii="Times New Roman" w:hAnsi="Times New Roman" w:cs="Times New Roman"/>
          <w:sz w:val="24"/>
          <w:szCs w:val="24"/>
        </w:rPr>
        <w:t>43</w:t>
      </w:r>
      <w:r w:rsidR="008223E3">
        <w:rPr>
          <w:rFonts w:ascii="Times New Roman" w:hAnsi="Times New Roman" w:cs="Times New Roman"/>
          <w:sz w:val="24"/>
          <w:szCs w:val="24"/>
        </w:rPr>
        <w:t>% agree</w:t>
      </w:r>
      <w:r w:rsidR="00A169D1">
        <w:rPr>
          <w:rFonts w:ascii="Times New Roman" w:hAnsi="Times New Roman" w:cs="Times New Roman"/>
          <w:sz w:val="24"/>
          <w:szCs w:val="24"/>
        </w:rPr>
        <w:t>ing.</w:t>
      </w:r>
      <w:r w:rsidR="00D8430F">
        <w:rPr>
          <w:rFonts w:ascii="Times New Roman" w:hAnsi="Times New Roman" w:cs="Times New Roman"/>
          <w:sz w:val="24"/>
          <w:szCs w:val="24"/>
        </w:rPr>
        <w:t xml:space="preserve"> </w:t>
      </w:r>
      <w:r w:rsidR="00EE5AA9">
        <w:rPr>
          <w:rFonts w:ascii="Times New Roman" w:hAnsi="Times New Roman" w:cs="Times New Roman"/>
          <w:sz w:val="24"/>
          <w:szCs w:val="24"/>
        </w:rPr>
        <w:t>However, o</w:t>
      </w:r>
      <w:r w:rsidR="00072DD5">
        <w:rPr>
          <w:rFonts w:ascii="Times New Roman" w:hAnsi="Times New Roman" w:cs="Times New Roman"/>
          <w:sz w:val="24"/>
          <w:szCs w:val="24"/>
        </w:rPr>
        <w:t xml:space="preserve">nly 15% of food insecure respondents agree </w:t>
      </w:r>
      <w:r w:rsidR="00223C73">
        <w:rPr>
          <w:rFonts w:ascii="Times New Roman" w:hAnsi="Times New Roman" w:cs="Times New Roman"/>
          <w:sz w:val="24"/>
          <w:szCs w:val="24"/>
        </w:rPr>
        <w:t>the programme helps them eat healthier</w:t>
      </w:r>
      <w:r w:rsidR="003D5D87">
        <w:rPr>
          <w:rFonts w:ascii="Times New Roman" w:hAnsi="Times New Roman" w:cs="Times New Roman"/>
          <w:sz w:val="24"/>
          <w:szCs w:val="24"/>
        </w:rPr>
        <w:t xml:space="preserve">, compared to </w:t>
      </w:r>
      <w:r w:rsidR="002679C0">
        <w:rPr>
          <w:rFonts w:ascii="Times New Roman" w:hAnsi="Times New Roman" w:cs="Times New Roman"/>
          <w:sz w:val="24"/>
          <w:szCs w:val="24"/>
        </w:rPr>
        <w:t>27</w:t>
      </w:r>
      <w:r w:rsidR="003D5D87">
        <w:rPr>
          <w:rFonts w:ascii="Times New Roman" w:hAnsi="Times New Roman" w:cs="Times New Roman"/>
          <w:sz w:val="24"/>
          <w:szCs w:val="24"/>
        </w:rPr>
        <w:t xml:space="preserve">% of food secure </w:t>
      </w:r>
      <w:r w:rsidR="00DC6D06">
        <w:rPr>
          <w:rFonts w:ascii="Times New Roman" w:hAnsi="Times New Roman" w:cs="Times New Roman"/>
          <w:sz w:val="24"/>
          <w:szCs w:val="24"/>
        </w:rPr>
        <w:t>participants.</w:t>
      </w:r>
      <w:r w:rsidR="009D6361">
        <w:rPr>
          <w:rFonts w:ascii="Times New Roman" w:hAnsi="Times New Roman" w:cs="Times New Roman"/>
          <w:sz w:val="24"/>
          <w:szCs w:val="24"/>
        </w:rPr>
        <w:t xml:space="preserve"> Dietary intake data was not </w:t>
      </w:r>
      <w:r w:rsidR="0006406A">
        <w:rPr>
          <w:rFonts w:ascii="Times New Roman" w:hAnsi="Times New Roman" w:cs="Times New Roman"/>
          <w:sz w:val="24"/>
          <w:szCs w:val="24"/>
        </w:rPr>
        <w:t>collected;</w:t>
      </w:r>
      <w:r w:rsidR="009D6361">
        <w:rPr>
          <w:rFonts w:ascii="Times New Roman" w:hAnsi="Times New Roman" w:cs="Times New Roman"/>
          <w:sz w:val="24"/>
          <w:szCs w:val="24"/>
        </w:rPr>
        <w:t xml:space="preserve"> </w:t>
      </w:r>
      <w:r w:rsidR="0006406A">
        <w:rPr>
          <w:rFonts w:ascii="Times New Roman" w:hAnsi="Times New Roman" w:cs="Times New Roman"/>
          <w:sz w:val="24"/>
          <w:szCs w:val="24"/>
        </w:rPr>
        <w:t>therefore,</w:t>
      </w:r>
      <w:r w:rsidR="009D6361">
        <w:rPr>
          <w:rFonts w:ascii="Times New Roman" w:hAnsi="Times New Roman" w:cs="Times New Roman"/>
          <w:sz w:val="24"/>
          <w:szCs w:val="24"/>
        </w:rPr>
        <w:t xml:space="preserve"> it cannot be deduced </w:t>
      </w:r>
      <w:r w:rsidR="007C520B">
        <w:rPr>
          <w:rFonts w:ascii="Times New Roman" w:hAnsi="Times New Roman" w:cs="Times New Roman"/>
          <w:sz w:val="24"/>
          <w:szCs w:val="24"/>
        </w:rPr>
        <w:t>wh</w:t>
      </w:r>
      <w:r w:rsidR="003F3C8B">
        <w:rPr>
          <w:rFonts w:ascii="Times New Roman" w:hAnsi="Times New Roman" w:cs="Times New Roman"/>
          <w:sz w:val="24"/>
          <w:szCs w:val="24"/>
        </w:rPr>
        <w:t>ich food</w:t>
      </w:r>
      <w:r w:rsidR="00371110">
        <w:rPr>
          <w:rFonts w:ascii="Times New Roman" w:hAnsi="Times New Roman" w:cs="Times New Roman"/>
          <w:sz w:val="24"/>
          <w:szCs w:val="24"/>
        </w:rPr>
        <w:t>s</w:t>
      </w:r>
      <w:r w:rsidR="005A3292">
        <w:rPr>
          <w:rFonts w:ascii="Times New Roman" w:hAnsi="Times New Roman" w:cs="Times New Roman"/>
          <w:sz w:val="24"/>
          <w:szCs w:val="24"/>
        </w:rPr>
        <w:t xml:space="preserve"> </w:t>
      </w:r>
      <w:r w:rsidR="00147E3C">
        <w:rPr>
          <w:rFonts w:ascii="Times New Roman" w:hAnsi="Times New Roman" w:cs="Times New Roman"/>
          <w:sz w:val="24"/>
          <w:szCs w:val="24"/>
        </w:rPr>
        <w:t>improved</w:t>
      </w:r>
      <w:r w:rsidR="005A3292">
        <w:rPr>
          <w:rFonts w:ascii="Times New Roman" w:hAnsi="Times New Roman" w:cs="Times New Roman"/>
          <w:sz w:val="24"/>
          <w:szCs w:val="24"/>
        </w:rPr>
        <w:t xml:space="preserve"> </w:t>
      </w:r>
      <w:r w:rsidR="007C520B">
        <w:rPr>
          <w:rFonts w:ascii="Times New Roman" w:hAnsi="Times New Roman" w:cs="Times New Roman"/>
          <w:sz w:val="24"/>
          <w:szCs w:val="24"/>
        </w:rPr>
        <w:t>diet quality</w:t>
      </w:r>
      <w:r w:rsidR="00147E3C">
        <w:rPr>
          <w:rFonts w:ascii="Times New Roman" w:hAnsi="Times New Roman" w:cs="Times New Roman"/>
          <w:sz w:val="24"/>
          <w:szCs w:val="24"/>
        </w:rPr>
        <w:t xml:space="preserve"> or </w:t>
      </w:r>
      <w:r w:rsidR="0036483A">
        <w:rPr>
          <w:rFonts w:ascii="Times New Roman" w:hAnsi="Times New Roman" w:cs="Times New Roman"/>
          <w:sz w:val="24"/>
          <w:szCs w:val="24"/>
        </w:rPr>
        <w:t xml:space="preserve">establish </w:t>
      </w:r>
      <w:r w:rsidR="002B7C6B">
        <w:rPr>
          <w:rFonts w:ascii="Times New Roman" w:hAnsi="Times New Roman" w:cs="Times New Roman"/>
          <w:sz w:val="24"/>
          <w:szCs w:val="24"/>
        </w:rPr>
        <w:t xml:space="preserve">any </w:t>
      </w:r>
      <w:r w:rsidR="0036483A">
        <w:rPr>
          <w:rFonts w:ascii="Times New Roman" w:hAnsi="Times New Roman" w:cs="Times New Roman"/>
          <w:sz w:val="24"/>
          <w:szCs w:val="24"/>
        </w:rPr>
        <w:t>statistically significant improvements</w:t>
      </w:r>
      <w:r w:rsidR="007C520B">
        <w:rPr>
          <w:rFonts w:ascii="Times New Roman" w:hAnsi="Times New Roman" w:cs="Times New Roman"/>
          <w:sz w:val="24"/>
          <w:szCs w:val="24"/>
        </w:rPr>
        <w:t>.</w:t>
      </w:r>
    </w:p>
    <w:p w14:paraId="25A93A53" w14:textId="3ACB0441" w:rsidR="001C318E" w:rsidRPr="00840CD2" w:rsidRDefault="00D33FBA" w:rsidP="00FE06AE">
      <w:pPr>
        <w:spacing w:after="0"/>
        <w:rPr>
          <w:rFonts w:ascii="Times New Roman" w:hAnsi="Times New Roman" w:cs="Times New Roman"/>
          <w:b/>
          <w:bCs/>
          <w:sz w:val="24"/>
          <w:szCs w:val="24"/>
        </w:rPr>
      </w:pPr>
      <w:r w:rsidRPr="00840CD2">
        <w:rPr>
          <w:rFonts w:ascii="Times New Roman" w:hAnsi="Times New Roman" w:cs="Times New Roman"/>
          <w:b/>
          <w:bCs/>
          <w:sz w:val="24"/>
          <w:szCs w:val="24"/>
        </w:rPr>
        <w:t>Mental health</w:t>
      </w:r>
    </w:p>
    <w:p w14:paraId="3AB35144" w14:textId="20D185E4" w:rsidR="00F464CD" w:rsidRDefault="002355E6" w:rsidP="00F464C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ree </w:t>
      </w:r>
      <w:r w:rsidR="00713B98">
        <w:rPr>
          <w:rFonts w:ascii="Times New Roman" w:hAnsi="Times New Roman" w:cs="Times New Roman"/>
          <w:sz w:val="24"/>
          <w:szCs w:val="24"/>
        </w:rPr>
        <w:t xml:space="preserve">cohort </w:t>
      </w:r>
      <w:r>
        <w:rPr>
          <w:rFonts w:ascii="Times New Roman" w:hAnsi="Times New Roman" w:cs="Times New Roman"/>
          <w:sz w:val="24"/>
          <w:szCs w:val="24"/>
        </w:rPr>
        <w:t xml:space="preserve">studies </w:t>
      </w:r>
      <w:r w:rsidR="0032043A">
        <w:rPr>
          <w:rFonts w:ascii="Times New Roman" w:hAnsi="Times New Roman" w:cs="Times New Roman"/>
          <w:sz w:val="24"/>
          <w:szCs w:val="24"/>
        </w:rPr>
        <w:t>reported</w:t>
      </w:r>
      <w:r>
        <w:rPr>
          <w:rFonts w:ascii="Times New Roman" w:hAnsi="Times New Roman" w:cs="Times New Roman"/>
          <w:sz w:val="24"/>
          <w:szCs w:val="24"/>
        </w:rPr>
        <w:t xml:space="preserve"> mental health outcome</w:t>
      </w:r>
      <w:r w:rsidR="00EC44E0">
        <w:rPr>
          <w:rFonts w:ascii="Times New Roman" w:hAnsi="Times New Roman" w:cs="Times New Roman"/>
          <w:sz w:val="24"/>
          <w:szCs w:val="24"/>
        </w:rPr>
        <w:t>s</w:t>
      </w:r>
      <w:r w:rsidR="007C34CF">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TAtNTIpPC9zdHlsZT48L0Rpc3BsYXlUZXh0PjxyZWNvcmQ+PHJlYy1udW1iZXI+NTY1PC9yZWMt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SaXp2aTwvQXV0aG9yPjxZZWFyPjIwMjE8L1llYXI+PFJl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sidR="007C34CF">
        <w:rPr>
          <w:rFonts w:ascii="Times New Roman" w:hAnsi="Times New Roman" w:cs="Times New Roman"/>
          <w:sz w:val="24"/>
          <w:szCs w:val="24"/>
        </w:rPr>
      </w:r>
      <w:r w:rsidR="007C34CF">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52)</w:t>
      </w:r>
      <w:r w:rsidR="007C34CF">
        <w:rPr>
          <w:rFonts w:ascii="Times New Roman" w:hAnsi="Times New Roman" w:cs="Times New Roman"/>
          <w:sz w:val="24"/>
          <w:szCs w:val="24"/>
        </w:rPr>
        <w:fldChar w:fldCharType="end"/>
      </w:r>
      <w:r w:rsidR="007C34CF">
        <w:rPr>
          <w:rFonts w:ascii="Times New Roman" w:hAnsi="Times New Roman" w:cs="Times New Roman"/>
          <w:sz w:val="24"/>
          <w:szCs w:val="24"/>
        </w:rPr>
        <w:t xml:space="preserve">. </w:t>
      </w:r>
      <w:r w:rsidR="008D1DB7">
        <w:rPr>
          <w:rFonts w:ascii="Times New Roman" w:hAnsi="Times New Roman" w:cs="Times New Roman"/>
          <w:sz w:val="24"/>
          <w:szCs w:val="24"/>
        </w:rPr>
        <w:t>A</w:t>
      </w:r>
      <w:r w:rsidR="000D675F">
        <w:rPr>
          <w:rFonts w:ascii="Times New Roman" w:hAnsi="Times New Roman" w:cs="Times New Roman"/>
          <w:sz w:val="24"/>
          <w:szCs w:val="24"/>
        </w:rPr>
        <w:t xml:space="preserve"> </w:t>
      </w:r>
      <w:r w:rsidR="00A26BBE" w:rsidRPr="00E16B88">
        <w:rPr>
          <w:rFonts w:ascii="Times New Roman" w:hAnsi="Times New Roman" w:cs="Times New Roman"/>
          <w:sz w:val="24"/>
          <w:szCs w:val="24"/>
        </w:rPr>
        <w:t>small increase</w:t>
      </w:r>
      <w:r w:rsidR="0098578E">
        <w:rPr>
          <w:rFonts w:ascii="Times New Roman" w:hAnsi="Times New Roman" w:cs="Times New Roman"/>
          <w:sz w:val="24"/>
          <w:szCs w:val="24"/>
        </w:rPr>
        <w:t xml:space="preserve"> </w:t>
      </w:r>
      <w:r w:rsidR="00A26BBE" w:rsidRPr="00E16B88">
        <w:rPr>
          <w:rFonts w:ascii="Times New Roman" w:hAnsi="Times New Roman" w:cs="Times New Roman"/>
          <w:sz w:val="24"/>
          <w:szCs w:val="24"/>
        </w:rPr>
        <w:t xml:space="preserve">in </w:t>
      </w:r>
      <w:r w:rsidR="00A26BBE">
        <w:rPr>
          <w:rFonts w:ascii="Times New Roman" w:hAnsi="Times New Roman" w:cs="Times New Roman"/>
          <w:sz w:val="24"/>
          <w:szCs w:val="24"/>
        </w:rPr>
        <w:t xml:space="preserve">mean perceived </w:t>
      </w:r>
      <w:r w:rsidR="00A26BBE" w:rsidRPr="00E16B88">
        <w:rPr>
          <w:rFonts w:ascii="Times New Roman" w:hAnsi="Times New Roman" w:cs="Times New Roman"/>
          <w:sz w:val="24"/>
          <w:szCs w:val="24"/>
        </w:rPr>
        <w:t>mental health scores</w:t>
      </w:r>
      <w:r w:rsidR="00A26BBE">
        <w:rPr>
          <w:rFonts w:ascii="Times New Roman" w:hAnsi="Times New Roman" w:cs="Times New Roman"/>
          <w:sz w:val="24"/>
          <w:szCs w:val="24"/>
        </w:rPr>
        <w:t xml:space="preserve"> </w:t>
      </w:r>
      <w:r w:rsidR="004F6191">
        <w:rPr>
          <w:rFonts w:ascii="Times New Roman" w:hAnsi="Times New Roman" w:cs="Times New Roman"/>
          <w:sz w:val="24"/>
          <w:szCs w:val="24"/>
        </w:rPr>
        <w:t>measured using the 12-item Short-</w:t>
      </w:r>
      <w:r w:rsidR="004F6191" w:rsidRPr="002C3596">
        <w:rPr>
          <w:rFonts w:ascii="Times New Roman" w:hAnsi="Times New Roman" w:cs="Times New Roman"/>
          <w:sz w:val="24"/>
          <w:szCs w:val="24"/>
        </w:rPr>
        <w:t xml:space="preserve">Form Health Survey (SF-12) </w:t>
      </w:r>
      <w:r w:rsidR="005C1B69">
        <w:rPr>
          <w:rFonts w:ascii="Times New Roman" w:hAnsi="Times New Roman" w:cs="Times New Roman"/>
          <w:sz w:val="24"/>
          <w:szCs w:val="24"/>
        </w:rPr>
        <w:t xml:space="preserve">from 40.2±11.3 </w:t>
      </w:r>
      <w:r w:rsidR="00764516">
        <w:rPr>
          <w:rFonts w:ascii="Times New Roman" w:hAnsi="Times New Roman" w:cs="Times New Roman"/>
          <w:sz w:val="24"/>
          <w:szCs w:val="24"/>
        </w:rPr>
        <w:t xml:space="preserve">at baseline </w:t>
      </w:r>
      <w:r w:rsidR="005C1B69">
        <w:rPr>
          <w:rFonts w:ascii="Times New Roman" w:hAnsi="Times New Roman" w:cs="Times New Roman"/>
          <w:sz w:val="24"/>
          <w:szCs w:val="24"/>
        </w:rPr>
        <w:t xml:space="preserve">to 41.6±11.9 </w:t>
      </w:r>
      <w:r w:rsidR="00764516">
        <w:rPr>
          <w:rFonts w:ascii="Times New Roman" w:hAnsi="Times New Roman" w:cs="Times New Roman"/>
          <w:sz w:val="24"/>
          <w:szCs w:val="24"/>
        </w:rPr>
        <w:t>at the end of the 18-month study period</w:t>
      </w:r>
      <w:r w:rsidR="00764516" w:rsidDel="005C1B69">
        <w:rPr>
          <w:rFonts w:ascii="Times New Roman" w:hAnsi="Times New Roman" w:cs="Times New Roman"/>
          <w:sz w:val="24"/>
          <w:szCs w:val="24"/>
        </w:rPr>
        <w:t xml:space="preserve"> </w:t>
      </w:r>
      <w:r w:rsidR="00A26BBE" w:rsidRPr="00E16B88">
        <w:rPr>
          <w:rFonts w:ascii="Times New Roman" w:hAnsi="Times New Roman" w:cs="Times New Roman"/>
          <w:sz w:val="24"/>
          <w:szCs w:val="24"/>
        </w:rPr>
        <w:t>(</w:t>
      </w:r>
      <w:r w:rsidR="00A26BBE" w:rsidRPr="00E16B88">
        <w:rPr>
          <w:rFonts w:ascii="Times New Roman" w:hAnsi="Times New Roman" w:cs="Times New Roman"/>
          <w:i/>
          <w:iCs/>
          <w:sz w:val="24"/>
          <w:szCs w:val="24"/>
        </w:rPr>
        <w:t>p</w:t>
      </w:r>
      <w:r w:rsidR="00A26BBE" w:rsidRPr="00E16B88">
        <w:rPr>
          <w:rFonts w:ascii="Times New Roman" w:hAnsi="Times New Roman" w:cs="Times New Roman"/>
          <w:sz w:val="24"/>
          <w:szCs w:val="24"/>
        </w:rPr>
        <w:t xml:space="preserve"> &lt; 0.001) </w:t>
      </w:r>
      <w:r w:rsidR="00A26BBE">
        <w:rPr>
          <w:rFonts w:ascii="Times New Roman" w:hAnsi="Times New Roman" w:cs="Times New Roman"/>
          <w:sz w:val="24"/>
          <w:szCs w:val="24"/>
        </w:rPr>
        <w:t>was reported in the Ottawa cohort</w:t>
      </w:r>
      <w:r w:rsidR="00A26BBE">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A26BBE">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w:t>
      </w:r>
      <w:r w:rsidR="00A26BBE">
        <w:rPr>
          <w:rFonts w:ascii="Times New Roman" w:hAnsi="Times New Roman" w:cs="Times New Roman"/>
          <w:sz w:val="24"/>
          <w:szCs w:val="24"/>
        </w:rPr>
        <w:fldChar w:fldCharType="end"/>
      </w:r>
      <w:r w:rsidR="002839C6">
        <w:rPr>
          <w:rFonts w:ascii="Times New Roman" w:hAnsi="Times New Roman" w:cs="Times New Roman"/>
          <w:sz w:val="24"/>
          <w:szCs w:val="24"/>
        </w:rPr>
        <w:t>, demonstrating an improvement</w:t>
      </w:r>
      <w:r w:rsidR="000D675F">
        <w:rPr>
          <w:rFonts w:ascii="Times New Roman" w:hAnsi="Times New Roman" w:cs="Times New Roman"/>
          <w:sz w:val="24"/>
          <w:szCs w:val="24"/>
        </w:rPr>
        <w:t>.</w:t>
      </w:r>
      <w:r w:rsidR="002B0770">
        <w:rPr>
          <w:rFonts w:ascii="Times New Roman" w:hAnsi="Times New Roman" w:cs="Times New Roman"/>
          <w:sz w:val="24"/>
          <w:szCs w:val="24"/>
        </w:rPr>
        <w:t xml:space="preserve"> </w:t>
      </w:r>
      <w:r w:rsidR="002839C6">
        <w:rPr>
          <w:rFonts w:ascii="Times New Roman" w:hAnsi="Times New Roman" w:cs="Times New Roman"/>
          <w:sz w:val="24"/>
          <w:szCs w:val="24"/>
        </w:rPr>
        <w:t>The scores are measured on a continuous scale from 0 to 100, with higher scores indicating better perceived mental health.</w:t>
      </w:r>
      <w:r w:rsidR="00A26BBE" w:rsidRPr="00E16B88">
        <w:rPr>
          <w:rFonts w:ascii="Times New Roman" w:hAnsi="Times New Roman" w:cs="Times New Roman"/>
          <w:sz w:val="24"/>
          <w:szCs w:val="24"/>
        </w:rPr>
        <w:t xml:space="preserve"> </w:t>
      </w:r>
      <w:r w:rsidR="00A26BBE">
        <w:rPr>
          <w:rFonts w:ascii="Times New Roman" w:hAnsi="Times New Roman" w:cs="Times New Roman"/>
          <w:sz w:val="24"/>
          <w:szCs w:val="24"/>
        </w:rPr>
        <w:t>Lower mean mental health scores were observed with greater severity of food insecurity.</w:t>
      </w:r>
      <w:r w:rsidR="00020D20">
        <w:rPr>
          <w:rFonts w:ascii="Times New Roman" w:hAnsi="Times New Roman" w:cs="Times New Roman"/>
          <w:sz w:val="24"/>
          <w:szCs w:val="24"/>
        </w:rPr>
        <w:t xml:space="preserve"> P</w:t>
      </w:r>
      <w:r w:rsidR="00A26BBE">
        <w:rPr>
          <w:rFonts w:ascii="Times New Roman" w:hAnsi="Times New Roman" w:cs="Times New Roman"/>
          <w:sz w:val="24"/>
          <w:szCs w:val="24"/>
        </w:rPr>
        <w:t xml:space="preserve">articipants who were </w:t>
      </w:r>
      <w:r w:rsidR="00A26BBE" w:rsidRPr="00E16B88">
        <w:rPr>
          <w:rFonts w:ascii="Times New Roman" w:hAnsi="Times New Roman" w:cs="Times New Roman"/>
          <w:sz w:val="24"/>
          <w:szCs w:val="24"/>
        </w:rPr>
        <w:t>marginally food insecure</w:t>
      </w:r>
      <w:r w:rsidR="00A26BBE">
        <w:rPr>
          <w:rFonts w:ascii="Times New Roman" w:hAnsi="Times New Roman" w:cs="Times New Roman"/>
          <w:sz w:val="24"/>
          <w:szCs w:val="24"/>
        </w:rPr>
        <w:t xml:space="preserve"> scored</w:t>
      </w:r>
      <w:r w:rsidR="00A26BBE" w:rsidRPr="00E16B88">
        <w:rPr>
          <w:rFonts w:ascii="Times New Roman" w:hAnsi="Times New Roman" w:cs="Times New Roman"/>
          <w:sz w:val="24"/>
          <w:szCs w:val="24"/>
        </w:rPr>
        <w:t xml:space="preserve"> 44.5±12.2</w:t>
      </w:r>
      <w:r w:rsidR="00A26BBE">
        <w:rPr>
          <w:rFonts w:ascii="Times New Roman" w:hAnsi="Times New Roman" w:cs="Times New Roman"/>
          <w:sz w:val="24"/>
          <w:szCs w:val="24"/>
        </w:rPr>
        <w:t xml:space="preserve">, </w:t>
      </w:r>
      <w:r w:rsidR="00A26BBE" w:rsidRPr="00E16B88">
        <w:rPr>
          <w:rFonts w:ascii="Times New Roman" w:hAnsi="Times New Roman" w:cs="Times New Roman"/>
          <w:sz w:val="24"/>
          <w:szCs w:val="24"/>
        </w:rPr>
        <w:t>moderately food insecure 39.6±11.4</w:t>
      </w:r>
      <w:r w:rsidR="00A26BBE">
        <w:rPr>
          <w:rFonts w:ascii="Times New Roman" w:hAnsi="Times New Roman" w:cs="Times New Roman"/>
          <w:sz w:val="24"/>
          <w:szCs w:val="24"/>
        </w:rPr>
        <w:t xml:space="preserve">, and </w:t>
      </w:r>
      <w:r w:rsidR="00A26BBE" w:rsidRPr="00E16B88">
        <w:rPr>
          <w:rFonts w:ascii="Times New Roman" w:hAnsi="Times New Roman" w:cs="Times New Roman"/>
          <w:sz w:val="24"/>
          <w:szCs w:val="24"/>
        </w:rPr>
        <w:t>severely food insecure 35.8±10.8.</w:t>
      </w:r>
      <w:r w:rsidR="00A26BBE">
        <w:rPr>
          <w:rFonts w:ascii="Times New Roman" w:hAnsi="Times New Roman" w:cs="Times New Roman"/>
          <w:sz w:val="24"/>
          <w:szCs w:val="24"/>
        </w:rPr>
        <w:t xml:space="preserve"> </w:t>
      </w:r>
      <w:r w:rsidR="00316263">
        <w:rPr>
          <w:rFonts w:ascii="Times New Roman" w:hAnsi="Times New Roman" w:cs="Times New Roman"/>
          <w:sz w:val="24"/>
          <w:szCs w:val="24"/>
        </w:rPr>
        <w:t>The</w:t>
      </w:r>
      <w:r w:rsidR="00C340F5">
        <w:rPr>
          <w:rFonts w:ascii="Times New Roman" w:hAnsi="Times New Roman" w:cs="Times New Roman"/>
          <w:sz w:val="24"/>
          <w:szCs w:val="24"/>
        </w:rPr>
        <w:t xml:space="preserve"> mobile</w:t>
      </w:r>
      <w:r w:rsidR="00316263">
        <w:rPr>
          <w:rFonts w:ascii="Times New Roman" w:hAnsi="Times New Roman" w:cs="Times New Roman"/>
          <w:sz w:val="24"/>
          <w:szCs w:val="24"/>
        </w:rPr>
        <w:t xml:space="preserve"> pantry and weekend lunch programme</w:t>
      </w:r>
      <w:r w:rsidR="00552D0F">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552D0F">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552D0F">
        <w:rPr>
          <w:rFonts w:ascii="Times New Roman" w:hAnsi="Times New Roman" w:cs="Times New Roman"/>
          <w:sz w:val="24"/>
          <w:szCs w:val="24"/>
        </w:rPr>
        <w:fldChar w:fldCharType="end"/>
      </w:r>
      <w:r w:rsidR="00316263">
        <w:rPr>
          <w:rFonts w:ascii="Times New Roman" w:hAnsi="Times New Roman" w:cs="Times New Roman"/>
          <w:sz w:val="24"/>
          <w:szCs w:val="24"/>
        </w:rPr>
        <w:t xml:space="preserve"> reported</w:t>
      </w:r>
      <w:r w:rsidR="00E67587">
        <w:rPr>
          <w:rFonts w:ascii="Times New Roman" w:hAnsi="Times New Roman" w:cs="Times New Roman"/>
          <w:sz w:val="24"/>
          <w:szCs w:val="24"/>
        </w:rPr>
        <w:t xml:space="preserve"> no change in </w:t>
      </w:r>
      <w:r w:rsidR="00D33FBA" w:rsidRPr="00E16B88">
        <w:rPr>
          <w:rFonts w:ascii="Times New Roman" w:hAnsi="Times New Roman" w:cs="Times New Roman"/>
          <w:sz w:val="24"/>
          <w:szCs w:val="24"/>
        </w:rPr>
        <w:t>parent</w:t>
      </w:r>
      <w:r w:rsidR="00316263">
        <w:rPr>
          <w:rFonts w:ascii="Times New Roman" w:hAnsi="Times New Roman" w:cs="Times New Roman"/>
          <w:sz w:val="24"/>
          <w:szCs w:val="24"/>
        </w:rPr>
        <w:t>al</w:t>
      </w:r>
      <w:r w:rsidR="00F54E55" w:rsidRPr="00E16B88">
        <w:rPr>
          <w:rFonts w:ascii="Times New Roman" w:hAnsi="Times New Roman" w:cs="Times New Roman"/>
          <w:sz w:val="24"/>
          <w:szCs w:val="24"/>
        </w:rPr>
        <w:t xml:space="preserve"> mean</w:t>
      </w:r>
      <w:r w:rsidR="00D33FBA" w:rsidRPr="00E16B88">
        <w:rPr>
          <w:rFonts w:ascii="Times New Roman" w:hAnsi="Times New Roman" w:cs="Times New Roman"/>
          <w:sz w:val="24"/>
          <w:szCs w:val="24"/>
        </w:rPr>
        <w:t xml:space="preserve"> anxiety score</w:t>
      </w:r>
      <w:r w:rsidR="00F54E55" w:rsidRPr="00E16B88">
        <w:rPr>
          <w:rFonts w:ascii="Times New Roman" w:hAnsi="Times New Roman" w:cs="Times New Roman"/>
          <w:sz w:val="24"/>
          <w:szCs w:val="24"/>
        </w:rPr>
        <w:t xml:space="preserve">s from baseline (50.0± 9.85) to follow-up (50.7± 8.19, </w:t>
      </w:r>
      <w:r w:rsidR="00F54E55" w:rsidRPr="00E16B88">
        <w:rPr>
          <w:rFonts w:ascii="Times New Roman" w:hAnsi="Times New Roman" w:cs="Times New Roman"/>
          <w:i/>
          <w:iCs/>
          <w:sz w:val="24"/>
          <w:szCs w:val="24"/>
        </w:rPr>
        <w:t>p</w:t>
      </w:r>
      <w:r w:rsidR="00F54E55" w:rsidRPr="00E16B88">
        <w:rPr>
          <w:rFonts w:ascii="Times New Roman" w:hAnsi="Times New Roman" w:cs="Times New Roman"/>
          <w:sz w:val="24"/>
          <w:szCs w:val="24"/>
        </w:rPr>
        <w:t xml:space="preserve"> = 0.51)</w:t>
      </w:r>
      <w:r w:rsidR="00316263">
        <w:rPr>
          <w:rFonts w:ascii="Times New Roman" w:hAnsi="Times New Roman" w:cs="Times New Roman"/>
          <w:sz w:val="24"/>
          <w:szCs w:val="24"/>
        </w:rPr>
        <w:t>.</w:t>
      </w:r>
      <w:r w:rsidR="00CC4C6E">
        <w:rPr>
          <w:rFonts w:ascii="Times New Roman" w:hAnsi="Times New Roman" w:cs="Times New Roman"/>
          <w:sz w:val="24"/>
          <w:szCs w:val="24"/>
        </w:rPr>
        <w:t xml:space="preserve"> </w:t>
      </w:r>
      <w:r w:rsidR="00965331">
        <w:rPr>
          <w:rFonts w:ascii="Times New Roman" w:hAnsi="Times New Roman" w:cs="Times New Roman"/>
          <w:sz w:val="24"/>
          <w:szCs w:val="24"/>
        </w:rPr>
        <w:t>A</w:t>
      </w:r>
      <w:r w:rsidR="00CC4C6E">
        <w:rPr>
          <w:rFonts w:ascii="Times New Roman" w:hAnsi="Times New Roman" w:cs="Times New Roman"/>
          <w:sz w:val="24"/>
          <w:szCs w:val="24"/>
        </w:rPr>
        <w:t xml:space="preserve"> score </w:t>
      </w:r>
      <w:r w:rsidR="00965331">
        <w:rPr>
          <w:rFonts w:ascii="Times New Roman" w:hAnsi="Times New Roman" w:cs="Times New Roman"/>
          <w:sz w:val="24"/>
          <w:szCs w:val="24"/>
        </w:rPr>
        <w:t>of 50 in</w:t>
      </w:r>
      <w:r w:rsidR="00CC4C6E">
        <w:rPr>
          <w:rFonts w:ascii="Times New Roman" w:hAnsi="Times New Roman" w:cs="Times New Roman"/>
          <w:sz w:val="24"/>
          <w:szCs w:val="24"/>
        </w:rPr>
        <w:t xml:space="preserve"> the PROMIS 8-item short form</w:t>
      </w:r>
      <w:r w:rsidR="00965331">
        <w:rPr>
          <w:rFonts w:ascii="Times New Roman" w:hAnsi="Times New Roman" w:cs="Times New Roman"/>
          <w:sz w:val="24"/>
          <w:szCs w:val="24"/>
        </w:rPr>
        <w:t xml:space="preserve"> reflects a mean anxiety score for the general population and indicates no depression.</w:t>
      </w:r>
      <w:r w:rsidR="00C3498B">
        <w:rPr>
          <w:rFonts w:ascii="Times New Roman" w:hAnsi="Times New Roman" w:cs="Times New Roman"/>
          <w:sz w:val="24"/>
          <w:szCs w:val="24"/>
        </w:rPr>
        <w:t xml:space="preserve"> </w:t>
      </w:r>
      <w:r w:rsidR="00997A86">
        <w:rPr>
          <w:rFonts w:ascii="Times New Roman" w:hAnsi="Times New Roman" w:cs="Times New Roman"/>
          <w:sz w:val="24"/>
          <w:szCs w:val="24"/>
        </w:rPr>
        <w:t>S</w:t>
      </w:r>
      <w:r w:rsidR="00965331">
        <w:rPr>
          <w:rFonts w:ascii="Times New Roman" w:hAnsi="Times New Roman" w:cs="Times New Roman"/>
          <w:sz w:val="24"/>
          <w:szCs w:val="24"/>
        </w:rPr>
        <w:t>urvey responses from p</w:t>
      </w:r>
      <w:r w:rsidR="00316263" w:rsidRPr="00E16B88">
        <w:rPr>
          <w:rFonts w:ascii="Times New Roman" w:hAnsi="Times New Roman" w:cs="Times New Roman"/>
          <w:sz w:val="24"/>
          <w:szCs w:val="24"/>
        </w:rPr>
        <w:t>arents</w:t>
      </w:r>
      <w:r w:rsidR="00316263">
        <w:rPr>
          <w:rFonts w:ascii="Times New Roman" w:hAnsi="Times New Roman" w:cs="Times New Roman"/>
          <w:sz w:val="24"/>
          <w:szCs w:val="24"/>
        </w:rPr>
        <w:t xml:space="preserve"> in the backpack programme</w:t>
      </w:r>
      <w:r w:rsidR="004F6191">
        <w:rPr>
          <w:rFonts w:ascii="Times New Roman" w:hAnsi="Times New Roman" w:cs="Times New Roman"/>
          <w:sz w:val="24"/>
          <w:szCs w:val="24"/>
        </w:rPr>
        <w:t xml:space="preserve"> </w:t>
      </w:r>
      <w:r w:rsidR="004F6191" w:rsidRPr="0099156C">
        <w:rPr>
          <w:rFonts w:ascii="Times New Roman" w:hAnsi="Times New Roman" w:cs="Times New Roman"/>
          <w:sz w:val="24"/>
          <w:szCs w:val="24"/>
        </w:rPr>
        <w:t>at a public school in Florida (n=120 students, 52 parents</w:t>
      </w:r>
      <w:r w:rsidR="00FB4198">
        <w:rPr>
          <w:rFonts w:ascii="Times New Roman" w:hAnsi="Times New Roman" w:cs="Times New Roman"/>
          <w:sz w:val="24"/>
          <w:szCs w:val="24"/>
        </w:rPr>
        <w:t>)</w:t>
      </w:r>
      <w:r w:rsidR="00316263">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316263">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1)</w:t>
      </w:r>
      <w:r w:rsidR="00316263">
        <w:rPr>
          <w:rFonts w:ascii="Times New Roman" w:hAnsi="Times New Roman" w:cs="Times New Roman"/>
          <w:sz w:val="24"/>
          <w:szCs w:val="24"/>
        </w:rPr>
        <w:fldChar w:fldCharType="end"/>
      </w:r>
      <w:r w:rsidR="00316263" w:rsidRPr="00E16B88">
        <w:rPr>
          <w:rFonts w:ascii="Times New Roman" w:hAnsi="Times New Roman" w:cs="Times New Roman"/>
          <w:sz w:val="24"/>
          <w:szCs w:val="24"/>
        </w:rPr>
        <w:t xml:space="preserve"> </w:t>
      </w:r>
      <w:r w:rsidR="00A706E1">
        <w:rPr>
          <w:rFonts w:ascii="Times New Roman" w:hAnsi="Times New Roman" w:cs="Times New Roman"/>
          <w:sz w:val="24"/>
          <w:szCs w:val="24"/>
        </w:rPr>
        <w:t>reported</w:t>
      </w:r>
      <w:r w:rsidR="00A706E1" w:rsidRPr="00E16B88">
        <w:rPr>
          <w:rFonts w:ascii="Times New Roman" w:hAnsi="Times New Roman" w:cs="Times New Roman"/>
          <w:sz w:val="24"/>
          <w:szCs w:val="24"/>
        </w:rPr>
        <w:t xml:space="preserve"> </w:t>
      </w:r>
      <w:r w:rsidR="00316263" w:rsidRPr="00E16B88">
        <w:rPr>
          <w:rFonts w:ascii="Times New Roman" w:hAnsi="Times New Roman" w:cs="Times New Roman"/>
          <w:sz w:val="24"/>
          <w:szCs w:val="24"/>
        </w:rPr>
        <w:t>greater child anxiety and sadness at the end of the programme</w:t>
      </w:r>
      <w:r w:rsidR="00061DBA">
        <w:rPr>
          <w:rFonts w:ascii="Times New Roman" w:hAnsi="Times New Roman" w:cs="Times New Roman"/>
          <w:sz w:val="24"/>
          <w:szCs w:val="24"/>
        </w:rPr>
        <w:t xml:space="preserve"> but </w:t>
      </w:r>
      <w:r w:rsidR="004E0A3A">
        <w:rPr>
          <w:rFonts w:ascii="Times New Roman" w:hAnsi="Times New Roman" w:cs="Times New Roman"/>
          <w:sz w:val="24"/>
          <w:szCs w:val="24"/>
        </w:rPr>
        <w:t xml:space="preserve">the </w:t>
      </w:r>
      <w:r w:rsidR="00A46FB9">
        <w:rPr>
          <w:rFonts w:ascii="Times New Roman" w:hAnsi="Times New Roman" w:cs="Times New Roman"/>
          <w:sz w:val="24"/>
          <w:szCs w:val="24"/>
        </w:rPr>
        <w:t>c</w:t>
      </w:r>
      <w:r w:rsidR="00B3018C">
        <w:rPr>
          <w:rFonts w:ascii="Times New Roman" w:hAnsi="Times New Roman" w:cs="Times New Roman"/>
          <w:sz w:val="24"/>
          <w:szCs w:val="24"/>
        </w:rPr>
        <w:t xml:space="preserve">hildren </w:t>
      </w:r>
      <w:r w:rsidR="004E6F45" w:rsidRPr="00E16B88">
        <w:rPr>
          <w:rFonts w:ascii="Times New Roman" w:hAnsi="Times New Roman" w:cs="Times New Roman"/>
          <w:sz w:val="24"/>
          <w:szCs w:val="24"/>
        </w:rPr>
        <w:t>did not</w:t>
      </w:r>
      <w:r w:rsidR="005C3C45">
        <w:rPr>
          <w:rFonts w:ascii="Times New Roman" w:hAnsi="Times New Roman" w:cs="Times New Roman"/>
          <w:sz w:val="24"/>
          <w:szCs w:val="24"/>
        </w:rPr>
        <w:t xml:space="preserve"> report</w:t>
      </w:r>
      <w:r w:rsidR="004E6F45" w:rsidRPr="00E16B88">
        <w:rPr>
          <w:rFonts w:ascii="Times New Roman" w:hAnsi="Times New Roman" w:cs="Times New Roman"/>
          <w:sz w:val="24"/>
          <w:szCs w:val="24"/>
        </w:rPr>
        <w:t xml:space="preserve"> </w:t>
      </w:r>
      <w:r w:rsidR="004E0A3A">
        <w:rPr>
          <w:rFonts w:ascii="Times New Roman" w:hAnsi="Times New Roman" w:cs="Times New Roman"/>
          <w:sz w:val="24"/>
          <w:szCs w:val="24"/>
        </w:rPr>
        <w:t>any</w:t>
      </w:r>
      <w:r w:rsidR="005C3C45">
        <w:rPr>
          <w:rFonts w:ascii="Times New Roman" w:hAnsi="Times New Roman" w:cs="Times New Roman"/>
          <w:sz w:val="24"/>
          <w:szCs w:val="24"/>
        </w:rPr>
        <w:t xml:space="preserve"> </w:t>
      </w:r>
      <w:r w:rsidR="00DA417E" w:rsidRPr="00E16B88">
        <w:rPr>
          <w:rFonts w:ascii="Times New Roman" w:hAnsi="Times New Roman" w:cs="Times New Roman"/>
          <w:sz w:val="24"/>
          <w:szCs w:val="24"/>
        </w:rPr>
        <w:t>sadness or anger</w:t>
      </w:r>
      <w:r w:rsidR="0056692C" w:rsidRPr="00E16B88">
        <w:rPr>
          <w:rFonts w:ascii="Times New Roman" w:hAnsi="Times New Roman" w:cs="Times New Roman"/>
          <w:sz w:val="24"/>
          <w:szCs w:val="24"/>
        </w:rPr>
        <w:t xml:space="preserve">. </w:t>
      </w:r>
      <w:r w:rsidR="00F464CD" w:rsidRPr="00F464CD">
        <w:rPr>
          <w:rFonts w:ascii="Times New Roman" w:hAnsi="Times New Roman" w:cs="Times New Roman"/>
          <w:sz w:val="24"/>
          <w:szCs w:val="24"/>
        </w:rPr>
        <w:t xml:space="preserve"> </w:t>
      </w:r>
    </w:p>
    <w:p w14:paraId="4941B7F0" w14:textId="6AC34031" w:rsidR="0066239A" w:rsidRDefault="00F464CD" w:rsidP="00677C0B">
      <w:pPr>
        <w:spacing w:line="360" w:lineRule="auto"/>
        <w:rPr>
          <w:rFonts w:ascii="Times New Roman" w:hAnsi="Times New Roman" w:cs="Times New Roman"/>
          <w:sz w:val="24"/>
          <w:szCs w:val="24"/>
        </w:rPr>
      </w:pPr>
      <w:r w:rsidRPr="00E16B88">
        <w:rPr>
          <w:rFonts w:ascii="Times New Roman" w:hAnsi="Times New Roman" w:cs="Times New Roman"/>
          <w:sz w:val="24"/>
          <w:szCs w:val="24"/>
        </w:rPr>
        <w:t>Many programmes reported</w:t>
      </w:r>
      <w:r>
        <w:rPr>
          <w:rFonts w:ascii="Times New Roman" w:hAnsi="Times New Roman" w:cs="Times New Roman"/>
          <w:sz w:val="24"/>
          <w:szCs w:val="24"/>
        </w:rPr>
        <w:t xml:space="preserve"> that</w:t>
      </w:r>
      <w:r w:rsidRPr="00E16B88">
        <w:rPr>
          <w:rFonts w:ascii="Times New Roman" w:hAnsi="Times New Roman" w:cs="Times New Roman"/>
          <w:sz w:val="24"/>
          <w:szCs w:val="24"/>
        </w:rPr>
        <w:t xml:space="preserve"> parents </w:t>
      </w:r>
      <w:r>
        <w:rPr>
          <w:rFonts w:ascii="Times New Roman" w:hAnsi="Times New Roman" w:cs="Times New Roman"/>
          <w:sz w:val="24"/>
          <w:szCs w:val="24"/>
        </w:rPr>
        <w:t>expressed</w:t>
      </w:r>
      <w:r w:rsidRPr="00E16B88">
        <w:rPr>
          <w:rFonts w:ascii="Times New Roman" w:hAnsi="Times New Roman" w:cs="Times New Roman"/>
          <w:sz w:val="24"/>
          <w:szCs w:val="24"/>
        </w:rPr>
        <w:t xml:space="preserve"> relief</w:t>
      </w:r>
      <w:r w:rsidRPr="00E16B88">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y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BhbGFrc2hhcHBhPC9BdXRob3I+PFllYXI+MjAyMTwv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aaWdtb250PC9BdXRob3I+PFllYXI+MjAyMjwvWWVhcj48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Pr="00E16B88">
        <w:rPr>
          <w:rFonts w:ascii="Times New Roman" w:hAnsi="Times New Roman" w:cs="Times New Roman"/>
          <w:sz w:val="24"/>
          <w:szCs w:val="24"/>
        </w:rPr>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52)</w:t>
      </w:r>
      <w:r w:rsidRPr="00E16B88">
        <w:rPr>
          <w:rFonts w:ascii="Times New Roman" w:hAnsi="Times New Roman" w:cs="Times New Roman"/>
          <w:sz w:val="24"/>
          <w:szCs w:val="24"/>
        </w:rPr>
        <w:fldChar w:fldCharType="end"/>
      </w:r>
      <w:r>
        <w:rPr>
          <w:rFonts w:ascii="Times New Roman" w:hAnsi="Times New Roman" w:cs="Times New Roman"/>
          <w:sz w:val="24"/>
          <w:szCs w:val="24"/>
        </w:rPr>
        <w:t xml:space="preserve"> from financial pressure and obtained more</w:t>
      </w:r>
      <w:r w:rsidRPr="00E16B88">
        <w:rPr>
          <w:rFonts w:ascii="Times New Roman" w:hAnsi="Times New Roman" w:cs="Times New Roman"/>
          <w:sz w:val="24"/>
          <w:szCs w:val="24"/>
        </w:rPr>
        <w:t xml:space="preserve"> </w:t>
      </w:r>
      <w:r>
        <w:rPr>
          <w:rFonts w:ascii="Times New Roman" w:hAnsi="Times New Roman" w:cs="Times New Roman"/>
          <w:sz w:val="24"/>
          <w:szCs w:val="24"/>
        </w:rPr>
        <w:t xml:space="preserve">fruit and vegetables. </w:t>
      </w:r>
      <w:r w:rsidRPr="002C5F2C">
        <w:rPr>
          <w:rFonts w:ascii="Times New Roman" w:hAnsi="Times New Roman" w:cs="Times New Roman"/>
          <w:sz w:val="24"/>
          <w:szCs w:val="24"/>
        </w:rPr>
        <w:t>Children reported being grateful, enjoying healthier foods and trying new foods</w:t>
      </w:r>
      <w:r>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sIDQ4LCA1MSk8L3N0eWxlPjwvRGlzcGxheVRleHQ+PHJlY29yZD48cmVjLW51bWJl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sIDQ4LCA1MSk8L3N0eWxlPjwvRGlzcGxheVRleHQ+PHJlY29yZD48cmVjLW51bWJl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5, 48, 5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5F2C">
        <w:rPr>
          <w:rFonts w:ascii="Times New Roman" w:hAnsi="Times New Roman" w:cs="Times New Roman"/>
          <w:sz w:val="24"/>
          <w:szCs w:val="24"/>
        </w:rPr>
        <w:t>Parents were appreciative of the healthier food items</w:t>
      </w:r>
      <w:r>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gsIDUyKTwvc3R5bGU+PC9EaXNwbGF5VGV4dD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WmlnbW9udDwv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gsIDUyKTwvc3R5bGU+PC9EaXNwbGF5VGV4dD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WmlnbW9udDwv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8, 52)</w:t>
      </w:r>
      <w:r>
        <w:rPr>
          <w:rFonts w:ascii="Times New Roman" w:hAnsi="Times New Roman" w:cs="Times New Roman"/>
          <w:sz w:val="24"/>
          <w:szCs w:val="24"/>
        </w:rPr>
        <w:fldChar w:fldCharType="end"/>
      </w:r>
      <w:r w:rsidRPr="002C5F2C">
        <w:rPr>
          <w:rFonts w:ascii="Times New Roman" w:hAnsi="Times New Roman" w:cs="Times New Roman"/>
          <w:sz w:val="24"/>
          <w:szCs w:val="24"/>
        </w:rPr>
        <w:t>, convenience</w:t>
      </w:r>
      <w:r>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sIDQ4KTwvc3R5bGU+PC9EaXNwbGF5VGV4dD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QnJpZWZlbDwv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wgNDUsIDQ4KTwvc3R5bGU+PC9EaXNwbGF5VGV4dD48cmVjb3JkPjxyZWMtbnVtYmVyPjM4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 45, 48)</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2C5F2C">
        <w:rPr>
          <w:rFonts w:ascii="Times New Roman" w:hAnsi="Times New Roman" w:cs="Times New Roman"/>
          <w:sz w:val="24"/>
          <w:szCs w:val="24"/>
        </w:rPr>
        <w:t xml:space="preserve"> relief knowing food aid was available locally</w:t>
      </w:r>
      <w:r>
        <w:rPr>
          <w:rFonts w:ascii="Times New Roman" w:hAnsi="Times New Roman" w:cs="Times New Roman"/>
          <w:sz w:val="24"/>
          <w:szCs w:val="24"/>
        </w:rPr>
        <w:fldChar w:fldCharType="begin">
          <w:fldData xml:space="preserve">PEVuZE5vdGU+PENpdGU+PEF1dGhvcj5XcmlnaHQ8L0F1dGhvcj48WWVhcj4yMDE4PC9ZZWFyPjxS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==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XcmlnaHQ8L0F1dGhvcj48WWVhcj4yMDE4PC9ZZWFyPjxS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==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 51, 52)</w:t>
      </w:r>
      <w:r>
        <w:rPr>
          <w:rFonts w:ascii="Times New Roman" w:hAnsi="Times New Roman" w:cs="Times New Roman"/>
          <w:sz w:val="24"/>
          <w:szCs w:val="24"/>
        </w:rPr>
        <w:fldChar w:fldCharType="end"/>
      </w:r>
      <w:r w:rsidRPr="002C5F2C">
        <w:rPr>
          <w:rFonts w:ascii="Times New Roman" w:hAnsi="Times New Roman" w:cs="Times New Roman"/>
          <w:sz w:val="24"/>
          <w:szCs w:val="24"/>
        </w:rPr>
        <w:t>.</w:t>
      </w:r>
      <w:r>
        <w:rPr>
          <w:rFonts w:ascii="Times New Roman" w:hAnsi="Times New Roman" w:cs="Times New Roman"/>
          <w:sz w:val="24"/>
          <w:szCs w:val="24"/>
        </w:rPr>
        <w:t xml:space="preserve"> However,</w:t>
      </w:r>
      <w:r w:rsidRPr="00E16B88">
        <w:rPr>
          <w:rFonts w:ascii="Times New Roman" w:hAnsi="Times New Roman" w:cs="Times New Roman"/>
          <w:sz w:val="24"/>
          <w:szCs w:val="24"/>
        </w:rPr>
        <w:t xml:space="preserve"> people did not take full advantage of the food aid. In the RCT</w:t>
      </w:r>
      <w:r w:rsidRPr="00E16B88">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4"/>
          <w:szCs w:val="24"/>
        </w:rPr>
        <w:instrText xml:space="preserve"> ADDIN EN.CITE </w:instrText>
      </w:r>
      <w:r w:rsidR="00BE310F">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4"/>
          <w:szCs w:val="24"/>
        </w:rPr>
        <w:instrText xml:space="preserve"> ADDIN EN.CITE.DATA </w:instrText>
      </w:r>
      <w:r w:rsidR="00BE310F">
        <w:rPr>
          <w:rFonts w:ascii="Times New Roman" w:hAnsi="Times New Roman" w:cs="Times New Roman"/>
          <w:sz w:val="24"/>
          <w:szCs w:val="24"/>
        </w:rPr>
      </w:r>
      <w:r w:rsidR="00BE310F">
        <w:rPr>
          <w:rFonts w:ascii="Times New Roman" w:hAnsi="Times New Roman" w:cs="Times New Roman"/>
          <w:sz w:val="24"/>
          <w:szCs w:val="24"/>
        </w:rPr>
        <w:fldChar w:fldCharType="end"/>
      </w:r>
      <w:r w:rsidRPr="00E16B88">
        <w:rPr>
          <w:rFonts w:ascii="Times New Roman" w:hAnsi="Times New Roman" w:cs="Times New Roman"/>
          <w:sz w:val="24"/>
          <w:szCs w:val="24"/>
        </w:rPr>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w:t>
      </w:r>
      <w:r w:rsidRPr="00E16B88">
        <w:rPr>
          <w:rFonts w:ascii="Times New Roman" w:hAnsi="Times New Roman" w:cs="Times New Roman"/>
          <w:sz w:val="24"/>
          <w:szCs w:val="24"/>
        </w:rPr>
        <w:fldChar w:fldCharType="end"/>
      </w:r>
      <w:r>
        <w:rPr>
          <w:rFonts w:ascii="Times New Roman" w:hAnsi="Times New Roman" w:cs="Times New Roman"/>
          <w:sz w:val="24"/>
          <w:szCs w:val="24"/>
        </w:rPr>
        <w:t>,</w:t>
      </w:r>
      <w:r w:rsidRPr="00E16B88">
        <w:rPr>
          <w:rFonts w:ascii="Times New Roman" w:hAnsi="Times New Roman" w:cs="Times New Roman"/>
          <w:sz w:val="24"/>
          <w:szCs w:val="24"/>
        </w:rPr>
        <w:t xml:space="preserve"> only 65% ordered a </w:t>
      </w:r>
      <w:r>
        <w:rPr>
          <w:rFonts w:ascii="Times New Roman" w:hAnsi="Times New Roman" w:cs="Times New Roman"/>
          <w:sz w:val="24"/>
          <w:szCs w:val="24"/>
        </w:rPr>
        <w:t>parcel</w:t>
      </w:r>
      <w:r w:rsidRPr="00E16B88">
        <w:rPr>
          <w:rFonts w:ascii="Times New Roman" w:hAnsi="Times New Roman" w:cs="Times New Roman"/>
          <w:sz w:val="24"/>
          <w:szCs w:val="24"/>
        </w:rPr>
        <w:t xml:space="preserve"> in one of the intervention months. The mobile </w:t>
      </w:r>
      <w:r>
        <w:rPr>
          <w:rFonts w:ascii="Times New Roman" w:hAnsi="Times New Roman" w:cs="Times New Roman"/>
          <w:sz w:val="24"/>
          <w:szCs w:val="24"/>
        </w:rPr>
        <w:t>pantry</w:t>
      </w:r>
      <w:r w:rsidRPr="00E16B88">
        <w:rPr>
          <w:rFonts w:ascii="Times New Roman" w:hAnsi="Times New Roman" w:cs="Times New Roman"/>
          <w:sz w:val="24"/>
          <w:szCs w:val="24"/>
        </w:rPr>
        <w:t xml:space="preserve"> and children’s lunch lost 50% of their sample</w:t>
      </w:r>
      <w:r>
        <w:rPr>
          <w:rFonts w:ascii="Times New Roman" w:hAnsi="Times New Roman" w:cs="Times New Roman"/>
          <w:sz w:val="24"/>
          <w:szCs w:val="24"/>
        </w:rPr>
        <w:t xml:space="preserve"> due to attrition</w:t>
      </w:r>
      <w:r w:rsidR="00552D0F">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552D0F">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552D0F">
        <w:rPr>
          <w:rFonts w:ascii="Times New Roman" w:hAnsi="Times New Roman" w:cs="Times New Roman"/>
          <w:sz w:val="24"/>
          <w:szCs w:val="24"/>
        </w:rPr>
        <w:fldChar w:fldCharType="end"/>
      </w:r>
      <w:r>
        <w:rPr>
          <w:rFonts w:ascii="Times New Roman" w:hAnsi="Times New Roman" w:cs="Times New Roman"/>
          <w:sz w:val="24"/>
          <w:szCs w:val="24"/>
        </w:rPr>
        <w:t>. Sixteen percent of participants in the other mobile pantry programme stated they would visit the pantry less than once a week</w:t>
      </w:r>
      <w:r>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rPr>
        <w:t>.</w:t>
      </w:r>
      <w:r w:rsidRPr="00E16B88">
        <w:rPr>
          <w:rFonts w:ascii="Times New Roman" w:hAnsi="Times New Roman" w:cs="Times New Roman"/>
          <w:sz w:val="24"/>
          <w:szCs w:val="24"/>
        </w:rPr>
        <w:t xml:space="preserve"> The longitudinal analysis</w:t>
      </w:r>
      <w:r w:rsidRPr="00E16B88">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Pr="00E16B88">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0)</w:t>
      </w:r>
      <w:r w:rsidRPr="00E16B88">
        <w:rPr>
          <w:rFonts w:ascii="Times New Roman" w:hAnsi="Times New Roman" w:cs="Times New Roman"/>
          <w:sz w:val="24"/>
          <w:szCs w:val="24"/>
        </w:rPr>
        <w:fldChar w:fldCharType="end"/>
      </w:r>
      <w:r w:rsidRPr="00E16B88">
        <w:rPr>
          <w:rFonts w:ascii="Times New Roman" w:hAnsi="Times New Roman" w:cs="Times New Roman"/>
          <w:sz w:val="24"/>
          <w:szCs w:val="24"/>
        </w:rPr>
        <w:t xml:space="preserve"> also lost 67% of their baseline sample who access</w:t>
      </w:r>
      <w:r>
        <w:rPr>
          <w:rFonts w:ascii="Times New Roman" w:hAnsi="Times New Roman" w:cs="Times New Roman"/>
          <w:sz w:val="24"/>
          <w:szCs w:val="24"/>
        </w:rPr>
        <w:t>ed</w:t>
      </w:r>
      <w:r w:rsidRPr="00E16B88">
        <w:rPr>
          <w:rFonts w:ascii="Times New Roman" w:hAnsi="Times New Roman" w:cs="Times New Roman"/>
          <w:sz w:val="24"/>
          <w:szCs w:val="24"/>
        </w:rPr>
        <w:t xml:space="preserve"> </w:t>
      </w:r>
      <w:r>
        <w:rPr>
          <w:rFonts w:ascii="Times New Roman" w:hAnsi="Times New Roman" w:cs="Times New Roman"/>
          <w:sz w:val="24"/>
          <w:szCs w:val="24"/>
        </w:rPr>
        <w:t>food banks</w:t>
      </w:r>
      <w:r w:rsidRPr="00E16B88">
        <w:rPr>
          <w:rFonts w:ascii="Times New Roman" w:hAnsi="Times New Roman" w:cs="Times New Roman"/>
          <w:sz w:val="24"/>
          <w:szCs w:val="24"/>
        </w:rPr>
        <w:t xml:space="preserve">. It is unclear why some participants did not fully engage with the programmes or access </w:t>
      </w:r>
      <w:r>
        <w:rPr>
          <w:rFonts w:ascii="Times New Roman" w:hAnsi="Times New Roman" w:cs="Times New Roman"/>
          <w:sz w:val="24"/>
          <w:szCs w:val="24"/>
        </w:rPr>
        <w:t>food banks</w:t>
      </w:r>
      <w:r w:rsidRPr="00E16B88">
        <w:rPr>
          <w:rFonts w:ascii="Times New Roman" w:hAnsi="Times New Roman" w:cs="Times New Roman"/>
          <w:sz w:val="24"/>
          <w:szCs w:val="24"/>
        </w:rPr>
        <w:t xml:space="preserve"> even though positive feedback was provided.</w:t>
      </w:r>
    </w:p>
    <w:p w14:paraId="6DB1B72F" w14:textId="7D66679B" w:rsidR="0033402F" w:rsidRPr="00C67966" w:rsidRDefault="00D33FBA" w:rsidP="00677C0B">
      <w:pPr>
        <w:spacing w:line="360" w:lineRule="auto"/>
        <w:rPr>
          <w:rFonts w:ascii="Times New Roman" w:hAnsi="Times New Roman" w:cs="Times New Roman"/>
          <w:b/>
          <w:bCs/>
          <w:sz w:val="24"/>
          <w:szCs w:val="24"/>
        </w:rPr>
      </w:pPr>
      <w:r w:rsidRPr="00C67966">
        <w:rPr>
          <w:rFonts w:ascii="Times New Roman" w:hAnsi="Times New Roman" w:cs="Times New Roman"/>
          <w:b/>
          <w:bCs/>
          <w:sz w:val="24"/>
          <w:szCs w:val="24"/>
        </w:rPr>
        <w:t>Discussion</w:t>
      </w:r>
      <w:r w:rsidR="00C072A1" w:rsidRPr="00C67966">
        <w:rPr>
          <w:rFonts w:ascii="Times New Roman" w:hAnsi="Times New Roman" w:cs="Times New Roman"/>
          <w:b/>
          <w:bCs/>
          <w:sz w:val="24"/>
          <w:szCs w:val="24"/>
        </w:rPr>
        <w:t xml:space="preserve"> </w:t>
      </w:r>
    </w:p>
    <w:p w14:paraId="37D71D64" w14:textId="5DC60EB4" w:rsidR="006D6325" w:rsidRDefault="006D6325" w:rsidP="00677C0B">
      <w:pPr>
        <w:spacing w:line="360" w:lineRule="auto"/>
        <w:rPr>
          <w:rFonts w:ascii="Times New Roman" w:hAnsi="Times New Roman" w:cs="Times New Roman"/>
          <w:sz w:val="24"/>
          <w:szCs w:val="24"/>
        </w:rPr>
      </w:pPr>
      <w:r w:rsidRPr="006D6325">
        <w:rPr>
          <w:rFonts w:ascii="Times New Roman" w:hAnsi="Times New Roman" w:cs="Times New Roman"/>
          <w:sz w:val="24"/>
          <w:szCs w:val="24"/>
        </w:rPr>
        <w:t xml:space="preserve">Food aid use was </w:t>
      </w:r>
      <w:r w:rsidR="00684FA2" w:rsidRPr="4B99F9CE">
        <w:rPr>
          <w:rFonts w:ascii="Times New Roman" w:hAnsi="Times New Roman" w:cs="Times New Roman"/>
          <w:sz w:val="24"/>
          <w:szCs w:val="24"/>
        </w:rPr>
        <w:t>associated with</w:t>
      </w:r>
      <w:r w:rsidR="00147773">
        <w:rPr>
          <w:rFonts w:ascii="Times New Roman" w:hAnsi="Times New Roman" w:cs="Times New Roman"/>
          <w:sz w:val="24"/>
          <w:szCs w:val="24"/>
        </w:rPr>
        <w:t xml:space="preserve"> improv</w:t>
      </w:r>
      <w:r w:rsidR="00684FA2" w:rsidRPr="4B99F9CE">
        <w:rPr>
          <w:rFonts w:ascii="Times New Roman" w:hAnsi="Times New Roman" w:cs="Times New Roman"/>
          <w:sz w:val="24"/>
          <w:szCs w:val="24"/>
        </w:rPr>
        <w:t>ed</w:t>
      </w:r>
      <w:r w:rsidR="00147773">
        <w:rPr>
          <w:rFonts w:ascii="Times New Roman" w:hAnsi="Times New Roman" w:cs="Times New Roman"/>
          <w:sz w:val="24"/>
          <w:szCs w:val="24"/>
        </w:rPr>
        <w:t xml:space="preserve"> food security and diet quality </w:t>
      </w:r>
      <w:r w:rsidRPr="006D6325">
        <w:rPr>
          <w:rFonts w:ascii="Times New Roman" w:hAnsi="Times New Roman" w:cs="Times New Roman"/>
          <w:sz w:val="24"/>
          <w:szCs w:val="24"/>
        </w:rPr>
        <w:t xml:space="preserve">in </w:t>
      </w:r>
      <w:r w:rsidR="00684FA2" w:rsidRPr="4B99F9CE">
        <w:rPr>
          <w:rFonts w:ascii="Times New Roman" w:hAnsi="Times New Roman" w:cs="Times New Roman"/>
          <w:sz w:val="24"/>
          <w:szCs w:val="24"/>
        </w:rPr>
        <w:t>some of the included</w:t>
      </w:r>
      <w:r w:rsidRPr="006D6325">
        <w:rPr>
          <w:rFonts w:ascii="Times New Roman" w:hAnsi="Times New Roman" w:cs="Times New Roman"/>
          <w:sz w:val="24"/>
          <w:szCs w:val="24"/>
        </w:rPr>
        <w:t xml:space="preserve"> studies. Food bank models offering additional support </w:t>
      </w:r>
      <w:r w:rsidR="00272312">
        <w:rPr>
          <w:rFonts w:ascii="Times New Roman" w:hAnsi="Times New Roman" w:cs="Times New Roman"/>
          <w:sz w:val="24"/>
          <w:szCs w:val="24"/>
        </w:rPr>
        <w:t>such as community programs</w:t>
      </w:r>
      <w:r w:rsidR="00A32501">
        <w:rPr>
          <w:rFonts w:ascii="Times New Roman" w:hAnsi="Times New Roman" w:cs="Times New Roman"/>
          <w:sz w:val="24"/>
          <w:szCs w:val="24"/>
        </w:rPr>
        <w:t xml:space="preserve">, </w:t>
      </w:r>
      <w:r w:rsidR="006A303E">
        <w:rPr>
          <w:rFonts w:ascii="Times New Roman" w:hAnsi="Times New Roman" w:cs="Times New Roman"/>
          <w:sz w:val="24"/>
          <w:szCs w:val="24"/>
        </w:rPr>
        <w:t>health and social services</w:t>
      </w:r>
      <w:r w:rsidR="00A32501">
        <w:rPr>
          <w:rFonts w:ascii="Times New Roman" w:hAnsi="Times New Roman" w:cs="Times New Roman"/>
          <w:sz w:val="24"/>
          <w:szCs w:val="24"/>
        </w:rPr>
        <w:t xml:space="preserve">, cooking classes </w:t>
      </w:r>
      <w:r w:rsidR="00AE6F1F">
        <w:rPr>
          <w:rFonts w:ascii="Times New Roman" w:hAnsi="Times New Roman" w:cs="Times New Roman"/>
          <w:sz w:val="24"/>
          <w:szCs w:val="24"/>
        </w:rPr>
        <w:t xml:space="preserve">and </w:t>
      </w:r>
      <w:r w:rsidR="007A71EC">
        <w:rPr>
          <w:rFonts w:ascii="Times New Roman" w:hAnsi="Times New Roman" w:cs="Times New Roman"/>
          <w:sz w:val="24"/>
          <w:szCs w:val="24"/>
        </w:rPr>
        <w:t>a free meal for children</w:t>
      </w:r>
      <w:r w:rsidR="006A303E">
        <w:rPr>
          <w:rFonts w:ascii="Times New Roman" w:hAnsi="Times New Roman" w:cs="Times New Roman"/>
          <w:sz w:val="24"/>
          <w:szCs w:val="24"/>
        </w:rPr>
        <w:t xml:space="preserve">, </w:t>
      </w:r>
      <w:r w:rsidRPr="006D6325">
        <w:rPr>
          <w:rFonts w:ascii="Times New Roman" w:hAnsi="Times New Roman" w:cs="Times New Roman"/>
          <w:sz w:val="24"/>
          <w:szCs w:val="24"/>
        </w:rPr>
        <w:t>client-choice-based models</w:t>
      </w:r>
      <w:r w:rsidR="00D6143D">
        <w:rPr>
          <w:rFonts w:ascii="Times New Roman" w:hAnsi="Times New Roman" w:cs="Times New Roman"/>
          <w:sz w:val="24"/>
          <w:szCs w:val="24"/>
        </w:rPr>
        <w:t xml:space="preserve"> </w:t>
      </w:r>
      <w:r w:rsidR="001973CC">
        <w:rPr>
          <w:rFonts w:ascii="Times New Roman" w:hAnsi="Times New Roman" w:cs="Times New Roman"/>
          <w:sz w:val="24"/>
          <w:szCs w:val="24"/>
        </w:rPr>
        <w:t>and</w:t>
      </w:r>
      <w:r w:rsidR="002C6EED">
        <w:rPr>
          <w:rFonts w:ascii="Times New Roman" w:hAnsi="Times New Roman" w:cs="Times New Roman"/>
          <w:sz w:val="24"/>
          <w:szCs w:val="24"/>
        </w:rPr>
        <w:t xml:space="preserve"> </w:t>
      </w:r>
      <w:r w:rsidR="00947A74">
        <w:rPr>
          <w:rFonts w:ascii="Times New Roman" w:hAnsi="Times New Roman" w:cs="Times New Roman"/>
          <w:sz w:val="24"/>
          <w:szCs w:val="24"/>
        </w:rPr>
        <w:t>programmes provid</w:t>
      </w:r>
      <w:r w:rsidR="001973CC">
        <w:rPr>
          <w:rFonts w:ascii="Times New Roman" w:hAnsi="Times New Roman" w:cs="Times New Roman"/>
          <w:sz w:val="24"/>
          <w:szCs w:val="24"/>
        </w:rPr>
        <w:t xml:space="preserve">ing convenient access </w:t>
      </w:r>
      <w:r w:rsidR="000D18D4" w:rsidRPr="4B99F9CE">
        <w:rPr>
          <w:rFonts w:ascii="Times New Roman" w:hAnsi="Times New Roman" w:cs="Times New Roman"/>
          <w:sz w:val="24"/>
          <w:szCs w:val="24"/>
        </w:rPr>
        <w:t>were more</w:t>
      </w:r>
      <w:r w:rsidR="00815659">
        <w:rPr>
          <w:rFonts w:ascii="Times New Roman" w:hAnsi="Times New Roman" w:cs="Times New Roman"/>
          <w:sz w:val="24"/>
          <w:szCs w:val="24"/>
        </w:rPr>
        <w:t xml:space="preserve"> likely to be</w:t>
      </w:r>
      <w:r w:rsidR="000D18D4" w:rsidRPr="4B99F9CE">
        <w:rPr>
          <w:rFonts w:ascii="Times New Roman" w:hAnsi="Times New Roman" w:cs="Times New Roman"/>
          <w:sz w:val="24"/>
          <w:szCs w:val="24"/>
        </w:rPr>
        <w:t xml:space="preserve"> associated with </w:t>
      </w:r>
      <w:r w:rsidRPr="006D6325">
        <w:rPr>
          <w:rFonts w:ascii="Times New Roman" w:hAnsi="Times New Roman" w:cs="Times New Roman"/>
          <w:sz w:val="24"/>
          <w:szCs w:val="24"/>
        </w:rPr>
        <w:t>improved</w:t>
      </w:r>
      <w:r w:rsidR="00947A74">
        <w:rPr>
          <w:rFonts w:ascii="Times New Roman" w:hAnsi="Times New Roman" w:cs="Times New Roman"/>
          <w:sz w:val="24"/>
          <w:szCs w:val="24"/>
        </w:rPr>
        <w:t xml:space="preserve"> food security and</w:t>
      </w:r>
      <w:r w:rsidRPr="006D6325">
        <w:rPr>
          <w:rFonts w:ascii="Times New Roman" w:hAnsi="Times New Roman" w:cs="Times New Roman"/>
          <w:sz w:val="24"/>
          <w:szCs w:val="24"/>
        </w:rPr>
        <w:t xml:space="preserve"> diet quality. Parents also reported </w:t>
      </w:r>
      <w:r w:rsidR="00F7469F" w:rsidRPr="4B99F9CE">
        <w:rPr>
          <w:rFonts w:ascii="Times New Roman" w:hAnsi="Times New Roman" w:cs="Times New Roman"/>
          <w:sz w:val="24"/>
          <w:szCs w:val="24"/>
        </w:rPr>
        <w:t xml:space="preserve">that </w:t>
      </w:r>
      <w:r w:rsidR="002C6EED">
        <w:rPr>
          <w:rFonts w:ascii="Times New Roman" w:hAnsi="Times New Roman" w:cs="Times New Roman"/>
          <w:sz w:val="24"/>
          <w:szCs w:val="24"/>
        </w:rPr>
        <w:t xml:space="preserve">feeding their families with sufficient and healthy foods was </w:t>
      </w:r>
      <w:r w:rsidR="002C6EED" w:rsidRPr="003A3F0C">
        <w:rPr>
          <w:rFonts w:ascii="Times New Roman" w:hAnsi="Times New Roman" w:cs="Times New Roman"/>
          <w:sz w:val="24"/>
          <w:szCs w:val="24"/>
        </w:rPr>
        <w:t>easier</w:t>
      </w:r>
      <w:r w:rsidR="5BF2D5F7" w:rsidRPr="003A3F0C">
        <w:rPr>
          <w:rFonts w:ascii="Times New Roman" w:hAnsi="Times New Roman" w:cs="Times New Roman"/>
          <w:sz w:val="24"/>
          <w:szCs w:val="24"/>
        </w:rPr>
        <w:t xml:space="preserve"> </w:t>
      </w:r>
      <w:r w:rsidR="00AB0B53" w:rsidRPr="003A3F0C">
        <w:rPr>
          <w:rFonts w:ascii="Times New Roman" w:hAnsi="Times New Roman" w:cs="Times New Roman"/>
          <w:sz w:val="24"/>
          <w:szCs w:val="24"/>
        </w:rPr>
        <w:t>after</w:t>
      </w:r>
      <w:r w:rsidR="5BF2D5F7" w:rsidRPr="003A3F0C">
        <w:rPr>
          <w:rFonts w:ascii="Times New Roman" w:hAnsi="Times New Roman" w:cs="Times New Roman"/>
          <w:sz w:val="24"/>
          <w:szCs w:val="24"/>
        </w:rPr>
        <w:t xml:space="preserve"> </w:t>
      </w:r>
      <w:r w:rsidR="5BF2D5F7">
        <w:rPr>
          <w:rFonts w:ascii="Times New Roman" w:hAnsi="Times New Roman" w:cs="Times New Roman"/>
          <w:sz w:val="24"/>
          <w:szCs w:val="24"/>
        </w:rPr>
        <w:t>accessing food aid</w:t>
      </w:r>
      <w:r w:rsidRPr="006D6325">
        <w:rPr>
          <w:rFonts w:ascii="Times New Roman" w:hAnsi="Times New Roman" w:cs="Times New Roman"/>
          <w:sz w:val="24"/>
          <w:szCs w:val="24"/>
        </w:rPr>
        <w:t>.</w:t>
      </w:r>
    </w:p>
    <w:p w14:paraId="1F580736" w14:textId="7C32AD08" w:rsidR="006C37DF" w:rsidRDefault="00965309" w:rsidP="0041224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findings </w:t>
      </w:r>
      <w:r w:rsidR="004D7989">
        <w:rPr>
          <w:rFonts w:ascii="Times New Roman" w:hAnsi="Times New Roman" w:cs="Times New Roman"/>
          <w:sz w:val="24"/>
          <w:szCs w:val="24"/>
        </w:rPr>
        <w:t>from this review</w:t>
      </w:r>
      <w:r w:rsidR="006B055D" w:rsidRPr="006B055D">
        <w:rPr>
          <w:rFonts w:ascii="Times New Roman" w:hAnsi="Times New Roman" w:cs="Times New Roman"/>
          <w:sz w:val="24"/>
          <w:szCs w:val="24"/>
        </w:rPr>
        <w:t xml:space="preserve"> </w:t>
      </w:r>
      <w:r w:rsidR="00F6789D">
        <w:rPr>
          <w:rFonts w:ascii="Times New Roman" w:hAnsi="Times New Roman" w:cs="Times New Roman"/>
          <w:sz w:val="24"/>
          <w:szCs w:val="24"/>
        </w:rPr>
        <w:t>show</w:t>
      </w:r>
      <w:r w:rsidR="006B055D" w:rsidRPr="006B055D">
        <w:rPr>
          <w:rFonts w:ascii="Times New Roman" w:hAnsi="Times New Roman" w:cs="Times New Roman"/>
          <w:sz w:val="24"/>
          <w:szCs w:val="24"/>
        </w:rPr>
        <w:t xml:space="preserve"> </w:t>
      </w:r>
      <w:r w:rsidR="004D7989">
        <w:rPr>
          <w:rFonts w:ascii="Times New Roman" w:hAnsi="Times New Roman" w:cs="Times New Roman"/>
          <w:sz w:val="24"/>
          <w:szCs w:val="24"/>
        </w:rPr>
        <w:t xml:space="preserve">that </w:t>
      </w:r>
      <w:r w:rsidR="006B055D" w:rsidRPr="006B055D">
        <w:rPr>
          <w:rFonts w:ascii="Times New Roman" w:hAnsi="Times New Roman" w:cs="Times New Roman"/>
          <w:sz w:val="24"/>
          <w:szCs w:val="24"/>
        </w:rPr>
        <w:t>greater severity</w:t>
      </w:r>
      <w:r w:rsidR="00F6789D">
        <w:rPr>
          <w:rFonts w:ascii="Times New Roman" w:hAnsi="Times New Roman" w:cs="Times New Roman"/>
          <w:sz w:val="24"/>
          <w:szCs w:val="24"/>
        </w:rPr>
        <w:t xml:space="preserve"> and persistent</w:t>
      </w:r>
      <w:r w:rsidR="006B055D" w:rsidRPr="006B055D">
        <w:rPr>
          <w:rFonts w:ascii="Times New Roman" w:hAnsi="Times New Roman" w:cs="Times New Roman"/>
          <w:sz w:val="24"/>
          <w:szCs w:val="24"/>
        </w:rPr>
        <w:t xml:space="preserve"> food insecurity</w:t>
      </w:r>
      <w:r w:rsidR="003346E7">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0NywgNDksIDUw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</w:fldData>
        </w:fldChar>
      </w:r>
      <w:r w:rsidR="00FE3BB7">
        <w:rPr>
          <w:rFonts w:ascii="Times New Roman" w:hAnsi="Times New Roman" w:cs="Times New Roman"/>
          <w:sz w:val="24"/>
          <w:szCs w:val="24"/>
        </w:rPr>
        <w:instrText xml:space="preserve"> ADDIN EN.CITE </w:instrText>
      </w:r>
      <w:r w:rsidR="00FE3BB7">
        <w:rPr>
          <w:rFonts w:ascii="Times New Roman" w:hAnsi="Times New Roman" w:cs="Times New Roman"/>
          <w:sz w:val="24"/>
          <w:szCs w:val="24"/>
        </w:rPr>
        <w:fldChar w:fldCharType="begin">
          <w:fldData xml:space="preserve">PEVuZE5vdGU+PENpdGU+PEF1dGhvcj5DaGlhcHBvbmU8L0F1dGhvcj48UmVjTnVtPjM1PC9SZWNO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</w:fldData>
        </w:fldChar>
      </w:r>
      <w:r w:rsidR="00FE3BB7">
        <w:rPr>
          <w:rFonts w:ascii="Times New Roman" w:hAnsi="Times New Roman" w:cs="Times New Roman"/>
          <w:sz w:val="24"/>
          <w:szCs w:val="24"/>
        </w:rPr>
        <w:instrText xml:space="preserve"> ADDIN EN.CITE.DATA </w:instrText>
      </w:r>
      <w:r w:rsidR="00FE3BB7">
        <w:rPr>
          <w:rFonts w:ascii="Times New Roman" w:hAnsi="Times New Roman" w:cs="Times New Roman"/>
          <w:sz w:val="24"/>
          <w:szCs w:val="24"/>
        </w:rPr>
      </w:r>
      <w:r w:rsidR="00FE3BB7">
        <w:rPr>
          <w:rFonts w:ascii="Times New Roman" w:hAnsi="Times New Roman" w:cs="Times New Roman"/>
          <w:sz w:val="24"/>
          <w:szCs w:val="24"/>
        </w:rPr>
        <w:fldChar w:fldCharType="end"/>
      </w:r>
      <w:r w:rsidR="003346E7">
        <w:rPr>
          <w:rFonts w:ascii="Times New Roman" w:hAnsi="Times New Roman" w:cs="Times New Roman"/>
          <w:sz w:val="24"/>
          <w:szCs w:val="24"/>
        </w:rPr>
      </w:r>
      <w:r w:rsidR="003346E7">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 47, 49, 50)</w:t>
      </w:r>
      <w:r w:rsidR="003346E7">
        <w:rPr>
          <w:rFonts w:ascii="Times New Roman" w:hAnsi="Times New Roman" w:cs="Times New Roman"/>
          <w:sz w:val="24"/>
          <w:szCs w:val="24"/>
        </w:rPr>
        <w:fldChar w:fldCharType="end"/>
      </w:r>
      <w:r w:rsidR="002C6EED">
        <w:rPr>
          <w:rFonts w:ascii="Times New Roman" w:hAnsi="Times New Roman" w:cs="Times New Roman"/>
          <w:sz w:val="24"/>
          <w:szCs w:val="24"/>
        </w:rPr>
        <w:t xml:space="preserve"> were often experienced by more frequent food aid users.</w:t>
      </w:r>
      <w:r w:rsidR="006B055D" w:rsidRPr="006B055D">
        <w:rPr>
          <w:rFonts w:ascii="Times New Roman" w:hAnsi="Times New Roman" w:cs="Times New Roman"/>
          <w:sz w:val="24"/>
          <w:szCs w:val="24"/>
        </w:rPr>
        <w:t xml:space="preserve"> </w:t>
      </w:r>
      <w:r w:rsidR="003864DD">
        <w:rPr>
          <w:rFonts w:ascii="Times New Roman" w:hAnsi="Times New Roman" w:cs="Times New Roman"/>
          <w:sz w:val="24"/>
          <w:szCs w:val="24"/>
        </w:rPr>
        <w:t>Likely,</w:t>
      </w:r>
      <w:r w:rsidR="00E16BE9">
        <w:rPr>
          <w:rFonts w:ascii="Times New Roman" w:hAnsi="Times New Roman" w:cs="Times New Roman"/>
          <w:sz w:val="24"/>
          <w:szCs w:val="24"/>
        </w:rPr>
        <w:t xml:space="preserve"> a proportion of people accessing food aid in the cross-sectional studies were experiencing food insecurity when surveyed, hence the requirement for food aid assistance. This is a limitation of the included cross-sectional studies, and with this risk of</w:t>
      </w:r>
      <w:r w:rsidR="003864DD">
        <w:rPr>
          <w:rFonts w:ascii="Times New Roman" w:hAnsi="Times New Roman" w:cs="Times New Roman"/>
          <w:sz w:val="24"/>
          <w:szCs w:val="24"/>
        </w:rPr>
        <w:t xml:space="preserve"> possible</w:t>
      </w:r>
      <w:r w:rsidR="00E16BE9">
        <w:rPr>
          <w:rFonts w:ascii="Times New Roman" w:hAnsi="Times New Roman" w:cs="Times New Roman"/>
          <w:sz w:val="24"/>
          <w:szCs w:val="24"/>
        </w:rPr>
        <w:t xml:space="preserve"> reverse causality</w:t>
      </w:r>
      <w:r w:rsidR="003864DD">
        <w:rPr>
          <w:rFonts w:ascii="Times New Roman" w:hAnsi="Times New Roman" w:cs="Times New Roman"/>
          <w:sz w:val="24"/>
          <w:szCs w:val="24"/>
        </w:rPr>
        <w:t>, the results must be interpreted cautiously.</w:t>
      </w:r>
    </w:p>
    <w:p w14:paraId="2DF7CC44" w14:textId="2F97E810" w:rsidR="007248F6" w:rsidRDefault="00E9342B" w:rsidP="0041224C">
      <w:pPr>
        <w:spacing w:line="360" w:lineRule="auto"/>
        <w:rPr>
          <w:rFonts w:ascii="Times New Roman" w:hAnsi="Times New Roman" w:cs="Times New Roman"/>
          <w:sz w:val="24"/>
          <w:szCs w:val="24"/>
        </w:rPr>
      </w:pPr>
      <w:r w:rsidRPr="4B99F9CE">
        <w:rPr>
          <w:rFonts w:ascii="Times New Roman" w:hAnsi="Times New Roman" w:cs="Times New Roman"/>
          <w:sz w:val="24"/>
          <w:szCs w:val="24"/>
        </w:rPr>
        <w:t>A</w:t>
      </w:r>
      <w:r w:rsidR="00CC4174">
        <w:rPr>
          <w:rFonts w:ascii="Times New Roman" w:hAnsi="Times New Roman" w:cs="Times New Roman"/>
          <w:sz w:val="24"/>
          <w:szCs w:val="24"/>
        </w:rPr>
        <w:t xml:space="preserve"> qualitative</w:t>
      </w:r>
      <w:r w:rsidR="0045571B">
        <w:rPr>
          <w:rFonts w:ascii="Times New Roman" w:hAnsi="Times New Roman" w:cs="Times New Roman"/>
          <w:sz w:val="24"/>
          <w:szCs w:val="24"/>
        </w:rPr>
        <w:t xml:space="preserve"> </w:t>
      </w:r>
      <w:r w:rsidR="006B055D" w:rsidRPr="006B055D">
        <w:rPr>
          <w:rFonts w:ascii="Times New Roman" w:hAnsi="Times New Roman" w:cs="Times New Roman"/>
          <w:sz w:val="24"/>
          <w:szCs w:val="24"/>
        </w:rPr>
        <w:t>follow</w:t>
      </w:r>
      <w:r w:rsidR="00744509">
        <w:rPr>
          <w:rFonts w:ascii="Times New Roman" w:hAnsi="Times New Roman" w:cs="Times New Roman"/>
          <w:sz w:val="24"/>
          <w:szCs w:val="24"/>
        </w:rPr>
        <w:t>-</w:t>
      </w:r>
      <w:r w:rsidR="006B055D" w:rsidRPr="003A3F0C">
        <w:rPr>
          <w:rFonts w:ascii="Times New Roman" w:hAnsi="Times New Roman" w:cs="Times New Roman"/>
          <w:sz w:val="24"/>
          <w:szCs w:val="24"/>
        </w:rPr>
        <w:t>up</w:t>
      </w:r>
      <w:r w:rsidR="00A449DF" w:rsidRPr="003A3F0C">
        <w:rPr>
          <w:rFonts w:ascii="Times New Roman" w:hAnsi="Times New Roman" w:cs="Times New Roman"/>
          <w:sz w:val="24"/>
          <w:szCs w:val="24"/>
        </w:rPr>
        <w:t xml:space="preserve"> </w:t>
      </w:r>
      <w:r w:rsidR="00EB6333" w:rsidRPr="003A3F0C">
        <w:rPr>
          <w:rFonts w:ascii="Times New Roman" w:hAnsi="Times New Roman" w:cs="Times New Roman"/>
          <w:sz w:val="24"/>
          <w:szCs w:val="24"/>
        </w:rPr>
        <w:t xml:space="preserve">6 months after the original study completion </w:t>
      </w:r>
      <w:r w:rsidR="00A449DF" w:rsidRPr="4B99F9CE">
        <w:rPr>
          <w:rFonts w:ascii="Times New Roman" w:hAnsi="Times New Roman" w:cs="Times New Roman"/>
          <w:sz w:val="24"/>
          <w:szCs w:val="24"/>
        </w:rPr>
        <w:t>of 11 participants</w:t>
      </w:r>
      <w:r w:rsidR="00CC4174">
        <w:rPr>
          <w:rFonts w:ascii="Times New Roman" w:hAnsi="Times New Roman" w:cs="Times New Roman"/>
          <w:sz w:val="24"/>
          <w:szCs w:val="24"/>
        </w:rPr>
        <w:t xml:space="preserve"> found that 10 </w:t>
      </w:r>
      <w:r w:rsidR="00C60D24">
        <w:rPr>
          <w:rFonts w:ascii="Times New Roman" w:hAnsi="Times New Roman" w:cs="Times New Roman"/>
          <w:sz w:val="24"/>
          <w:szCs w:val="24"/>
        </w:rPr>
        <w:t>continue</w:t>
      </w:r>
      <w:r w:rsidR="00873875">
        <w:rPr>
          <w:rFonts w:ascii="Times New Roman" w:hAnsi="Times New Roman" w:cs="Times New Roman"/>
          <w:sz w:val="24"/>
          <w:szCs w:val="24"/>
        </w:rPr>
        <w:t>d</w:t>
      </w:r>
      <w:r w:rsidR="00C60D24">
        <w:rPr>
          <w:rFonts w:ascii="Times New Roman" w:hAnsi="Times New Roman" w:cs="Times New Roman"/>
          <w:sz w:val="24"/>
          <w:szCs w:val="24"/>
        </w:rPr>
        <w:t xml:space="preserve"> to</w:t>
      </w:r>
      <w:r w:rsidR="006B055D" w:rsidRPr="006B055D">
        <w:rPr>
          <w:rFonts w:ascii="Times New Roman" w:hAnsi="Times New Roman" w:cs="Times New Roman"/>
          <w:sz w:val="24"/>
          <w:szCs w:val="24"/>
        </w:rPr>
        <w:t xml:space="preserve"> regularly rel</w:t>
      </w:r>
      <w:r w:rsidR="00C60D24">
        <w:rPr>
          <w:rFonts w:ascii="Times New Roman" w:hAnsi="Times New Roman" w:cs="Times New Roman"/>
          <w:sz w:val="24"/>
          <w:szCs w:val="24"/>
        </w:rPr>
        <w:t>y</w:t>
      </w:r>
      <w:r w:rsidR="006B055D" w:rsidRPr="006B055D">
        <w:rPr>
          <w:rFonts w:ascii="Times New Roman" w:hAnsi="Times New Roman" w:cs="Times New Roman"/>
          <w:sz w:val="24"/>
          <w:szCs w:val="24"/>
        </w:rPr>
        <w:t xml:space="preserve"> on food banks and stated quality, choice and insufficient quantities of food </w:t>
      </w:r>
      <w:r w:rsidR="003004DC">
        <w:rPr>
          <w:rFonts w:ascii="Times New Roman" w:hAnsi="Times New Roman" w:cs="Times New Roman"/>
          <w:sz w:val="24"/>
          <w:szCs w:val="24"/>
        </w:rPr>
        <w:t>remained a problem</w:t>
      </w:r>
      <w:r w:rsidR="001A0D68">
        <w:rPr>
          <w:rFonts w:ascii="Times New Roman" w:hAnsi="Times New Roman" w:cs="Times New Roman"/>
          <w:sz w:val="24"/>
          <w:szCs w:val="24"/>
        </w:rPr>
        <w:fldChar w:fldCharType="begin"/>
      </w:r>
      <w:r w:rsidR="001A0D68">
        <w:rPr>
          <w:rFonts w:ascii="Times New Roman" w:hAnsi="Times New Roman" w:cs="Times New Roman"/>
          <w:sz w:val="24"/>
          <w:szCs w:val="24"/>
        </w:rPr>
        <w:instrText xml:space="preserve"> ADDIN EN.CITE &lt;EndNote&gt;&lt;Cite&gt;&lt;Author&gt;Rizvi&lt;/Author&gt;&lt;Year&gt;2022&lt;/Year&gt;&lt;RecNum&gt;7330&lt;/RecNum&gt;&lt;DisplayText&gt;&lt;style face="superscript"&gt;(58)&lt;/style&gt;&lt;/DisplayText&gt;&lt;record&gt;&lt;rec-number&gt;7330&lt;/rec-number&gt;&lt;foreign-keys&gt;&lt;key app="EN" db-id="pwffzpaahra2e9etf21v5pfb99xz209wpr0z" timestamp="1674840433"&gt;7330&lt;/key&gt;&lt;/foreign-keys&gt;&lt;ref-type name="Journal Article"&gt;17&lt;/ref-type&gt;&lt;contributors&gt;&lt;authors&gt;&lt;author&gt;Rizvi, A.&lt;/author&gt;&lt;author&gt;Enns, A.&lt;/author&gt;&lt;author&gt;Gergyek, L.&lt;/author&gt;&lt;author&gt;Kristjansson, E.&lt;/author&gt;&lt;/authors&gt;&lt;/contributors&gt;&lt;auth-address&gt;School of Psychology, Faculty of Social Sciences, University of Ottawa, 136 Jean-Jacques-Lussier Pvt, Room VNR5015, Ottawa, ON, K1N 6N5, Canada. arizv036@uottawa.ca.&amp;#xD;School of Psychology, Faculty of Social Sciences, University of Ottawa, 136 Jean-Jacques-Lussier Pvt, Room VNR5015, Ottawa, ON, K1N 6N5, Canada.&lt;/auth-address&gt;&lt;titles&gt;&lt;title&gt;More food for thought: a follow-up qualitative study on experiences of food bank access and food insecurity in Ottawa, Canada&lt;/title&gt;&lt;secondary-title&gt;BMC Public Health&lt;/secondary-title&gt;&lt;/titles&gt;&lt;periodical&gt;&lt;full-title&gt;BMC PUBLIC HEALTH&lt;/full-title&gt;&lt;/periodical&gt;&lt;pages&gt;586&lt;/pages&gt;&lt;volume&gt;22&lt;/volume&gt;&lt;number&gt;1&lt;/number&gt;&lt;edition&gt;20220325&lt;/edition&gt;&lt;keywords&gt;&lt;keyword&gt;Canada&lt;/keyword&gt;&lt;keyword&gt;Follow-Up Studies&lt;/keyword&gt;&lt;keyword&gt;*Food Assistance&lt;/keyword&gt;&lt;keyword&gt;Food Insecurity&lt;/keyword&gt;&lt;keyword&gt;*Food Supply&lt;/keyword&gt;&lt;keyword&gt;Humans&lt;/keyword&gt;&lt;keyword&gt;Food banks&lt;/keyword&gt;&lt;keyword&gt;Longitudinal study&lt;/keyword&gt;&lt;keyword&gt;Mental health&lt;/keyword&gt;&lt;keyword&gt;Physical health&lt;/keyword&gt;&lt;keyword&gt;Qualitative research&lt;/keyword&gt;&lt;/keywords&gt;&lt;dates&gt;&lt;year&gt;2022&lt;/year&gt;&lt;pub-dates&gt;&lt;date&gt;Mar 25&lt;/date&gt;&lt;/pub-dates&gt;&lt;/dates&gt;&lt;isbn&gt;1471-2458&lt;/isbn&gt;&lt;accession-num&gt;35337301&lt;/accession-num&gt;&lt;urls&gt;&lt;/urls&gt;&lt;custom1&gt;The authors declare that they have no competing interests.&lt;/custom1&gt;&lt;custom2&gt;PMC8953391&lt;/custom2&gt;&lt;electronic-resource-num&gt;10.1186/s12889-022-13015-0&lt;/electronic-resource-num&gt;&lt;remote-database-provider&gt;NLM&lt;/remote-database-provider&gt;&lt;language&gt;eng&lt;/language&gt;&lt;/record&gt;&lt;/Cite&gt;&lt;/EndNote&gt;</w:instrText>
      </w:r>
      <w:r w:rsidR="001A0D68">
        <w:rPr>
          <w:rFonts w:ascii="Times New Roman" w:hAnsi="Times New Roman" w:cs="Times New Roman"/>
          <w:sz w:val="24"/>
          <w:szCs w:val="24"/>
        </w:rPr>
        <w:fldChar w:fldCharType="separate"/>
      </w:r>
      <w:r w:rsidR="001A0D68" w:rsidRPr="001A0D68">
        <w:rPr>
          <w:rFonts w:ascii="Times New Roman" w:hAnsi="Times New Roman" w:cs="Times New Roman"/>
          <w:noProof/>
          <w:sz w:val="24"/>
          <w:szCs w:val="24"/>
          <w:vertAlign w:val="superscript"/>
        </w:rPr>
        <w:t>(58)</w:t>
      </w:r>
      <w:r w:rsidR="001A0D68">
        <w:rPr>
          <w:rFonts w:ascii="Times New Roman" w:hAnsi="Times New Roman" w:cs="Times New Roman"/>
          <w:sz w:val="24"/>
          <w:szCs w:val="24"/>
        </w:rPr>
        <w:fldChar w:fldCharType="end"/>
      </w:r>
      <w:r w:rsidR="006B055D" w:rsidRPr="006B055D">
        <w:rPr>
          <w:rFonts w:ascii="Times New Roman" w:hAnsi="Times New Roman" w:cs="Times New Roman"/>
          <w:sz w:val="24"/>
          <w:szCs w:val="24"/>
        </w:rPr>
        <w:t>.</w:t>
      </w:r>
      <w:r w:rsidR="00663D90">
        <w:rPr>
          <w:rFonts w:ascii="Times New Roman" w:hAnsi="Times New Roman" w:cs="Times New Roman"/>
          <w:sz w:val="24"/>
          <w:szCs w:val="24"/>
        </w:rPr>
        <w:t xml:space="preserve"> </w:t>
      </w:r>
      <w:r w:rsidR="00D97E27">
        <w:rPr>
          <w:rFonts w:ascii="Times New Roman" w:hAnsi="Times New Roman" w:cs="Times New Roman"/>
          <w:sz w:val="24"/>
          <w:szCs w:val="24"/>
        </w:rPr>
        <w:t>This</w:t>
      </w:r>
      <w:r w:rsidR="004A0FCE" w:rsidRPr="002C5F2C">
        <w:rPr>
          <w:rFonts w:ascii="Times New Roman" w:hAnsi="Times New Roman" w:cs="Times New Roman"/>
          <w:sz w:val="24"/>
          <w:szCs w:val="24"/>
        </w:rPr>
        <w:t xml:space="preserve"> aligns with research showing that food </w:t>
      </w:r>
      <w:r w:rsidR="0074511C">
        <w:rPr>
          <w:rFonts w:ascii="Times New Roman" w:hAnsi="Times New Roman" w:cs="Times New Roman"/>
          <w:sz w:val="24"/>
          <w:szCs w:val="24"/>
        </w:rPr>
        <w:t>banks</w:t>
      </w:r>
      <w:r w:rsidR="004A0FCE" w:rsidRPr="002C5F2C">
        <w:rPr>
          <w:rFonts w:ascii="Times New Roman" w:hAnsi="Times New Roman" w:cs="Times New Roman"/>
          <w:sz w:val="24"/>
          <w:szCs w:val="24"/>
        </w:rPr>
        <w:t xml:space="preserve"> </w:t>
      </w:r>
      <w:r w:rsidR="00F0537A">
        <w:rPr>
          <w:rFonts w:ascii="Times New Roman" w:hAnsi="Times New Roman" w:cs="Times New Roman"/>
          <w:sz w:val="24"/>
          <w:szCs w:val="24"/>
        </w:rPr>
        <w:t xml:space="preserve">minimally </w:t>
      </w:r>
      <w:r w:rsidR="004A0FCE" w:rsidRPr="002C5F2C">
        <w:rPr>
          <w:rFonts w:ascii="Times New Roman" w:hAnsi="Times New Roman" w:cs="Times New Roman"/>
          <w:sz w:val="24"/>
          <w:szCs w:val="24"/>
        </w:rPr>
        <w:t>alleviate food insecurity</w:t>
      </w:r>
      <w:r w:rsidR="00842E0C">
        <w:rPr>
          <w:rFonts w:ascii="Times New Roman" w:hAnsi="Times New Roman" w:cs="Times New Roman"/>
          <w:sz w:val="24"/>
          <w:szCs w:val="24"/>
        </w:rPr>
        <w:fldChar w:fldCharType="begin"/>
      </w:r>
      <w:r w:rsidR="0059433E">
        <w:rPr>
          <w:rFonts w:ascii="Times New Roman" w:hAnsi="Times New Roman" w:cs="Times New Roman"/>
          <w:sz w:val="24"/>
          <w:szCs w:val="24"/>
        </w:rPr>
        <w:instrText xml:space="preserve"> ADDIN EN.CITE &lt;EndNote&gt;&lt;Cite&gt;&lt;Author&gt;Bazerghi&lt;/Author&gt;&lt;Year&gt;2016&lt;/Year&gt;&lt;RecNum&gt;96&lt;/RecNum&gt;&lt;DisplayText&gt;&lt;style face="superscript"&gt;(59)&lt;/style&gt;&lt;/DisplayText&gt;&lt;record&gt;&lt;rec-number&gt;96&lt;/rec-number&gt;&lt;foreign-keys&gt;&lt;key app="EN" db-id="pwffzpaahra2e9etf21v5pfb99xz209wpr0z" timestamp="1657625175"&gt;96&lt;/key&gt;&lt;/foreign-keys&gt;&lt;ref-type name="Journal Article"&gt;17&lt;/ref-type&gt;&lt;contributors&gt;&lt;authors&gt;&lt;author&gt;Bazerghi, C&lt;/author&gt;&lt;author&gt;McKay, FH&lt;/author&gt;&lt;author&gt;Dunn, M&lt;/author&gt;&lt;/authors&gt;&lt;/contributors&gt;&lt;titles&gt;&lt;title&gt;The Role of Food Banks in Addressing Food Insecurity: A Systematic Review&lt;/title&gt;&lt;secondary-title&gt;J Community Health&lt;/secondary-title&gt;&lt;/titles&gt;&lt;periodical&gt;&lt;full-title&gt;J Community Health&lt;/full-title&gt;&lt;/periodical&gt;&lt;pages&gt;732-740&lt;/pages&gt;&lt;volume&gt;41&lt;/volume&gt;&lt;number&gt;4&lt;/number&gt;&lt;dates&gt;&lt;year&gt;2016&lt;/year&gt;&lt;pub-dates&gt;&lt;date&gt;2016&lt;/date&gt;&lt;/pub-dates&gt;&lt;/dates&gt;&lt;isbn&gt;[&amp;quot;0094-5145&amp;quot;, &amp;quot;1573-3610&amp;quot;]&lt;/isbn&gt;&lt;accession-num&gt;rayyan-845778044&lt;/accession-num&gt;&lt;urls&gt;&lt;/urls&gt;&lt;/record&gt;&lt;/Cite&gt;&lt;/EndNote&gt;</w:instrText>
      </w:r>
      <w:r w:rsidR="00842E0C">
        <w:rPr>
          <w:rFonts w:ascii="Times New Roman" w:hAnsi="Times New Roman" w:cs="Times New Roman"/>
          <w:sz w:val="24"/>
          <w:szCs w:val="24"/>
        </w:rPr>
        <w:fldChar w:fldCharType="separate"/>
      </w:r>
      <w:r w:rsidR="0059433E" w:rsidRPr="0059433E">
        <w:rPr>
          <w:rFonts w:ascii="Times New Roman" w:hAnsi="Times New Roman" w:cs="Times New Roman"/>
          <w:noProof/>
          <w:sz w:val="24"/>
          <w:szCs w:val="24"/>
          <w:vertAlign w:val="superscript"/>
        </w:rPr>
        <w:t>(59)</w:t>
      </w:r>
      <w:r w:rsidR="00842E0C">
        <w:rPr>
          <w:rFonts w:ascii="Times New Roman" w:hAnsi="Times New Roman" w:cs="Times New Roman"/>
          <w:sz w:val="24"/>
          <w:szCs w:val="24"/>
        </w:rPr>
        <w:fldChar w:fldCharType="end"/>
      </w:r>
      <w:r w:rsidR="00A46450">
        <w:rPr>
          <w:rFonts w:ascii="Times New Roman" w:hAnsi="Times New Roman" w:cs="Times New Roman"/>
          <w:sz w:val="24"/>
          <w:szCs w:val="24"/>
        </w:rPr>
        <w:t xml:space="preserve"> </w:t>
      </w:r>
      <w:r w:rsidR="00EA511F">
        <w:rPr>
          <w:rFonts w:ascii="Times New Roman" w:hAnsi="Times New Roman" w:cs="Times New Roman"/>
          <w:sz w:val="24"/>
          <w:szCs w:val="24"/>
        </w:rPr>
        <w:t>with</w:t>
      </w:r>
      <w:r w:rsidR="00A46450">
        <w:rPr>
          <w:rFonts w:ascii="Times New Roman" w:hAnsi="Times New Roman" w:cs="Times New Roman"/>
          <w:sz w:val="24"/>
          <w:szCs w:val="24"/>
        </w:rPr>
        <w:t xml:space="preserve"> </w:t>
      </w:r>
      <w:r w:rsidR="00BA4382">
        <w:rPr>
          <w:rFonts w:ascii="Times New Roman" w:hAnsi="Times New Roman" w:cs="Times New Roman"/>
          <w:sz w:val="24"/>
          <w:szCs w:val="24"/>
        </w:rPr>
        <w:t>many</w:t>
      </w:r>
      <w:r w:rsidR="00EA511F">
        <w:rPr>
          <w:rFonts w:ascii="Times New Roman" w:hAnsi="Times New Roman" w:cs="Times New Roman"/>
          <w:sz w:val="24"/>
          <w:szCs w:val="24"/>
        </w:rPr>
        <w:t xml:space="preserve"> people</w:t>
      </w:r>
      <w:r w:rsidR="00BA4382">
        <w:rPr>
          <w:rFonts w:ascii="Times New Roman" w:hAnsi="Times New Roman" w:cs="Times New Roman"/>
          <w:sz w:val="24"/>
          <w:szCs w:val="24"/>
        </w:rPr>
        <w:t xml:space="preserve"> rely</w:t>
      </w:r>
      <w:r w:rsidR="00EA511F">
        <w:rPr>
          <w:rFonts w:ascii="Times New Roman" w:hAnsi="Times New Roman" w:cs="Times New Roman"/>
          <w:sz w:val="24"/>
          <w:szCs w:val="24"/>
        </w:rPr>
        <w:t>ing</w:t>
      </w:r>
      <w:r w:rsidR="00BA4382">
        <w:rPr>
          <w:rFonts w:ascii="Times New Roman" w:hAnsi="Times New Roman" w:cs="Times New Roman"/>
          <w:sz w:val="24"/>
          <w:szCs w:val="24"/>
        </w:rPr>
        <w:t xml:space="preserve"> on them </w:t>
      </w:r>
      <w:r w:rsidR="00EC18E4">
        <w:rPr>
          <w:rFonts w:ascii="Times New Roman" w:hAnsi="Times New Roman" w:cs="Times New Roman"/>
          <w:sz w:val="24"/>
          <w:szCs w:val="24"/>
        </w:rPr>
        <w:t>long-term</w:t>
      </w:r>
      <w:r w:rsidR="00BA4382" w:rsidRPr="00A91568">
        <w:rPr>
          <w:rFonts w:ascii="Times New Roman" w:hAnsi="Times New Roman" w:cs="Times New Roman"/>
          <w:sz w:val="24"/>
          <w:szCs w:val="24"/>
        </w:rPr>
        <w:fldChar w:fldCharType="begin">
          <w:fldData xml:space="preserve">PEVuZE5vdGU+PENpdGU+PEF1dGhvcj5DYXNwaTwvQXV0aG9yPjxZZWFyPjIwMjE8L1llYXI+PFJl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=
</w:fldData>
        </w:fldChar>
      </w:r>
      <w:r w:rsidR="0059433E">
        <w:rPr>
          <w:rFonts w:ascii="Times New Roman" w:hAnsi="Times New Roman" w:cs="Times New Roman"/>
          <w:sz w:val="24"/>
          <w:szCs w:val="24"/>
        </w:rPr>
        <w:instrText xml:space="preserve"> ADDIN EN.CITE </w:instrText>
      </w:r>
      <w:r w:rsidR="0059433E">
        <w:rPr>
          <w:rFonts w:ascii="Times New Roman" w:hAnsi="Times New Roman" w:cs="Times New Roman"/>
          <w:sz w:val="24"/>
          <w:szCs w:val="24"/>
        </w:rPr>
        <w:fldChar w:fldCharType="begin">
          <w:fldData xml:space="preserve">PEVuZE5vdGU+PENpdGU+PEF1dGhvcj5DYXNwaTwvQXV0aG9yPjxZZWFyPjIwMjE8L1llYXI+PFJl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=
</w:fldData>
        </w:fldChar>
      </w:r>
      <w:r w:rsidR="0059433E">
        <w:rPr>
          <w:rFonts w:ascii="Times New Roman" w:hAnsi="Times New Roman" w:cs="Times New Roman"/>
          <w:sz w:val="24"/>
          <w:szCs w:val="24"/>
        </w:rPr>
        <w:instrText xml:space="preserve"> ADDIN EN.CITE.DATA </w:instrText>
      </w:r>
      <w:r w:rsidR="0059433E">
        <w:rPr>
          <w:rFonts w:ascii="Times New Roman" w:hAnsi="Times New Roman" w:cs="Times New Roman"/>
          <w:sz w:val="24"/>
          <w:szCs w:val="24"/>
        </w:rPr>
      </w:r>
      <w:r w:rsidR="0059433E">
        <w:rPr>
          <w:rFonts w:ascii="Times New Roman" w:hAnsi="Times New Roman" w:cs="Times New Roman"/>
          <w:sz w:val="24"/>
          <w:szCs w:val="24"/>
        </w:rPr>
        <w:fldChar w:fldCharType="end"/>
      </w:r>
      <w:r w:rsidR="00BA4382" w:rsidRPr="00A91568">
        <w:rPr>
          <w:rFonts w:ascii="Times New Roman" w:hAnsi="Times New Roman" w:cs="Times New Roman"/>
          <w:sz w:val="24"/>
          <w:szCs w:val="24"/>
        </w:rPr>
      </w:r>
      <w:r w:rsidR="00BA4382" w:rsidRPr="00A91568">
        <w:rPr>
          <w:rFonts w:ascii="Times New Roman" w:hAnsi="Times New Roman" w:cs="Times New Roman"/>
          <w:sz w:val="24"/>
          <w:szCs w:val="24"/>
        </w:rPr>
        <w:fldChar w:fldCharType="separate"/>
      </w:r>
      <w:r w:rsidR="0059433E" w:rsidRPr="0059433E">
        <w:rPr>
          <w:rFonts w:ascii="Times New Roman" w:hAnsi="Times New Roman" w:cs="Times New Roman"/>
          <w:noProof/>
          <w:sz w:val="24"/>
          <w:szCs w:val="24"/>
          <w:vertAlign w:val="superscript"/>
        </w:rPr>
        <w:t>(60, 61)</w:t>
      </w:r>
      <w:r w:rsidR="00BA4382" w:rsidRPr="00A91568">
        <w:rPr>
          <w:rFonts w:ascii="Times New Roman" w:hAnsi="Times New Roman" w:cs="Times New Roman"/>
          <w:sz w:val="24"/>
          <w:szCs w:val="24"/>
        </w:rPr>
        <w:fldChar w:fldCharType="end"/>
      </w:r>
      <w:r w:rsidR="004A0FCE" w:rsidRPr="00A91568">
        <w:rPr>
          <w:rFonts w:ascii="Times New Roman" w:hAnsi="Times New Roman" w:cs="Times New Roman"/>
          <w:sz w:val="24"/>
          <w:szCs w:val="24"/>
        </w:rPr>
        <w:t>.</w:t>
      </w:r>
      <w:r w:rsidR="4F3C0A75" w:rsidRPr="00A91568">
        <w:rPr>
          <w:rFonts w:ascii="Times New Roman" w:hAnsi="Times New Roman" w:cs="Times New Roman"/>
          <w:sz w:val="24"/>
          <w:szCs w:val="24"/>
        </w:rPr>
        <w:t xml:space="preserve"> Food banks were not intended to be a long-term intervention, however, they are becoming entrenched in the food environment</w:t>
      </w:r>
      <w:r w:rsidR="00F47283">
        <w:rPr>
          <w:rFonts w:ascii="Times New Roman" w:hAnsi="Times New Roman" w:cs="Times New Roman"/>
          <w:sz w:val="24"/>
          <w:szCs w:val="24"/>
        </w:rPr>
        <w:fldChar w:fldCharType="begin">
          <w:fldData xml:space="preserve">PEVuZE5vdGU+PENpdGU+PEF1dGhvcj5UaG9tcHNvbjwvQXV0aG9yPjxZZWFyPjIwMTk8L1llYXI+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</w:fldData>
        </w:fldChar>
      </w:r>
      <w:r w:rsidR="0059433E">
        <w:rPr>
          <w:rFonts w:ascii="Times New Roman" w:hAnsi="Times New Roman" w:cs="Times New Roman"/>
          <w:sz w:val="24"/>
          <w:szCs w:val="24"/>
        </w:rPr>
        <w:instrText xml:space="preserve"> ADDIN EN.CITE </w:instrText>
      </w:r>
      <w:r w:rsidR="0059433E">
        <w:rPr>
          <w:rFonts w:ascii="Times New Roman" w:hAnsi="Times New Roman" w:cs="Times New Roman"/>
          <w:sz w:val="24"/>
          <w:szCs w:val="24"/>
        </w:rPr>
        <w:fldChar w:fldCharType="begin">
          <w:fldData xml:space="preserve">PEVuZE5vdGU+PENpdGU+PEF1dGhvcj5UaG9tcHNvbjwvQXV0aG9yPjxZZWFyPjIwMTk8L1llYXI+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</w:fldData>
        </w:fldChar>
      </w:r>
      <w:r w:rsidR="0059433E">
        <w:rPr>
          <w:rFonts w:ascii="Times New Roman" w:hAnsi="Times New Roman" w:cs="Times New Roman"/>
          <w:sz w:val="24"/>
          <w:szCs w:val="24"/>
        </w:rPr>
        <w:instrText xml:space="preserve"> ADDIN EN.CITE.DATA </w:instrText>
      </w:r>
      <w:r w:rsidR="0059433E">
        <w:rPr>
          <w:rFonts w:ascii="Times New Roman" w:hAnsi="Times New Roman" w:cs="Times New Roman"/>
          <w:sz w:val="24"/>
          <w:szCs w:val="24"/>
        </w:rPr>
      </w:r>
      <w:r w:rsidR="0059433E">
        <w:rPr>
          <w:rFonts w:ascii="Times New Roman" w:hAnsi="Times New Roman" w:cs="Times New Roman"/>
          <w:sz w:val="24"/>
          <w:szCs w:val="24"/>
        </w:rPr>
        <w:fldChar w:fldCharType="end"/>
      </w:r>
      <w:r w:rsidR="00F47283">
        <w:rPr>
          <w:rFonts w:ascii="Times New Roman" w:hAnsi="Times New Roman" w:cs="Times New Roman"/>
          <w:sz w:val="24"/>
          <w:szCs w:val="24"/>
        </w:rPr>
      </w:r>
      <w:r w:rsidR="00F47283">
        <w:rPr>
          <w:rFonts w:ascii="Times New Roman" w:hAnsi="Times New Roman" w:cs="Times New Roman"/>
          <w:sz w:val="24"/>
          <w:szCs w:val="24"/>
        </w:rPr>
        <w:fldChar w:fldCharType="separate"/>
      </w:r>
      <w:r w:rsidR="0059433E" w:rsidRPr="0059433E">
        <w:rPr>
          <w:rFonts w:ascii="Times New Roman" w:hAnsi="Times New Roman" w:cs="Times New Roman"/>
          <w:noProof/>
          <w:sz w:val="24"/>
          <w:szCs w:val="24"/>
          <w:vertAlign w:val="superscript"/>
        </w:rPr>
        <w:t>(62)</w:t>
      </w:r>
      <w:r w:rsidR="00F47283">
        <w:rPr>
          <w:rFonts w:ascii="Times New Roman" w:hAnsi="Times New Roman" w:cs="Times New Roman"/>
          <w:sz w:val="24"/>
          <w:szCs w:val="24"/>
        </w:rPr>
        <w:fldChar w:fldCharType="end"/>
      </w:r>
      <w:r w:rsidR="4F3C0A75" w:rsidRPr="00A91568">
        <w:rPr>
          <w:rFonts w:ascii="Times New Roman" w:hAnsi="Times New Roman" w:cs="Times New Roman"/>
          <w:sz w:val="24"/>
          <w:szCs w:val="24"/>
        </w:rPr>
        <w:t>.</w:t>
      </w:r>
    </w:p>
    <w:p w14:paraId="0BBF0B08" w14:textId="76AA2F19" w:rsidR="0006338D" w:rsidRPr="003A3F0C" w:rsidRDefault="00CC2016" w:rsidP="0041224C">
      <w:pPr>
        <w:spacing w:line="360" w:lineRule="auto"/>
        <w:rPr>
          <w:rFonts w:ascii="Times New Roman" w:hAnsi="Times New Roman" w:cs="Times New Roman"/>
          <w:sz w:val="24"/>
          <w:szCs w:val="24"/>
        </w:rPr>
      </w:pPr>
      <w:r w:rsidRPr="00A91568">
        <w:rPr>
          <w:rFonts w:ascii="Times New Roman" w:hAnsi="Times New Roman" w:cs="Times New Roman"/>
          <w:sz w:val="24"/>
          <w:szCs w:val="24"/>
        </w:rPr>
        <w:t xml:space="preserve">Established barriers </w:t>
      </w:r>
      <w:r w:rsidR="004F00C4">
        <w:rPr>
          <w:rFonts w:ascii="Times New Roman" w:hAnsi="Times New Roman" w:cs="Times New Roman"/>
          <w:sz w:val="24"/>
          <w:szCs w:val="24"/>
        </w:rPr>
        <w:t>to</w:t>
      </w:r>
      <w:r w:rsidR="00EC18E4">
        <w:rPr>
          <w:rFonts w:ascii="Times New Roman" w:hAnsi="Times New Roman" w:cs="Times New Roman"/>
          <w:sz w:val="24"/>
          <w:szCs w:val="24"/>
        </w:rPr>
        <w:t xml:space="preserve"> access</w:t>
      </w:r>
      <w:r w:rsidR="004F00C4">
        <w:rPr>
          <w:rFonts w:ascii="Times New Roman" w:hAnsi="Times New Roman" w:cs="Times New Roman"/>
          <w:sz w:val="24"/>
          <w:szCs w:val="24"/>
        </w:rPr>
        <w:t>ing</w:t>
      </w:r>
      <w:r w:rsidRPr="00A91568">
        <w:rPr>
          <w:rFonts w:ascii="Times New Roman" w:hAnsi="Times New Roman" w:cs="Times New Roman"/>
          <w:sz w:val="24"/>
          <w:szCs w:val="24"/>
        </w:rPr>
        <w:t xml:space="preserve"> food banks include physical access</w:t>
      </w:r>
      <w:r w:rsidR="002F461A">
        <w:rPr>
          <w:rFonts w:ascii="Times New Roman" w:hAnsi="Times New Roman" w:cs="Times New Roman"/>
          <w:sz w:val="24"/>
          <w:szCs w:val="24"/>
        </w:rPr>
        <w:t>,</w:t>
      </w:r>
      <w:r w:rsidRPr="00A91568">
        <w:rPr>
          <w:rFonts w:ascii="Times New Roman" w:hAnsi="Times New Roman" w:cs="Times New Roman"/>
          <w:sz w:val="24"/>
          <w:szCs w:val="24"/>
        </w:rPr>
        <w:t xml:space="preserve"> </w:t>
      </w:r>
      <w:r w:rsidR="00B97378">
        <w:rPr>
          <w:rFonts w:ascii="Times New Roman" w:hAnsi="Times New Roman" w:cs="Times New Roman"/>
          <w:sz w:val="24"/>
          <w:szCs w:val="24"/>
        </w:rPr>
        <w:t>distance and lack of</w:t>
      </w:r>
      <w:r w:rsidRPr="00A91568">
        <w:rPr>
          <w:rFonts w:ascii="Times New Roman" w:hAnsi="Times New Roman" w:cs="Times New Roman"/>
          <w:sz w:val="24"/>
          <w:szCs w:val="24"/>
        </w:rPr>
        <w:t xml:space="preserve"> transport, </w:t>
      </w:r>
      <w:r w:rsidR="00A52194">
        <w:rPr>
          <w:rFonts w:ascii="Times New Roman" w:hAnsi="Times New Roman" w:cs="Times New Roman"/>
          <w:sz w:val="24"/>
          <w:szCs w:val="24"/>
        </w:rPr>
        <w:t xml:space="preserve">short </w:t>
      </w:r>
      <w:r w:rsidRPr="00A91568">
        <w:rPr>
          <w:rFonts w:ascii="Times New Roman" w:hAnsi="Times New Roman" w:cs="Times New Roman"/>
          <w:sz w:val="24"/>
          <w:szCs w:val="24"/>
        </w:rPr>
        <w:t>opening hours,</w:t>
      </w:r>
      <w:r w:rsidR="008177D5" w:rsidRPr="00A91568">
        <w:rPr>
          <w:rFonts w:ascii="Times New Roman" w:hAnsi="Times New Roman" w:cs="Times New Roman"/>
          <w:sz w:val="24"/>
          <w:szCs w:val="24"/>
        </w:rPr>
        <w:t xml:space="preserve"> and</w:t>
      </w:r>
      <w:r w:rsidRPr="00A91568">
        <w:rPr>
          <w:rFonts w:ascii="Times New Roman" w:hAnsi="Times New Roman" w:cs="Times New Roman"/>
          <w:sz w:val="24"/>
          <w:szCs w:val="24"/>
        </w:rPr>
        <w:t xml:space="preserve"> long queues</w:t>
      </w:r>
      <w:r w:rsidR="00A54D96" w:rsidRPr="003A3F0C">
        <w:rPr>
          <w:rFonts w:ascii="Times New Roman" w:hAnsi="Times New Roman" w:cs="Times New Roman"/>
          <w:sz w:val="24"/>
          <w:szCs w:val="24"/>
        </w:rPr>
        <w:fldChar w:fldCharType="begin"/>
      </w:r>
      <w:r w:rsidR="00FE3BB7" w:rsidRPr="003A3F0C">
        <w:rPr>
          <w:rFonts w:ascii="Times New Roman" w:hAnsi="Times New Roman" w:cs="Times New Roman"/>
          <w:sz w:val="24"/>
          <w:szCs w:val="24"/>
        </w:rPr>
        <w:instrText xml:space="preserve"> ADDIN EN.CITE &lt;EndNote&gt;&lt;Cite&gt;&lt;Author&gt;Loopstra&lt;/Author&gt;&lt;Year&gt;2012&lt;/Year&gt;&lt;RecNum&gt;487&lt;/RecNum&gt;&lt;DisplayText&gt;&lt;style face="superscript"&gt;(49, 63)&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Cite&gt;&lt;Author&gt;Dave&lt;/Author&gt;&lt;Year&gt;2017&lt;/Year&gt;&lt;RecNum&gt;283&lt;/RecNum&gt;&lt;record&gt;&lt;rec-number&gt;283&lt;/rec-number&gt;&lt;foreign-keys&gt;&lt;key app="EN" db-id="pwffzpaahra2e9etf21v5pfb99xz209wpr0z" timestamp="1657625175"&gt;283&lt;/key&gt;&lt;/foreign-keys&gt;&lt;ref-type name="Journal Article"&gt;17&lt;/ref-type&gt;&lt;contributors&gt;&lt;authors&gt;&lt;author&gt;Dave, JM&lt;/author&gt;&lt;author&gt;Thompson, DI&lt;/author&gt;&lt;author&gt;Svendsen-Sanchez, A&lt;/author&gt;&lt;author&gt;Cullen, KW&lt;/author&gt;&lt;/authors&gt;&lt;/contributors&gt;&lt;titles&gt;&lt;title&gt;Perspectives on Barriers to Eating Healthy Among Food Pantry Clients&lt;/title&gt;&lt;secondary-title&gt;Health Equity&lt;/secondary-title&gt;&lt;/titles&gt;&lt;periodical&gt;&lt;full-title&gt;HEALTH EQUITY&lt;/full-title&gt;&lt;/periodical&gt;&lt;pages&gt;28-34&lt;/pages&gt;&lt;volume&gt;1&lt;/volume&gt;&lt;number&gt;1&lt;/number&gt;&lt;keywords&gt;&lt;keyword&gt;Eating&lt;/keyword&gt;&lt;keyword&gt;Food&lt;/keyword&gt;&lt;/keywords&gt;&lt;dates&gt;&lt;year&gt;2017&lt;/year&gt;&lt;pub-dates&gt;&lt;date&gt;2017&lt;/date&gt;&lt;/pub-dates&gt;&lt;/dates&gt;&lt;isbn&gt;2473-1242&lt;/isbn&gt;&lt;accession-num&gt;rayyan-845778241&lt;/accession-num&gt;&lt;urls&gt;&lt;/urls&gt;&lt;/record&gt;&lt;/Cite&gt;&lt;/EndNote&gt;</w:instrText>
      </w:r>
      <w:r w:rsidR="00A54D96" w:rsidRPr="003A3F0C">
        <w:rPr>
          <w:rFonts w:ascii="Times New Roman" w:hAnsi="Times New Roman" w:cs="Times New Roman"/>
          <w:sz w:val="24"/>
          <w:szCs w:val="24"/>
        </w:rPr>
        <w:fldChar w:fldCharType="separate"/>
      </w:r>
      <w:r w:rsidR="0059433E" w:rsidRPr="003A3F0C">
        <w:rPr>
          <w:rFonts w:ascii="Times New Roman" w:hAnsi="Times New Roman" w:cs="Times New Roman"/>
          <w:noProof/>
          <w:sz w:val="24"/>
          <w:szCs w:val="24"/>
          <w:vertAlign w:val="superscript"/>
        </w:rPr>
        <w:t>(49, 63)</w:t>
      </w:r>
      <w:r w:rsidR="00A54D96" w:rsidRPr="003A3F0C">
        <w:rPr>
          <w:rFonts w:ascii="Times New Roman" w:hAnsi="Times New Roman" w:cs="Times New Roman"/>
          <w:sz w:val="24"/>
          <w:szCs w:val="24"/>
        </w:rPr>
        <w:fldChar w:fldCharType="end"/>
      </w:r>
      <w:r w:rsidRPr="003A3F0C">
        <w:rPr>
          <w:rFonts w:ascii="Times New Roman" w:hAnsi="Times New Roman" w:cs="Times New Roman"/>
          <w:sz w:val="24"/>
          <w:szCs w:val="24"/>
        </w:rPr>
        <w:t xml:space="preserve">. </w:t>
      </w:r>
      <w:r w:rsidR="00D16791" w:rsidRPr="003A3F0C">
        <w:rPr>
          <w:rFonts w:ascii="Times New Roman" w:hAnsi="Times New Roman" w:cs="Times New Roman"/>
          <w:sz w:val="24"/>
          <w:szCs w:val="24"/>
        </w:rPr>
        <w:t>Additional obstacles</w:t>
      </w:r>
      <w:r w:rsidRPr="003A3F0C">
        <w:rPr>
          <w:rFonts w:ascii="Times New Roman" w:hAnsi="Times New Roman" w:cs="Times New Roman"/>
          <w:sz w:val="24"/>
          <w:szCs w:val="24"/>
        </w:rPr>
        <w:t xml:space="preserve"> </w:t>
      </w:r>
      <w:r w:rsidR="00861DDA" w:rsidRPr="003A3F0C">
        <w:rPr>
          <w:rFonts w:ascii="Times New Roman" w:hAnsi="Times New Roman" w:cs="Times New Roman"/>
          <w:sz w:val="24"/>
          <w:szCs w:val="24"/>
        </w:rPr>
        <w:t>include</w:t>
      </w:r>
      <w:r w:rsidRPr="003A3F0C">
        <w:rPr>
          <w:rFonts w:ascii="Times New Roman" w:hAnsi="Times New Roman" w:cs="Times New Roman"/>
          <w:sz w:val="24"/>
          <w:szCs w:val="24"/>
        </w:rPr>
        <w:t xml:space="preserve"> </w:t>
      </w:r>
      <w:r w:rsidRPr="00A91568">
        <w:rPr>
          <w:rFonts w:ascii="Times New Roman" w:hAnsi="Times New Roman" w:cs="Times New Roman"/>
          <w:sz w:val="24"/>
          <w:szCs w:val="24"/>
        </w:rPr>
        <w:t>not meeting</w:t>
      </w:r>
      <w:r w:rsidR="002F461A">
        <w:rPr>
          <w:rFonts w:ascii="Times New Roman" w:hAnsi="Times New Roman" w:cs="Times New Roman"/>
          <w:sz w:val="24"/>
          <w:szCs w:val="24"/>
        </w:rPr>
        <w:t xml:space="preserve"> </w:t>
      </w:r>
      <w:r w:rsidRPr="00A91568">
        <w:rPr>
          <w:rFonts w:ascii="Times New Roman" w:hAnsi="Times New Roman" w:cs="Times New Roman"/>
          <w:sz w:val="24"/>
          <w:szCs w:val="24"/>
        </w:rPr>
        <w:t>personal food preferences, cultural or religious requirements, receiving</w:t>
      </w:r>
      <w:r w:rsidR="00D34ACC" w:rsidRPr="00A91568">
        <w:rPr>
          <w:rFonts w:ascii="Times New Roman" w:hAnsi="Times New Roman" w:cs="Times New Roman"/>
          <w:sz w:val="24"/>
          <w:szCs w:val="24"/>
        </w:rPr>
        <w:t xml:space="preserve"> insufficient or</w:t>
      </w:r>
      <w:r w:rsidRPr="00A91568">
        <w:rPr>
          <w:rFonts w:ascii="Times New Roman" w:hAnsi="Times New Roman" w:cs="Times New Roman"/>
          <w:sz w:val="24"/>
          <w:szCs w:val="24"/>
        </w:rPr>
        <w:t xml:space="preserve"> </w:t>
      </w:r>
      <w:r w:rsidR="0006406A" w:rsidRPr="00A91568">
        <w:rPr>
          <w:rFonts w:ascii="Times New Roman" w:hAnsi="Times New Roman" w:cs="Times New Roman"/>
          <w:sz w:val="24"/>
          <w:szCs w:val="24"/>
        </w:rPr>
        <w:t>poor-quality</w:t>
      </w:r>
      <w:r w:rsidRPr="00A91568">
        <w:rPr>
          <w:rFonts w:ascii="Times New Roman" w:hAnsi="Times New Roman" w:cs="Times New Roman"/>
          <w:sz w:val="24"/>
          <w:szCs w:val="24"/>
        </w:rPr>
        <w:t xml:space="preserve"> </w:t>
      </w:r>
      <w:r w:rsidRPr="003A3F0C">
        <w:rPr>
          <w:rFonts w:ascii="Times New Roman" w:hAnsi="Times New Roman" w:cs="Times New Roman"/>
          <w:sz w:val="24"/>
          <w:szCs w:val="24"/>
        </w:rPr>
        <w:t>food</w:t>
      </w:r>
      <w:r w:rsidR="00A54D96" w:rsidRPr="003A3F0C">
        <w:rPr>
          <w:rFonts w:ascii="Times New Roman" w:hAnsi="Times New Roman" w:cs="Times New Roman"/>
          <w:sz w:val="24"/>
          <w:szCs w:val="24"/>
        </w:rPr>
        <w:fldChar w:fldCharType="begin">
          <w:fldData xml:space="preserve">PEVuZE5vdGU+PENpdGU+PEF1dGhvcj5Mb29wc3RyYTwvQXV0aG9yPjxZZWFyPjIwMTI8L1llYXI+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</w:fldData>
        </w:fldChar>
      </w:r>
      <w:r w:rsidR="00FE3BB7" w:rsidRPr="003A3F0C">
        <w:rPr>
          <w:rFonts w:ascii="Times New Roman" w:hAnsi="Times New Roman" w:cs="Times New Roman"/>
          <w:sz w:val="24"/>
          <w:szCs w:val="24"/>
        </w:rPr>
        <w:instrText xml:space="preserve"> ADDIN EN.CITE </w:instrText>
      </w:r>
      <w:r w:rsidR="00FE3BB7" w:rsidRPr="003A3F0C">
        <w:rPr>
          <w:rFonts w:ascii="Times New Roman" w:hAnsi="Times New Roman" w:cs="Times New Roman"/>
          <w:sz w:val="24"/>
          <w:szCs w:val="24"/>
        </w:rPr>
        <w:fldChar w:fldCharType="begin">
          <w:fldData xml:space="preserve">PEVuZE5vdGU+PENpdGU+PEF1dGhvcj5Mb29wc3RyYTwvQXV0aG9yPjxZZWFyPjIwMTI8L1llYXI+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</w:fldData>
        </w:fldChar>
      </w:r>
      <w:r w:rsidR="00FE3BB7" w:rsidRPr="003A3F0C">
        <w:rPr>
          <w:rFonts w:ascii="Times New Roman" w:hAnsi="Times New Roman" w:cs="Times New Roman"/>
          <w:sz w:val="24"/>
          <w:szCs w:val="24"/>
        </w:rPr>
        <w:instrText xml:space="preserve"> ADDIN EN.CITE.DATA </w:instrText>
      </w:r>
      <w:r w:rsidR="00FE3BB7" w:rsidRPr="003A3F0C">
        <w:rPr>
          <w:rFonts w:ascii="Times New Roman" w:hAnsi="Times New Roman" w:cs="Times New Roman"/>
          <w:sz w:val="24"/>
          <w:szCs w:val="24"/>
        </w:rPr>
      </w:r>
      <w:r w:rsidR="00FE3BB7" w:rsidRPr="003A3F0C">
        <w:rPr>
          <w:rFonts w:ascii="Times New Roman" w:hAnsi="Times New Roman" w:cs="Times New Roman"/>
          <w:sz w:val="24"/>
          <w:szCs w:val="24"/>
        </w:rPr>
        <w:fldChar w:fldCharType="end"/>
      </w:r>
      <w:r w:rsidR="00A54D96" w:rsidRPr="003A3F0C">
        <w:rPr>
          <w:rFonts w:ascii="Times New Roman" w:hAnsi="Times New Roman" w:cs="Times New Roman"/>
          <w:sz w:val="24"/>
          <w:szCs w:val="24"/>
        </w:rPr>
      </w:r>
      <w:r w:rsidR="00A54D96" w:rsidRPr="003A3F0C">
        <w:rPr>
          <w:rFonts w:ascii="Times New Roman" w:hAnsi="Times New Roman" w:cs="Times New Roman"/>
          <w:sz w:val="24"/>
          <w:szCs w:val="24"/>
        </w:rPr>
        <w:fldChar w:fldCharType="separate"/>
      </w:r>
      <w:r w:rsidR="0059433E" w:rsidRPr="003A3F0C">
        <w:rPr>
          <w:rFonts w:ascii="Times New Roman" w:hAnsi="Times New Roman" w:cs="Times New Roman"/>
          <w:noProof/>
          <w:sz w:val="24"/>
          <w:szCs w:val="24"/>
          <w:vertAlign w:val="superscript"/>
        </w:rPr>
        <w:t>(49, 58, 64-66)</w:t>
      </w:r>
      <w:r w:rsidR="00A54D96" w:rsidRPr="003A3F0C">
        <w:rPr>
          <w:rFonts w:ascii="Times New Roman" w:hAnsi="Times New Roman" w:cs="Times New Roman"/>
          <w:sz w:val="24"/>
          <w:szCs w:val="24"/>
        </w:rPr>
        <w:fldChar w:fldCharType="end"/>
      </w:r>
      <w:r w:rsidR="00912CC6" w:rsidRPr="003A3F0C">
        <w:rPr>
          <w:rFonts w:ascii="Times New Roman" w:hAnsi="Times New Roman" w:cs="Times New Roman"/>
          <w:sz w:val="24"/>
          <w:szCs w:val="24"/>
        </w:rPr>
        <w:t>.</w:t>
      </w:r>
      <w:r w:rsidR="00BB21F0" w:rsidRPr="003A3F0C">
        <w:rPr>
          <w:rFonts w:ascii="Times New Roman" w:hAnsi="Times New Roman" w:cs="Times New Roman"/>
          <w:sz w:val="24"/>
          <w:szCs w:val="24"/>
        </w:rPr>
        <w:t xml:space="preserve"> Qualitative research consistently highlight</w:t>
      </w:r>
      <w:r w:rsidR="0068532A" w:rsidRPr="003A3F0C">
        <w:rPr>
          <w:rFonts w:ascii="Times New Roman" w:hAnsi="Times New Roman" w:cs="Times New Roman"/>
          <w:sz w:val="24"/>
          <w:szCs w:val="24"/>
        </w:rPr>
        <w:t>s</w:t>
      </w:r>
      <w:r w:rsidR="00BB21F0" w:rsidRPr="003A3F0C">
        <w:rPr>
          <w:rFonts w:ascii="Times New Roman" w:hAnsi="Times New Roman" w:cs="Times New Roman"/>
          <w:sz w:val="24"/>
          <w:szCs w:val="24"/>
        </w:rPr>
        <w:t xml:space="preserve"> feelings of shame, </w:t>
      </w:r>
      <w:r w:rsidR="001C680D" w:rsidRPr="003A3F0C">
        <w:rPr>
          <w:rFonts w:ascii="Times New Roman" w:hAnsi="Times New Roman" w:cs="Times New Roman"/>
          <w:sz w:val="24"/>
          <w:szCs w:val="24"/>
        </w:rPr>
        <w:t>embarrassment</w:t>
      </w:r>
      <w:r w:rsidR="00BB21F0" w:rsidRPr="003A3F0C">
        <w:rPr>
          <w:rFonts w:ascii="Times New Roman" w:hAnsi="Times New Roman" w:cs="Times New Roman"/>
          <w:sz w:val="24"/>
          <w:szCs w:val="24"/>
        </w:rPr>
        <w:t>, powerlessness, and stigma which negatively impact the mental health of individuals and their families</w:t>
      </w:r>
      <w:r w:rsidR="00BB21F0" w:rsidRPr="003A3F0C">
        <w:rPr>
          <w:rFonts w:ascii="Times New Roman" w:hAnsi="Times New Roman" w:cs="Times New Roman"/>
          <w:sz w:val="24"/>
          <w:szCs w:val="24"/>
        </w:rPr>
        <w:fldChar w:fldCharType="begin">
          <w:fldData xml:space="preserve">PEVuZE5vdGU+PENpdGU+PEF1dGhvcj5NaWRkbGV0b248L0F1dGhvcj48WWVhcj4yMDE4PC9ZZWFy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</w:fldData>
        </w:fldChar>
      </w:r>
      <w:r w:rsidR="00BB21F0" w:rsidRPr="003A3F0C">
        <w:rPr>
          <w:rFonts w:ascii="Times New Roman" w:hAnsi="Times New Roman" w:cs="Times New Roman"/>
          <w:sz w:val="24"/>
          <w:szCs w:val="24"/>
        </w:rPr>
        <w:instrText xml:space="preserve"> ADDIN EN.CITE </w:instrText>
      </w:r>
      <w:r w:rsidR="00BB21F0" w:rsidRPr="003A3F0C">
        <w:rPr>
          <w:rFonts w:ascii="Times New Roman" w:hAnsi="Times New Roman" w:cs="Times New Roman"/>
          <w:sz w:val="24"/>
          <w:szCs w:val="24"/>
        </w:rPr>
        <w:fldChar w:fldCharType="begin">
          <w:fldData xml:space="preserve">PEVuZE5vdGU+PENpdGU+PEF1dGhvcj5NaWRkbGV0b248L0F1dGhvcj48WWVhcj4yMDE4PC9ZZWFy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</w:fldData>
        </w:fldChar>
      </w:r>
      <w:r w:rsidR="00BB21F0" w:rsidRPr="003A3F0C">
        <w:rPr>
          <w:rFonts w:ascii="Times New Roman" w:hAnsi="Times New Roman" w:cs="Times New Roman"/>
          <w:sz w:val="24"/>
          <w:szCs w:val="24"/>
        </w:rPr>
        <w:instrText xml:space="preserve"> ADDIN EN.CITE.DATA </w:instrText>
      </w:r>
      <w:r w:rsidR="00BB21F0" w:rsidRPr="003A3F0C">
        <w:rPr>
          <w:rFonts w:ascii="Times New Roman" w:hAnsi="Times New Roman" w:cs="Times New Roman"/>
          <w:sz w:val="24"/>
          <w:szCs w:val="24"/>
        </w:rPr>
      </w:r>
      <w:r w:rsidR="00BB21F0" w:rsidRPr="003A3F0C">
        <w:rPr>
          <w:rFonts w:ascii="Times New Roman" w:hAnsi="Times New Roman" w:cs="Times New Roman"/>
          <w:sz w:val="24"/>
          <w:szCs w:val="24"/>
        </w:rPr>
        <w:fldChar w:fldCharType="end"/>
      </w:r>
      <w:r w:rsidR="00BB21F0" w:rsidRPr="003A3F0C">
        <w:rPr>
          <w:rFonts w:ascii="Times New Roman" w:hAnsi="Times New Roman" w:cs="Times New Roman"/>
          <w:sz w:val="24"/>
          <w:szCs w:val="24"/>
        </w:rPr>
      </w:r>
      <w:r w:rsidR="00BB21F0" w:rsidRPr="003A3F0C">
        <w:rPr>
          <w:rFonts w:ascii="Times New Roman" w:hAnsi="Times New Roman" w:cs="Times New Roman"/>
          <w:sz w:val="24"/>
          <w:szCs w:val="24"/>
        </w:rPr>
        <w:fldChar w:fldCharType="separate"/>
      </w:r>
      <w:r w:rsidR="00BB21F0" w:rsidRPr="003A3F0C">
        <w:rPr>
          <w:rFonts w:ascii="Times New Roman" w:hAnsi="Times New Roman" w:cs="Times New Roman"/>
          <w:noProof/>
          <w:sz w:val="24"/>
          <w:szCs w:val="24"/>
          <w:vertAlign w:val="superscript"/>
        </w:rPr>
        <w:t>(13, 14, 67, 68)</w:t>
      </w:r>
      <w:r w:rsidR="00BB21F0" w:rsidRPr="003A3F0C">
        <w:rPr>
          <w:rFonts w:ascii="Times New Roman" w:hAnsi="Times New Roman" w:cs="Times New Roman"/>
          <w:sz w:val="24"/>
          <w:szCs w:val="24"/>
        </w:rPr>
        <w:fldChar w:fldCharType="end"/>
      </w:r>
      <w:r w:rsidR="00BB21F0" w:rsidRPr="003A3F0C">
        <w:rPr>
          <w:rFonts w:ascii="Times New Roman" w:hAnsi="Times New Roman" w:cs="Times New Roman"/>
          <w:sz w:val="24"/>
          <w:szCs w:val="24"/>
        </w:rPr>
        <w:t>.</w:t>
      </w:r>
      <w:r w:rsidR="00813EEF" w:rsidRPr="003A3F0C">
        <w:rPr>
          <w:rFonts w:ascii="Times New Roman" w:hAnsi="Times New Roman" w:cs="Times New Roman"/>
          <w:sz w:val="24"/>
          <w:szCs w:val="24"/>
        </w:rPr>
        <w:t xml:space="preserve"> </w:t>
      </w:r>
      <w:r w:rsidR="0008547E" w:rsidRPr="003A3F0C">
        <w:rPr>
          <w:rFonts w:ascii="Times New Roman" w:hAnsi="Times New Roman" w:cs="Times New Roman"/>
          <w:sz w:val="24"/>
          <w:szCs w:val="24"/>
        </w:rPr>
        <w:t xml:space="preserve">In response to </w:t>
      </w:r>
      <w:r w:rsidR="00C53B04" w:rsidRPr="003A3F0C">
        <w:rPr>
          <w:rFonts w:ascii="Times New Roman" w:hAnsi="Times New Roman" w:cs="Times New Roman"/>
          <w:sz w:val="24"/>
          <w:szCs w:val="24"/>
        </w:rPr>
        <w:t>these challenges s</w:t>
      </w:r>
      <w:r w:rsidR="002F461A" w:rsidRPr="003A3F0C">
        <w:rPr>
          <w:rFonts w:ascii="Times New Roman" w:hAnsi="Times New Roman" w:cs="Times New Roman"/>
          <w:sz w:val="24"/>
          <w:szCs w:val="24"/>
        </w:rPr>
        <w:t xml:space="preserve">ome </w:t>
      </w:r>
      <w:r w:rsidR="00D456AA" w:rsidRPr="003A3F0C">
        <w:rPr>
          <w:rFonts w:ascii="Times New Roman" w:hAnsi="Times New Roman" w:cs="Times New Roman"/>
          <w:sz w:val="24"/>
          <w:szCs w:val="24"/>
        </w:rPr>
        <w:t>traditional food bank model</w:t>
      </w:r>
      <w:r w:rsidR="004D1B92" w:rsidRPr="003A3F0C">
        <w:rPr>
          <w:rFonts w:ascii="Times New Roman" w:hAnsi="Times New Roman" w:cs="Times New Roman"/>
          <w:sz w:val="24"/>
          <w:szCs w:val="24"/>
        </w:rPr>
        <w:t>s</w:t>
      </w:r>
      <w:r w:rsidR="00D456AA" w:rsidRPr="003A3F0C">
        <w:rPr>
          <w:rFonts w:ascii="Times New Roman" w:hAnsi="Times New Roman" w:cs="Times New Roman"/>
          <w:sz w:val="24"/>
          <w:szCs w:val="24"/>
        </w:rPr>
        <w:t xml:space="preserve"> have </w:t>
      </w:r>
      <w:r w:rsidR="00C41546" w:rsidRPr="003A3F0C">
        <w:rPr>
          <w:rFonts w:ascii="Times New Roman" w:hAnsi="Times New Roman" w:cs="Times New Roman"/>
          <w:sz w:val="24"/>
          <w:szCs w:val="24"/>
        </w:rPr>
        <w:t>evolved</w:t>
      </w:r>
      <w:r w:rsidR="00C53B04" w:rsidRPr="003A3F0C">
        <w:rPr>
          <w:rFonts w:ascii="Times New Roman" w:hAnsi="Times New Roman" w:cs="Times New Roman"/>
          <w:sz w:val="24"/>
          <w:szCs w:val="24"/>
        </w:rPr>
        <w:t xml:space="preserve"> to mitigate the associated mental health impacts. Food bank </w:t>
      </w:r>
      <w:r w:rsidR="004C7A06" w:rsidRPr="003A3F0C">
        <w:rPr>
          <w:rFonts w:ascii="Times New Roman" w:hAnsi="Times New Roman" w:cs="Times New Roman"/>
          <w:sz w:val="24"/>
          <w:szCs w:val="24"/>
        </w:rPr>
        <w:t>clients describ</w:t>
      </w:r>
      <w:r w:rsidR="00B81EC6" w:rsidRPr="003A3F0C">
        <w:rPr>
          <w:rFonts w:ascii="Times New Roman" w:hAnsi="Times New Roman" w:cs="Times New Roman"/>
          <w:sz w:val="24"/>
          <w:szCs w:val="24"/>
        </w:rPr>
        <w:t xml:space="preserve">e </w:t>
      </w:r>
      <w:r w:rsidR="001A3431" w:rsidRPr="003A3F0C">
        <w:rPr>
          <w:rFonts w:ascii="Times New Roman" w:hAnsi="Times New Roman" w:cs="Times New Roman"/>
          <w:sz w:val="24"/>
          <w:szCs w:val="24"/>
        </w:rPr>
        <w:t xml:space="preserve">the </w:t>
      </w:r>
      <w:r w:rsidR="004C7A06" w:rsidRPr="003A3F0C">
        <w:rPr>
          <w:rFonts w:ascii="Times New Roman" w:hAnsi="Times New Roman" w:cs="Times New Roman"/>
          <w:sz w:val="24"/>
          <w:szCs w:val="24"/>
        </w:rPr>
        <w:t>cho</w:t>
      </w:r>
      <w:r w:rsidR="00B81EC6" w:rsidRPr="003A3F0C">
        <w:rPr>
          <w:rFonts w:ascii="Times New Roman" w:hAnsi="Times New Roman" w:cs="Times New Roman"/>
          <w:sz w:val="24"/>
          <w:szCs w:val="24"/>
        </w:rPr>
        <w:t>ice of</w:t>
      </w:r>
      <w:r w:rsidR="004C7A06" w:rsidRPr="003A3F0C">
        <w:rPr>
          <w:rFonts w:ascii="Times New Roman" w:hAnsi="Times New Roman" w:cs="Times New Roman"/>
          <w:sz w:val="24"/>
          <w:szCs w:val="24"/>
        </w:rPr>
        <w:t xml:space="preserve"> food items as a priority</w:t>
      </w:r>
      <w:r w:rsidR="004C7A06" w:rsidRPr="003A3F0C">
        <w:rPr>
          <w:rFonts w:ascii="Times New Roman" w:hAnsi="Times New Roman" w:cs="Times New Roman"/>
          <w:sz w:val="24"/>
          <w:szCs w:val="24"/>
        </w:rPr>
        <w:fldChar w:fldCharType="begin"/>
      </w:r>
      <w:r w:rsidR="0059433E" w:rsidRPr="003A3F0C">
        <w:rPr>
          <w:rFonts w:ascii="Times New Roman" w:hAnsi="Times New Roman" w:cs="Times New Roman"/>
          <w:sz w:val="24"/>
          <w:szCs w:val="24"/>
        </w:rPr>
        <w:instrText xml:space="preserve"> ADDIN EN.CITE &lt;EndNote&gt;&lt;Cite&gt;&lt;Author&gt;Caspi&lt;/Author&gt;&lt;Year&gt;2021&lt;/Year&gt;&lt;RecNum&gt;1941&lt;/RecNum&gt;&lt;DisplayText&gt;&lt;style face="superscript"&gt;(60)&lt;/style&gt;&lt;/DisplayText&gt;&lt;record&gt;&lt;rec-number&gt;1941&lt;/rec-number&gt;&lt;foreign-keys&gt;&lt;key app="EN" db-id="pwffzpaahra2e9etf21v5pfb99xz209wpr0z" timestamp="1657625177"&gt;1941&lt;/key&gt;&lt;/foreign-keys&gt;&lt;ref-type name="Journal Article"&gt;17&lt;/ref-type&gt;&lt;contributors&gt;&lt;authors&gt;&lt;author&gt;Caspi, Caitlin E.&lt;/author&gt;&lt;author&gt;Davey, Cynthia&lt;/author&gt;&lt;author&gt;Barsness, Christina Bliss&lt;/author&gt;&lt;author&gt;Gordon, Nora&lt;/author&gt;&lt;author&gt;Bohen, Laura&lt;/author&gt;&lt;author&gt;Canterbury, Marna&lt;/author&gt;&lt;author&gt;Peterson, Hikaru&lt;/author&gt;&lt;author&gt;Pratt, Rebekah&lt;/author&gt;&lt;/authors&gt;&lt;/contributors&gt;&lt;titles&gt;&lt;title&gt;Needs and Preferences Among Food Pantry Clients&lt;/title&gt;&lt;secondary-title&gt;Prev Chronic Dis&lt;/secondary-title&gt;&lt;/titles&gt;&lt;periodical&gt;&lt;full-title&gt;Prev Chronic Dis&lt;/full-title&gt;&lt;/periodical&gt;&lt;pages&gt;1-10&lt;/pages&gt;&lt;volume&gt;18&lt;/volume&gt;&lt;keywords&gt;&lt;keyword&gt;Food Assistance&lt;/keyword&gt;&lt;keyword&gt;Vegetables&lt;/keyword&gt;&lt;keyword&gt;Fruit&lt;/keyword&gt;&lt;keyword&gt;Food Supply&lt;/keyword&gt;&lt;keyword&gt;Human&lt;/keyword&gt;&lt;keyword&gt;Diet&lt;/keyword&gt;&lt;keyword&gt;Comparative Studies&lt;/keyword&gt;&lt;keyword&gt;Multicenter Studies&lt;/keyword&gt;&lt;keyword&gt;Evaluation Research&lt;/keyword&gt;&lt;keyword&gt;Validation Studies&lt;/keyword&gt;&lt;keyword&gt;Scales&lt;/keyword&gt;&lt;/keywords&gt;&lt;dates&gt;&lt;year&gt;2021&lt;/year&gt;&lt;pub-dates&gt;&lt;date&gt;2021-04-&lt;/date&gt;&lt;/pub-dates&gt;&lt;/dates&gt;&lt;isbn&gt;1545-1151&lt;/isbn&gt;&lt;accession-num&gt;rayyan-845794247&lt;/accession-num&gt;&lt;urls&gt;&lt;related-urls&gt;&lt;url&gt;https://search.ebscohost.com/login.aspx?direct=true&amp;amp;db=rzh&amp;amp;AN=149605407&amp;amp;site=ehost-live&lt;/url&gt;&lt;/related-urls&gt;&lt;/urls&gt;&lt;custom1&gt;Accession Number: 149605407. Language: English. Entry Date: In Process. Revision Date: 20211108. Publication Type: journal article; research. Journal Subset: Blind Peer Reviewed; Expert Peer Reviewed; Health Promotion/Education; Peer Reviewed; Public Health; USA. Instrumentation: Minnesota Leisure Time Physical Activity Scale. Grant Information: UL1 TR000114/TR/NCATS NIH HHS/United States. NLM UID: 101205018.&lt;/custom1&gt;&lt;/record&gt;&lt;/Cite&gt;&lt;/EndNote&gt;</w:instrText>
      </w:r>
      <w:r w:rsidR="004C7A06" w:rsidRPr="003A3F0C">
        <w:rPr>
          <w:rFonts w:ascii="Times New Roman" w:hAnsi="Times New Roman" w:cs="Times New Roman"/>
          <w:sz w:val="24"/>
          <w:szCs w:val="24"/>
        </w:rPr>
        <w:fldChar w:fldCharType="separate"/>
      </w:r>
      <w:r w:rsidR="0059433E" w:rsidRPr="003A3F0C">
        <w:rPr>
          <w:rFonts w:ascii="Times New Roman" w:hAnsi="Times New Roman" w:cs="Times New Roman"/>
          <w:noProof/>
          <w:sz w:val="24"/>
          <w:szCs w:val="24"/>
          <w:vertAlign w:val="superscript"/>
        </w:rPr>
        <w:t>(60)</w:t>
      </w:r>
      <w:r w:rsidR="004C7A06" w:rsidRPr="003A3F0C">
        <w:rPr>
          <w:rFonts w:ascii="Times New Roman" w:hAnsi="Times New Roman" w:cs="Times New Roman"/>
          <w:sz w:val="24"/>
          <w:szCs w:val="24"/>
        </w:rPr>
        <w:fldChar w:fldCharType="end"/>
      </w:r>
      <w:r w:rsidR="001A3431" w:rsidRPr="003A3F0C">
        <w:rPr>
          <w:rFonts w:ascii="Times New Roman" w:hAnsi="Times New Roman" w:cs="Times New Roman"/>
          <w:sz w:val="24"/>
          <w:szCs w:val="24"/>
        </w:rPr>
        <w:t>,</w:t>
      </w:r>
      <w:r w:rsidR="000B6DDA" w:rsidRPr="003A3F0C">
        <w:rPr>
          <w:rFonts w:ascii="Times New Roman" w:hAnsi="Times New Roman" w:cs="Times New Roman"/>
          <w:sz w:val="24"/>
          <w:szCs w:val="24"/>
        </w:rPr>
        <w:t xml:space="preserve"> </w:t>
      </w:r>
      <w:r w:rsidR="00EA7C31" w:rsidRPr="003A3F0C">
        <w:rPr>
          <w:rFonts w:ascii="Times New Roman" w:hAnsi="Times New Roman" w:cs="Times New Roman"/>
          <w:sz w:val="24"/>
          <w:szCs w:val="24"/>
        </w:rPr>
        <w:t>and in</w:t>
      </w:r>
      <w:r w:rsidR="009008E0" w:rsidRPr="003A3F0C">
        <w:rPr>
          <w:rFonts w:ascii="Times New Roman" w:hAnsi="Times New Roman" w:cs="Times New Roman"/>
          <w:sz w:val="24"/>
          <w:szCs w:val="24"/>
        </w:rPr>
        <w:t>t</w:t>
      </w:r>
      <w:r w:rsidR="00EA7C31" w:rsidRPr="003A3F0C">
        <w:rPr>
          <w:rFonts w:ascii="Times New Roman" w:hAnsi="Times New Roman" w:cs="Times New Roman"/>
          <w:sz w:val="24"/>
          <w:szCs w:val="24"/>
        </w:rPr>
        <w:t xml:space="preserve">erventions offering choice give greater autonomy to clients </w:t>
      </w:r>
      <w:r w:rsidR="00746B60" w:rsidRPr="003A3F0C">
        <w:rPr>
          <w:rFonts w:ascii="Times New Roman" w:hAnsi="Times New Roman" w:cs="Times New Roman"/>
          <w:sz w:val="24"/>
          <w:szCs w:val="24"/>
        </w:rPr>
        <w:t>leading to improved self</w:t>
      </w:r>
      <w:r w:rsidR="00D850AC" w:rsidRPr="003A3F0C">
        <w:rPr>
          <w:rFonts w:ascii="Times New Roman" w:hAnsi="Times New Roman" w:cs="Times New Roman"/>
          <w:sz w:val="24"/>
          <w:szCs w:val="24"/>
        </w:rPr>
        <w:t>-</w:t>
      </w:r>
      <w:r w:rsidR="00746B60" w:rsidRPr="003A3F0C">
        <w:rPr>
          <w:rFonts w:ascii="Times New Roman" w:hAnsi="Times New Roman" w:cs="Times New Roman"/>
          <w:sz w:val="24"/>
          <w:szCs w:val="24"/>
        </w:rPr>
        <w:t>esteem</w:t>
      </w:r>
      <w:r w:rsidR="009008E0" w:rsidRPr="003A3F0C">
        <w:rPr>
          <w:rFonts w:ascii="Times New Roman" w:hAnsi="Times New Roman" w:cs="Times New Roman"/>
          <w:sz w:val="24"/>
          <w:szCs w:val="24"/>
        </w:rPr>
        <w:t>,</w:t>
      </w:r>
      <w:r w:rsidR="00746B60" w:rsidRPr="003A3F0C">
        <w:rPr>
          <w:rFonts w:ascii="Times New Roman" w:hAnsi="Times New Roman" w:cs="Times New Roman"/>
          <w:sz w:val="24"/>
          <w:szCs w:val="24"/>
        </w:rPr>
        <w:t xml:space="preserve"> a sense of control and dignity</w:t>
      </w:r>
      <w:r w:rsidR="009008E0" w:rsidRPr="003A3F0C">
        <w:rPr>
          <w:rFonts w:ascii="Times New Roman" w:hAnsi="Times New Roman" w:cs="Times New Roman"/>
          <w:sz w:val="24"/>
          <w:szCs w:val="24"/>
        </w:rPr>
        <w:fldChar w:fldCharType="begin"/>
      </w:r>
      <w:r w:rsidR="009008E0" w:rsidRPr="003A3F0C">
        <w:rPr>
          <w:rFonts w:ascii="Times New Roman" w:hAnsi="Times New Roman" w:cs="Times New Roman"/>
          <w:sz w:val="24"/>
          <w:szCs w:val="24"/>
        </w:rPr>
        <w:instrText xml:space="preserve"> ADDIN EN.CITE &lt;EndNote&gt;&lt;Cite&gt;&lt;Author&gt;Enns&lt;/Author&gt;&lt;Year&gt;2020&lt;/Year&gt;&lt;RecNum&gt;7055&lt;/RecNum&gt;&lt;DisplayText&gt;&lt;style face="superscript"&gt;(64)&lt;/style&gt;&lt;/DisplayText&gt;&lt;record&gt;&lt;rec-number&gt;7055&lt;/rec-number&gt;&lt;foreign-keys&gt;&lt;key app="EN" db-id="pwffzpaahra2e9etf21v5pfb99xz209wpr0z" timestamp="1658063017"&gt;7055&lt;/key&gt;&lt;/foreign-keys&gt;&lt;ref-type name="Journal Article"&gt;17&lt;/ref-type&gt;&lt;contributors&gt;&lt;authors&gt;&lt;author&gt;Enns, A&lt;/author&gt;&lt;author&gt;Rizvi, A&lt;/author&gt;&lt;author&gt;Quinn, S&lt;/author&gt;&lt;author&gt;Kristjansson, E&lt;/author&gt;&lt;/authors&gt;&lt;/contributors&gt;&lt;titles&gt;&lt;title&gt;Experiences of Food Bank Access and Food Insecurity in Ottawa, Canada&lt;/title&gt;&lt;secondary-title&gt;J Hunger Environ Nutr&lt;/secondary-title&gt;&lt;/titles&gt;&lt;periodical&gt;&lt;full-title&gt;J Hunger Environ Nutr&lt;/full-title&gt;&lt;/periodical&gt;&lt;pages&gt;456-472&lt;/pages&gt;&lt;volume&gt;15&lt;/volume&gt;&lt;number&gt;4&lt;/number&gt;&lt;keywords&gt;&lt;keyword&gt;Canada&lt;/keyword&gt;&lt;/keywords&gt;&lt;dates&gt;&lt;year&gt;2020&lt;/year&gt;&lt;pub-dates&gt;&lt;date&gt;2020&lt;/date&gt;&lt;/pub-dates&gt;&lt;/dates&gt;&lt;isbn&gt;[&amp;quot;1932-0248&amp;quot;, &amp;quot;1932-0256&amp;quot;]&lt;/isbn&gt;&lt;accession-num&gt;rayyan-848632862&lt;/accession-num&gt;&lt;urls&gt;&lt;/urls&gt;&lt;/record&gt;&lt;/Cite&gt;&lt;/EndNote&gt;</w:instrText>
      </w:r>
      <w:r w:rsidR="009008E0" w:rsidRPr="003A3F0C">
        <w:rPr>
          <w:rFonts w:ascii="Times New Roman" w:hAnsi="Times New Roman" w:cs="Times New Roman"/>
          <w:sz w:val="24"/>
          <w:szCs w:val="24"/>
        </w:rPr>
        <w:fldChar w:fldCharType="separate"/>
      </w:r>
      <w:r w:rsidR="009008E0" w:rsidRPr="003A3F0C">
        <w:rPr>
          <w:rFonts w:ascii="Times New Roman" w:hAnsi="Times New Roman" w:cs="Times New Roman"/>
          <w:noProof/>
          <w:sz w:val="24"/>
          <w:szCs w:val="24"/>
          <w:vertAlign w:val="superscript"/>
        </w:rPr>
        <w:t>(64)</w:t>
      </w:r>
      <w:r w:rsidR="009008E0" w:rsidRPr="003A3F0C">
        <w:rPr>
          <w:rFonts w:ascii="Times New Roman" w:hAnsi="Times New Roman" w:cs="Times New Roman"/>
          <w:sz w:val="24"/>
          <w:szCs w:val="24"/>
        </w:rPr>
        <w:fldChar w:fldCharType="end"/>
      </w:r>
      <w:r w:rsidR="00EA7C31" w:rsidRPr="003A3F0C">
        <w:rPr>
          <w:rFonts w:ascii="Times New Roman" w:hAnsi="Times New Roman" w:cs="Times New Roman"/>
          <w:sz w:val="24"/>
          <w:szCs w:val="24"/>
        </w:rPr>
        <w:t xml:space="preserve">. </w:t>
      </w:r>
      <w:r w:rsidR="009008E0" w:rsidRPr="003A3F0C">
        <w:rPr>
          <w:rFonts w:ascii="Times New Roman" w:hAnsi="Times New Roman" w:cs="Times New Roman"/>
          <w:sz w:val="24"/>
          <w:szCs w:val="24"/>
        </w:rPr>
        <w:t>Such positive mental health outcomes have been reported in the Ottawa cohort</w:t>
      </w:r>
      <w:r w:rsidR="008D0797" w:rsidRPr="003A3F0C">
        <w:rPr>
          <w:rFonts w:ascii="Times New Roman" w:hAnsi="Times New Roman" w:cs="Times New Roman"/>
          <w:sz w:val="24"/>
          <w:szCs w:val="24"/>
        </w:rPr>
        <w:fldChar w:fldCharType="begin"/>
      </w:r>
      <w:r w:rsidR="008D0797" w:rsidRPr="003A3F0C">
        <w:rPr>
          <w:rFonts w:ascii="Times New Roman" w:hAnsi="Times New Roman" w:cs="Times New Roman"/>
          <w:sz w:val="24"/>
          <w:szCs w:val="24"/>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008D0797" w:rsidRPr="003A3F0C">
        <w:rPr>
          <w:rFonts w:ascii="Times New Roman" w:hAnsi="Times New Roman" w:cs="Times New Roman"/>
          <w:sz w:val="24"/>
          <w:szCs w:val="24"/>
        </w:rPr>
        <w:fldChar w:fldCharType="separate"/>
      </w:r>
      <w:r w:rsidR="008D0797" w:rsidRPr="003A3F0C">
        <w:rPr>
          <w:rFonts w:ascii="Times New Roman" w:hAnsi="Times New Roman" w:cs="Times New Roman"/>
          <w:noProof/>
          <w:sz w:val="24"/>
          <w:szCs w:val="24"/>
          <w:vertAlign w:val="superscript"/>
        </w:rPr>
        <w:t>(50)</w:t>
      </w:r>
      <w:r w:rsidR="008D0797" w:rsidRPr="003A3F0C">
        <w:rPr>
          <w:rFonts w:ascii="Times New Roman" w:hAnsi="Times New Roman" w:cs="Times New Roman"/>
          <w:sz w:val="24"/>
          <w:szCs w:val="24"/>
        </w:rPr>
        <w:fldChar w:fldCharType="end"/>
      </w:r>
      <w:r w:rsidR="009008E0" w:rsidRPr="003A3F0C">
        <w:rPr>
          <w:rFonts w:ascii="Times New Roman" w:hAnsi="Times New Roman" w:cs="Times New Roman"/>
          <w:sz w:val="24"/>
          <w:szCs w:val="24"/>
        </w:rPr>
        <w:t xml:space="preserve"> in this review, and </w:t>
      </w:r>
      <w:r w:rsidR="000B6DDA" w:rsidRPr="003A3F0C">
        <w:rPr>
          <w:rFonts w:ascii="Times New Roman" w:hAnsi="Times New Roman" w:cs="Times New Roman"/>
          <w:sz w:val="24"/>
          <w:szCs w:val="24"/>
        </w:rPr>
        <w:t>improved se</w:t>
      </w:r>
      <w:r w:rsidR="004816CB" w:rsidRPr="003A3F0C">
        <w:rPr>
          <w:rFonts w:ascii="Times New Roman" w:hAnsi="Times New Roman" w:cs="Times New Roman"/>
          <w:sz w:val="24"/>
          <w:szCs w:val="24"/>
        </w:rPr>
        <w:t>lf</w:t>
      </w:r>
      <w:r w:rsidR="000B6DDA" w:rsidRPr="003A3F0C">
        <w:rPr>
          <w:rFonts w:ascii="Times New Roman" w:hAnsi="Times New Roman" w:cs="Times New Roman"/>
          <w:sz w:val="24"/>
          <w:szCs w:val="24"/>
        </w:rPr>
        <w:t xml:space="preserve">-sufficiency and </w:t>
      </w:r>
      <w:r w:rsidR="00955355" w:rsidRPr="003A3F0C">
        <w:rPr>
          <w:rFonts w:ascii="Times New Roman" w:hAnsi="Times New Roman" w:cs="Times New Roman"/>
          <w:sz w:val="24"/>
          <w:szCs w:val="24"/>
        </w:rPr>
        <w:t>reductions in</w:t>
      </w:r>
      <w:r w:rsidR="004816CB" w:rsidRPr="003A3F0C">
        <w:rPr>
          <w:rFonts w:ascii="Times New Roman" w:hAnsi="Times New Roman" w:cs="Times New Roman"/>
          <w:sz w:val="24"/>
          <w:szCs w:val="24"/>
        </w:rPr>
        <w:t xml:space="preserve"> food insecurity</w:t>
      </w:r>
      <w:r w:rsidR="00564672" w:rsidRPr="003A3F0C">
        <w:rPr>
          <w:rFonts w:ascii="Times New Roman" w:hAnsi="Times New Roman" w:cs="Times New Roman"/>
          <w:sz w:val="24"/>
          <w:szCs w:val="24"/>
        </w:rPr>
        <w:t xml:space="preserve"> are supported in other studies investigating choice-base models and targeted referral services</w:t>
      </w:r>
      <w:r w:rsidR="00D545B3" w:rsidRPr="003A3F0C">
        <w:rPr>
          <w:rFonts w:ascii="Times New Roman" w:hAnsi="Times New Roman" w:cs="Times New Roman"/>
          <w:sz w:val="24"/>
          <w:szCs w:val="24"/>
        </w:rPr>
        <w:fldChar w:fldCharType="begin">
          <w:fldData xml:space="preserve">PEVuZE5vdGU+PENpdGU+PEF1dGhvcj5NYXJ0aW48L0F1dGhvcj48WWVhcj4yMDEzPC9ZZWFyPjxS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</w:fldData>
        </w:fldChar>
      </w:r>
      <w:r w:rsidR="000B0156" w:rsidRPr="003A3F0C">
        <w:rPr>
          <w:rFonts w:ascii="Times New Roman" w:hAnsi="Times New Roman" w:cs="Times New Roman"/>
          <w:sz w:val="24"/>
          <w:szCs w:val="24"/>
        </w:rPr>
        <w:instrText xml:space="preserve"> ADDIN EN.CITE </w:instrText>
      </w:r>
      <w:r w:rsidR="000B0156" w:rsidRPr="003A3F0C">
        <w:rPr>
          <w:rFonts w:ascii="Times New Roman" w:hAnsi="Times New Roman" w:cs="Times New Roman"/>
          <w:sz w:val="24"/>
          <w:szCs w:val="24"/>
        </w:rPr>
        <w:fldChar w:fldCharType="begin">
          <w:fldData xml:space="preserve">PEVuZE5vdGU+PENpdGU+PEF1dGhvcj5NYXJ0aW48L0F1dGhvcj48WWVhcj4yMDEzPC9ZZWFyPjxS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</w:fldData>
        </w:fldChar>
      </w:r>
      <w:r w:rsidR="000B0156" w:rsidRPr="003A3F0C">
        <w:rPr>
          <w:rFonts w:ascii="Times New Roman" w:hAnsi="Times New Roman" w:cs="Times New Roman"/>
          <w:sz w:val="24"/>
          <w:szCs w:val="24"/>
        </w:rPr>
        <w:instrText xml:space="preserve"> ADDIN EN.CITE.DATA </w:instrText>
      </w:r>
      <w:r w:rsidR="000B0156" w:rsidRPr="003A3F0C">
        <w:rPr>
          <w:rFonts w:ascii="Times New Roman" w:hAnsi="Times New Roman" w:cs="Times New Roman"/>
          <w:sz w:val="24"/>
          <w:szCs w:val="24"/>
        </w:rPr>
      </w:r>
      <w:r w:rsidR="000B0156" w:rsidRPr="003A3F0C">
        <w:rPr>
          <w:rFonts w:ascii="Times New Roman" w:hAnsi="Times New Roman" w:cs="Times New Roman"/>
          <w:sz w:val="24"/>
          <w:szCs w:val="24"/>
        </w:rPr>
        <w:fldChar w:fldCharType="end"/>
      </w:r>
      <w:r w:rsidR="00D545B3" w:rsidRPr="003A3F0C">
        <w:rPr>
          <w:rFonts w:ascii="Times New Roman" w:hAnsi="Times New Roman" w:cs="Times New Roman"/>
          <w:sz w:val="24"/>
          <w:szCs w:val="24"/>
        </w:rPr>
      </w:r>
      <w:r w:rsidR="00D545B3" w:rsidRPr="003A3F0C">
        <w:rPr>
          <w:rFonts w:ascii="Times New Roman" w:hAnsi="Times New Roman" w:cs="Times New Roman"/>
          <w:sz w:val="24"/>
          <w:szCs w:val="24"/>
        </w:rPr>
        <w:fldChar w:fldCharType="separate"/>
      </w:r>
      <w:r w:rsidR="000B0156" w:rsidRPr="003A3F0C">
        <w:rPr>
          <w:rFonts w:ascii="Times New Roman" w:hAnsi="Times New Roman" w:cs="Times New Roman"/>
          <w:noProof/>
          <w:sz w:val="24"/>
          <w:szCs w:val="24"/>
          <w:vertAlign w:val="superscript"/>
        </w:rPr>
        <w:t>(69, 70)</w:t>
      </w:r>
      <w:r w:rsidR="00D545B3" w:rsidRPr="003A3F0C">
        <w:rPr>
          <w:rFonts w:ascii="Times New Roman" w:hAnsi="Times New Roman" w:cs="Times New Roman"/>
          <w:sz w:val="24"/>
          <w:szCs w:val="24"/>
        </w:rPr>
        <w:fldChar w:fldCharType="end"/>
      </w:r>
      <w:r w:rsidR="001A3431" w:rsidRPr="003A3F0C">
        <w:rPr>
          <w:rFonts w:ascii="Times New Roman" w:hAnsi="Times New Roman" w:cs="Times New Roman"/>
          <w:sz w:val="24"/>
          <w:szCs w:val="24"/>
        </w:rPr>
        <w:t>.</w:t>
      </w:r>
      <w:r w:rsidR="009A67F3" w:rsidRPr="003A3F0C">
        <w:rPr>
          <w:rFonts w:ascii="Times New Roman" w:hAnsi="Times New Roman" w:cs="Times New Roman"/>
          <w:sz w:val="24"/>
          <w:szCs w:val="24"/>
        </w:rPr>
        <w:t xml:space="preserve"> </w:t>
      </w:r>
    </w:p>
    <w:p w14:paraId="02AE38BC" w14:textId="6730F827" w:rsidR="00657EB8" w:rsidRPr="003A3F0C" w:rsidRDefault="00657EB8" w:rsidP="0041224C">
      <w:pPr>
        <w:spacing w:line="360" w:lineRule="auto"/>
        <w:rPr>
          <w:rFonts w:ascii="Times New Roman" w:hAnsi="Times New Roman" w:cs="Times New Roman"/>
          <w:sz w:val="24"/>
          <w:szCs w:val="24"/>
        </w:rPr>
      </w:pPr>
      <w:r w:rsidRPr="003A3F0C">
        <w:rPr>
          <w:rFonts w:ascii="Times New Roman" w:hAnsi="Times New Roman" w:cs="Times New Roman"/>
          <w:sz w:val="24"/>
          <w:szCs w:val="24"/>
        </w:rPr>
        <w:t xml:space="preserve">Parents have been shown to shield children from food insecurity by </w:t>
      </w:r>
      <w:r w:rsidR="00304E03" w:rsidRPr="003A3F0C">
        <w:rPr>
          <w:rFonts w:ascii="Times New Roman" w:hAnsi="Times New Roman" w:cs="Times New Roman"/>
          <w:sz w:val="24"/>
          <w:szCs w:val="24"/>
        </w:rPr>
        <w:t xml:space="preserve">reducing </w:t>
      </w:r>
      <w:r w:rsidRPr="003A3F0C">
        <w:rPr>
          <w:rFonts w:ascii="Times New Roman" w:hAnsi="Times New Roman" w:cs="Times New Roman"/>
          <w:sz w:val="24"/>
          <w:szCs w:val="24"/>
        </w:rPr>
        <w:t xml:space="preserve">their food intake to </w:t>
      </w:r>
      <w:r w:rsidR="00304E03" w:rsidRPr="003A3F0C">
        <w:rPr>
          <w:rFonts w:ascii="Times New Roman" w:hAnsi="Times New Roman" w:cs="Times New Roman"/>
          <w:sz w:val="24"/>
          <w:szCs w:val="24"/>
        </w:rPr>
        <w:t>provide food for</w:t>
      </w:r>
      <w:r w:rsidRPr="003A3F0C">
        <w:rPr>
          <w:rFonts w:ascii="Times New Roman" w:hAnsi="Times New Roman" w:cs="Times New Roman"/>
          <w:sz w:val="24"/>
          <w:szCs w:val="24"/>
        </w:rPr>
        <w:t xml:space="preserve"> their children</w:t>
      </w:r>
      <w:r w:rsidR="0045649B" w:rsidRPr="003A3F0C">
        <w:rPr>
          <w:rFonts w:ascii="Times New Roman" w:hAnsi="Times New Roman" w:cs="Times New Roman"/>
          <w:sz w:val="24"/>
          <w:szCs w:val="24"/>
        </w:rPr>
        <w:t>,</w:t>
      </w:r>
      <w:r w:rsidR="00851939" w:rsidRPr="003A3F0C">
        <w:rPr>
          <w:rFonts w:ascii="Times New Roman" w:hAnsi="Times New Roman" w:cs="Times New Roman"/>
          <w:sz w:val="24"/>
          <w:szCs w:val="24"/>
        </w:rPr>
        <w:t xml:space="preserve"> thereby mitigating negative mental health impacts for their children</w:t>
      </w:r>
      <w:r w:rsidRPr="003A3F0C">
        <w:rPr>
          <w:rFonts w:ascii="Times New Roman" w:hAnsi="Times New Roman" w:cs="Times New Roman"/>
          <w:sz w:val="24"/>
          <w:szCs w:val="24"/>
        </w:rPr>
        <w:fldChar w:fldCharType="begin">
          <w:fldData xml:space="preserve">PEVuZE5vdGU+PENpdGU+PEF1dGhvcj5TaGlud2VsbDwvQXV0aG9yPjxZZWFyPjIwMjE8L1llYXI+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4MTcwMDIxPC9jdXN0b20yPjxlbGVj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</w:fldData>
        </w:fldChar>
      </w:r>
      <w:r w:rsidRPr="003A3F0C">
        <w:rPr>
          <w:rFonts w:ascii="Times New Roman" w:hAnsi="Times New Roman" w:cs="Times New Roman"/>
          <w:sz w:val="24"/>
          <w:szCs w:val="24"/>
        </w:rPr>
        <w:instrText xml:space="preserve"> ADDIN EN.CITE </w:instrText>
      </w:r>
      <w:r w:rsidRPr="003A3F0C">
        <w:rPr>
          <w:rFonts w:ascii="Times New Roman" w:hAnsi="Times New Roman" w:cs="Times New Roman"/>
          <w:sz w:val="24"/>
          <w:szCs w:val="24"/>
        </w:rPr>
        <w:fldChar w:fldCharType="begin">
          <w:fldData xml:space="preserve">PEVuZE5vdGU+PENpdGU+PEF1dGhvcj5TaGlud2VsbDwvQXV0aG9yPjxZZWFyPjIwMjE8L1llYXI+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4MTcwMDIxPC9jdXN0b20yPjxlbGVj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</w:fldData>
        </w:fldChar>
      </w:r>
      <w:r w:rsidRPr="003A3F0C">
        <w:rPr>
          <w:rFonts w:ascii="Times New Roman" w:hAnsi="Times New Roman" w:cs="Times New Roman"/>
          <w:sz w:val="24"/>
          <w:szCs w:val="24"/>
        </w:rPr>
        <w:instrText xml:space="preserve"> ADDIN EN.CITE.DATA </w:instrText>
      </w:r>
      <w:r w:rsidRPr="003A3F0C">
        <w:rPr>
          <w:rFonts w:ascii="Times New Roman" w:hAnsi="Times New Roman" w:cs="Times New Roman"/>
          <w:sz w:val="24"/>
          <w:szCs w:val="24"/>
        </w:rPr>
      </w:r>
      <w:r w:rsidRPr="003A3F0C">
        <w:rPr>
          <w:rFonts w:ascii="Times New Roman" w:hAnsi="Times New Roman" w:cs="Times New Roman"/>
          <w:sz w:val="24"/>
          <w:szCs w:val="24"/>
        </w:rPr>
        <w:fldChar w:fldCharType="end"/>
      </w:r>
      <w:r w:rsidRPr="003A3F0C">
        <w:rPr>
          <w:rFonts w:ascii="Times New Roman" w:hAnsi="Times New Roman" w:cs="Times New Roman"/>
          <w:sz w:val="24"/>
          <w:szCs w:val="24"/>
        </w:rPr>
      </w:r>
      <w:r w:rsidRPr="003A3F0C">
        <w:rPr>
          <w:rFonts w:ascii="Times New Roman" w:hAnsi="Times New Roman" w:cs="Times New Roman"/>
          <w:sz w:val="24"/>
          <w:szCs w:val="24"/>
        </w:rPr>
        <w:fldChar w:fldCharType="separate"/>
      </w:r>
      <w:r w:rsidRPr="003A3F0C">
        <w:rPr>
          <w:rFonts w:ascii="Times New Roman" w:hAnsi="Times New Roman" w:cs="Times New Roman"/>
          <w:noProof/>
          <w:sz w:val="24"/>
          <w:szCs w:val="24"/>
          <w:vertAlign w:val="superscript"/>
        </w:rPr>
        <w:t>(17, 32, 71)</w:t>
      </w:r>
      <w:r w:rsidRPr="003A3F0C">
        <w:rPr>
          <w:rFonts w:ascii="Times New Roman" w:hAnsi="Times New Roman" w:cs="Times New Roman"/>
          <w:sz w:val="24"/>
          <w:szCs w:val="24"/>
        </w:rPr>
        <w:fldChar w:fldCharType="end"/>
      </w:r>
      <w:r w:rsidRPr="003A3F0C">
        <w:rPr>
          <w:rFonts w:ascii="Times New Roman" w:hAnsi="Times New Roman" w:cs="Times New Roman"/>
          <w:sz w:val="24"/>
          <w:szCs w:val="24"/>
        </w:rPr>
        <w:t>.</w:t>
      </w:r>
      <w:r w:rsidR="00757FED" w:rsidRPr="003A3F0C">
        <w:rPr>
          <w:rFonts w:ascii="Times New Roman" w:hAnsi="Times New Roman" w:cs="Times New Roman"/>
          <w:sz w:val="24"/>
          <w:szCs w:val="24"/>
        </w:rPr>
        <w:t xml:space="preserve"> In turn, </w:t>
      </w:r>
      <w:r w:rsidR="00BD1ED2" w:rsidRPr="003A3F0C">
        <w:rPr>
          <w:rFonts w:ascii="Times New Roman" w:hAnsi="Times New Roman" w:cs="Times New Roman"/>
          <w:sz w:val="24"/>
          <w:szCs w:val="24"/>
        </w:rPr>
        <w:t xml:space="preserve">parents experience emotional distress that can </w:t>
      </w:r>
      <w:r w:rsidR="005C50C3" w:rsidRPr="003A3F0C">
        <w:rPr>
          <w:rFonts w:ascii="Times New Roman" w:hAnsi="Times New Roman" w:cs="Times New Roman"/>
          <w:sz w:val="24"/>
          <w:szCs w:val="24"/>
        </w:rPr>
        <w:t xml:space="preserve">be detrimental to </w:t>
      </w:r>
      <w:r w:rsidR="00BD1ED2" w:rsidRPr="003A3F0C">
        <w:rPr>
          <w:rFonts w:ascii="Times New Roman" w:hAnsi="Times New Roman" w:cs="Times New Roman"/>
          <w:sz w:val="24"/>
          <w:szCs w:val="24"/>
        </w:rPr>
        <w:t>their men</w:t>
      </w:r>
      <w:r w:rsidR="005C50C3" w:rsidRPr="003A3F0C">
        <w:rPr>
          <w:rFonts w:ascii="Times New Roman" w:hAnsi="Times New Roman" w:cs="Times New Roman"/>
          <w:sz w:val="24"/>
          <w:szCs w:val="24"/>
        </w:rPr>
        <w:t>t</w:t>
      </w:r>
      <w:r w:rsidR="00BD1ED2" w:rsidRPr="003A3F0C">
        <w:rPr>
          <w:rFonts w:ascii="Times New Roman" w:hAnsi="Times New Roman" w:cs="Times New Roman"/>
          <w:sz w:val="24"/>
          <w:szCs w:val="24"/>
        </w:rPr>
        <w:t>al health</w:t>
      </w:r>
      <w:r w:rsidR="005C50C3" w:rsidRPr="003A3F0C">
        <w:rPr>
          <w:rFonts w:ascii="Times New Roman" w:hAnsi="Times New Roman" w:cs="Times New Roman"/>
          <w:sz w:val="24"/>
          <w:szCs w:val="24"/>
        </w:rPr>
        <w:fldChar w:fldCharType="begin"/>
      </w:r>
      <w:r w:rsidR="005C50C3" w:rsidRPr="003A3F0C">
        <w:rPr>
          <w:rFonts w:ascii="Times New Roman" w:hAnsi="Times New Roman" w:cs="Times New Roman"/>
          <w:sz w:val="24"/>
          <w:szCs w:val="24"/>
        </w:rPr>
        <w:instrText xml:space="preserve"> ADDIN EN.CITE &lt;EndNote&gt;&lt;Cite&gt;&lt;Author&gt;Hevesi&lt;/Author&gt;&lt;Year&gt;2024&lt;/Year&gt;&lt;RecNum&gt;7374&lt;/RecNum&gt;&lt;DisplayText&gt;&lt;style face="superscript"&gt;(72)&lt;/style&gt;&lt;/DisplayText&gt;&lt;record&gt;&lt;rec-number&gt;7374&lt;/rec-number&gt;&lt;foreign-keys&gt;&lt;key app="EN" db-id="pwffzpaahra2e9etf21v5pfb99xz209wpr0z" timestamp="1708194919"&gt;7374&lt;/key&gt;&lt;/foreign-keys&gt;&lt;ref-type name="Journal Article"&gt;17&lt;/ref-type&gt;&lt;contributors&gt;&lt;authors&gt;&lt;author&gt;Hevesi, Rowan&lt;/author&gt;&lt;author&gt;Downey, Megan R.&lt;/author&gt;&lt;author&gt;Harvey, Kate&lt;/author&gt;&lt;/authors&gt;&lt;/contributors&gt;&lt;titles&gt;&lt;title&gt;Living in food insecurity: A qualitative study exploring parents&amp;apos; food parenting practices and their perceptions of the impact of food insecurity on their children&amp;apos;s eating&lt;/title&gt;&lt;secondary-title&gt;Appetite&lt;/secondary-title&gt;&lt;/titles&gt;&lt;periodical&gt;&lt;full-title&gt;APPETITE&lt;/full-title&gt;&lt;/periodical&gt;&lt;pages&gt;107204&lt;/pages&gt;&lt;volume&gt;195&lt;/volume&gt;&lt;keywords&gt;&lt;keyword&gt;Food insecurity&lt;/keyword&gt;&lt;keyword&gt;Food poverty&lt;/keyword&gt;&lt;keyword&gt;Children&amp;apos;s eating&lt;/keyword&gt;&lt;keyword&gt;Food parenting&lt;/keyword&gt;&lt;keyword&gt;Feeding strategies&lt;/keyword&gt;&lt;keyword&gt;Qualitative&lt;/keyword&gt;&lt;/keywords&gt;&lt;dates&gt;&lt;year&gt;2024&lt;/year&gt;&lt;pub-dates&gt;&lt;date&gt;2024/04/01/&lt;/date&gt;&lt;/pub-dates&gt;&lt;/dates&gt;&lt;isbn&gt;0195-6663&lt;/isbn&gt;&lt;urls&gt;&lt;related-urls&gt;&lt;url&gt;https://www.sciencedirect.com/science/article/pii/S0195666324000059&lt;/url&gt;&lt;/related-urls&gt;&lt;/urls&gt;&lt;electronic-resource-num&gt;https://doi.org/10.1016/j.appet.2024.107204&lt;/electronic-resource-num&gt;&lt;/record&gt;&lt;/Cite&gt;&lt;/EndNote&gt;</w:instrText>
      </w:r>
      <w:r w:rsidR="005C50C3" w:rsidRPr="003A3F0C">
        <w:rPr>
          <w:rFonts w:ascii="Times New Roman" w:hAnsi="Times New Roman" w:cs="Times New Roman"/>
          <w:sz w:val="24"/>
          <w:szCs w:val="24"/>
        </w:rPr>
        <w:fldChar w:fldCharType="separate"/>
      </w:r>
      <w:r w:rsidR="005C50C3" w:rsidRPr="003A3F0C">
        <w:rPr>
          <w:rFonts w:ascii="Times New Roman" w:hAnsi="Times New Roman" w:cs="Times New Roman"/>
          <w:noProof/>
          <w:sz w:val="24"/>
          <w:szCs w:val="24"/>
          <w:vertAlign w:val="superscript"/>
        </w:rPr>
        <w:t>(72)</w:t>
      </w:r>
      <w:r w:rsidR="005C50C3" w:rsidRPr="003A3F0C">
        <w:rPr>
          <w:rFonts w:ascii="Times New Roman" w:hAnsi="Times New Roman" w:cs="Times New Roman"/>
          <w:sz w:val="24"/>
          <w:szCs w:val="24"/>
        </w:rPr>
        <w:fldChar w:fldCharType="end"/>
      </w:r>
      <w:r w:rsidR="005C50C3" w:rsidRPr="003A3F0C">
        <w:rPr>
          <w:rFonts w:ascii="Times New Roman" w:hAnsi="Times New Roman" w:cs="Times New Roman"/>
          <w:sz w:val="24"/>
          <w:szCs w:val="24"/>
        </w:rPr>
        <w:t>.</w:t>
      </w:r>
      <w:r w:rsidRPr="003A3F0C">
        <w:rPr>
          <w:rFonts w:ascii="Times New Roman" w:hAnsi="Times New Roman" w:cs="Times New Roman"/>
          <w:sz w:val="24"/>
          <w:szCs w:val="24"/>
        </w:rPr>
        <w:t xml:space="preserve"> </w:t>
      </w:r>
      <w:r w:rsidR="00712A47" w:rsidRPr="003A3F0C">
        <w:rPr>
          <w:rFonts w:ascii="Times New Roman" w:hAnsi="Times New Roman" w:cs="Times New Roman"/>
          <w:sz w:val="24"/>
          <w:szCs w:val="24"/>
        </w:rPr>
        <w:t>O</w:t>
      </w:r>
      <w:r w:rsidR="00851939" w:rsidRPr="003A3F0C">
        <w:rPr>
          <w:rFonts w:ascii="Times New Roman" w:hAnsi="Times New Roman" w:cs="Times New Roman"/>
          <w:sz w:val="24"/>
          <w:szCs w:val="24"/>
        </w:rPr>
        <w:t>nly one study in this review surveyed both children and adults pre</w:t>
      </w:r>
      <w:r w:rsidR="0045649B" w:rsidRPr="003A3F0C">
        <w:rPr>
          <w:rFonts w:ascii="Times New Roman" w:hAnsi="Times New Roman" w:cs="Times New Roman"/>
          <w:sz w:val="24"/>
          <w:szCs w:val="24"/>
        </w:rPr>
        <w:t>-</w:t>
      </w:r>
      <w:r w:rsidR="00851939" w:rsidRPr="003A3F0C">
        <w:rPr>
          <w:rFonts w:ascii="Times New Roman" w:hAnsi="Times New Roman" w:cs="Times New Roman"/>
          <w:sz w:val="24"/>
          <w:szCs w:val="24"/>
        </w:rPr>
        <w:t xml:space="preserve"> and post</w:t>
      </w:r>
      <w:r w:rsidR="0045649B" w:rsidRPr="003A3F0C">
        <w:rPr>
          <w:rFonts w:ascii="Times New Roman" w:hAnsi="Times New Roman" w:cs="Times New Roman"/>
          <w:sz w:val="24"/>
          <w:szCs w:val="24"/>
        </w:rPr>
        <w:t>-</w:t>
      </w:r>
      <w:r w:rsidR="00851939" w:rsidRPr="003A3F0C">
        <w:rPr>
          <w:rFonts w:ascii="Times New Roman" w:hAnsi="Times New Roman" w:cs="Times New Roman"/>
          <w:sz w:val="24"/>
          <w:szCs w:val="24"/>
        </w:rPr>
        <w:t>intervention</w:t>
      </w:r>
      <w:r w:rsidR="00712A47" w:rsidRPr="003A3F0C">
        <w:rPr>
          <w:rFonts w:ascii="Times New Roman" w:hAnsi="Times New Roman" w:cs="Times New Roman"/>
          <w:sz w:val="24"/>
          <w:szCs w:val="24"/>
        </w:rPr>
        <w:fldChar w:fldCharType="begin"/>
      </w:r>
      <w:r w:rsidR="00712A47" w:rsidRPr="003A3F0C">
        <w:rPr>
          <w:rFonts w:ascii="Times New Roman" w:hAnsi="Times New Roman" w:cs="Times New Roman"/>
          <w:sz w:val="24"/>
          <w:szCs w:val="24"/>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00712A47" w:rsidRPr="003A3F0C">
        <w:rPr>
          <w:rFonts w:ascii="Times New Roman" w:hAnsi="Times New Roman" w:cs="Times New Roman"/>
          <w:sz w:val="24"/>
          <w:szCs w:val="24"/>
        </w:rPr>
        <w:fldChar w:fldCharType="separate"/>
      </w:r>
      <w:r w:rsidR="00712A47" w:rsidRPr="003A3F0C">
        <w:rPr>
          <w:rFonts w:ascii="Times New Roman" w:hAnsi="Times New Roman" w:cs="Times New Roman"/>
          <w:noProof/>
          <w:sz w:val="24"/>
          <w:szCs w:val="24"/>
          <w:vertAlign w:val="superscript"/>
        </w:rPr>
        <w:t>(51)</w:t>
      </w:r>
      <w:r w:rsidR="00712A47" w:rsidRPr="003A3F0C">
        <w:rPr>
          <w:rFonts w:ascii="Times New Roman" w:hAnsi="Times New Roman" w:cs="Times New Roman"/>
          <w:sz w:val="24"/>
          <w:szCs w:val="24"/>
        </w:rPr>
        <w:fldChar w:fldCharType="end"/>
      </w:r>
      <w:r w:rsidR="00B8781E" w:rsidRPr="003A3F0C">
        <w:rPr>
          <w:rFonts w:ascii="Times New Roman" w:hAnsi="Times New Roman" w:cs="Times New Roman"/>
          <w:sz w:val="24"/>
          <w:szCs w:val="24"/>
        </w:rPr>
        <w:t>. P</w:t>
      </w:r>
      <w:r w:rsidR="005C50C3" w:rsidRPr="003A3F0C">
        <w:rPr>
          <w:rFonts w:ascii="Times New Roman" w:hAnsi="Times New Roman" w:cs="Times New Roman"/>
          <w:sz w:val="24"/>
          <w:szCs w:val="24"/>
        </w:rPr>
        <w:t>arent</w:t>
      </w:r>
      <w:r w:rsidR="00B8781E" w:rsidRPr="003A3F0C">
        <w:rPr>
          <w:rFonts w:ascii="Times New Roman" w:hAnsi="Times New Roman" w:cs="Times New Roman"/>
          <w:sz w:val="24"/>
          <w:szCs w:val="24"/>
        </w:rPr>
        <w:t>al</w:t>
      </w:r>
      <w:r w:rsidR="005C50C3" w:rsidRPr="003A3F0C">
        <w:rPr>
          <w:rFonts w:ascii="Times New Roman" w:hAnsi="Times New Roman" w:cs="Times New Roman"/>
          <w:sz w:val="24"/>
          <w:szCs w:val="24"/>
        </w:rPr>
        <w:t xml:space="preserve"> anxiety</w:t>
      </w:r>
      <w:r w:rsidR="00B8781E" w:rsidRPr="003A3F0C">
        <w:rPr>
          <w:rFonts w:ascii="Times New Roman" w:hAnsi="Times New Roman" w:cs="Times New Roman"/>
          <w:sz w:val="24"/>
          <w:szCs w:val="24"/>
        </w:rPr>
        <w:t xml:space="preserve"> had a small improvement, but children did not report any improvem</w:t>
      </w:r>
      <w:r w:rsidR="00D850AC" w:rsidRPr="003A3F0C">
        <w:rPr>
          <w:rFonts w:ascii="Times New Roman" w:hAnsi="Times New Roman" w:cs="Times New Roman"/>
          <w:sz w:val="24"/>
          <w:szCs w:val="24"/>
        </w:rPr>
        <w:t>e</w:t>
      </w:r>
      <w:r w:rsidR="00B8781E" w:rsidRPr="003A3F0C">
        <w:rPr>
          <w:rFonts w:ascii="Times New Roman" w:hAnsi="Times New Roman" w:cs="Times New Roman"/>
          <w:sz w:val="24"/>
          <w:szCs w:val="24"/>
        </w:rPr>
        <w:t>n</w:t>
      </w:r>
      <w:r w:rsidR="00D850AC" w:rsidRPr="003A3F0C">
        <w:rPr>
          <w:rFonts w:ascii="Times New Roman" w:hAnsi="Times New Roman" w:cs="Times New Roman"/>
          <w:sz w:val="24"/>
          <w:szCs w:val="24"/>
        </w:rPr>
        <w:t>t</w:t>
      </w:r>
      <w:r w:rsidR="00B8781E" w:rsidRPr="003A3F0C">
        <w:rPr>
          <w:rFonts w:ascii="Times New Roman" w:hAnsi="Times New Roman" w:cs="Times New Roman"/>
          <w:sz w:val="24"/>
          <w:szCs w:val="24"/>
        </w:rPr>
        <w:t xml:space="preserve"> in their mental health</w:t>
      </w:r>
      <w:r w:rsidR="00067970" w:rsidRPr="003A3F0C">
        <w:rPr>
          <w:rFonts w:ascii="Times New Roman" w:hAnsi="Times New Roman" w:cs="Times New Roman"/>
          <w:sz w:val="24"/>
          <w:szCs w:val="24"/>
        </w:rPr>
        <w:t xml:space="preserve">. This </w:t>
      </w:r>
      <w:r w:rsidR="00985053" w:rsidRPr="003A3F0C">
        <w:rPr>
          <w:rFonts w:ascii="Times New Roman" w:hAnsi="Times New Roman" w:cs="Times New Roman"/>
          <w:sz w:val="24"/>
          <w:szCs w:val="24"/>
        </w:rPr>
        <w:t>may suggest that overcoming barriers such as physical access, distance, transport and no queuing to receive food aid may also be a</w:t>
      </w:r>
      <w:r w:rsidR="00190056" w:rsidRPr="003A3F0C">
        <w:rPr>
          <w:rFonts w:ascii="Times New Roman" w:hAnsi="Times New Roman" w:cs="Times New Roman"/>
          <w:sz w:val="24"/>
          <w:szCs w:val="24"/>
        </w:rPr>
        <w:t>n</w:t>
      </w:r>
      <w:r w:rsidR="00B8781E" w:rsidRPr="003A3F0C">
        <w:rPr>
          <w:rFonts w:ascii="Times New Roman" w:hAnsi="Times New Roman" w:cs="Times New Roman"/>
          <w:sz w:val="24"/>
          <w:szCs w:val="24"/>
        </w:rPr>
        <w:t xml:space="preserve"> effective way to reach households with children and improve mental health.</w:t>
      </w:r>
    </w:p>
    <w:p w14:paraId="7A1C8DBD" w14:textId="5538B4FA" w:rsidR="00F90C52" w:rsidRDefault="007B379F" w:rsidP="0041224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esults for diet quality were inconsistent.</w:t>
      </w:r>
      <w:r w:rsidR="00627CAE">
        <w:rPr>
          <w:rFonts w:ascii="Times New Roman" w:hAnsi="Times New Roman" w:cs="Times New Roman"/>
          <w:sz w:val="24"/>
          <w:szCs w:val="24"/>
        </w:rPr>
        <w:t xml:space="preserve"> </w:t>
      </w:r>
      <w:r w:rsidR="00161809">
        <w:rPr>
          <w:rFonts w:ascii="Times New Roman" w:hAnsi="Times New Roman" w:cs="Times New Roman"/>
          <w:sz w:val="24"/>
          <w:szCs w:val="24"/>
        </w:rPr>
        <w:t>Studies have repeatedly observed d</w:t>
      </w:r>
      <w:r w:rsidR="00161809" w:rsidRPr="00E16B88">
        <w:rPr>
          <w:rFonts w:ascii="Times New Roman" w:hAnsi="Times New Roman" w:cs="Times New Roman"/>
          <w:sz w:val="24"/>
          <w:szCs w:val="24"/>
        </w:rPr>
        <w:t xml:space="preserve">iet quality </w:t>
      </w:r>
      <w:r w:rsidR="00161809">
        <w:rPr>
          <w:rFonts w:ascii="Times New Roman" w:hAnsi="Times New Roman" w:cs="Times New Roman"/>
          <w:sz w:val="24"/>
          <w:szCs w:val="24"/>
        </w:rPr>
        <w:t>t</w:t>
      </w:r>
      <w:r w:rsidR="00161809" w:rsidRPr="00E16B88">
        <w:rPr>
          <w:rFonts w:ascii="Times New Roman" w:hAnsi="Times New Roman" w:cs="Times New Roman"/>
          <w:sz w:val="24"/>
          <w:szCs w:val="24"/>
        </w:rPr>
        <w:t xml:space="preserve">o be low in </w:t>
      </w:r>
      <w:r w:rsidR="00161809">
        <w:rPr>
          <w:rFonts w:ascii="Times New Roman" w:hAnsi="Times New Roman" w:cs="Times New Roman"/>
          <w:sz w:val="24"/>
          <w:szCs w:val="24"/>
        </w:rPr>
        <w:t>food bank</w:t>
      </w:r>
      <w:r w:rsidR="00161809" w:rsidRPr="00E16B88">
        <w:rPr>
          <w:rFonts w:ascii="Times New Roman" w:hAnsi="Times New Roman" w:cs="Times New Roman"/>
          <w:sz w:val="24"/>
          <w:szCs w:val="24"/>
        </w:rPr>
        <w:t xml:space="preserve"> users</w:t>
      </w:r>
      <w:r w:rsidR="00931F06">
        <w:rPr>
          <w:rFonts w:ascii="Times New Roman" w:hAnsi="Times New Roman" w:cs="Times New Roman"/>
          <w:sz w:val="24"/>
          <w:szCs w:val="24"/>
        </w:rPr>
        <w:fldChar w:fldCharType="begin">
          <w:fldData xml:space="preserve">PEVuZE5vdGU+PENpdGU+PEF1dGhvcj5FaWNoZXItTWlsbGVyPC9BdXRob3I+PFllYXI+MjAyMDwv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FaWNoZXItTWlsbGVyPC9BdXRob3I+PFllYXI+MjAyMDwv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931F06">
        <w:rPr>
          <w:rFonts w:ascii="Times New Roman" w:hAnsi="Times New Roman" w:cs="Times New Roman"/>
          <w:sz w:val="24"/>
          <w:szCs w:val="24"/>
        </w:rPr>
      </w:r>
      <w:r w:rsidR="00931F06">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73, 74)</w:t>
      </w:r>
      <w:r w:rsidR="00931F06">
        <w:rPr>
          <w:rFonts w:ascii="Times New Roman" w:hAnsi="Times New Roman" w:cs="Times New Roman"/>
          <w:sz w:val="24"/>
          <w:szCs w:val="24"/>
        </w:rPr>
        <w:fldChar w:fldCharType="end"/>
      </w:r>
      <w:r w:rsidR="00BD00E0">
        <w:rPr>
          <w:rFonts w:ascii="Times New Roman" w:hAnsi="Times New Roman" w:cs="Times New Roman"/>
          <w:sz w:val="24"/>
          <w:szCs w:val="24"/>
        </w:rPr>
        <w:t>,</w:t>
      </w:r>
      <w:r w:rsidR="00417CED">
        <w:rPr>
          <w:rFonts w:ascii="Times New Roman" w:hAnsi="Times New Roman" w:cs="Times New Roman"/>
          <w:sz w:val="24"/>
          <w:szCs w:val="24"/>
        </w:rPr>
        <w:t xml:space="preserve"> with low intakes of </w:t>
      </w:r>
      <w:r w:rsidR="005A3D79">
        <w:rPr>
          <w:rFonts w:ascii="Times New Roman" w:hAnsi="Times New Roman" w:cs="Times New Roman"/>
          <w:sz w:val="24"/>
          <w:szCs w:val="24"/>
        </w:rPr>
        <w:t>fruit and vegetables</w:t>
      </w:r>
      <w:r w:rsidR="00417CED">
        <w:rPr>
          <w:rFonts w:ascii="Times New Roman" w:hAnsi="Times New Roman" w:cs="Times New Roman"/>
          <w:sz w:val="24"/>
          <w:szCs w:val="24"/>
        </w:rPr>
        <w:t xml:space="preserve">, </w:t>
      </w:r>
      <w:r w:rsidR="00BB55BD">
        <w:rPr>
          <w:rFonts w:ascii="Times New Roman" w:hAnsi="Times New Roman" w:cs="Times New Roman"/>
          <w:sz w:val="24"/>
          <w:szCs w:val="24"/>
        </w:rPr>
        <w:t>dairy</w:t>
      </w:r>
      <w:r w:rsidR="009744A9">
        <w:rPr>
          <w:rFonts w:ascii="Times New Roman" w:hAnsi="Times New Roman" w:cs="Times New Roman"/>
          <w:sz w:val="24"/>
          <w:szCs w:val="24"/>
        </w:rPr>
        <w:fldChar w:fldCharType="begin">
          <w:fldData xml:space="preserve">PEVuZE5vdGU+PENpdGU+PEF1dGhvcj5TaW1tZXQ8L0F1dGhvcj48WWVhcj4yMDE3PC9ZZWFyPjxS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TaW1tZXQ8L0F1dGhvcj48WWVhcj4yMDE3PC9ZZWFyPjxS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9744A9">
        <w:rPr>
          <w:rFonts w:ascii="Times New Roman" w:hAnsi="Times New Roman" w:cs="Times New Roman"/>
          <w:sz w:val="24"/>
          <w:szCs w:val="24"/>
        </w:rPr>
      </w:r>
      <w:r w:rsidR="009744A9">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26, 75)</w:t>
      </w:r>
      <w:r w:rsidR="009744A9">
        <w:rPr>
          <w:rFonts w:ascii="Times New Roman" w:hAnsi="Times New Roman" w:cs="Times New Roman"/>
          <w:sz w:val="24"/>
          <w:szCs w:val="24"/>
        </w:rPr>
        <w:fldChar w:fldCharType="end"/>
      </w:r>
      <w:r w:rsidR="00417CED">
        <w:rPr>
          <w:rFonts w:ascii="Times New Roman" w:hAnsi="Times New Roman" w:cs="Times New Roman"/>
          <w:sz w:val="24"/>
          <w:szCs w:val="24"/>
        </w:rPr>
        <w:t xml:space="preserve"> and increased </w:t>
      </w:r>
      <w:r w:rsidR="0012213F">
        <w:rPr>
          <w:rFonts w:ascii="Times New Roman" w:hAnsi="Times New Roman" w:cs="Times New Roman"/>
          <w:sz w:val="24"/>
          <w:szCs w:val="24"/>
        </w:rPr>
        <w:t>intake of added sugar</w:t>
      </w:r>
      <w:r w:rsidR="0012213F">
        <w:rPr>
          <w:rFonts w:ascii="Times New Roman" w:hAnsi="Times New Roman" w:cs="Times New Roman"/>
          <w:sz w:val="24"/>
          <w:szCs w:val="24"/>
        </w:rPr>
        <w:fldChar w:fldCharType="begin">
          <w:fldData xml:space="preserve">PEVuZE5vdGU+PENpdGU+PEF1dGhvcj5NYXJtYXNoPC9BdXRob3I+PFllYXI+MjAyMTwvWWVhcj48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NYXJtYXNoPC9BdXRob3I+PFllYXI+MjAyMTwvWWVhcj48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12213F">
        <w:rPr>
          <w:rFonts w:ascii="Times New Roman" w:hAnsi="Times New Roman" w:cs="Times New Roman"/>
          <w:sz w:val="24"/>
          <w:szCs w:val="24"/>
        </w:rPr>
      </w:r>
      <w:r w:rsidR="0012213F">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76, 77)</w:t>
      </w:r>
      <w:r w:rsidR="0012213F">
        <w:rPr>
          <w:rFonts w:ascii="Times New Roman" w:hAnsi="Times New Roman" w:cs="Times New Roman"/>
          <w:sz w:val="24"/>
          <w:szCs w:val="24"/>
        </w:rPr>
        <w:fldChar w:fldCharType="end"/>
      </w:r>
      <w:r w:rsidR="00161809">
        <w:rPr>
          <w:rFonts w:ascii="Times New Roman" w:hAnsi="Times New Roman" w:cs="Times New Roman"/>
          <w:sz w:val="24"/>
          <w:szCs w:val="24"/>
        </w:rPr>
        <w:t>.</w:t>
      </w:r>
      <w:r w:rsidR="000E23AD">
        <w:rPr>
          <w:rFonts w:ascii="Times New Roman" w:hAnsi="Times New Roman" w:cs="Times New Roman"/>
          <w:sz w:val="24"/>
          <w:szCs w:val="24"/>
        </w:rPr>
        <w:t xml:space="preserve"> Only one study in this review observed </w:t>
      </w:r>
      <w:r w:rsidR="000E23AD" w:rsidRPr="002C5F2C">
        <w:rPr>
          <w:rFonts w:ascii="Times New Roman" w:hAnsi="Times New Roman" w:cs="Times New Roman"/>
          <w:sz w:val="24"/>
          <w:szCs w:val="24"/>
        </w:rPr>
        <w:t xml:space="preserve">more frequent food pantry use and </w:t>
      </w:r>
      <w:r w:rsidR="000E23AD">
        <w:rPr>
          <w:rFonts w:ascii="Times New Roman" w:hAnsi="Times New Roman" w:cs="Times New Roman"/>
          <w:sz w:val="24"/>
          <w:szCs w:val="24"/>
        </w:rPr>
        <w:t xml:space="preserve">increased </w:t>
      </w:r>
      <w:r w:rsidR="000E23AD" w:rsidRPr="002C5F2C">
        <w:rPr>
          <w:rFonts w:ascii="Times New Roman" w:hAnsi="Times New Roman" w:cs="Times New Roman"/>
          <w:sz w:val="24"/>
          <w:szCs w:val="24"/>
        </w:rPr>
        <w:t>consumption of foods with added sugar</w:t>
      </w:r>
      <w:r w:rsidR="000E23AD">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000E23AD">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6)</w:t>
      </w:r>
      <w:r w:rsidR="000E23AD">
        <w:rPr>
          <w:rFonts w:ascii="Times New Roman" w:hAnsi="Times New Roman" w:cs="Times New Roman"/>
          <w:sz w:val="24"/>
          <w:szCs w:val="24"/>
        </w:rPr>
        <w:fldChar w:fldCharType="end"/>
      </w:r>
      <w:r w:rsidR="000E23AD">
        <w:rPr>
          <w:rFonts w:ascii="Times New Roman" w:hAnsi="Times New Roman" w:cs="Times New Roman"/>
          <w:sz w:val="24"/>
          <w:szCs w:val="24"/>
        </w:rPr>
        <w:t>.</w:t>
      </w:r>
      <w:r w:rsidR="005A3D79">
        <w:rPr>
          <w:rFonts w:ascii="Times New Roman" w:hAnsi="Times New Roman" w:cs="Times New Roman"/>
          <w:sz w:val="24"/>
          <w:szCs w:val="24"/>
        </w:rPr>
        <w:t xml:space="preserve"> </w:t>
      </w:r>
      <w:r w:rsidR="00CA6AED" w:rsidRPr="002C5F2C">
        <w:rPr>
          <w:rFonts w:ascii="Times New Roman" w:hAnsi="Times New Roman" w:cs="Times New Roman"/>
          <w:sz w:val="24"/>
          <w:szCs w:val="24"/>
        </w:rPr>
        <w:t>Research shows that food parcel</w:t>
      </w:r>
      <w:r w:rsidR="00674F99">
        <w:rPr>
          <w:rFonts w:ascii="Times New Roman" w:hAnsi="Times New Roman" w:cs="Times New Roman"/>
          <w:sz w:val="24"/>
          <w:szCs w:val="24"/>
        </w:rPr>
        <w:t xml:space="preserve">s </w:t>
      </w:r>
      <w:r w:rsidR="00005760">
        <w:rPr>
          <w:rFonts w:ascii="Times New Roman" w:hAnsi="Times New Roman" w:cs="Times New Roman"/>
          <w:sz w:val="24"/>
          <w:szCs w:val="24"/>
        </w:rPr>
        <w:t>are</w:t>
      </w:r>
      <w:r w:rsidR="001768B5">
        <w:rPr>
          <w:rFonts w:ascii="Times New Roman" w:hAnsi="Times New Roman" w:cs="Times New Roman"/>
          <w:sz w:val="24"/>
          <w:szCs w:val="24"/>
        </w:rPr>
        <w:t xml:space="preserve"> often</w:t>
      </w:r>
      <w:r w:rsidR="00CA6AED" w:rsidRPr="002C5F2C">
        <w:rPr>
          <w:rFonts w:ascii="Times New Roman" w:hAnsi="Times New Roman" w:cs="Times New Roman"/>
          <w:sz w:val="24"/>
          <w:szCs w:val="24"/>
        </w:rPr>
        <w:t xml:space="preserve"> inadequate </w:t>
      </w:r>
      <w:r w:rsidR="006A7482">
        <w:rPr>
          <w:rFonts w:ascii="Times New Roman" w:hAnsi="Times New Roman" w:cs="Times New Roman"/>
          <w:sz w:val="24"/>
          <w:szCs w:val="24"/>
        </w:rPr>
        <w:t xml:space="preserve">with </w:t>
      </w:r>
      <w:r w:rsidR="00CA6AED" w:rsidRPr="002C5F2C">
        <w:rPr>
          <w:rFonts w:ascii="Times New Roman" w:hAnsi="Times New Roman" w:cs="Times New Roman"/>
          <w:sz w:val="24"/>
          <w:szCs w:val="24"/>
        </w:rPr>
        <w:t>in</w:t>
      </w:r>
      <w:r w:rsidR="00CD3E4C" w:rsidRPr="00E16B88">
        <w:rPr>
          <w:rFonts w:ascii="Times New Roman" w:hAnsi="Times New Roman" w:cs="Times New Roman"/>
          <w:sz w:val="24"/>
          <w:szCs w:val="24"/>
        </w:rPr>
        <w:t>sufficient quantities of nutrient-dense food</w:t>
      </w:r>
      <w:r w:rsidR="00756395" w:rsidRPr="00E16B88">
        <w:rPr>
          <w:rFonts w:ascii="Times New Roman" w:hAnsi="Times New Roman" w:cs="Times New Roman"/>
          <w:sz w:val="24"/>
          <w:szCs w:val="24"/>
        </w:rPr>
        <w:fldChar w:fldCharType="begin">
          <w:fldData xml:space="preserve">PEVuZE5vdGU+PENpdGU+PEF1dGhvcj5TaW1tZXQ8L0F1dGhvcj48WWVhcj4yMDE3PC9ZZWFyPjxS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TaW1tZXQ8L0F1dGhvcj48WWVhcj4yMDE3PC9ZZWFyPjxS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756395" w:rsidRPr="00E16B88">
        <w:rPr>
          <w:rFonts w:ascii="Times New Roman" w:hAnsi="Times New Roman" w:cs="Times New Roman"/>
          <w:sz w:val="24"/>
          <w:szCs w:val="24"/>
        </w:rPr>
      </w:r>
      <w:r w:rsidR="00756395" w:rsidRPr="00E16B88">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12, 78, 79)</w:t>
      </w:r>
      <w:r w:rsidR="00756395" w:rsidRPr="00E16B88">
        <w:rPr>
          <w:rFonts w:ascii="Times New Roman" w:hAnsi="Times New Roman" w:cs="Times New Roman"/>
          <w:sz w:val="24"/>
          <w:szCs w:val="24"/>
        </w:rPr>
        <w:fldChar w:fldCharType="end"/>
      </w:r>
      <w:r w:rsidR="005A3D79">
        <w:rPr>
          <w:rFonts w:ascii="Times New Roman" w:hAnsi="Times New Roman" w:cs="Times New Roman"/>
          <w:sz w:val="24"/>
          <w:szCs w:val="24"/>
        </w:rPr>
        <w:t>, likely due to reliance on donations.</w:t>
      </w:r>
      <w:r w:rsidR="00CA6AED" w:rsidRPr="002C5F2C">
        <w:rPr>
          <w:rFonts w:ascii="Times New Roman" w:hAnsi="Times New Roman" w:cs="Times New Roman"/>
          <w:sz w:val="24"/>
          <w:szCs w:val="24"/>
        </w:rPr>
        <w:t xml:space="preserve"> </w:t>
      </w:r>
      <w:r w:rsidR="009764B6">
        <w:rPr>
          <w:rFonts w:ascii="Times New Roman" w:hAnsi="Times New Roman" w:cs="Times New Roman"/>
          <w:sz w:val="24"/>
          <w:szCs w:val="24"/>
        </w:rPr>
        <w:t>F</w:t>
      </w:r>
      <w:r w:rsidR="000243A4">
        <w:rPr>
          <w:rFonts w:ascii="Times New Roman" w:hAnsi="Times New Roman" w:cs="Times New Roman"/>
          <w:sz w:val="24"/>
          <w:szCs w:val="24"/>
        </w:rPr>
        <w:t>ood insecurity</w:t>
      </w:r>
      <w:r w:rsidR="00046167">
        <w:rPr>
          <w:rFonts w:ascii="Times New Roman" w:hAnsi="Times New Roman" w:cs="Times New Roman"/>
          <w:sz w:val="24"/>
          <w:szCs w:val="24"/>
        </w:rPr>
        <w:t xml:space="preserve"> is independently</w:t>
      </w:r>
      <w:r w:rsidR="000243A4">
        <w:rPr>
          <w:rFonts w:ascii="Times New Roman" w:hAnsi="Times New Roman" w:cs="Times New Roman"/>
          <w:sz w:val="24"/>
          <w:szCs w:val="24"/>
        </w:rPr>
        <w:t xml:space="preserve"> associated with a </w:t>
      </w:r>
      <w:r w:rsidR="003842CD">
        <w:rPr>
          <w:rFonts w:ascii="Times New Roman" w:hAnsi="Times New Roman" w:cs="Times New Roman"/>
          <w:sz w:val="24"/>
          <w:szCs w:val="24"/>
        </w:rPr>
        <w:t>poor-quality</w:t>
      </w:r>
      <w:r w:rsidR="000243A4">
        <w:rPr>
          <w:rFonts w:ascii="Times New Roman" w:hAnsi="Times New Roman" w:cs="Times New Roman"/>
          <w:sz w:val="24"/>
          <w:szCs w:val="24"/>
        </w:rPr>
        <w:t xml:space="preserve"> diet</w:t>
      </w:r>
      <w:r w:rsidR="00334C01">
        <w:rPr>
          <w:rFonts w:ascii="Times New Roman" w:hAnsi="Times New Roman" w:cs="Times New Roman"/>
          <w:sz w:val="24"/>
          <w:szCs w:val="24"/>
        </w:rPr>
        <w:t xml:space="preserve"> and </w:t>
      </w:r>
      <w:r w:rsidR="00912916">
        <w:rPr>
          <w:rFonts w:ascii="Times New Roman" w:hAnsi="Times New Roman" w:cs="Times New Roman"/>
          <w:sz w:val="24"/>
          <w:szCs w:val="24"/>
        </w:rPr>
        <w:t xml:space="preserve">poor </w:t>
      </w:r>
      <w:r w:rsidR="00BF1F31">
        <w:rPr>
          <w:rFonts w:ascii="Times New Roman" w:hAnsi="Times New Roman" w:cs="Times New Roman"/>
          <w:sz w:val="24"/>
          <w:szCs w:val="24"/>
        </w:rPr>
        <w:t>health</w:t>
      </w:r>
      <w:r w:rsidR="00BF614A">
        <w:rPr>
          <w:rFonts w:ascii="Times New Roman" w:hAnsi="Times New Roman" w:cs="Times New Roman"/>
          <w:sz w:val="24"/>
          <w:szCs w:val="24"/>
        </w:rPr>
        <w:fldChar w:fldCharType="begin">
          <w:fldData xml:space="preserve">PEVuZE5vdGU+PENpdGU+PEF1dGhvcj5IYW5zb248L0F1dGhvcj48WWVhcj4yMDE0PC9ZZWFyPjxS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IYW5zb248L0F1dGhvcj48WWVhcj4yMDE0PC9ZZWFyPjxS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BF614A">
        <w:rPr>
          <w:rFonts w:ascii="Times New Roman" w:hAnsi="Times New Roman" w:cs="Times New Roman"/>
          <w:sz w:val="24"/>
          <w:szCs w:val="24"/>
        </w:rPr>
      </w:r>
      <w:r w:rsidR="00BF614A">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21, 26, 80)</w:t>
      </w:r>
      <w:r w:rsidR="00BF614A">
        <w:rPr>
          <w:rFonts w:ascii="Times New Roman" w:hAnsi="Times New Roman" w:cs="Times New Roman"/>
          <w:sz w:val="24"/>
          <w:szCs w:val="24"/>
        </w:rPr>
        <w:fldChar w:fldCharType="end"/>
      </w:r>
      <w:r w:rsidR="00373C71">
        <w:rPr>
          <w:rFonts w:ascii="Times New Roman" w:hAnsi="Times New Roman" w:cs="Times New Roman"/>
          <w:sz w:val="24"/>
          <w:szCs w:val="24"/>
        </w:rPr>
        <w:t>. F</w:t>
      </w:r>
      <w:r w:rsidR="000B7FD6">
        <w:rPr>
          <w:rFonts w:ascii="Times New Roman" w:hAnsi="Times New Roman" w:cs="Times New Roman"/>
          <w:sz w:val="24"/>
          <w:szCs w:val="24"/>
        </w:rPr>
        <w:t>ood aid clients</w:t>
      </w:r>
      <w:r w:rsidR="0062250A">
        <w:rPr>
          <w:rFonts w:ascii="Times New Roman" w:hAnsi="Times New Roman" w:cs="Times New Roman"/>
          <w:sz w:val="24"/>
          <w:szCs w:val="24"/>
        </w:rPr>
        <w:t xml:space="preserve"> </w:t>
      </w:r>
      <w:r w:rsidR="00D94B3F">
        <w:rPr>
          <w:rFonts w:ascii="Times New Roman" w:hAnsi="Times New Roman" w:cs="Times New Roman"/>
          <w:sz w:val="24"/>
          <w:szCs w:val="24"/>
        </w:rPr>
        <w:t>disproportionally</w:t>
      </w:r>
      <w:r w:rsidR="00735781">
        <w:rPr>
          <w:rFonts w:ascii="Times New Roman" w:hAnsi="Times New Roman" w:cs="Times New Roman"/>
          <w:sz w:val="24"/>
          <w:szCs w:val="24"/>
        </w:rPr>
        <w:t xml:space="preserve"> face</w:t>
      </w:r>
      <w:r w:rsidR="005754D2">
        <w:rPr>
          <w:rFonts w:ascii="Times New Roman" w:hAnsi="Times New Roman" w:cs="Times New Roman"/>
          <w:sz w:val="24"/>
          <w:szCs w:val="24"/>
        </w:rPr>
        <w:t xml:space="preserve"> difficulties </w:t>
      </w:r>
      <w:r w:rsidR="00D7671F">
        <w:rPr>
          <w:rFonts w:ascii="Times New Roman" w:hAnsi="Times New Roman" w:cs="Times New Roman"/>
          <w:sz w:val="24"/>
          <w:szCs w:val="24"/>
        </w:rPr>
        <w:t xml:space="preserve">achieving </w:t>
      </w:r>
      <w:r w:rsidR="00980788">
        <w:rPr>
          <w:rFonts w:ascii="Times New Roman" w:hAnsi="Times New Roman" w:cs="Times New Roman"/>
          <w:sz w:val="24"/>
          <w:szCs w:val="24"/>
        </w:rPr>
        <w:t>a healthy diet</w:t>
      </w:r>
      <w:r w:rsidR="001F5715">
        <w:rPr>
          <w:rFonts w:ascii="Times New Roman" w:hAnsi="Times New Roman" w:cs="Times New Roman"/>
          <w:sz w:val="24"/>
          <w:szCs w:val="24"/>
        </w:rPr>
        <w:t xml:space="preserve"> and</w:t>
      </w:r>
      <w:r w:rsidR="005A3D79">
        <w:rPr>
          <w:rFonts w:ascii="Times New Roman" w:hAnsi="Times New Roman" w:cs="Times New Roman"/>
          <w:sz w:val="24"/>
          <w:szCs w:val="24"/>
        </w:rPr>
        <w:t xml:space="preserve"> are</w:t>
      </w:r>
      <w:r w:rsidR="001F5715">
        <w:rPr>
          <w:rFonts w:ascii="Times New Roman" w:hAnsi="Times New Roman" w:cs="Times New Roman"/>
          <w:sz w:val="24"/>
          <w:szCs w:val="24"/>
        </w:rPr>
        <w:t xml:space="preserve"> at increased risk of chronic disease</w:t>
      </w:r>
      <w:r w:rsidR="00AF2388">
        <w:rPr>
          <w:rFonts w:ascii="Times New Roman" w:hAnsi="Times New Roman" w:cs="Times New Roman"/>
          <w:sz w:val="24"/>
          <w:szCs w:val="24"/>
        </w:rPr>
        <w:fldChar w:fldCharType="begin"/>
      </w:r>
      <w:r w:rsidR="007C54F6">
        <w:rPr>
          <w:rFonts w:ascii="Times New Roman" w:hAnsi="Times New Roman" w:cs="Times New Roman"/>
          <w:sz w:val="24"/>
          <w:szCs w:val="24"/>
        </w:rPr>
        <w:instrText xml:space="preserve"> ADDIN EN.CITE &lt;EndNote&gt;&lt;Cite&gt;&lt;Author&gt;Garthwaite&lt;/Author&gt;&lt;Year&gt;2015&lt;/Year&gt;&lt;RecNum&gt;791&lt;/RecNum&gt;&lt;DisplayText&gt;&lt;style face="superscript"&gt;(22)&lt;/style&gt;&lt;/DisplayText&gt;&lt;record&gt;&lt;rec-number&gt;791&lt;/rec-number&gt;&lt;foreign-keys&gt;&lt;key app="EN" db-id="pwffzpaahra2e9etf21v5pfb99xz209wpr0z" timestamp="1657625176"&gt;791&lt;/key&gt;&lt;/foreign-keys&gt;&lt;ref-type name="Journal Article"&gt;17&lt;/ref-type&gt;&lt;contributors&gt;&lt;authors&gt;&lt;author&gt;Garthwaite, KA&lt;/author&gt;&lt;author&gt;Collins, PJ&lt;/author&gt;&lt;author&gt;Bambra, C&lt;/author&gt;&lt;/authors&gt;&lt;/contributors&gt;&lt;titles&gt;&lt;title&gt;Food for thought: An ethnographic study of negotiating ill health and food insecurity in a UK foodbank&lt;/title&gt;&lt;secondary-title&gt;Soc Sci Med&lt;/secondary-title&gt;&lt;/titles&gt;&lt;periodical&gt;&lt;full-title&gt;Soc Sci Med&lt;/full-title&gt;&lt;/periodical&gt;&lt;pages&gt;38-44&lt;/pages&gt;&lt;volume&gt;132&lt;/volume&gt;&lt;keywords&gt;&lt;keyword&gt;Health Food&lt;/keyword&gt;&lt;/keywords&gt;&lt;dates&gt;&lt;year&gt;2015&lt;/year&gt;&lt;pub-dates&gt;&lt;date&gt;2015&lt;/date&gt;&lt;/pub-dates&gt;&lt;/dates&gt;&lt;isbn&gt;[&amp;quot;0277-9536&amp;quot;, &amp;quot;1873-5347&amp;quot;]&lt;/isbn&gt;&lt;accession-num&gt;rayyan-845778758&lt;/accession-num&gt;&lt;urls&gt;&lt;/urls&gt;&lt;/record&gt;&lt;/Cite&gt;&lt;/EndNote&gt;</w:instrText>
      </w:r>
      <w:r w:rsidR="00AF2388">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22)</w:t>
      </w:r>
      <w:r w:rsidR="00AF2388">
        <w:rPr>
          <w:rFonts w:ascii="Times New Roman" w:hAnsi="Times New Roman" w:cs="Times New Roman"/>
          <w:sz w:val="24"/>
          <w:szCs w:val="24"/>
        </w:rPr>
        <w:fldChar w:fldCharType="end"/>
      </w:r>
      <w:r w:rsidR="001F5715">
        <w:rPr>
          <w:rFonts w:ascii="Times New Roman" w:hAnsi="Times New Roman" w:cs="Times New Roman"/>
          <w:sz w:val="24"/>
          <w:szCs w:val="24"/>
        </w:rPr>
        <w:t>.</w:t>
      </w:r>
    </w:p>
    <w:p w14:paraId="48CF6296" w14:textId="5F101A2F" w:rsidR="001B31B9" w:rsidRDefault="0044499A" w:rsidP="0041224C">
      <w:pPr>
        <w:spacing w:line="360" w:lineRule="auto"/>
        <w:rPr>
          <w:rFonts w:ascii="Times New Roman" w:hAnsi="Times New Roman" w:cs="Times New Roman"/>
          <w:sz w:val="24"/>
          <w:szCs w:val="24"/>
        </w:rPr>
      </w:pPr>
      <w:r>
        <w:rPr>
          <w:rFonts w:ascii="Times New Roman" w:hAnsi="Times New Roman" w:cs="Times New Roman"/>
          <w:sz w:val="24"/>
          <w:szCs w:val="24"/>
        </w:rPr>
        <w:t>One effective intervention</w:t>
      </w:r>
      <w:r w:rsidR="005A3D79">
        <w:rPr>
          <w:rFonts w:ascii="Times New Roman" w:hAnsi="Times New Roman" w:cs="Times New Roman"/>
          <w:sz w:val="24"/>
          <w:szCs w:val="24"/>
        </w:rPr>
        <w:t xml:space="preserve"> identified in this review </w:t>
      </w:r>
      <w:r>
        <w:rPr>
          <w:rFonts w:ascii="Times New Roman" w:hAnsi="Times New Roman" w:cs="Times New Roman"/>
          <w:sz w:val="24"/>
          <w:szCs w:val="24"/>
        </w:rPr>
        <w:t>was</w:t>
      </w:r>
      <w:r w:rsidR="001B43E9">
        <w:rPr>
          <w:rFonts w:ascii="Times New Roman" w:hAnsi="Times New Roman" w:cs="Times New Roman"/>
          <w:sz w:val="24"/>
          <w:szCs w:val="24"/>
        </w:rPr>
        <w:t xml:space="preserve"> the</w:t>
      </w:r>
      <w:r w:rsidR="00B54E07">
        <w:rPr>
          <w:rFonts w:ascii="Times New Roman" w:hAnsi="Times New Roman" w:cs="Times New Roman"/>
          <w:sz w:val="24"/>
          <w:szCs w:val="24"/>
        </w:rPr>
        <w:t xml:space="preserve"> </w:t>
      </w:r>
      <w:r w:rsidR="00746E82">
        <w:rPr>
          <w:rFonts w:ascii="Times New Roman" w:hAnsi="Times New Roman" w:cs="Times New Roman"/>
          <w:sz w:val="24"/>
          <w:szCs w:val="24"/>
        </w:rPr>
        <w:t>food parcel delivery</w:t>
      </w:r>
      <w:r w:rsidR="00627CAE">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0E73C8">
        <w:rPr>
          <w:rFonts w:ascii="Times New Roman" w:hAnsi="Times New Roman" w:cs="Times New Roman"/>
          <w:sz w:val="24"/>
          <w:szCs w:val="24"/>
        </w:rPr>
        <w:instrText xml:space="preserve"> ADDIN EN.CITE </w:instrText>
      </w:r>
      <w:r w:rsidR="000E73C8">
        <w:rPr>
          <w:rFonts w:ascii="Times New Roman" w:hAnsi="Times New Roman" w:cs="Times New Roman"/>
          <w:sz w:val="24"/>
          <w:szCs w:val="24"/>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0E73C8">
        <w:rPr>
          <w:rFonts w:ascii="Times New Roman" w:hAnsi="Times New Roman" w:cs="Times New Roman"/>
          <w:sz w:val="24"/>
          <w:szCs w:val="24"/>
        </w:rPr>
        <w:instrText xml:space="preserve"> ADDIN EN.CITE.DATA </w:instrText>
      </w:r>
      <w:r w:rsidR="000E73C8">
        <w:rPr>
          <w:rFonts w:ascii="Times New Roman" w:hAnsi="Times New Roman" w:cs="Times New Roman"/>
          <w:sz w:val="24"/>
          <w:szCs w:val="24"/>
        </w:rPr>
      </w:r>
      <w:r w:rsidR="000E73C8">
        <w:rPr>
          <w:rFonts w:ascii="Times New Roman" w:hAnsi="Times New Roman" w:cs="Times New Roman"/>
          <w:sz w:val="24"/>
          <w:szCs w:val="24"/>
        </w:rPr>
        <w:fldChar w:fldCharType="end"/>
      </w:r>
      <w:r w:rsidR="00627CAE">
        <w:rPr>
          <w:rFonts w:ascii="Times New Roman" w:hAnsi="Times New Roman" w:cs="Times New Roman"/>
          <w:sz w:val="24"/>
          <w:szCs w:val="24"/>
        </w:rPr>
      </w:r>
      <w:r w:rsidR="00627CAE">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44)</w:t>
      </w:r>
      <w:r w:rsidR="00627CAE">
        <w:rPr>
          <w:rFonts w:ascii="Times New Roman" w:hAnsi="Times New Roman" w:cs="Times New Roman"/>
          <w:sz w:val="24"/>
          <w:szCs w:val="24"/>
        </w:rPr>
        <w:fldChar w:fldCharType="end"/>
      </w:r>
      <w:r w:rsidR="00627CAE" w:rsidRPr="002C5F2C">
        <w:rPr>
          <w:rFonts w:ascii="Times New Roman" w:hAnsi="Times New Roman" w:cs="Times New Roman"/>
          <w:sz w:val="24"/>
          <w:szCs w:val="24"/>
        </w:rPr>
        <w:t>.</w:t>
      </w:r>
      <w:r w:rsidR="00FB1FFC">
        <w:rPr>
          <w:rFonts w:ascii="Times New Roman" w:hAnsi="Times New Roman" w:cs="Times New Roman"/>
          <w:sz w:val="24"/>
          <w:szCs w:val="24"/>
        </w:rPr>
        <w:t xml:space="preserve"> </w:t>
      </w:r>
      <w:r w:rsidR="00DF2AC6" w:rsidRPr="00E16B88">
        <w:rPr>
          <w:rFonts w:ascii="Times New Roman" w:hAnsi="Times New Roman" w:cs="Times New Roman"/>
          <w:sz w:val="24"/>
          <w:szCs w:val="24"/>
        </w:rPr>
        <w:t xml:space="preserve">A </w:t>
      </w:r>
      <w:r w:rsidR="00DF2AC6">
        <w:rPr>
          <w:rFonts w:ascii="Times New Roman" w:hAnsi="Times New Roman" w:cs="Times New Roman"/>
          <w:sz w:val="24"/>
          <w:szCs w:val="24"/>
        </w:rPr>
        <w:t>more recent study investigating b</w:t>
      </w:r>
      <w:r w:rsidR="00DF2AC6" w:rsidRPr="00E16B88">
        <w:rPr>
          <w:rFonts w:ascii="Times New Roman" w:hAnsi="Times New Roman" w:cs="Times New Roman"/>
          <w:sz w:val="24"/>
          <w:szCs w:val="24"/>
        </w:rPr>
        <w:t xml:space="preserve">i-weekly fresh </w:t>
      </w:r>
      <w:r w:rsidR="005A3D79">
        <w:rPr>
          <w:rFonts w:ascii="Times New Roman" w:hAnsi="Times New Roman" w:cs="Times New Roman"/>
          <w:sz w:val="24"/>
          <w:szCs w:val="24"/>
        </w:rPr>
        <w:t>fruit and vegetable</w:t>
      </w:r>
      <w:r w:rsidR="00DF2AC6" w:rsidRPr="00E16B88">
        <w:rPr>
          <w:rFonts w:ascii="Times New Roman" w:hAnsi="Times New Roman" w:cs="Times New Roman"/>
          <w:sz w:val="24"/>
          <w:szCs w:val="24"/>
        </w:rPr>
        <w:t xml:space="preserve"> home delivery with virtual nutrition education in </w:t>
      </w:r>
      <w:r w:rsidR="00DF2AC6">
        <w:rPr>
          <w:rFonts w:ascii="Times New Roman" w:hAnsi="Times New Roman" w:cs="Times New Roman"/>
          <w:sz w:val="24"/>
          <w:szCs w:val="24"/>
        </w:rPr>
        <w:t>the USA</w:t>
      </w:r>
      <w:r w:rsidR="00DF2AC6" w:rsidRPr="00E16B88">
        <w:rPr>
          <w:rFonts w:ascii="Times New Roman" w:hAnsi="Times New Roman" w:cs="Times New Roman"/>
          <w:sz w:val="24"/>
          <w:szCs w:val="24"/>
        </w:rPr>
        <w:fldChar w:fldCharType="begin">
          <w:fldData xml:space="preserve">PEVuZE5vdGU+PENpdGU+PEF1dGhvcj5GaXNjaGVyPC9BdXRob3I+PFllYXI+MjAyMjwvWWVhcj48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GaXNjaGVyPC9BdXRob3I+PFllYXI+MjAyMjwvWWVhcj48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DF2AC6" w:rsidRPr="00E16B88">
        <w:rPr>
          <w:rFonts w:ascii="Times New Roman" w:hAnsi="Times New Roman" w:cs="Times New Roman"/>
          <w:sz w:val="24"/>
          <w:szCs w:val="24"/>
        </w:rPr>
      </w:r>
      <w:r w:rsidR="00DF2AC6" w:rsidRPr="00E16B88">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81)</w:t>
      </w:r>
      <w:r w:rsidR="00DF2AC6" w:rsidRPr="00E16B88">
        <w:rPr>
          <w:rFonts w:ascii="Times New Roman" w:hAnsi="Times New Roman" w:cs="Times New Roman"/>
          <w:sz w:val="24"/>
          <w:szCs w:val="24"/>
        </w:rPr>
        <w:fldChar w:fldCharType="end"/>
      </w:r>
      <w:r w:rsidR="00DF2AC6">
        <w:rPr>
          <w:rFonts w:ascii="Times New Roman" w:hAnsi="Times New Roman" w:cs="Times New Roman"/>
          <w:sz w:val="24"/>
          <w:szCs w:val="24"/>
        </w:rPr>
        <w:t xml:space="preserve"> did not</w:t>
      </w:r>
      <w:r w:rsidR="009F033C">
        <w:rPr>
          <w:rFonts w:ascii="Times New Roman" w:hAnsi="Times New Roman" w:cs="Times New Roman"/>
          <w:sz w:val="24"/>
          <w:szCs w:val="24"/>
        </w:rPr>
        <w:t xml:space="preserve"> </w:t>
      </w:r>
      <w:r w:rsidR="00DF2AC6">
        <w:rPr>
          <w:rFonts w:ascii="Times New Roman" w:hAnsi="Times New Roman" w:cs="Times New Roman"/>
          <w:sz w:val="24"/>
          <w:szCs w:val="24"/>
        </w:rPr>
        <w:t>report</w:t>
      </w:r>
      <w:r w:rsidR="00DF2AC6" w:rsidRPr="00E16B88">
        <w:rPr>
          <w:rFonts w:ascii="Times New Roman" w:hAnsi="Times New Roman" w:cs="Times New Roman"/>
          <w:sz w:val="24"/>
          <w:szCs w:val="24"/>
        </w:rPr>
        <w:t xml:space="preserve"> significant improvements in food </w:t>
      </w:r>
      <w:r w:rsidR="00DF2AC6">
        <w:rPr>
          <w:rFonts w:ascii="Times New Roman" w:hAnsi="Times New Roman" w:cs="Times New Roman"/>
          <w:sz w:val="24"/>
          <w:szCs w:val="24"/>
        </w:rPr>
        <w:t>in</w:t>
      </w:r>
      <w:r w:rsidR="00DF2AC6" w:rsidRPr="00E16B88">
        <w:rPr>
          <w:rFonts w:ascii="Times New Roman" w:hAnsi="Times New Roman" w:cs="Times New Roman"/>
          <w:sz w:val="24"/>
          <w:szCs w:val="24"/>
        </w:rPr>
        <w:t xml:space="preserve">security or </w:t>
      </w:r>
      <w:r w:rsidR="00B24E99">
        <w:rPr>
          <w:rFonts w:ascii="Times New Roman" w:hAnsi="Times New Roman" w:cs="Times New Roman"/>
          <w:sz w:val="24"/>
          <w:szCs w:val="24"/>
        </w:rPr>
        <w:t>fruit and vegetable</w:t>
      </w:r>
      <w:r w:rsidR="00DF2AC6" w:rsidRPr="00E16B88">
        <w:rPr>
          <w:rFonts w:ascii="Times New Roman" w:hAnsi="Times New Roman" w:cs="Times New Roman"/>
          <w:sz w:val="24"/>
          <w:szCs w:val="24"/>
        </w:rPr>
        <w:t xml:space="preserve"> intake. </w:t>
      </w:r>
      <w:r w:rsidR="00A33D4F">
        <w:rPr>
          <w:rFonts w:ascii="Times New Roman" w:hAnsi="Times New Roman" w:cs="Times New Roman"/>
          <w:sz w:val="24"/>
          <w:szCs w:val="24"/>
        </w:rPr>
        <w:t>Both studies included recipe cards and nutritional education as additional resources for participants.</w:t>
      </w:r>
      <w:r w:rsidR="00A33D4F" w:rsidRPr="002C5F2C">
        <w:rPr>
          <w:rFonts w:ascii="Times New Roman" w:hAnsi="Times New Roman" w:cs="Times New Roman"/>
          <w:sz w:val="24"/>
          <w:szCs w:val="24"/>
        </w:rPr>
        <w:t xml:space="preserve"> </w:t>
      </w:r>
      <w:r w:rsidR="00D36761">
        <w:rPr>
          <w:rFonts w:ascii="Times New Roman" w:hAnsi="Times New Roman" w:cs="Times New Roman"/>
          <w:sz w:val="24"/>
          <w:szCs w:val="24"/>
        </w:rPr>
        <w:t>Th</w:t>
      </w:r>
      <w:r w:rsidR="00DF2AC6">
        <w:rPr>
          <w:rFonts w:ascii="Times New Roman" w:hAnsi="Times New Roman" w:cs="Times New Roman"/>
          <w:sz w:val="24"/>
          <w:szCs w:val="24"/>
        </w:rPr>
        <w:t>e</w:t>
      </w:r>
      <w:r w:rsidR="00CD2E13">
        <w:rPr>
          <w:rFonts w:ascii="Times New Roman" w:hAnsi="Times New Roman" w:cs="Times New Roman"/>
          <w:sz w:val="24"/>
          <w:szCs w:val="24"/>
        </w:rPr>
        <w:t xml:space="preserve"> </w:t>
      </w:r>
      <w:r w:rsidR="0018559B">
        <w:rPr>
          <w:rFonts w:ascii="Times New Roman" w:hAnsi="Times New Roman" w:cs="Times New Roman"/>
          <w:sz w:val="24"/>
          <w:szCs w:val="24"/>
        </w:rPr>
        <w:t xml:space="preserve">difference </w:t>
      </w:r>
      <w:r w:rsidR="001C10AF">
        <w:rPr>
          <w:rFonts w:ascii="Times New Roman" w:hAnsi="Times New Roman" w:cs="Times New Roman"/>
          <w:sz w:val="24"/>
          <w:szCs w:val="24"/>
        </w:rPr>
        <w:t>in the effectiveness</w:t>
      </w:r>
      <w:r w:rsidR="00D36761">
        <w:rPr>
          <w:rFonts w:ascii="Times New Roman" w:hAnsi="Times New Roman" w:cs="Times New Roman"/>
          <w:sz w:val="24"/>
          <w:szCs w:val="24"/>
        </w:rPr>
        <w:t xml:space="preserve"> could be </w:t>
      </w:r>
      <w:r w:rsidR="001C10AF">
        <w:rPr>
          <w:rFonts w:ascii="Times New Roman" w:hAnsi="Times New Roman" w:cs="Times New Roman"/>
          <w:sz w:val="24"/>
          <w:szCs w:val="24"/>
        </w:rPr>
        <w:t xml:space="preserve">that the </w:t>
      </w:r>
      <w:r w:rsidR="00472855" w:rsidRPr="003A3F0C">
        <w:rPr>
          <w:rFonts w:ascii="Times New Roman" w:hAnsi="Times New Roman" w:cs="Times New Roman"/>
          <w:sz w:val="24"/>
          <w:szCs w:val="24"/>
        </w:rPr>
        <w:t xml:space="preserve">intervention </w:t>
      </w:r>
      <w:r w:rsidR="001C10AF" w:rsidRPr="003A3F0C">
        <w:rPr>
          <w:rFonts w:ascii="Times New Roman" w:hAnsi="Times New Roman" w:cs="Times New Roman"/>
          <w:sz w:val="24"/>
          <w:szCs w:val="24"/>
        </w:rPr>
        <w:t>in this review</w:t>
      </w:r>
      <w:r w:rsidR="004B7D9D" w:rsidRPr="003A3F0C">
        <w:rPr>
          <w:rFonts w:ascii="Times New Roman" w:hAnsi="Times New Roman" w:cs="Times New Roman"/>
          <w:sz w:val="24"/>
          <w:szCs w:val="24"/>
        </w:rPr>
        <w:t xml:space="preserve"> provided </w:t>
      </w:r>
      <w:r w:rsidR="005D0B10" w:rsidRPr="003A3F0C">
        <w:rPr>
          <w:rFonts w:ascii="Times New Roman" w:hAnsi="Times New Roman" w:cs="Times New Roman"/>
          <w:sz w:val="24"/>
          <w:szCs w:val="24"/>
        </w:rPr>
        <w:t>five parcels to select from</w:t>
      </w:r>
      <w:r w:rsidR="00B24E99" w:rsidRPr="003A3F0C">
        <w:rPr>
          <w:rFonts w:ascii="Times New Roman" w:hAnsi="Times New Roman" w:cs="Times New Roman"/>
          <w:sz w:val="24"/>
          <w:szCs w:val="24"/>
        </w:rPr>
        <w:t>, potentially giving clients a s</w:t>
      </w:r>
      <w:r w:rsidR="007A2FE5" w:rsidRPr="003A3F0C">
        <w:rPr>
          <w:rFonts w:ascii="Times New Roman" w:hAnsi="Times New Roman" w:cs="Times New Roman"/>
          <w:sz w:val="24"/>
          <w:szCs w:val="24"/>
        </w:rPr>
        <w:t xml:space="preserve">ense of </w:t>
      </w:r>
      <w:r w:rsidR="00663101" w:rsidRPr="003A3F0C">
        <w:rPr>
          <w:rFonts w:ascii="Times New Roman" w:hAnsi="Times New Roman" w:cs="Times New Roman"/>
          <w:sz w:val="24"/>
          <w:szCs w:val="24"/>
        </w:rPr>
        <w:t>dignity</w:t>
      </w:r>
      <w:r w:rsidR="005F3CD8" w:rsidRPr="003A3F0C">
        <w:rPr>
          <w:rFonts w:ascii="Times New Roman" w:hAnsi="Times New Roman" w:cs="Times New Roman"/>
          <w:sz w:val="24"/>
          <w:szCs w:val="24"/>
        </w:rPr>
        <w:t xml:space="preserve"> and</w:t>
      </w:r>
      <w:r w:rsidR="00627CAE" w:rsidRPr="003A3F0C">
        <w:rPr>
          <w:rFonts w:ascii="Times New Roman" w:hAnsi="Times New Roman" w:cs="Times New Roman"/>
          <w:sz w:val="24"/>
          <w:szCs w:val="24"/>
        </w:rPr>
        <w:t xml:space="preserve"> </w:t>
      </w:r>
      <w:r w:rsidR="00FA1FEA" w:rsidRPr="003A3F0C">
        <w:rPr>
          <w:rFonts w:ascii="Times New Roman" w:hAnsi="Times New Roman" w:cs="Times New Roman"/>
          <w:sz w:val="24"/>
          <w:szCs w:val="24"/>
        </w:rPr>
        <w:t>improved self-esteem</w:t>
      </w:r>
      <w:r w:rsidR="009C4B39" w:rsidRPr="003A3F0C">
        <w:rPr>
          <w:rFonts w:ascii="Times New Roman" w:hAnsi="Times New Roman" w:cs="Times New Roman"/>
          <w:sz w:val="24"/>
          <w:szCs w:val="24"/>
        </w:rPr>
        <w:fldChar w:fldCharType="begin"/>
      </w:r>
      <w:r w:rsidR="0059433E" w:rsidRPr="003A3F0C">
        <w:rPr>
          <w:rFonts w:ascii="Times New Roman" w:hAnsi="Times New Roman" w:cs="Times New Roman"/>
          <w:sz w:val="24"/>
          <w:szCs w:val="24"/>
        </w:rPr>
        <w:instrText xml:space="preserve"> ADDIN EN.CITE &lt;EndNote&gt;&lt;Cite&gt;&lt;Author&gt;Kihlstroma&lt;/Author&gt;&lt;Year&gt;2019&lt;/Year&gt;&lt;RecNum&gt;6993&lt;/RecNum&gt;&lt;DisplayText&gt;&lt;style face="superscript"&gt;(66)&lt;/style&gt;&lt;/DisplayText&gt;&lt;record&gt;&lt;rec-number&gt;6993&lt;/rec-number&gt;&lt;foreign-keys&gt;&lt;key app="EN" db-id="pwffzpaahra2e9etf21v5pfb99xz209wpr0z" timestamp="1658063016"&gt;6993&lt;/key&gt;&lt;/foreign-keys&gt;&lt;ref-type name="Journal Article"&gt;17&lt;/ref-type&gt;&lt;contributors&gt;&lt;authors&gt;&lt;author&gt;Kihlstroma, L&lt;/author&gt;&lt;author&gt;Long, A&lt;/author&gt;&lt;author&gt;Himmelgreen, D&lt;/author&gt;&lt;/authors&gt;&lt;/contributors&gt;&lt;titles&gt;&lt;title&gt;Barriers and facilitators to the consumption of fresh produce among food pantry clients&lt;/title&gt;&lt;secondary-title&gt;J Hunger Environ Nutr&lt;/secondary-title&gt;&lt;/titles&gt;&lt;periodical&gt;&lt;full-title&gt;J Hunger Environ Nutr&lt;/full-title&gt;&lt;/periodical&gt;&lt;pages&gt;168-182&lt;/pages&gt;&lt;volume&gt;14&lt;/volume&gt;&lt;number&gt;1&lt;/number&gt;&lt;keywords&gt;&lt;keyword&gt;Food&lt;/keyword&gt;&lt;/keywords&gt;&lt;dates&gt;&lt;year&gt;2019&lt;/year&gt;&lt;pub-dates&gt;&lt;date&gt;2019&lt;/date&gt;&lt;/pub-dates&gt;&lt;/dates&gt;&lt;isbn&gt;[&amp;quot;1932-0248&amp;quot;, &amp;quot;1932-0256&amp;quot;]&lt;/isbn&gt;&lt;accession-num&gt;rayyan-848632800&lt;/accession-num&gt;&lt;urls&gt;&lt;/urls&gt;&lt;/record&gt;&lt;/Cite&gt;&lt;/EndNote&gt;</w:instrText>
      </w:r>
      <w:r w:rsidR="009C4B39" w:rsidRPr="003A3F0C">
        <w:rPr>
          <w:rFonts w:ascii="Times New Roman" w:hAnsi="Times New Roman" w:cs="Times New Roman"/>
          <w:sz w:val="24"/>
          <w:szCs w:val="24"/>
        </w:rPr>
        <w:fldChar w:fldCharType="separate"/>
      </w:r>
      <w:r w:rsidR="0059433E" w:rsidRPr="003A3F0C">
        <w:rPr>
          <w:rFonts w:ascii="Times New Roman" w:hAnsi="Times New Roman" w:cs="Times New Roman"/>
          <w:noProof/>
          <w:sz w:val="24"/>
          <w:szCs w:val="24"/>
          <w:vertAlign w:val="superscript"/>
        </w:rPr>
        <w:t>(66)</w:t>
      </w:r>
      <w:r w:rsidR="009C4B39" w:rsidRPr="003A3F0C">
        <w:rPr>
          <w:rFonts w:ascii="Times New Roman" w:hAnsi="Times New Roman" w:cs="Times New Roman"/>
          <w:sz w:val="24"/>
          <w:szCs w:val="24"/>
        </w:rPr>
        <w:fldChar w:fldCharType="end"/>
      </w:r>
      <w:r w:rsidR="00627CAE" w:rsidRPr="003A3F0C">
        <w:rPr>
          <w:rFonts w:ascii="Times New Roman" w:hAnsi="Times New Roman" w:cs="Times New Roman"/>
          <w:sz w:val="24"/>
          <w:szCs w:val="24"/>
        </w:rPr>
        <w:t>.</w:t>
      </w:r>
      <w:r w:rsidR="00792A88" w:rsidRPr="003A3F0C">
        <w:rPr>
          <w:rFonts w:ascii="Times New Roman" w:hAnsi="Times New Roman" w:cs="Times New Roman"/>
          <w:sz w:val="24"/>
          <w:szCs w:val="24"/>
        </w:rPr>
        <w:t xml:space="preserve"> Notably, children liked the novelty of receiving a parcel which some referred to as a present and were more willing to try new foods. </w:t>
      </w:r>
      <w:r w:rsidR="001B31B9" w:rsidRPr="00E16B88">
        <w:rPr>
          <w:rFonts w:ascii="Times New Roman" w:hAnsi="Times New Roman" w:cs="Times New Roman"/>
          <w:sz w:val="24"/>
          <w:szCs w:val="24"/>
        </w:rPr>
        <w:t>A</w:t>
      </w:r>
      <w:r w:rsidR="000B2463">
        <w:rPr>
          <w:rFonts w:ascii="Times New Roman" w:hAnsi="Times New Roman" w:cs="Times New Roman"/>
          <w:sz w:val="24"/>
          <w:szCs w:val="24"/>
        </w:rPr>
        <w:t xml:space="preserve"> systematic</w:t>
      </w:r>
      <w:r w:rsidR="001B31B9" w:rsidRPr="00E16B88">
        <w:rPr>
          <w:rFonts w:ascii="Times New Roman" w:hAnsi="Times New Roman" w:cs="Times New Roman"/>
          <w:sz w:val="24"/>
          <w:szCs w:val="24"/>
        </w:rPr>
        <w:t xml:space="preserve"> review investigating </w:t>
      </w:r>
      <w:r w:rsidR="001B31B9">
        <w:rPr>
          <w:rFonts w:ascii="Times New Roman" w:hAnsi="Times New Roman" w:cs="Times New Roman"/>
          <w:sz w:val="24"/>
          <w:szCs w:val="24"/>
        </w:rPr>
        <w:t>food pantry</w:t>
      </w:r>
      <w:r w:rsidR="001B31B9" w:rsidRPr="00E16B88">
        <w:rPr>
          <w:rFonts w:ascii="Times New Roman" w:hAnsi="Times New Roman" w:cs="Times New Roman"/>
          <w:sz w:val="24"/>
          <w:szCs w:val="24"/>
        </w:rPr>
        <w:t xml:space="preserve"> interventions in the USA </w:t>
      </w:r>
      <w:r w:rsidR="00D67E55">
        <w:rPr>
          <w:rFonts w:ascii="Times New Roman" w:hAnsi="Times New Roman" w:cs="Times New Roman"/>
          <w:sz w:val="24"/>
          <w:szCs w:val="24"/>
        </w:rPr>
        <w:t xml:space="preserve">corroborates </w:t>
      </w:r>
      <w:r w:rsidR="001B31B9">
        <w:rPr>
          <w:rFonts w:ascii="Times New Roman" w:hAnsi="Times New Roman" w:cs="Times New Roman"/>
          <w:sz w:val="24"/>
          <w:szCs w:val="24"/>
        </w:rPr>
        <w:t xml:space="preserve">that </w:t>
      </w:r>
      <w:r w:rsidR="001B31B9" w:rsidRPr="00E16B88">
        <w:rPr>
          <w:rFonts w:ascii="Times New Roman" w:hAnsi="Times New Roman" w:cs="Times New Roman"/>
          <w:sz w:val="24"/>
          <w:szCs w:val="24"/>
        </w:rPr>
        <w:t>choice-based model</w:t>
      </w:r>
      <w:r w:rsidR="001B31B9">
        <w:rPr>
          <w:rFonts w:ascii="Times New Roman" w:hAnsi="Times New Roman" w:cs="Times New Roman"/>
          <w:sz w:val="24"/>
          <w:szCs w:val="24"/>
        </w:rPr>
        <w:t>s</w:t>
      </w:r>
      <w:r w:rsidR="001B31B9" w:rsidRPr="00E16B88">
        <w:rPr>
          <w:rFonts w:ascii="Times New Roman" w:hAnsi="Times New Roman" w:cs="Times New Roman"/>
          <w:sz w:val="24"/>
          <w:szCs w:val="24"/>
        </w:rPr>
        <w:t xml:space="preserve"> and nutrition education were the most effective at improving </w:t>
      </w:r>
      <w:r w:rsidR="001B31B9">
        <w:rPr>
          <w:rFonts w:ascii="Times New Roman" w:hAnsi="Times New Roman" w:cs="Times New Roman"/>
          <w:sz w:val="24"/>
          <w:szCs w:val="24"/>
        </w:rPr>
        <w:t xml:space="preserve">food insecurity and </w:t>
      </w:r>
      <w:r w:rsidR="001B31B9" w:rsidRPr="00E16B88">
        <w:rPr>
          <w:rFonts w:ascii="Times New Roman" w:hAnsi="Times New Roman" w:cs="Times New Roman"/>
          <w:sz w:val="24"/>
          <w:szCs w:val="24"/>
        </w:rPr>
        <w:t>diet quality</w:t>
      </w:r>
      <w:r w:rsidR="001B31B9" w:rsidRPr="00E16B88">
        <w:rPr>
          <w:rFonts w:ascii="Times New Roman" w:hAnsi="Times New Roman" w:cs="Times New Roman"/>
          <w:sz w:val="24"/>
          <w:szCs w:val="24"/>
        </w:rPr>
        <w:fldChar w:fldCharType="begin"/>
      </w:r>
      <w:r w:rsidR="00E261EA">
        <w:rPr>
          <w:rFonts w:ascii="Times New Roman" w:hAnsi="Times New Roman" w:cs="Times New Roman"/>
          <w:sz w:val="24"/>
          <w:szCs w:val="24"/>
        </w:rPr>
        <w:instrText xml:space="preserve"> ADDIN EN.CITE &lt;EndNote&gt;&lt;Cite&gt;&lt;Author&gt;An&lt;/Author&gt;&lt;Year&gt;2019&lt;/Year&gt;&lt;RecNum&gt;7304&lt;/RecNum&gt;&lt;DisplayText&gt;&lt;style face="superscript"&gt;(34)&lt;/style&gt;&lt;/DisplayText&gt;&lt;record&gt;&lt;rec-number&gt;7304&lt;/rec-number&gt;&lt;foreign-keys&gt;&lt;key app="EN" db-id="pwffzpaahra2e9etf21v5pfb99xz209wpr0z" timestamp="1662407812"&gt;7304&lt;/key&gt;&lt;/foreign-keys&gt;&lt;ref-type name="Journal Article"&gt;17&lt;/ref-type&gt;&lt;contributors&gt;&lt;authors&gt;&lt;author&gt;An, Ruopeng&lt;/author&gt;&lt;author&gt;Wang, Junjie&lt;/author&gt;&lt;author&gt;Liu, Junyi&lt;/author&gt;&lt;author&gt;Shen, Jing&lt;/author&gt;&lt;author&gt;Loehmer, Emily&lt;/author&gt;&lt;author&gt;McCaffrey, Jennifer&lt;/author&gt;&lt;/authors&gt;&lt;/contributors&gt;&lt;titles&gt;&lt;title&gt;A systematic review of food pantry-based interventions in the USA&lt;/title&gt;&lt;secondary-title&gt;Public Health Nutr&lt;/secondary-title&gt;&lt;/titles&gt;&lt;periodical&gt;&lt;full-title&gt;Public Health Nutr&lt;/full-title&gt;&lt;/periodical&gt;&lt;pages&gt;1704-1716&lt;/pages&gt;&lt;volume&gt;22&lt;/volume&gt;&lt;number&gt;9&lt;/number&gt;&lt;edition&gt;2019/03/05&lt;/edition&gt;&lt;keywords&gt;&lt;keyword&gt;Food pantry&lt;/keyword&gt;&lt;keyword&gt;Food bank&lt;/keyword&gt;&lt;keyword&gt;Diet&lt;/keyword&gt;&lt;keyword&gt;Intervention&lt;/keyword&gt;&lt;keyword&gt;Systematic review&lt;/keyword&gt;&lt;/keywords&gt;&lt;dates&gt;&lt;year&gt;2019&lt;/year&gt;&lt;/dates&gt;&lt;publisher&gt;Cambridge University Press&lt;/publisher&gt;&lt;isbn&gt;1368-9800&lt;/isbn&gt;&lt;urls&gt;&lt;related-urls&gt;&lt;url&gt;https://www.cambridge.org/core/article/systematic-review-of-food-pantrybased-interventions-in-the-usa/830BEECA6763B588234EA2E1220D02E3&lt;/url&gt;&lt;/related-urls&gt;&lt;/urls&gt;&lt;electronic-resource-num&gt;10.1017/S1368980019000144&lt;/electronic-resource-num&gt;&lt;remote-database-name&gt;Cambridge Core&lt;/remote-database-name&gt;&lt;remote-database-provider&gt;Cambridge University Press&lt;/remote-database-provider&gt;&lt;/record&gt;&lt;/Cite&gt;&lt;/EndNote&gt;</w:instrText>
      </w:r>
      <w:r w:rsidR="001B31B9" w:rsidRPr="00E16B88">
        <w:rPr>
          <w:rFonts w:ascii="Times New Roman" w:hAnsi="Times New Roman" w:cs="Times New Roman"/>
          <w:sz w:val="24"/>
          <w:szCs w:val="24"/>
        </w:rPr>
        <w:fldChar w:fldCharType="separate"/>
      </w:r>
      <w:r w:rsidR="00E261EA" w:rsidRPr="00E261EA">
        <w:rPr>
          <w:rFonts w:ascii="Times New Roman" w:hAnsi="Times New Roman" w:cs="Times New Roman"/>
          <w:noProof/>
          <w:sz w:val="24"/>
          <w:szCs w:val="24"/>
          <w:vertAlign w:val="superscript"/>
        </w:rPr>
        <w:t>(34)</w:t>
      </w:r>
      <w:r w:rsidR="001B31B9" w:rsidRPr="00E16B88">
        <w:rPr>
          <w:rFonts w:ascii="Times New Roman" w:hAnsi="Times New Roman" w:cs="Times New Roman"/>
          <w:sz w:val="24"/>
          <w:szCs w:val="24"/>
        </w:rPr>
        <w:fldChar w:fldCharType="end"/>
      </w:r>
      <w:r w:rsidR="001B31B9">
        <w:rPr>
          <w:rFonts w:ascii="Times New Roman" w:hAnsi="Times New Roman" w:cs="Times New Roman"/>
          <w:sz w:val="24"/>
          <w:szCs w:val="24"/>
        </w:rPr>
        <w:t xml:space="preserve">. </w:t>
      </w:r>
    </w:p>
    <w:p w14:paraId="5E117F43" w14:textId="1F6563BA" w:rsidR="00A97930" w:rsidRDefault="001503C6" w:rsidP="0041224C">
      <w:pPr>
        <w:spacing w:line="360" w:lineRule="auto"/>
        <w:rPr>
          <w:rFonts w:ascii="Times New Roman" w:hAnsi="Times New Roman" w:cs="Times New Roman"/>
          <w:sz w:val="24"/>
          <w:szCs w:val="24"/>
        </w:rPr>
      </w:pPr>
      <w:r>
        <w:rPr>
          <w:rFonts w:ascii="Times New Roman" w:hAnsi="Times New Roman" w:cs="Times New Roman"/>
          <w:sz w:val="24"/>
          <w:szCs w:val="24"/>
        </w:rPr>
        <w:t xml:space="preserve">One </w:t>
      </w:r>
      <w:r w:rsidR="00083A6A">
        <w:rPr>
          <w:rFonts w:ascii="Times New Roman" w:hAnsi="Times New Roman" w:cs="Times New Roman"/>
          <w:sz w:val="24"/>
          <w:szCs w:val="24"/>
        </w:rPr>
        <w:t>study</w:t>
      </w:r>
      <w:r w:rsidR="00BC7015">
        <w:rPr>
          <w:rFonts w:ascii="Times New Roman" w:hAnsi="Times New Roman" w:cs="Times New Roman"/>
          <w:sz w:val="24"/>
          <w:szCs w:val="24"/>
        </w:rPr>
        <w:fldChar w:fldCharType="begin"/>
      </w:r>
      <w:r w:rsidR="00BE310F">
        <w:rPr>
          <w:rFonts w:ascii="Times New Roman" w:hAnsi="Times New Roman" w:cs="Times New Roman"/>
          <w:sz w:val="24"/>
          <w:szCs w:val="24"/>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00BC7015">
        <w:rPr>
          <w:rFonts w:ascii="Times New Roman" w:hAnsi="Times New Roman" w:cs="Times New Roman"/>
          <w:sz w:val="24"/>
          <w:szCs w:val="24"/>
        </w:rPr>
        <w:fldChar w:fldCharType="separate"/>
      </w:r>
      <w:r w:rsidR="00BE310F" w:rsidRPr="00BE310F">
        <w:rPr>
          <w:rFonts w:ascii="Times New Roman" w:hAnsi="Times New Roman" w:cs="Times New Roman"/>
          <w:noProof/>
          <w:sz w:val="24"/>
          <w:szCs w:val="24"/>
          <w:vertAlign w:val="superscript"/>
        </w:rPr>
        <w:t>(52)</w:t>
      </w:r>
      <w:r w:rsidR="00BC7015">
        <w:rPr>
          <w:rFonts w:ascii="Times New Roman" w:hAnsi="Times New Roman" w:cs="Times New Roman"/>
          <w:sz w:val="24"/>
          <w:szCs w:val="24"/>
        </w:rPr>
        <w:fldChar w:fldCharType="end"/>
      </w:r>
      <w:r>
        <w:rPr>
          <w:rFonts w:ascii="Times New Roman" w:hAnsi="Times New Roman" w:cs="Times New Roman"/>
          <w:sz w:val="24"/>
          <w:szCs w:val="24"/>
        </w:rPr>
        <w:t xml:space="preserve"> included in this review</w:t>
      </w:r>
      <w:r w:rsidR="007D3520" w:rsidRPr="00E16B88">
        <w:rPr>
          <w:rFonts w:ascii="Times New Roman" w:hAnsi="Times New Roman" w:cs="Times New Roman"/>
          <w:sz w:val="24"/>
          <w:szCs w:val="24"/>
        </w:rPr>
        <w:t xml:space="preserve"> </w:t>
      </w:r>
      <w:r w:rsidR="002113F6">
        <w:rPr>
          <w:rFonts w:ascii="Times New Roman" w:hAnsi="Times New Roman" w:cs="Times New Roman"/>
          <w:sz w:val="24"/>
          <w:szCs w:val="24"/>
        </w:rPr>
        <w:t>provid</w:t>
      </w:r>
      <w:r w:rsidR="007D3520" w:rsidRPr="00E16B88">
        <w:rPr>
          <w:rFonts w:ascii="Times New Roman" w:hAnsi="Times New Roman" w:cs="Times New Roman"/>
          <w:sz w:val="24"/>
          <w:szCs w:val="24"/>
        </w:rPr>
        <w:t>ed optional cooking skills classes</w:t>
      </w:r>
      <w:r w:rsidR="006B6D64">
        <w:rPr>
          <w:rFonts w:ascii="Times New Roman" w:hAnsi="Times New Roman" w:cs="Times New Roman"/>
          <w:sz w:val="24"/>
          <w:szCs w:val="24"/>
        </w:rPr>
        <w:t xml:space="preserve"> </w:t>
      </w:r>
      <w:r w:rsidR="00FE2756">
        <w:rPr>
          <w:rFonts w:ascii="Times New Roman" w:hAnsi="Times New Roman" w:cs="Times New Roman"/>
          <w:sz w:val="24"/>
          <w:szCs w:val="24"/>
        </w:rPr>
        <w:t>at a local church or community centre</w:t>
      </w:r>
      <w:r w:rsidR="00C90760">
        <w:rPr>
          <w:rFonts w:ascii="Times New Roman" w:hAnsi="Times New Roman" w:cs="Times New Roman"/>
          <w:sz w:val="24"/>
          <w:szCs w:val="24"/>
        </w:rPr>
        <w:t xml:space="preserve"> </w:t>
      </w:r>
      <w:r w:rsidR="006B6D64">
        <w:rPr>
          <w:rFonts w:ascii="Times New Roman" w:hAnsi="Times New Roman" w:cs="Times New Roman"/>
          <w:sz w:val="24"/>
          <w:szCs w:val="24"/>
        </w:rPr>
        <w:t>which p</w:t>
      </w:r>
      <w:r w:rsidR="007D3520" w:rsidRPr="00E16B88">
        <w:rPr>
          <w:rFonts w:ascii="Times New Roman" w:hAnsi="Times New Roman" w:cs="Times New Roman"/>
          <w:sz w:val="24"/>
          <w:szCs w:val="24"/>
        </w:rPr>
        <w:t>articipants enjoy</w:t>
      </w:r>
      <w:r w:rsidR="006B6D64">
        <w:rPr>
          <w:rFonts w:ascii="Times New Roman" w:hAnsi="Times New Roman" w:cs="Times New Roman"/>
          <w:sz w:val="24"/>
          <w:szCs w:val="24"/>
        </w:rPr>
        <w:t xml:space="preserve">ed </w:t>
      </w:r>
      <w:r w:rsidR="007D3520" w:rsidRPr="00E16B88">
        <w:rPr>
          <w:rFonts w:ascii="Times New Roman" w:hAnsi="Times New Roman" w:cs="Times New Roman"/>
          <w:sz w:val="24"/>
          <w:szCs w:val="24"/>
        </w:rPr>
        <w:t>and</w:t>
      </w:r>
      <w:r w:rsidR="00C90760">
        <w:rPr>
          <w:rFonts w:ascii="Times New Roman" w:hAnsi="Times New Roman" w:cs="Times New Roman"/>
          <w:sz w:val="24"/>
          <w:szCs w:val="24"/>
        </w:rPr>
        <w:t xml:space="preserve"> stated they</w:t>
      </w:r>
      <w:r w:rsidR="006B6D64">
        <w:rPr>
          <w:rFonts w:ascii="Times New Roman" w:hAnsi="Times New Roman" w:cs="Times New Roman"/>
          <w:sz w:val="24"/>
          <w:szCs w:val="24"/>
        </w:rPr>
        <w:t xml:space="preserve"> </w:t>
      </w:r>
      <w:r w:rsidR="00A53A13">
        <w:rPr>
          <w:rFonts w:ascii="Times New Roman" w:hAnsi="Times New Roman" w:cs="Times New Roman"/>
          <w:sz w:val="24"/>
          <w:szCs w:val="24"/>
        </w:rPr>
        <w:t xml:space="preserve">learnt new </w:t>
      </w:r>
      <w:r w:rsidR="007D3520" w:rsidRPr="00E16B88">
        <w:rPr>
          <w:rFonts w:ascii="Times New Roman" w:hAnsi="Times New Roman" w:cs="Times New Roman"/>
          <w:sz w:val="24"/>
          <w:szCs w:val="24"/>
        </w:rPr>
        <w:t xml:space="preserve">skills. </w:t>
      </w:r>
      <w:r w:rsidR="00A53A13">
        <w:rPr>
          <w:rFonts w:ascii="Times New Roman" w:hAnsi="Times New Roman" w:cs="Times New Roman"/>
          <w:sz w:val="24"/>
          <w:szCs w:val="24"/>
        </w:rPr>
        <w:t>H</w:t>
      </w:r>
      <w:r w:rsidR="007D3520" w:rsidRPr="00E16B88">
        <w:rPr>
          <w:rFonts w:ascii="Times New Roman" w:hAnsi="Times New Roman" w:cs="Times New Roman"/>
          <w:sz w:val="24"/>
          <w:szCs w:val="24"/>
        </w:rPr>
        <w:t>owever,</w:t>
      </w:r>
      <w:r w:rsidR="00A53A13">
        <w:rPr>
          <w:rFonts w:ascii="Times New Roman" w:hAnsi="Times New Roman" w:cs="Times New Roman"/>
          <w:sz w:val="24"/>
          <w:szCs w:val="24"/>
        </w:rPr>
        <w:t xml:space="preserve"> many</w:t>
      </w:r>
      <w:r w:rsidR="007D3520" w:rsidRPr="00E16B88">
        <w:rPr>
          <w:rFonts w:ascii="Times New Roman" w:hAnsi="Times New Roman" w:cs="Times New Roman"/>
          <w:sz w:val="24"/>
          <w:szCs w:val="24"/>
        </w:rPr>
        <w:t xml:space="preserve"> did not use the classes</w:t>
      </w:r>
      <w:r w:rsidR="005332AC">
        <w:rPr>
          <w:rFonts w:ascii="Times New Roman" w:hAnsi="Times New Roman" w:cs="Times New Roman"/>
          <w:sz w:val="24"/>
          <w:szCs w:val="24"/>
        </w:rPr>
        <w:t xml:space="preserve"> due to schedules or family commitments.</w:t>
      </w:r>
      <w:r w:rsidR="007D3520" w:rsidRPr="00E16B88">
        <w:rPr>
          <w:rFonts w:ascii="Times New Roman" w:hAnsi="Times New Roman" w:cs="Times New Roman"/>
          <w:sz w:val="24"/>
          <w:szCs w:val="24"/>
        </w:rPr>
        <w:t xml:space="preserve"> This suggest</w:t>
      </w:r>
      <w:r w:rsidR="00B16DBE">
        <w:rPr>
          <w:rFonts w:ascii="Times New Roman" w:hAnsi="Times New Roman" w:cs="Times New Roman"/>
          <w:sz w:val="24"/>
          <w:szCs w:val="24"/>
        </w:rPr>
        <w:t>s</w:t>
      </w:r>
      <w:r w:rsidR="007D3520" w:rsidRPr="00E16B88">
        <w:rPr>
          <w:rFonts w:ascii="Times New Roman" w:hAnsi="Times New Roman" w:cs="Times New Roman"/>
          <w:sz w:val="24"/>
          <w:szCs w:val="24"/>
        </w:rPr>
        <w:t xml:space="preserve"> that educational material can be effective; however, the delivery should be either at home</w:t>
      </w:r>
      <w:r w:rsidR="002211B1">
        <w:rPr>
          <w:rFonts w:ascii="Times New Roman" w:hAnsi="Times New Roman" w:cs="Times New Roman"/>
          <w:sz w:val="24"/>
          <w:szCs w:val="24"/>
        </w:rPr>
        <w:t>, i.e. online</w:t>
      </w:r>
      <w:r w:rsidR="007D3520" w:rsidRPr="00E16B88">
        <w:rPr>
          <w:rFonts w:ascii="Times New Roman" w:hAnsi="Times New Roman" w:cs="Times New Roman"/>
          <w:sz w:val="24"/>
          <w:szCs w:val="24"/>
        </w:rPr>
        <w:t xml:space="preserve"> or </w:t>
      </w:r>
      <w:r w:rsidR="007D3520">
        <w:rPr>
          <w:rFonts w:ascii="Times New Roman" w:hAnsi="Times New Roman" w:cs="Times New Roman"/>
          <w:sz w:val="24"/>
          <w:szCs w:val="24"/>
        </w:rPr>
        <w:t xml:space="preserve">at </w:t>
      </w:r>
      <w:r w:rsidR="007D3520" w:rsidRPr="00E16B88">
        <w:rPr>
          <w:rFonts w:ascii="Times New Roman" w:hAnsi="Times New Roman" w:cs="Times New Roman"/>
          <w:sz w:val="24"/>
          <w:szCs w:val="24"/>
        </w:rPr>
        <w:t>the point of food parcel collection</w:t>
      </w:r>
      <w:r w:rsidR="00922D64">
        <w:rPr>
          <w:rFonts w:ascii="Times New Roman" w:hAnsi="Times New Roman" w:cs="Times New Roman"/>
          <w:sz w:val="24"/>
          <w:szCs w:val="24"/>
        </w:rPr>
        <w:t xml:space="preserve"> for convenience</w:t>
      </w:r>
      <w:r w:rsidR="007D3520" w:rsidRPr="00E16B88">
        <w:rPr>
          <w:rFonts w:ascii="Times New Roman" w:hAnsi="Times New Roman" w:cs="Times New Roman"/>
          <w:sz w:val="24"/>
          <w:szCs w:val="24"/>
        </w:rPr>
        <w:t>.</w:t>
      </w:r>
    </w:p>
    <w:p w14:paraId="4B978236" w14:textId="4DB5208F" w:rsidR="00335EB0" w:rsidRPr="002C5F2C" w:rsidRDefault="009B1175" w:rsidP="0041224C">
      <w:pPr>
        <w:spacing w:line="360" w:lineRule="auto"/>
        <w:rPr>
          <w:rFonts w:ascii="Times New Roman" w:hAnsi="Times New Roman" w:cs="Times New Roman"/>
          <w:sz w:val="24"/>
          <w:szCs w:val="24"/>
        </w:rPr>
      </w:pPr>
      <w:r>
        <w:rPr>
          <w:rFonts w:ascii="Times New Roman" w:hAnsi="Times New Roman" w:cs="Times New Roman"/>
          <w:sz w:val="24"/>
          <w:szCs w:val="24"/>
        </w:rPr>
        <w:t xml:space="preserve">An alternative </w:t>
      </w:r>
      <w:r w:rsidR="00B37C4D">
        <w:rPr>
          <w:rFonts w:ascii="Times New Roman" w:hAnsi="Times New Roman" w:cs="Times New Roman"/>
          <w:sz w:val="24"/>
          <w:szCs w:val="24"/>
        </w:rPr>
        <w:t>and convenient method</w:t>
      </w:r>
      <w:r w:rsidR="00095A6E">
        <w:rPr>
          <w:rFonts w:ascii="Times New Roman" w:hAnsi="Times New Roman" w:cs="Times New Roman"/>
          <w:sz w:val="24"/>
          <w:szCs w:val="24"/>
        </w:rPr>
        <w:t xml:space="preserve"> to</w:t>
      </w:r>
      <w:r w:rsidR="00B37C4D">
        <w:rPr>
          <w:rFonts w:ascii="Times New Roman" w:hAnsi="Times New Roman" w:cs="Times New Roman"/>
          <w:sz w:val="24"/>
          <w:szCs w:val="24"/>
        </w:rPr>
        <w:t xml:space="preserve"> </w:t>
      </w:r>
      <w:r w:rsidR="0044406D">
        <w:rPr>
          <w:rFonts w:ascii="Times New Roman" w:hAnsi="Times New Roman" w:cs="Times New Roman"/>
          <w:sz w:val="24"/>
          <w:szCs w:val="24"/>
        </w:rPr>
        <w:t>collecting</w:t>
      </w:r>
      <w:r w:rsidR="00B37C4D">
        <w:rPr>
          <w:rFonts w:ascii="Times New Roman" w:hAnsi="Times New Roman" w:cs="Times New Roman"/>
          <w:sz w:val="24"/>
          <w:szCs w:val="24"/>
        </w:rPr>
        <w:t xml:space="preserve"> parcels </w:t>
      </w:r>
      <w:r w:rsidR="00095A6E">
        <w:rPr>
          <w:rFonts w:ascii="Times New Roman" w:hAnsi="Times New Roman" w:cs="Times New Roman"/>
          <w:sz w:val="24"/>
          <w:szCs w:val="24"/>
        </w:rPr>
        <w:t>is</w:t>
      </w:r>
      <w:r w:rsidR="00B37C4D">
        <w:rPr>
          <w:rFonts w:ascii="Times New Roman" w:hAnsi="Times New Roman" w:cs="Times New Roman"/>
          <w:sz w:val="24"/>
          <w:szCs w:val="24"/>
        </w:rPr>
        <w:t xml:space="preserve"> giving children a backpack with food items </w:t>
      </w:r>
      <w:r w:rsidR="00257B6A">
        <w:rPr>
          <w:rFonts w:ascii="Times New Roman" w:hAnsi="Times New Roman" w:cs="Times New Roman"/>
          <w:sz w:val="24"/>
          <w:szCs w:val="24"/>
        </w:rPr>
        <w:t xml:space="preserve">during school hours. </w:t>
      </w:r>
      <w:r w:rsidR="0000550B">
        <w:rPr>
          <w:rFonts w:ascii="Times New Roman" w:hAnsi="Times New Roman" w:cs="Times New Roman"/>
          <w:sz w:val="24"/>
          <w:szCs w:val="24"/>
        </w:rPr>
        <w:t>Although</w:t>
      </w:r>
      <w:r w:rsidR="00095A6E">
        <w:rPr>
          <w:rFonts w:ascii="Times New Roman" w:hAnsi="Times New Roman" w:cs="Times New Roman"/>
          <w:sz w:val="24"/>
          <w:szCs w:val="24"/>
        </w:rPr>
        <w:t xml:space="preserve"> this review found</w:t>
      </w:r>
      <w:r w:rsidR="0000550B">
        <w:rPr>
          <w:rFonts w:ascii="Times New Roman" w:hAnsi="Times New Roman" w:cs="Times New Roman"/>
          <w:sz w:val="24"/>
          <w:szCs w:val="24"/>
        </w:rPr>
        <w:t xml:space="preserve"> no </w:t>
      </w:r>
      <w:r w:rsidR="001A3C3E">
        <w:rPr>
          <w:rFonts w:ascii="Times New Roman" w:hAnsi="Times New Roman" w:cs="Times New Roman"/>
          <w:sz w:val="24"/>
          <w:szCs w:val="24"/>
        </w:rPr>
        <w:t>favourable outcomes</w:t>
      </w:r>
      <w:r w:rsidR="00095A6E">
        <w:rPr>
          <w:rFonts w:ascii="Times New Roman" w:hAnsi="Times New Roman" w:cs="Times New Roman"/>
          <w:sz w:val="24"/>
          <w:szCs w:val="24"/>
        </w:rPr>
        <w:t xml:space="preserve">, </w:t>
      </w:r>
      <w:r w:rsidR="00917C63">
        <w:rPr>
          <w:rFonts w:ascii="Times New Roman" w:hAnsi="Times New Roman" w:cs="Times New Roman"/>
          <w:sz w:val="24"/>
          <w:szCs w:val="24"/>
        </w:rPr>
        <w:t>an</w:t>
      </w:r>
      <w:r w:rsidR="008E055B">
        <w:rPr>
          <w:rFonts w:ascii="Times New Roman" w:hAnsi="Times New Roman" w:cs="Times New Roman"/>
          <w:sz w:val="24"/>
          <w:szCs w:val="24"/>
        </w:rPr>
        <w:t>o</w:t>
      </w:r>
      <w:r w:rsidR="00726C45">
        <w:rPr>
          <w:rFonts w:ascii="Times New Roman" w:hAnsi="Times New Roman" w:cs="Times New Roman"/>
          <w:sz w:val="24"/>
          <w:szCs w:val="24"/>
        </w:rPr>
        <w:t>ther stud</w:t>
      </w:r>
      <w:r w:rsidR="00917C63">
        <w:rPr>
          <w:rFonts w:ascii="Times New Roman" w:hAnsi="Times New Roman" w:cs="Times New Roman"/>
          <w:sz w:val="24"/>
          <w:szCs w:val="24"/>
        </w:rPr>
        <w:t>y</w:t>
      </w:r>
      <w:r w:rsidR="00726C45">
        <w:rPr>
          <w:rFonts w:ascii="Times New Roman" w:hAnsi="Times New Roman" w:cs="Times New Roman"/>
          <w:sz w:val="24"/>
          <w:szCs w:val="24"/>
        </w:rPr>
        <w:t xml:space="preserve"> report</w:t>
      </w:r>
      <w:r w:rsidR="007D49CE">
        <w:rPr>
          <w:rFonts w:ascii="Times New Roman" w:hAnsi="Times New Roman" w:cs="Times New Roman"/>
          <w:sz w:val="24"/>
          <w:szCs w:val="24"/>
        </w:rPr>
        <w:t>ed</w:t>
      </w:r>
      <w:r w:rsidR="00C06D1D">
        <w:rPr>
          <w:rFonts w:ascii="Times New Roman" w:hAnsi="Times New Roman" w:cs="Times New Roman"/>
          <w:sz w:val="24"/>
          <w:szCs w:val="24"/>
        </w:rPr>
        <w:t xml:space="preserve"> </w:t>
      </w:r>
      <w:r w:rsidR="00335EB0" w:rsidRPr="00E16B88">
        <w:rPr>
          <w:rFonts w:ascii="Times New Roman" w:hAnsi="Times New Roman" w:cs="Times New Roman"/>
          <w:sz w:val="24"/>
          <w:szCs w:val="24"/>
        </w:rPr>
        <w:t>children had more energy, improved academic performance</w:t>
      </w:r>
      <w:r w:rsidR="00917C63">
        <w:rPr>
          <w:rFonts w:ascii="Times New Roman" w:hAnsi="Times New Roman" w:cs="Times New Roman"/>
          <w:sz w:val="24"/>
          <w:szCs w:val="24"/>
        </w:rPr>
        <w:t>,</w:t>
      </w:r>
      <w:r w:rsidR="00335EB0" w:rsidRPr="00E16B88">
        <w:rPr>
          <w:rFonts w:ascii="Times New Roman" w:hAnsi="Times New Roman" w:cs="Times New Roman"/>
          <w:sz w:val="24"/>
          <w:szCs w:val="24"/>
        </w:rPr>
        <w:t xml:space="preserve"> school grades</w:t>
      </w:r>
      <w:r w:rsidR="00917C63">
        <w:rPr>
          <w:rFonts w:ascii="Times New Roman" w:hAnsi="Times New Roman" w:cs="Times New Roman"/>
          <w:sz w:val="24"/>
          <w:szCs w:val="24"/>
        </w:rPr>
        <w:t xml:space="preserve"> and </w:t>
      </w:r>
      <w:r w:rsidR="00917C63" w:rsidRPr="00E16B88">
        <w:rPr>
          <w:rFonts w:ascii="Times New Roman" w:hAnsi="Times New Roman" w:cs="Times New Roman"/>
          <w:sz w:val="24"/>
          <w:szCs w:val="24"/>
        </w:rPr>
        <w:t>shar</w:t>
      </w:r>
      <w:r w:rsidR="00917C63">
        <w:rPr>
          <w:rFonts w:ascii="Times New Roman" w:hAnsi="Times New Roman" w:cs="Times New Roman"/>
          <w:sz w:val="24"/>
          <w:szCs w:val="24"/>
        </w:rPr>
        <w:t>ed</w:t>
      </w:r>
      <w:r w:rsidR="00917C63" w:rsidRPr="00E16B88">
        <w:rPr>
          <w:rFonts w:ascii="Times New Roman" w:hAnsi="Times New Roman" w:cs="Times New Roman"/>
          <w:sz w:val="24"/>
          <w:szCs w:val="24"/>
        </w:rPr>
        <w:t xml:space="preserve"> food</w:t>
      </w:r>
      <w:r w:rsidR="00917C63">
        <w:rPr>
          <w:rFonts w:ascii="Times New Roman" w:hAnsi="Times New Roman" w:cs="Times New Roman"/>
          <w:sz w:val="24"/>
          <w:szCs w:val="24"/>
        </w:rPr>
        <w:t xml:space="preserve"> </w:t>
      </w:r>
      <w:r w:rsidR="00917C63" w:rsidRPr="00E16B88">
        <w:rPr>
          <w:rFonts w:ascii="Times New Roman" w:hAnsi="Times New Roman" w:cs="Times New Roman"/>
          <w:sz w:val="24"/>
          <w:szCs w:val="24"/>
        </w:rPr>
        <w:t>with other family members</w:t>
      </w:r>
      <w:r w:rsidR="00335EB0" w:rsidRPr="00E16B88">
        <w:rPr>
          <w:rFonts w:ascii="Times New Roman" w:hAnsi="Times New Roman" w:cs="Times New Roman"/>
          <w:sz w:val="24"/>
          <w:szCs w:val="24"/>
        </w:rPr>
        <w:fldChar w:fldCharType="begin"/>
      </w:r>
      <w:r w:rsidR="005C50C3">
        <w:rPr>
          <w:rFonts w:ascii="Times New Roman" w:hAnsi="Times New Roman" w:cs="Times New Roman"/>
          <w:sz w:val="24"/>
          <w:szCs w:val="24"/>
        </w:rPr>
        <w:instrText xml:space="preserve"> ADDIN EN.CITE &lt;EndNote&gt;&lt;Cite&gt;&lt;Author&gt;Laquatra&lt;/Author&gt;&lt;Year&gt;2019&lt;/Year&gt;&lt;RecNum&gt;7303&lt;/RecNum&gt;&lt;DisplayText&gt;&lt;style face="superscript"&gt;(82)&lt;/style&gt;&lt;/DisplayText&gt;&lt;record&gt;&lt;rec-number&gt;7303&lt;/rec-number&gt;&lt;foreign-keys&gt;&lt;key app="EN" db-id="pwffzpaahra2e9etf21v5pfb99xz209wpr0z" timestamp="1662404830"&gt;7303&lt;/key&gt;&lt;/foreign-keys&gt;&lt;ref-type name="Journal Article"&gt;17&lt;/ref-type&gt;&lt;contributors&gt;&lt;authors&gt;&lt;author&gt;Laquatra, Idamarie&lt;/author&gt;&lt;author&gt;Vick, Brandon&lt;/author&gt;&lt;author&gt;Poole, Amanda&lt;/author&gt;&lt;/authors&gt;&lt;/contributors&gt;&lt;titles&gt;&lt;title&gt;Assessing the Nutrition and Family Usage of a Backpack Food Program&lt;/title&gt;&lt;secondary-title&gt;J Hunger Environ Nutr&lt;/secondary-title&gt;&lt;/titles&gt;&lt;periodical&gt;&lt;full-title&gt;J Hunger Environ Nutr&lt;/full-title&gt;&lt;/periodical&gt;&lt;pages&gt;810-822&lt;/pages&gt;&lt;volume&gt;14&lt;/volume&gt;&lt;number&gt;6&lt;/number&gt;&lt;dates&gt;&lt;year&gt;2019&lt;/year&gt;&lt;pub-dates&gt;&lt;date&gt;2019/11/02&lt;/date&gt;&lt;/pub-dates&gt;&lt;/dates&gt;&lt;publisher&gt;Taylor &amp;amp; Francis&lt;/publisher&gt;&lt;isbn&gt;1932-0248&lt;/isbn&gt;&lt;urls&gt;&lt;related-urls&gt;&lt;url&gt;https://doi.org/10.1080/19320248.2018.1546250&lt;/url&gt;&lt;/related-urls&gt;&lt;/urls&gt;&lt;electronic-resource-num&gt;10.1080/19320248.2018.1546250&lt;/electronic-resource-num&gt;&lt;/record&gt;&lt;/Cite&gt;&lt;/EndNote&gt;</w:instrText>
      </w:r>
      <w:r w:rsidR="00335EB0" w:rsidRPr="00E16B88">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82)</w:t>
      </w:r>
      <w:r w:rsidR="00335EB0" w:rsidRPr="00E16B88">
        <w:rPr>
          <w:rFonts w:ascii="Times New Roman" w:hAnsi="Times New Roman" w:cs="Times New Roman"/>
          <w:sz w:val="24"/>
          <w:szCs w:val="24"/>
        </w:rPr>
        <w:fldChar w:fldCharType="end"/>
      </w:r>
      <w:r w:rsidR="00335EB0">
        <w:rPr>
          <w:rFonts w:ascii="Times New Roman" w:hAnsi="Times New Roman" w:cs="Times New Roman"/>
          <w:sz w:val="24"/>
          <w:szCs w:val="24"/>
        </w:rPr>
        <w:t xml:space="preserve">. </w:t>
      </w:r>
      <w:r w:rsidR="00C62E3F">
        <w:rPr>
          <w:rFonts w:ascii="Times New Roman" w:hAnsi="Times New Roman" w:cs="Times New Roman"/>
          <w:sz w:val="24"/>
          <w:szCs w:val="24"/>
        </w:rPr>
        <w:t xml:space="preserve">Reliable and robust studies investigating the impact of such backpack programmes are still needed as </w:t>
      </w:r>
      <w:r w:rsidR="00542CD9">
        <w:rPr>
          <w:rFonts w:ascii="Times New Roman" w:hAnsi="Times New Roman" w:cs="Times New Roman"/>
          <w:sz w:val="24"/>
          <w:szCs w:val="24"/>
        </w:rPr>
        <w:t xml:space="preserve">the </w:t>
      </w:r>
      <w:r w:rsidR="00C62E3F">
        <w:rPr>
          <w:rFonts w:ascii="Times New Roman" w:hAnsi="Times New Roman" w:cs="Times New Roman"/>
          <w:sz w:val="24"/>
          <w:szCs w:val="24"/>
        </w:rPr>
        <w:t>eff</w:t>
      </w:r>
      <w:r w:rsidR="003842CD">
        <w:rPr>
          <w:rFonts w:ascii="Times New Roman" w:hAnsi="Times New Roman" w:cs="Times New Roman"/>
          <w:sz w:val="24"/>
          <w:szCs w:val="24"/>
        </w:rPr>
        <w:t>ectiveness</w:t>
      </w:r>
      <w:r w:rsidR="00C433B9">
        <w:rPr>
          <w:rFonts w:ascii="Times New Roman" w:hAnsi="Times New Roman" w:cs="Times New Roman"/>
          <w:sz w:val="24"/>
          <w:szCs w:val="24"/>
        </w:rPr>
        <w:t xml:space="preserve"> on food insecurity and</w:t>
      </w:r>
      <w:r w:rsidR="00761CE6">
        <w:rPr>
          <w:rFonts w:ascii="Times New Roman" w:hAnsi="Times New Roman" w:cs="Times New Roman"/>
          <w:sz w:val="24"/>
          <w:szCs w:val="24"/>
        </w:rPr>
        <w:t xml:space="preserve"> diet quality are mixed and limited</w:t>
      </w:r>
      <w:r w:rsidR="00761CE6">
        <w:rPr>
          <w:rFonts w:ascii="Times New Roman" w:hAnsi="Times New Roman" w:cs="Times New Roman"/>
          <w:sz w:val="24"/>
          <w:szCs w:val="24"/>
        </w:rPr>
        <w:fldChar w:fldCharType="begin">
          <w:fldData xml:space="preserve">PEVuZE5vdGU+PENpdGU+PEF1dGhvcj5IYW5zb248L0F1dGhvcj48WWVhcj4yMDE4PC9ZZWFyPjxS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</w:fldData>
        </w:fldChar>
      </w:r>
      <w:r w:rsidR="005C50C3">
        <w:rPr>
          <w:rFonts w:ascii="Times New Roman" w:hAnsi="Times New Roman" w:cs="Times New Roman"/>
          <w:sz w:val="24"/>
          <w:szCs w:val="24"/>
        </w:rPr>
        <w:instrText xml:space="preserve"> ADDIN EN.CITE </w:instrText>
      </w:r>
      <w:r w:rsidR="005C50C3">
        <w:rPr>
          <w:rFonts w:ascii="Times New Roman" w:hAnsi="Times New Roman" w:cs="Times New Roman"/>
          <w:sz w:val="24"/>
          <w:szCs w:val="24"/>
        </w:rPr>
        <w:fldChar w:fldCharType="begin">
          <w:fldData xml:space="preserve">PEVuZE5vdGU+PENpdGU+PEF1dGhvcj5IYW5zb248L0F1dGhvcj48WWVhcj4yMDE4PC9ZZWFyPjxS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</w:fldData>
        </w:fldChar>
      </w:r>
      <w:r w:rsidR="005C50C3">
        <w:rPr>
          <w:rFonts w:ascii="Times New Roman" w:hAnsi="Times New Roman" w:cs="Times New Roman"/>
          <w:sz w:val="24"/>
          <w:szCs w:val="24"/>
        </w:rPr>
        <w:instrText xml:space="preserve"> ADDIN EN.CITE.DATA </w:instrText>
      </w:r>
      <w:r w:rsidR="005C50C3">
        <w:rPr>
          <w:rFonts w:ascii="Times New Roman" w:hAnsi="Times New Roman" w:cs="Times New Roman"/>
          <w:sz w:val="24"/>
          <w:szCs w:val="24"/>
        </w:rPr>
      </w:r>
      <w:r w:rsidR="005C50C3">
        <w:rPr>
          <w:rFonts w:ascii="Times New Roman" w:hAnsi="Times New Roman" w:cs="Times New Roman"/>
          <w:sz w:val="24"/>
          <w:szCs w:val="24"/>
        </w:rPr>
        <w:fldChar w:fldCharType="end"/>
      </w:r>
      <w:r w:rsidR="00761CE6">
        <w:rPr>
          <w:rFonts w:ascii="Times New Roman" w:hAnsi="Times New Roman" w:cs="Times New Roman"/>
          <w:sz w:val="24"/>
          <w:szCs w:val="24"/>
        </w:rPr>
      </w:r>
      <w:r w:rsidR="00761CE6">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83-85)</w:t>
      </w:r>
      <w:r w:rsidR="00761CE6">
        <w:rPr>
          <w:rFonts w:ascii="Times New Roman" w:hAnsi="Times New Roman" w:cs="Times New Roman"/>
          <w:sz w:val="24"/>
          <w:szCs w:val="24"/>
        </w:rPr>
        <w:fldChar w:fldCharType="end"/>
      </w:r>
      <w:r w:rsidR="00761CE6">
        <w:rPr>
          <w:rFonts w:ascii="Times New Roman" w:hAnsi="Times New Roman" w:cs="Times New Roman"/>
          <w:sz w:val="24"/>
          <w:szCs w:val="24"/>
        </w:rPr>
        <w:t xml:space="preserve">. </w:t>
      </w:r>
      <w:r w:rsidR="00917C63">
        <w:rPr>
          <w:rFonts w:ascii="Times New Roman" w:hAnsi="Times New Roman" w:cs="Times New Roman"/>
          <w:sz w:val="24"/>
          <w:szCs w:val="24"/>
        </w:rPr>
        <w:t>Although all</w:t>
      </w:r>
      <w:r w:rsidR="00A50B42">
        <w:rPr>
          <w:rFonts w:ascii="Times New Roman" w:hAnsi="Times New Roman" w:cs="Times New Roman"/>
          <w:sz w:val="24"/>
          <w:szCs w:val="24"/>
        </w:rPr>
        <w:t xml:space="preserve"> children in the school received the backpack</w:t>
      </w:r>
      <w:r w:rsidR="00917C63">
        <w:rPr>
          <w:rFonts w:ascii="Times New Roman" w:hAnsi="Times New Roman" w:cs="Times New Roman"/>
          <w:sz w:val="24"/>
          <w:szCs w:val="24"/>
        </w:rPr>
        <w:t>,</w:t>
      </w:r>
      <w:r w:rsidR="004B773D">
        <w:rPr>
          <w:rFonts w:ascii="Times New Roman" w:hAnsi="Times New Roman" w:cs="Times New Roman"/>
          <w:sz w:val="24"/>
          <w:szCs w:val="24"/>
        </w:rPr>
        <w:t xml:space="preserve"> </w:t>
      </w:r>
      <w:r w:rsidR="00335EB0" w:rsidRPr="00E16B88">
        <w:rPr>
          <w:rFonts w:ascii="Times New Roman" w:hAnsi="Times New Roman" w:cs="Times New Roman"/>
          <w:sz w:val="24"/>
          <w:szCs w:val="24"/>
        </w:rPr>
        <w:t>a</w:t>
      </w:r>
      <w:r w:rsidR="004B773D">
        <w:rPr>
          <w:rFonts w:ascii="Times New Roman" w:hAnsi="Times New Roman" w:cs="Times New Roman"/>
          <w:sz w:val="24"/>
          <w:szCs w:val="24"/>
        </w:rPr>
        <w:t>nother</w:t>
      </w:r>
      <w:r w:rsidR="00335EB0" w:rsidRPr="00E16B88">
        <w:rPr>
          <w:rFonts w:ascii="Times New Roman" w:hAnsi="Times New Roman" w:cs="Times New Roman"/>
          <w:sz w:val="24"/>
          <w:szCs w:val="24"/>
        </w:rPr>
        <w:t xml:space="preserve"> review </w:t>
      </w:r>
      <w:r w:rsidR="004B773D">
        <w:rPr>
          <w:rFonts w:ascii="Times New Roman" w:hAnsi="Times New Roman" w:cs="Times New Roman"/>
          <w:sz w:val="24"/>
          <w:szCs w:val="24"/>
        </w:rPr>
        <w:t>observed</w:t>
      </w:r>
      <w:r w:rsidR="00335EB0" w:rsidRPr="00E16B88">
        <w:rPr>
          <w:rFonts w:ascii="Times New Roman" w:hAnsi="Times New Roman" w:cs="Times New Roman"/>
          <w:sz w:val="24"/>
          <w:szCs w:val="24"/>
        </w:rPr>
        <w:t xml:space="preserve"> some children feel ashamed or stigmatised at receiving</w:t>
      </w:r>
      <w:r w:rsidR="009E60BC">
        <w:rPr>
          <w:rFonts w:ascii="Times New Roman" w:hAnsi="Times New Roman" w:cs="Times New Roman"/>
          <w:sz w:val="24"/>
          <w:szCs w:val="24"/>
        </w:rPr>
        <w:t xml:space="preserve"> </w:t>
      </w:r>
      <w:r w:rsidR="00335EB0" w:rsidRPr="00E16B88">
        <w:rPr>
          <w:rFonts w:ascii="Times New Roman" w:hAnsi="Times New Roman" w:cs="Times New Roman"/>
          <w:sz w:val="24"/>
          <w:szCs w:val="24"/>
        </w:rPr>
        <w:t>backpacks</w:t>
      </w:r>
      <w:r w:rsidR="00335EB0" w:rsidRPr="003A3F0C">
        <w:rPr>
          <w:rFonts w:ascii="Times New Roman" w:hAnsi="Times New Roman" w:cs="Times New Roman"/>
          <w:sz w:val="24"/>
          <w:szCs w:val="24"/>
        </w:rPr>
        <w:fldChar w:fldCharType="begin"/>
      </w:r>
      <w:r w:rsidR="005C50C3" w:rsidRPr="003A3F0C">
        <w:rPr>
          <w:rFonts w:ascii="Times New Roman" w:hAnsi="Times New Roman" w:cs="Times New Roman"/>
          <w:sz w:val="24"/>
          <w:szCs w:val="24"/>
        </w:rPr>
        <w:instrText xml:space="preserve"> ADDIN EN.CITE &lt;EndNote&gt;&lt;Cite&gt;&lt;Author&gt;Fram&lt;/Author&gt;&lt;Year&gt;2018&lt;/Year&gt;&lt;RecNum&gt;7302&lt;/RecNum&gt;&lt;DisplayText&gt;&lt;style face="superscript"&gt;(84)&lt;/style&gt;&lt;/DisplayText&gt;&lt;record&gt;&lt;rec-number&gt;7302&lt;/rec-number&gt;&lt;foreign-keys&gt;&lt;key app="EN" db-id="pwffzpaahra2e9etf21v5pfb99xz209wpr0z" timestamp="1662404401"&gt;7302&lt;/key&gt;&lt;/foreign-keys&gt;&lt;ref-type name="Journal Article"&gt;17&lt;/ref-type&gt;&lt;contributors&gt;&lt;authors&gt;&lt;author&gt;Fram, Maryah S.&lt;/author&gt;&lt;author&gt;Frongillo, Edward A.&lt;/author&gt;&lt;/authors&gt;&lt;/contributors&gt;&lt;titles&gt;&lt;title&gt;Backpack Programs and the Crisis Narrative of Child Hunger—A Critical Review of the Rationale, Targeting, and Potential Benefits and Harms of an Expanding but Untested Model of Practice&lt;/title&gt;&lt;secondary-title&gt;Adv Nutr &lt;/secondary-title&gt;&lt;/titles&gt;&lt;pages&gt;1-8&lt;/pages&gt;&lt;volume&gt;9&lt;/volume&gt;&lt;number&gt;1&lt;/number&gt;&lt;dates&gt;&lt;year&gt;2018&lt;/year&gt;&lt;/dates&gt;&lt;isbn&gt;2161-8313&lt;/isbn&gt;&lt;urls&gt;&lt;related-urls&gt;&lt;url&gt;https://doi.org/10.1093/advances/nmx008&lt;/url&gt;&lt;/related-urls&gt;&lt;/urls&gt;&lt;electronic-resource-num&gt;10.1093/advances/nmx008&lt;/electronic-resource-num&gt;&lt;access-date&gt;9/5/2022&lt;/access-date&gt;&lt;/record&gt;&lt;/Cite&gt;&lt;/EndNote&gt;</w:instrText>
      </w:r>
      <w:r w:rsidR="00335EB0" w:rsidRPr="003A3F0C">
        <w:rPr>
          <w:rFonts w:ascii="Times New Roman" w:hAnsi="Times New Roman" w:cs="Times New Roman"/>
          <w:sz w:val="24"/>
          <w:szCs w:val="24"/>
        </w:rPr>
        <w:fldChar w:fldCharType="separate"/>
      </w:r>
      <w:r w:rsidR="005C50C3" w:rsidRPr="003A3F0C">
        <w:rPr>
          <w:rFonts w:ascii="Times New Roman" w:hAnsi="Times New Roman" w:cs="Times New Roman"/>
          <w:noProof/>
          <w:sz w:val="24"/>
          <w:szCs w:val="24"/>
          <w:vertAlign w:val="superscript"/>
        </w:rPr>
        <w:t>(84)</w:t>
      </w:r>
      <w:r w:rsidR="00335EB0" w:rsidRPr="003A3F0C">
        <w:rPr>
          <w:rFonts w:ascii="Times New Roman" w:hAnsi="Times New Roman" w:cs="Times New Roman"/>
          <w:sz w:val="24"/>
          <w:szCs w:val="24"/>
        </w:rPr>
        <w:fldChar w:fldCharType="end"/>
      </w:r>
      <w:r w:rsidR="0031266D" w:rsidRPr="003A3F0C">
        <w:rPr>
          <w:rFonts w:ascii="Times New Roman" w:hAnsi="Times New Roman" w:cs="Times New Roman"/>
          <w:sz w:val="24"/>
          <w:szCs w:val="24"/>
        </w:rPr>
        <w:t xml:space="preserve">. Not only could </w:t>
      </w:r>
      <w:r w:rsidR="00B82092" w:rsidRPr="003A3F0C">
        <w:rPr>
          <w:rFonts w:ascii="Times New Roman" w:hAnsi="Times New Roman" w:cs="Times New Roman"/>
          <w:sz w:val="24"/>
          <w:szCs w:val="24"/>
        </w:rPr>
        <w:t xml:space="preserve">this approach </w:t>
      </w:r>
      <w:r w:rsidR="0031266D" w:rsidRPr="003A3F0C">
        <w:rPr>
          <w:rFonts w:ascii="Times New Roman" w:hAnsi="Times New Roman" w:cs="Times New Roman"/>
          <w:sz w:val="24"/>
          <w:szCs w:val="24"/>
        </w:rPr>
        <w:t xml:space="preserve">lead to negative mental health impacts for </w:t>
      </w:r>
      <w:r w:rsidR="0031266D" w:rsidRPr="003A3F0C">
        <w:rPr>
          <w:rFonts w:ascii="Times New Roman" w:hAnsi="Times New Roman" w:cs="Times New Roman"/>
          <w:sz w:val="24"/>
          <w:szCs w:val="24"/>
        </w:rPr>
        <w:lastRenderedPageBreak/>
        <w:t xml:space="preserve">children, it can also </w:t>
      </w:r>
      <w:r w:rsidR="00335EB0" w:rsidRPr="003A3F0C">
        <w:rPr>
          <w:rFonts w:ascii="Times New Roman" w:hAnsi="Times New Roman" w:cs="Times New Roman"/>
          <w:sz w:val="24"/>
          <w:szCs w:val="24"/>
        </w:rPr>
        <w:t xml:space="preserve">diminish </w:t>
      </w:r>
      <w:r w:rsidR="00335EB0" w:rsidRPr="00E16B88">
        <w:rPr>
          <w:rFonts w:ascii="Times New Roman" w:hAnsi="Times New Roman" w:cs="Times New Roman"/>
          <w:sz w:val="24"/>
          <w:szCs w:val="24"/>
        </w:rPr>
        <w:t>the effectiveness in settings</w:t>
      </w:r>
      <w:r w:rsidR="00335EB0">
        <w:rPr>
          <w:rFonts w:ascii="Times New Roman" w:hAnsi="Times New Roman" w:cs="Times New Roman"/>
          <w:sz w:val="24"/>
          <w:szCs w:val="24"/>
        </w:rPr>
        <w:t xml:space="preserve"> where a smaller proportion of the school population </w:t>
      </w:r>
      <w:r w:rsidR="005F33CF">
        <w:rPr>
          <w:rFonts w:ascii="Times New Roman" w:hAnsi="Times New Roman" w:cs="Times New Roman"/>
          <w:sz w:val="24"/>
          <w:szCs w:val="24"/>
        </w:rPr>
        <w:t>is</w:t>
      </w:r>
      <w:r w:rsidR="009E60BC">
        <w:rPr>
          <w:rFonts w:ascii="Times New Roman" w:hAnsi="Times New Roman" w:cs="Times New Roman"/>
          <w:sz w:val="24"/>
          <w:szCs w:val="24"/>
        </w:rPr>
        <w:t xml:space="preserve"> eligible</w:t>
      </w:r>
      <w:r w:rsidR="00335EB0" w:rsidRPr="00E16B88">
        <w:rPr>
          <w:rFonts w:ascii="Times New Roman" w:hAnsi="Times New Roman" w:cs="Times New Roman"/>
          <w:sz w:val="24"/>
          <w:szCs w:val="24"/>
        </w:rPr>
        <w:t>.</w:t>
      </w:r>
      <w:r w:rsidR="00917C63">
        <w:rPr>
          <w:rFonts w:ascii="Times New Roman" w:hAnsi="Times New Roman" w:cs="Times New Roman"/>
          <w:sz w:val="24"/>
          <w:szCs w:val="24"/>
        </w:rPr>
        <w:t xml:space="preserve"> It could be a</w:t>
      </w:r>
      <w:r w:rsidR="0051154E">
        <w:rPr>
          <w:rFonts w:ascii="Times New Roman" w:hAnsi="Times New Roman" w:cs="Times New Roman"/>
          <w:sz w:val="24"/>
          <w:szCs w:val="24"/>
        </w:rPr>
        <w:t>n effective</w:t>
      </w:r>
      <w:r w:rsidR="00917C63">
        <w:rPr>
          <w:rFonts w:ascii="Times New Roman" w:hAnsi="Times New Roman" w:cs="Times New Roman"/>
          <w:sz w:val="24"/>
          <w:szCs w:val="24"/>
        </w:rPr>
        <w:t xml:space="preserve"> targeted option in schools or areas where most children are eligible for a backpack.</w:t>
      </w:r>
    </w:p>
    <w:p w14:paraId="1A1DB192" w14:textId="197BC566" w:rsidR="00327206" w:rsidRDefault="004814C7" w:rsidP="00717C6F">
      <w:pPr>
        <w:spacing w:line="360" w:lineRule="auto"/>
        <w:rPr>
          <w:rFonts w:ascii="Times New Roman" w:hAnsi="Times New Roman" w:cs="Times New Roman"/>
          <w:sz w:val="24"/>
          <w:szCs w:val="24"/>
        </w:rPr>
      </w:pPr>
      <w:r>
        <w:rPr>
          <w:rFonts w:ascii="Times New Roman" w:hAnsi="Times New Roman" w:cs="Times New Roman"/>
          <w:sz w:val="24"/>
          <w:szCs w:val="24"/>
        </w:rPr>
        <w:t>Accessing food aid may temporarily alleviate</w:t>
      </w:r>
      <w:r w:rsidR="003778A3">
        <w:rPr>
          <w:rFonts w:ascii="Times New Roman" w:hAnsi="Times New Roman" w:cs="Times New Roman"/>
          <w:sz w:val="24"/>
          <w:szCs w:val="24"/>
        </w:rPr>
        <w:t xml:space="preserve"> or reduce </w:t>
      </w:r>
      <w:r w:rsidR="00A25F57">
        <w:rPr>
          <w:rFonts w:ascii="Times New Roman" w:hAnsi="Times New Roman" w:cs="Times New Roman"/>
          <w:sz w:val="24"/>
          <w:szCs w:val="24"/>
        </w:rPr>
        <w:t xml:space="preserve">the </w:t>
      </w:r>
      <w:r w:rsidR="003778A3">
        <w:rPr>
          <w:rFonts w:ascii="Times New Roman" w:hAnsi="Times New Roman" w:cs="Times New Roman"/>
          <w:sz w:val="24"/>
          <w:szCs w:val="24"/>
        </w:rPr>
        <w:t>severity of</w:t>
      </w:r>
      <w:r>
        <w:rPr>
          <w:rFonts w:ascii="Times New Roman" w:hAnsi="Times New Roman" w:cs="Times New Roman"/>
          <w:sz w:val="24"/>
          <w:szCs w:val="24"/>
        </w:rPr>
        <w:t xml:space="preserve"> food insecurity</w:t>
      </w:r>
      <w:r w:rsidR="00FE3EDA">
        <w:rPr>
          <w:rFonts w:ascii="Times New Roman" w:hAnsi="Times New Roman" w:cs="Times New Roman"/>
          <w:sz w:val="24"/>
          <w:szCs w:val="24"/>
        </w:rPr>
        <w:t>. H</w:t>
      </w:r>
      <w:r>
        <w:rPr>
          <w:rFonts w:ascii="Times New Roman" w:hAnsi="Times New Roman" w:cs="Times New Roman"/>
          <w:sz w:val="24"/>
          <w:szCs w:val="24"/>
        </w:rPr>
        <w:t>owever</w:t>
      </w:r>
      <w:r w:rsidR="00D87ED8">
        <w:rPr>
          <w:rFonts w:ascii="Times New Roman" w:hAnsi="Times New Roman" w:cs="Times New Roman"/>
          <w:sz w:val="24"/>
          <w:szCs w:val="24"/>
        </w:rPr>
        <w:t>,</w:t>
      </w:r>
      <w:r>
        <w:rPr>
          <w:rFonts w:ascii="Times New Roman" w:hAnsi="Times New Roman" w:cs="Times New Roman"/>
          <w:sz w:val="24"/>
          <w:szCs w:val="24"/>
        </w:rPr>
        <w:t xml:space="preserve"> other factors such as employment and income</w:t>
      </w:r>
      <w:r w:rsidR="00D87ED8">
        <w:rPr>
          <w:rFonts w:ascii="Times New Roman" w:hAnsi="Times New Roman" w:cs="Times New Roman"/>
          <w:sz w:val="24"/>
          <w:szCs w:val="24"/>
        </w:rPr>
        <w:t xml:space="preserve"> likely</w:t>
      </w:r>
      <w:r>
        <w:rPr>
          <w:rFonts w:ascii="Times New Roman" w:hAnsi="Times New Roman" w:cs="Times New Roman"/>
          <w:sz w:val="24"/>
          <w:szCs w:val="24"/>
        </w:rPr>
        <w:t xml:space="preserve"> have </w:t>
      </w:r>
      <w:r w:rsidR="00B355E2" w:rsidRPr="007971FF">
        <w:rPr>
          <w:rFonts w:ascii="Times New Roman" w:hAnsi="Times New Roman" w:cs="Times New Roman"/>
          <w:sz w:val="24"/>
          <w:szCs w:val="24"/>
        </w:rPr>
        <w:t xml:space="preserve">a </w:t>
      </w:r>
      <w:r w:rsidR="000272D0">
        <w:rPr>
          <w:rFonts w:ascii="Times New Roman" w:hAnsi="Times New Roman" w:cs="Times New Roman"/>
          <w:sz w:val="24"/>
          <w:szCs w:val="24"/>
        </w:rPr>
        <w:t>more substantial</w:t>
      </w:r>
      <w:r w:rsidR="00B355E2" w:rsidRPr="007971FF">
        <w:rPr>
          <w:rFonts w:ascii="Times New Roman" w:hAnsi="Times New Roman" w:cs="Times New Roman"/>
          <w:sz w:val="24"/>
          <w:szCs w:val="24"/>
        </w:rPr>
        <w:t xml:space="preserve"> impact</w:t>
      </w:r>
      <w:r w:rsidR="00D87ED8">
        <w:rPr>
          <w:rFonts w:ascii="Times New Roman" w:hAnsi="Times New Roman" w:cs="Times New Roman"/>
          <w:sz w:val="24"/>
          <w:szCs w:val="24"/>
        </w:rPr>
        <w:t xml:space="preserve"> </w:t>
      </w:r>
      <w:r w:rsidR="00A25F57">
        <w:rPr>
          <w:rFonts w:ascii="Times New Roman" w:hAnsi="Times New Roman" w:cs="Times New Roman"/>
          <w:sz w:val="24"/>
          <w:szCs w:val="24"/>
        </w:rPr>
        <w:t>o</w:t>
      </w:r>
      <w:r w:rsidR="00D87ED8">
        <w:rPr>
          <w:rFonts w:ascii="Times New Roman" w:hAnsi="Times New Roman" w:cs="Times New Roman"/>
          <w:sz w:val="24"/>
          <w:szCs w:val="24"/>
        </w:rPr>
        <w:t>n</w:t>
      </w:r>
      <w:r w:rsidR="0057434A" w:rsidRPr="007971FF">
        <w:rPr>
          <w:rFonts w:ascii="Times New Roman" w:hAnsi="Times New Roman" w:cs="Times New Roman"/>
          <w:sz w:val="24"/>
          <w:szCs w:val="24"/>
        </w:rPr>
        <w:t xml:space="preserve"> </w:t>
      </w:r>
      <w:r>
        <w:rPr>
          <w:rFonts w:ascii="Times New Roman" w:hAnsi="Times New Roman" w:cs="Times New Roman"/>
          <w:sz w:val="24"/>
          <w:szCs w:val="24"/>
        </w:rPr>
        <w:t>reduc</w:t>
      </w:r>
      <w:r w:rsidR="00D87ED8">
        <w:rPr>
          <w:rFonts w:ascii="Times New Roman" w:hAnsi="Times New Roman" w:cs="Times New Roman"/>
          <w:sz w:val="24"/>
          <w:szCs w:val="24"/>
        </w:rPr>
        <w:t>ing</w:t>
      </w:r>
      <w:r>
        <w:rPr>
          <w:rFonts w:ascii="Times New Roman" w:hAnsi="Times New Roman" w:cs="Times New Roman"/>
          <w:sz w:val="24"/>
          <w:szCs w:val="24"/>
        </w:rPr>
        <w:t xml:space="preserve"> food insecurity</w:t>
      </w:r>
      <w:r>
        <w:rPr>
          <w:rFonts w:ascii="Times New Roman" w:hAnsi="Times New Roman" w:cs="Times New Roman"/>
          <w:sz w:val="24"/>
          <w:szCs w:val="24"/>
        </w:rPr>
        <w:fldChar w:fldCharType="begin">
          <w:fldData xml:space="preserve">PEVuZE5vdGU+PENpdGU+PEF1dGhvcj5Mb29wc3RyYTwvQXV0aG9yPjxZZWFyPjIwMTM8L1llYXI+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cwMDIxPC9jdXN0
b20yPjxlbGVjdHJvbmljLXJlc291cmNlLW51bT4xMC4zMzg5L2ZwdWJoLjIwMjEuNTg4MjU0PC9l
bGVjdHJvbmljLXJlc291cmNlLW51bT48cmVtb3RlLWRhdGFiYXNlLXByb3ZpZGVyPk5MTTwvcmVt
b3RlLWRhdGFiYXNlLXByb3ZpZGVyPjxsYW5ndWFnZT5lbmc8L2xhbmd1YWdlPjwvcmVjb3JkPjwv
Q2l0ZT48L0VuZE5vdGU+
</w:fldData>
        </w:fldChar>
      </w:r>
      <w:r w:rsidR="007C54F6">
        <w:rPr>
          <w:rFonts w:ascii="Times New Roman" w:hAnsi="Times New Roman" w:cs="Times New Roman"/>
          <w:sz w:val="24"/>
          <w:szCs w:val="24"/>
        </w:rPr>
        <w:instrText xml:space="preserve"> ADDIN EN.CITE </w:instrText>
      </w:r>
      <w:r w:rsidR="007C54F6">
        <w:rPr>
          <w:rFonts w:ascii="Times New Roman" w:hAnsi="Times New Roman" w:cs="Times New Roman"/>
          <w:sz w:val="24"/>
          <w:szCs w:val="24"/>
        </w:rPr>
        <w:fldChar w:fldCharType="begin">
          <w:fldData xml:space="preserve">PEVuZE5vdGU+PENpdGU+PEF1dGhvcj5Mb29wc3RyYTwvQXV0aG9yPjxZZWFyPjIwMTM8L1llYXI+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cwMDIxPC9jdXN0
b20yPjxlbGVjdHJvbmljLXJlc291cmNlLW51bT4xMC4zMzg5L2ZwdWJoLjIwMjEuNTg4MjU0PC9l
bGVjdHJvbmljLXJlc291cmNlLW51bT48cmVtb3RlLWRhdGFiYXNlLXByb3ZpZGVyPk5MTTwvcmVt
b3RlLWRhdGFiYXNlLXByb3ZpZGVyPjxsYW5ndWFnZT5lbmc8L2xhbmd1YWdlPjwvcmVjb3JkPjwv
Q2l0ZT48L0VuZE5vdGU+
</w:fldData>
        </w:fldChar>
      </w:r>
      <w:r w:rsidR="007C54F6">
        <w:rPr>
          <w:rFonts w:ascii="Times New Roman" w:hAnsi="Times New Roman" w:cs="Times New Roman"/>
          <w:sz w:val="24"/>
          <w:szCs w:val="24"/>
        </w:rPr>
        <w:instrText xml:space="preserve"> ADDIN EN.CITE.DATA </w:instrText>
      </w:r>
      <w:r w:rsidR="007C54F6">
        <w:rPr>
          <w:rFonts w:ascii="Times New Roman" w:hAnsi="Times New Roman" w:cs="Times New Roman"/>
          <w:sz w:val="24"/>
          <w:szCs w:val="24"/>
        </w:rPr>
      </w:r>
      <w:r w:rsidR="007C54F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C54F6" w:rsidRPr="007C54F6">
        <w:rPr>
          <w:rFonts w:ascii="Times New Roman" w:hAnsi="Times New Roman" w:cs="Times New Roman"/>
          <w:noProof/>
          <w:sz w:val="24"/>
          <w:szCs w:val="24"/>
          <w:vertAlign w:val="superscript"/>
        </w:rPr>
        <w:t>(16, 17)</w:t>
      </w:r>
      <w:r>
        <w:rPr>
          <w:rFonts w:ascii="Times New Roman" w:hAnsi="Times New Roman" w:cs="Times New Roman"/>
          <w:sz w:val="24"/>
          <w:szCs w:val="24"/>
        </w:rPr>
        <w:fldChar w:fldCharType="end"/>
      </w:r>
      <w:r w:rsidR="00D87ED8">
        <w:rPr>
          <w:rFonts w:ascii="Times New Roman" w:hAnsi="Times New Roman" w:cs="Times New Roman"/>
          <w:sz w:val="24"/>
          <w:szCs w:val="24"/>
        </w:rPr>
        <w:t>.</w:t>
      </w:r>
      <w:r>
        <w:rPr>
          <w:rFonts w:ascii="Times New Roman" w:hAnsi="Times New Roman" w:cs="Times New Roman"/>
          <w:sz w:val="24"/>
          <w:szCs w:val="24"/>
        </w:rPr>
        <w:t xml:space="preserve"> Improving employment and income </w:t>
      </w:r>
      <w:r w:rsidR="008D5C19">
        <w:rPr>
          <w:rFonts w:ascii="Times New Roman" w:hAnsi="Times New Roman" w:cs="Times New Roman"/>
          <w:sz w:val="24"/>
          <w:szCs w:val="24"/>
        </w:rPr>
        <w:t>would</w:t>
      </w:r>
      <w:r>
        <w:rPr>
          <w:rFonts w:ascii="Times New Roman" w:hAnsi="Times New Roman" w:cs="Times New Roman"/>
          <w:sz w:val="24"/>
          <w:szCs w:val="24"/>
        </w:rPr>
        <w:t xml:space="preserve"> be a more effective long</w:t>
      </w:r>
      <w:r w:rsidR="00A25F57">
        <w:rPr>
          <w:rFonts w:ascii="Times New Roman" w:hAnsi="Times New Roman" w:cs="Times New Roman"/>
          <w:sz w:val="24"/>
          <w:szCs w:val="24"/>
        </w:rPr>
        <w:t>-</w:t>
      </w:r>
      <w:r>
        <w:rPr>
          <w:rFonts w:ascii="Times New Roman" w:hAnsi="Times New Roman" w:cs="Times New Roman"/>
          <w:sz w:val="24"/>
          <w:szCs w:val="24"/>
        </w:rPr>
        <w:t>term strategy to reduce the nee</w:t>
      </w:r>
      <w:r w:rsidR="00CD0465">
        <w:rPr>
          <w:rFonts w:ascii="Times New Roman" w:hAnsi="Times New Roman" w:cs="Times New Roman"/>
          <w:sz w:val="24"/>
          <w:szCs w:val="24"/>
        </w:rPr>
        <w:t>d for</w:t>
      </w:r>
      <w:r>
        <w:rPr>
          <w:rFonts w:ascii="Times New Roman" w:hAnsi="Times New Roman" w:cs="Times New Roman"/>
          <w:sz w:val="24"/>
          <w:szCs w:val="24"/>
        </w:rPr>
        <w:t xml:space="preserve"> </w:t>
      </w:r>
      <w:r w:rsidR="00CD0465">
        <w:rPr>
          <w:rFonts w:ascii="Times New Roman" w:hAnsi="Times New Roman" w:cs="Times New Roman"/>
          <w:sz w:val="24"/>
          <w:szCs w:val="24"/>
        </w:rPr>
        <w:t>long-term</w:t>
      </w:r>
      <w:r>
        <w:rPr>
          <w:rFonts w:ascii="Times New Roman" w:hAnsi="Times New Roman" w:cs="Times New Roman"/>
          <w:sz w:val="24"/>
          <w:szCs w:val="24"/>
        </w:rPr>
        <w:t xml:space="preserve"> </w:t>
      </w:r>
      <w:r w:rsidR="00CD0465">
        <w:rPr>
          <w:rFonts w:ascii="Times New Roman" w:hAnsi="Times New Roman" w:cs="Times New Roman"/>
          <w:sz w:val="24"/>
          <w:szCs w:val="24"/>
        </w:rPr>
        <w:t>reliance o</w:t>
      </w:r>
      <w:r w:rsidR="00A25F57">
        <w:rPr>
          <w:rFonts w:ascii="Times New Roman" w:hAnsi="Times New Roman" w:cs="Times New Roman"/>
          <w:sz w:val="24"/>
          <w:szCs w:val="24"/>
        </w:rPr>
        <w:t>n</w:t>
      </w:r>
      <w:r w:rsidR="00CD0465">
        <w:rPr>
          <w:rFonts w:ascii="Times New Roman" w:hAnsi="Times New Roman" w:cs="Times New Roman"/>
          <w:sz w:val="24"/>
          <w:szCs w:val="24"/>
        </w:rPr>
        <w:t xml:space="preserve"> </w:t>
      </w:r>
      <w:r>
        <w:rPr>
          <w:rFonts w:ascii="Times New Roman" w:hAnsi="Times New Roman" w:cs="Times New Roman"/>
          <w:sz w:val="24"/>
          <w:szCs w:val="24"/>
        </w:rPr>
        <w:t>food aid</w:t>
      </w:r>
      <w:r w:rsidR="0044259C">
        <w:rPr>
          <w:rFonts w:ascii="Times New Roman" w:hAnsi="Times New Roman" w:cs="Times New Roman"/>
          <w:sz w:val="24"/>
          <w:szCs w:val="24"/>
        </w:rPr>
        <w:fldChar w:fldCharType="begin"/>
      </w:r>
      <w:r w:rsidR="005C50C3">
        <w:rPr>
          <w:rFonts w:ascii="Times New Roman" w:hAnsi="Times New Roman" w:cs="Times New Roman"/>
          <w:sz w:val="24"/>
          <w:szCs w:val="24"/>
        </w:rPr>
        <w:instrText xml:space="preserve"> ADDIN EN.CITE &lt;EndNote&gt;&lt;Cite&gt;&lt;Author&gt;Smith&lt;/Author&gt;&lt;Year&gt;2022&lt;/Year&gt;&lt;RecNum&gt;7365&lt;/RecNum&gt;&lt;DisplayText&gt;&lt;style face="superscript"&gt;(86)&lt;/style&gt;&lt;/DisplayText&gt;&lt;record&gt;&lt;rec-number&gt;7365&lt;/rec-number&gt;&lt;foreign-keys&gt;&lt;key app="EN" db-id="pwffzpaahra2e9etf21v5pfb99xz209wpr0z" timestamp="1695555199"&gt;7365&lt;/key&gt;&lt;/foreign-keys&gt;&lt;ref-type name="Book"&gt;6&lt;/ref-type&gt;&lt;contributors&gt;&lt;authors&gt;&lt;author&gt;Smith, D.&lt;/author&gt;&lt;author&gt;Thompson, C.&lt;/author&gt;&lt;/authors&gt;&lt;/contributors&gt;&lt;titles&gt;&lt;title&gt;&lt;style face="italic" font="default" size="100%"&gt;Food Deserts and Food Insecurity in the UK: Exploring Social Inequality&lt;/style&gt;&lt;/title&gt;&lt;/titles&gt;&lt;dates&gt;&lt;year&gt;2022&lt;/year&gt;&lt;/dates&gt;&lt;pub-location&gt;London&lt;/pub-location&gt;&lt;publisher&gt;Taylor &amp;amp; Francis&lt;/publisher&gt;&lt;isbn&gt;9781000737561&lt;/isbn&gt;&lt;urls&gt;&lt;related-urls&gt;&lt;url&gt;https://books.google.co.uk/books?id=mXJ-EAAAQBAJ&lt;/url&gt;&lt;/related-urls&gt;&lt;/urls&gt;&lt;/record&gt;&lt;/Cite&gt;&lt;/EndNote&gt;</w:instrText>
      </w:r>
      <w:r w:rsidR="0044259C">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86)</w:t>
      </w:r>
      <w:r w:rsidR="0044259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7E4C5A" w14:textId="3EDF552F" w:rsidR="00FA485B" w:rsidRDefault="003B3C62" w:rsidP="0041224C">
      <w:pPr>
        <w:spacing w:line="360" w:lineRule="auto"/>
        <w:rPr>
          <w:rFonts w:ascii="Times New Roman" w:hAnsi="Times New Roman" w:cs="Times New Roman"/>
          <w:sz w:val="24"/>
          <w:szCs w:val="24"/>
        </w:rPr>
      </w:pPr>
      <w:r w:rsidRPr="00E16B88">
        <w:rPr>
          <w:rFonts w:ascii="Times New Roman" w:hAnsi="Times New Roman" w:cs="Times New Roman"/>
          <w:sz w:val="24"/>
          <w:szCs w:val="24"/>
        </w:rPr>
        <w:t>S</w:t>
      </w:r>
      <w:r w:rsidR="00F43B24" w:rsidRPr="00E16B88">
        <w:rPr>
          <w:rFonts w:ascii="Times New Roman" w:hAnsi="Times New Roman" w:cs="Times New Roman"/>
          <w:sz w:val="24"/>
          <w:szCs w:val="24"/>
        </w:rPr>
        <w:t xml:space="preserve">tudies </w:t>
      </w:r>
      <w:r w:rsidR="00A01821">
        <w:rPr>
          <w:rFonts w:ascii="Times New Roman" w:hAnsi="Times New Roman" w:cs="Times New Roman"/>
          <w:sz w:val="24"/>
          <w:szCs w:val="24"/>
        </w:rPr>
        <w:t>o</w:t>
      </w:r>
      <w:r w:rsidRPr="00E16B88">
        <w:rPr>
          <w:rFonts w:ascii="Times New Roman" w:hAnsi="Times New Roman" w:cs="Times New Roman"/>
          <w:sz w:val="24"/>
          <w:szCs w:val="24"/>
        </w:rPr>
        <w:t>n</w:t>
      </w:r>
      <w:r w:rsidR="00F43B24" w:rsidRPr="00E16B88">
        <w:rPr>
          <w:rFonts w:ascii="Times New Roman" w:hAnsi="Times New Roman" w:cs="Times New Roman"/>
          <w:sz w:val="24"/>
          <w:szCs w:val="24"/>
        </w:rPr>
        <w:t xml:space="preserve"> </w:t>
      </w:r>
      <w:r w:rsidR="005466C1">
        <w:rPr>
          <w:rFonts w:ascii="Times New Roman" w:hAnsi="Times New Roman" w:cs="Times New Roman"/>
          <w:sz w:val="24"/>
          <w:szCs w:val="24"/>
        </w:rPr>
        <w:t>households</w:t>
      </w:r>
      <w:r w:rsidR="00C81046" w:rsidRPr="00E16B88">
        <w:rPr>
          <w:rFonts w:ascii="Times New Roman" w:hAnsi="Times New Roman" w:cs="Times New Roman"/>
          <w:sz w:val="24"/>
          <w:szCs w:val="24"/>
        </w:rPr>
        <w:t xml:space="preserve"> with children</w:t>
      </w:r>
      <w:r w:rsidR="00A01821">
        <w:rPr>
          <w:rFonts w:ascii="Times New Roman" w:hAnsi="Times New Roman" w:cs="Times New Roman"/>
          <w:sz w:val="24"/>
          <w:szCs w:val="24"/>
        </w:rPr>
        <w:t>,</w:t>
      </w:r>
      <w:r w:rsidR="001F6760" w:rsidRPr="00E16B88">
        <w:rPr>
          <w:rFonts w:ascii="Times New Roman" w:hAnsi="Times New Roman" w:cs="Times New Roman"/>
          <w:sz w:val="24"/>
          <w:szCs w:val="24"/>
        </w:rPr>
        <w:t xml:space="preserve"> </w:t>
      </w:r>
      <w:r w:rsidR="00594086">
        <w:rPr>
          <w:rFonts w:ascii="Times New Roman" w:hAnsi="Times New Roman" w:cs="Times New Roman"/>
          <w:sz w:val="24"/>
          <w:szCs w:val="24"/>
        </w:rPr>
        <w:t>including</w:t>
      </w:r>
      <w:r w:rsidR="001F6760" w:rsidRPr="00E16B88">
        <w:rPr>
          <w:rFonts w:ascii="Times New Roman" w:hAnsi="Times New Roman" w:cs="Times New Roman"/>
          <w:sz w:val="24"/>
          <w:szCs w:val="24"/>
        </w:rPr>
        <w:t xml:space="preserve"> </w:t>
      </w:r>
      <w:r w:rsidR="00042A3B" w:rsidRPr="00E16B88">
        <w:rPr>
          <w:rFonts w:ascii="Times New Roman" w:hAnsi="Times New Roman" w:cs="Times New Roman"/>
          <w:sz w:val="24"/>
          <w:szCs w:val="24"/>
        </w:rPr>
        <w:t>parent</w:t>
      </w:r>
      <w:r w:rsidR="00A01821">
        <w:rPr>
          <w:rFonts w:ascii="Times New Roman" w:hAnsi="Times New Roman" w:cs="Times New Roman"/>
          <w:sz w:val="24"/>
          <w:szCs w:val="24"/>
        </w:rPr>
        <w:t>'</w:t>
      </w:r>
      <w:r w:rsidR="00042A3B" w:rsidRPr="00E16B88">
        <w:rPr>
          <w:rFonts w:ascii="Times New Roman" w:hAnsi="Times New Roman" w:cs="Times New Roman"/>
          <w:sz w:val="24"/>
          <w:szCs w:val="24"/>
        </w:rPr>
        <w:t>s and children’s</w:t>
      </w:r>
      <w:r w:rsidR="00F06AF0">
        <w:rPr>
          <w:rFonts w:ascii="Times New Roman" w:hAnsi="Times New Roman" w:cs="Times New Roman"/>
          <w:sz w:val="24"/>
          <w:szCs w:val="24"/>
        </w:rPr>
        <w:t xml:space="preserve"> individual</w:t>
      </w:r>
      <w:r w:rsidR="00042A3B" w:rsidRPr="00E16B88">
        <w:rPr>
          <w:rFonts w:ascii="Times New Roman" w:hAnsi="Times New Roman" w:cs="Times New Roman"/>
          <w:sz w:val="24"/>
          <w:szCs w:val="24"/>
        </w:rPr>
        <w:t xml:space="preserve"> perspectives are</w:t>
      </w:r>
      <w:r w:rsidR="00C5631A" w:rsidRPr="00E16B88">
        <w:rPr>
          <w:rFonts w:ascii="Times New Roman" w:hAnsi="Times New Roman" w:cs="Times New Roman"/>
          <w:sz w:val="24"/>
          <w:szCs w:val="24"/>
        </w:rPr>
        <w:t xml:space="preserve"> limited</w:t>
      </w:r>
      <w:r w:rsidR="001F6760" w:rsidRPr="003A3F0C">
        <w:rPr>
          <w:rFonts w:ascii="Times New Roman" w:hAnsi="Times New Roman" w:cs="Times New Roman"/>
          <w:sz w:val="24"/>
          <w:szCs w:val="24"/>
        </w:rPr>
        <w:t>.</w:t>
      </w:r>
      <w:r w:rsidR="00577ACD" w:rsidRPr="003A3F0C">
        <w:rPr>
          <w:rFonts w:ascii="Times New Roman" w:hAnsi="Times New Roman" w:cs="Times New Roman"/>
          <w:sz w:val="24"/>
          <w:szCs w:val="24"/>
        </w:rPr>
        <w:t xml:space="preserve"> Therefore, </w:t>
      </w:r>
      <w:r w:rsidR="00320A4C" w:rsidRPr="003A3F0C">
        <w:rPr>
          <w:rFonts w:ascii="Times New Roman" w:hAnsi="Times New Roman" w:cs="Times New Roman"/>
          <w:sz w:val="24"/>
          <w:szCs w:val="24"/>
        </w:rPr>
        <w:t>outcomes in</w:t>
      </w:r>
      <w:r w:rsidR="007A395B" w:rsidRPr="003A3F0C">
        <w:rPr>
          <w:rFonts w:ascii="Times New Roman" w:hAnsi="Times New Roman" w:cs="Times New Roman"/>
          <w:sz w:val="24"/>
          <w:szCs w:val="24"/>
        </w:rPr>
        <w:t xml:space="preserve"> children</w:t>
      </w:r>
      <w:r w:rsidR="000D4360" w:rsidRPr="003A3F0C">
        <w:rPr>
          <w:rFonts w:ascii="Times New Roman" w:hAnsi="Times New Roman" w:cs="Times New Roman"/>
          <w:sz w:val="24"/>
          <w:szCs w:val="24"/>
        </w:rPr>
        <w:t xml:space="preserve"> and</w:t>
      </w:r>
      <w:r w:rsidR="007A395B" w:rsidRPr="003A3F0C">
        <w:rPr>
          <w:rFonts w:ascii="Times New Roman" w:hAnsi="Times New Roman" w:cs="Times New Roman"/>
          <w:sz w:val="24"/>
          <w:szCs w:val="24"/>
        </w:rPr>
        <w:t xml:space="preserve"> adult</w:t>
      </w:r>
      <w:r w:rsidR="000D4360" w:rsidRPr="003A3F0C">
        <w:rPr>
          <w:rFonts w:ascii="Times New Roman" w:hAnsi="Times New Roman" w:cs="Times New Roman"/>
          <w:sz w:val="24"/>
          <w:szCs w:val="24"/>
        </w:rPr>
        <w:t>s</w:t>
      </w:r>
      <w:r w:rsidR="00577ACD" w:rsidRPr="003A3F0C">
        <w:rPr>
          <w:rFonts w:ascii="Times New Roman" w:hAnsi="Times New Roman" w:cs="Times New Roman"/>
          <w:sz w:val="24"/>
          <w:szCs w:val="24"/>
        </w:rPr>
        <w:t xml:space="preserve"> </w:t>
      </w:r>
      <w:r w:rsidR="00320A4C" w:rsidRPr="003A3F0C">
        <w:rPr>
          <w:rFonts w:ascii="Times New Roman" w:hAnsi="Times New Roman" w:cs="Times New Roman"/>
          <w:sz w:val="24"/>
          <w:szCs w:val="24"/>
        </w:rPr>
        <w:t xml:space="preserve">should be evaluated </w:t>
      </w:r>
      <w:r w:rsidR="00577ACD" w:rsidRPr="003A3F0C">
        <w:rPr>
          <w:rFonts w:ascii="Times New Roman" w:hAnsi="Times New Roman" w:cs="Times New Roman"/>
          <w:sz w:val="24"/>
          <w:szCs w:val="24"/>
        </w:rPr>
        <w:t>to develop more effective and targeted</w:t>
      </w:r>
      <w:r w:rsidR="00320A4C" w:rsidRPr="003A3F0C">
        <w:rPr>
          <w:rFonts w:ascii="Times New Roman" w:hAnsi="Times New Roman" w:cs="Times New Roman"/>
          <w:sz w:val="24"/>
          <w:szCs w:val="24"/>
        </w:rPr>
        <w:t xml:space="preserve"> interventions to benefit the whole household</w:t>
      </w:r>
      <w:r w:rsidR="00577ACD" w:rsidRPr="003A3F0C">
        <w:rPr>
          <w:rFonts w:ascii="Times New Roman" w:hAnsi="Times New Roman" w:cs="Times New Roman"/>
          <w:sz w:val="24"/>
          <w:szCs w:val="24"/>
        </w:rPr>
        <w:t>.</w:t>
      </w:r>
      <w:r w:rsidR="007A395B" w:rsidRPr="003A3F0C">
        <w:rPr>
          <w:rFonts w:ascii="Times New Roman" w:hAnsi="Times New Roman" w:cs="Times New Roman"/>
          <w:sz w:val="24"/>
          <w:szCs w:val="24"/>
        </w:rPr>
        <w:t xml:space="preserve"> </w:t>
      </w:r>
      <w:r w:rsidR="00FC2241">
        <w:rPr>
          <w:rFonts w:ascii="Times New Roman" w:hAnsi="Times New Roman" w:cs="Times New Roman"/>
          <w:sz w:val="24"/>
          <w:szCs w:val="24"/>
        </w:rPr>
        <w:t xml:space="preserve">Due to the differing political and welfare </w:t>
      </w:r>
      <w:r w:rsidR="00764E51">
        <w:rPr>
          <w:rFonts w:ascii="Times New Roman" w:hAnsi="Times New Roman" w:cs="Times New Roman"/>
          <w:sz w:val="24"/>
          <w:szCs w:val="24"/>
        </w:rPr>
        <w:t>systems in different countries, the limited evide</w:t>
      </w:r>
      <w:r w:rsidR="00012361">
        <w:rPr>
          <w:rFonts w:ascii="Times New Roman" w:hAnsi="Times New Roman" w:cs="Times New Roman"/>
          <w:sz w:val="24"/>
          <w:szCs w:val="24"/>
        </w:rPr>
        <w:t>nce from the UK and Europe warrants further research to g</w:t>
      </w:r>
      <w:r w:rsidR="00A01821">
        <w:rPr>
          <w:rFonts w:ascii="Times New Roman" w:hAnsi="Times New Roman" w:cs="Times New Roman"/>
          <w:sz w:val="24"/>
          <w:szCs w:val="24"/>
        </w:rPr>
        <w:t>au</w:t>
      </w:r>
      <w:r w:rsidR="00012361">
        <w:rPr>
          <w:rFonts w:ascii="Times New Roman" w:hAnsi="Times New Roman" w:cs="Times New Roman"/>
          <w:sz w:val="24"/>
          <w:szCs w:val="24"/>
        </w:rPr>
        <w:t>ge the effectiveness of</w:t>
      </w:r>
      <w:r w:rsidR="00AD6563">
        <w:rPr>
          <w:rFonts w:ascii="Times New Roman" w:hAnsi="Times New Roman" w:cs="Times New Roman"/>
          <w:sz w:val="24"/>
          <w:szCs w:val="24"/>
        </w:rPr>
        <w:t xml:space="preserve"> current</w:t>
      </w:r>
      <w:r w:rsidR="00012361">
        <w:rPr>
          <w:rFonts w:ascii="Times New Roman" w:hAnsi="Times New Roman" w:cs="Times New Roman"/>
          <w:sz w:val="24"/>
          <w:szCs w:val="24"/>
        </w:rPr>
        <w:t xml:space="preserve"> </w:t>
      </w:r>
      <w:r w:rsidR="00B033B5">
        <w:rPr>
          <w:rFonts w:ascii="Times New Roman" w:hAnsi="Times New Roman" w:cs="Times New Roman"/>
          <w:sz w:val="24"/>
          <w:szCs w:val="24"/>
        </w:rPr>
        <w:t>interventions in these geographic and</w:t>
      </w:r>
      <w:r w:rsidR="005531D7">
        <w:rPr>
          <w:rFonts w:ascii="Times New Roman" w:hAnsi="Times New Roman" w:cs="Times New Roman"/>
          <w:sz w:val="24"/>
          <w:szCs w:val="24"/>
        </w:rPr>
        <w:t xml:space="preserve"> diverse</w:t>
      </w:r>
      <w:r w:rsidR="00B033B5">
        <w:rPr>
          <w:rFonts w:ascii="Times New Roman" w:hAnsi="Times New Roman" w:cs="Times New Roman"/>
          <w:sz w:val="24"/>
          <w:szCs w:val="24"/>
        </w:rPr>
        <w:t xml:space="preserve"> </w:t>
      </w:r>
      <w:r w:rsidR="00406975">
        <w:rPr>
          <w:rFonts w:ascii="Times New Roman" w:hAnsi="Times New Roman" w:cs="Times New Roman"/>
          <w:sz w:val="24"/>
          <w:szCs w:val="24"/>
        </w:rPr>
        <w:t>socio</w:t>
      </w:r>
      <w:r w:rsidR="00367603">
        <w:rPr>
          <w:rFonts w:ascii="Times New Roman" w:hAnsi="Times New Roman" w:cs="Times New Roman"/>
          <w:sz w:val="24"/>
          <w:szCs w:val="24"/>
        </w:rPr>
        <w:t>-</w:t>
      </w:r>
      <w:r w:rsidR="00406975">
        <w:rPr>
          <w:rFonts w:ascii="Times New Roman" w:hAnsi="Times New Roman" w:cs="Times New Roman"/>
          <w:sz w:val="24"/>
          <w:szCs w:val="24"/>
        </w:rPr>
        <w:t>demographic</w:t>
      </w:r>
      <w:r w:rsidR="00B033B5">
        <w:rPr>
          <w:rFonts w:ascii="Times New Roman" w:hAnsi="Times New Roman" w:cs="Times New Roman"/>
          <w:sz w:val="24"/>
          <w:szCs w:val="24"/>
        </w:rPr>
        <w:t xml:space="preserve"> </w:t>
      </w:r>
      <w:r w:rsidR="00AD6563">
        <w:rPr>
          <w:rFonts w:ascii="Times New Roman" w:hAnsi="Times New Roman" w:cs="Times New Roman"/>
          <w:sz w:val="24"/>
          <w:szCs w:val="24"/>
        </w:rPr>
        <w:t>populations.</w:t>
      </w:r>
    </w:p>
    <w:p w14:paraId="6D46EF6E" w14:textId="32B84F17" w:rsidR="004F362A" w:rsidRDefault="00D33FBA" w:rsidP="00FE06AE">
      <w:pPr>
        <w:spacing w:after="0" w:line="360" w:lineRule="auto"/>
        <w:rPr>
          <w:rFonts w:ascii="Times New Roman" w:hAnsi="Times New Roman" w:cs="Times New Roman"/>
          <w:b/>
          <w:bCs/>
          <w:sz w:val="24"/>
          <w:szCs w:val="24"/>
        </w:rPr>
      </w:pPr>
      <w:r w:rsidRPr="00E16B88">
        <w:rPr>
          <w:rFonts w:ascii="Times New Roman" w:hAnsi="Times New Roman" w:cs="Times New Roman"/>
          <w:b/>
          <w:bCs/>
          <w:sz w:val="24"/>
          <w:szCs w:val="24"/>
        </w:rPr>
        <w:t>Strengths</w:t>
      </w:r>
      <w:r w:rsidR="00FA6FA1" w:rsidRPr="00E16B88">
        <w:rPr>
          <w:rFonts w:ascii="Times New Roman" w:hAnsi="Times New Roman" w:cs="Times New Roman"/>
          <w:b/>
          <w:bCs/>
          <w:sz w:val="24"/>
          <w:szCs w:val="24"/>
        </w:rPr>
        <w:t xml:space="preserve"> and Limitations</w:t>
      </w:r>
    </w:p>
    <w:p w14:paraId="501C00B9" w14:textId="170B31F1" w:rsidR="001906E2" w:rsidRPr="00E16B88" w:rsidRDefault="00D33FBA" w:rsidP="0041224C">
      <w:pPr>
        <w:spacing w:line="360" w:lineRule="auto"/>
        <w:rPr>
          <w:rFonts w:ascii="Times New Roman" w:hAnsi="Times New Roman" w:cs="Times New Roman"/>
          <w:sz w:val="24"/>
          <w:szCs w:val="24"/>
        </w:rPr>
      </w:pPr>
      <w:r w:rsidRPr="00E16B88">
        <w:rPr>
          <w:rFonts w:ascii="Times New Roman" w:hAnsi="Times New Roman" w:cs="Times New Roman"/>
          <w:sz w:val="24"/>
          <w:szCs w:val="24"/>
        </w:rPr>
        <w:t>This review</w:t>
      </w:r>
      <w:r w:rsidR="00E97432">
        <w:rPr>
          <w:rFonts w:ascii="Times New Roman" w:hAnsi="Times New Roman" w:cs="Times New Roman"/>
          <w:sz w:val="24"/>
          <w:szCs w:val="24"/>
        </w:rPr>
        <w:t xml:space="preserve"> is the first to systematically review </w:t>
      </w:r>
      <w:r w:rsidR="00717A23">
        <w:rPr>
          <w:rFonts w:ascii="Times New Roman" w:hAnsi="Times New Roman" w:cs="Times New Roman"/>
          <w:sz w:val="24"/>
          <w:szCs w:val="24"/>
        </w:rPr>
        <w:t>quantitative</w:t>
      </w:r>
      <w:r w:rsidR="006262C4">
        <w:rPr>
          <w:rFonts w:ascii="Times New Roman" w:hAnsi="Times New Roman" w:cs="Times New Roman"/>
          <w:sz w:val="24"/>
          <w:szCs w:val="24"/>
        </w:rPr>
        <w:t xml:space="preserve"> outcomes of </w:t>
      </w:r>
      <w:r w:rsidR="00186F13" w:rsidRPr="00E16B88">
        <w:rPr>
          <w:rFonts w:ascii="Times New Roman" w:hAnsi="Times New Roman" w:cs="Times New Roman"/>
          <w:sz w:val="24"/>
          <w:szCs w:val="24"/>
        </w:rPr>
        <w:t xml:space="preserve">how </w:t>
      </w:r>
      <w:r w:rsidR="00DF1F5A" w:rsidRPr="00E16B88">
        <w:rPr>
          <w:rFonts w:ascii="Times New Roman" w:hAnsi="Times New Roman" w:cs="Times New Roman"/>
          <w:sz w:val="24"/>
          <w:szCs w:val="24"/>
        </w:rPr>
        <w:t>food aid interventions</w:t>
      </w:r>
      <w:r w:rsidR="000C14FA" w:rsidRPr="00E16B88">
        <w:rPr>
          <w:rFonts w:ascii="Times New Roman" w:hAnsi="Times New Roman" w:cs="Times New Roman"/>
          <w:sz w:val="24"/>
          <w:szCs w:val="24"/>
        </w:rPr>
        <w:t xml:space="preserve"> impact </w:t>
      </w:r>
      <w:r w:rsidR="005466C1">
        <w:rPr>
          <w:rFonts w:ascii="Times New Roman" w:hAnsi="Times New Roman" w:cs="Times New Roman"/>
          <w:sz w:val="24"/>
          <w:szCs w:val="24"/>
        </w:rPr>
        <w:t>households</w:t>
      </w:r>
      <w:r w:rsidR="000C14FA" w:rsidRPr="00E16B88">
        <w:rPr>
          <w:rFonts w:ascii="Times New Roman" w:hAnsi="Times New Roman" w:cs="Times New Roman"/>
          <w:sz w:val="24"/>
          <w:szCs w:val="24"/>
        </w:rPr>
        <w:t xml:space="preserve"> with children</w:t>
      </w:r>
      <w:r w:rsidR="00445192">
        <w:rPr>
          <w:rFonts w:ascii="Times New Roman" w:hAnsi="Times New Roman" w:cs="Times New Roman"/>
          <w:sz w:val="24"/>
          <w:szCs w:val="24"/>
        </w:rPr>
        <w:t xml:space="preserve">. </w:t>
      </w:r>
      <w:r w:rsidR="002834C5" w:rsidRPr="00E16B88">
        <w:rPr>
          <w:rFonts w:ascii="Times New Roman" w:hAnsi="Times New Roman" w:cs="Times New Roman"/>
          <w:sz w:val="24"/>
          <w:szCs w:val="24"/>
        </w:rPr>
        <w:t>The screening process, quality assessment</w:t>
      </w:r>
      <w:r w:rsidR="00FB01B1" w:rsidRPr="00E16B88">
        <w:rPr>
          <w:rFonts w:ascii="Times New Roman" w:hAnsi="Times New Roman" w:cs="Times New Roman"/>
          <w:sz w:val="24"/>
          <w:szCs w:val="24"/>
        </w:rPr>
        <w:t xml:space="preserve"> and data extraction</w:t>
      </w:r>
      <w:r w:rsidR="002834C5" w:rsidRPr="00E16B88">
        <w:rPr>
          <w:rFonts w:ascii="Times New Roman" w:hAnsi="Times New Roman" w:cs="Times New Roman"/>
          <w:sz w:val="24"/>
          <w:szCs w:val="24"/>
        </w:rPr>
        <w:t xml:space="preserve"> included a second independent reviewer</w:t>
      </w:r>
      <w:r w:rsidR="00FB01B1" w:rsidRPr="00E16B88">
        <w:rPr>
          <w:rFonts w:ascii="Times New Roman" w:hAnsi="Times New Roman" w:cs="Times New Roman"/>
          <w:sz w:val="24"/>
          <w:szCs w:val="24"/>
        </w:rPr>
        <w:t>.</w:t>
      </w:r>
      <w:r w:rsidR="0073019B">
        <w:rPr>
          <w:rFonts w:ascii="Times New Roman" w:hAnsi="Times New Roman" w:cs="Times New Roman"/>
          <w:sz w:val="24"/>
          <w:szCs w:val="24"/>
        </w:rPr>
        <w:t xml:space="preserve"> </w:t>
      </w:r>
      <w:r w:rsidR="001906E2">
        <w:rPr>
          <w:rFonts w:ascii="Times New Roman" w:hAnsi="Times New Roman" w:cs="Times New Roman"/>
          <w:sz w:val="24"/>
          <w:szCs w:val="24"/>
        </w:rPr>
        <w:t>A comprehensive search strategy was conducted using a wide range of terms describing food ai</w:t>
      </w:r>
      <w:r w:rsidR="008D7916">
        <w:rPr>
          <w:rFonts w:ascii="Times New Roman" w:hAnsi="Times New Roman" w:cs="Times New Roman"/>
          <w:sz w:val="24"/>
          <w:szCs w:val="24"/>
        </w:rPr>
        <w:t xml:space="preserve">d from the literature enabling relevant studies to be identified. </w:t>
      </w:r>
    </w:p>
    <w:p w14:paraId="3E75CEEB" w14:textId="7EA265AA" w:rsidR="00990537" w:rsidRDefault="002C1318" w:rsidP="0041224C">
      <w:pPr>
        <w:spacing w:line="360" w:lineRule="auto"/>
        <w:rPr>
          <w:rFonts w:ascii="Times New Roman" w:hAnsi="Times New Roman" w:cs="Times New Roman"/>
          <w:sz w:val="24"/>
          <w:szCs w:val="24"/>
        </w:rPr>
      </w:pPr>
      <w:r>
        <w:rPr>
          <w:rFonts w:ascii="Times New Roman" w:hAnsi="Times New Roman" w:cs="Times New Roman"/>
          <w:sz w:val="24"/>
          <w:szCs w:val="24"/>
        </w:rPr>
        <w:t>L</w:t>
      </w:r>
      <w:r w:rsidR="00804244">
        <w:rPr>
          <w:rFonts w:ascii="Times New Roman" w:hAnsi="Times New Roman" w:cs="Times New Roman"/>
          <w:sz w:val="24"/>
          <w:szCs w:val="24"/>
        </w:rPr>
        <w:t>imitations</w:t>
      </w:r>
      <w:r>
        <w:rPr>
          <w:rFonts w:ascii="Times New Roman" w:hAnsi="Times New Roman" w:cs="Times New Roman"/>
          <w:sz w:val="24"/>
          <w:szCs w:val="24"/>
        </w:rPr>
        <w:t xml:space="preserve"> of this review include only</w:t>
      </w:r>
      <w:r w:rsidR="00445192">
        <w:rPr>
          <w:rFonts w:ascii="Times New Roman" w:hAnsi="Times New Roman" w:cs="Times New Roman"/>
          <w:sz w:val="24"/>
          <w:szCs w:val="24"/>
        </w:rPr>
        <w:t xml:space="preserve"> </w:t>
      </w:r>
      <w:r w:rsidR="00804244">
        <w:rPr>
          <w:rFonts w:ascii="Times New Roman" w:hAnsi="Times New Roman" w:cs="Times New Roman"/>
          <w:sz w:val="24"/>
          <w:szCs w:val="24"/>
        </w:rPr>
        <w:t>s</w:t>
      </w:r>
      <w:r w:rsidR="00F347DD" w:rsidRPr="00E16B88">
        <w:rPr>
          <w:rFonts w:ascii="Times New Roman" w:hAnsi="Times New Roman" w:cs="Times New Roman"/>
          <w:sz w:val="24"/>
          <w:szCs w:val="24"/>
        </w:rPr>
        <w:t>tudies</w:t>
      </w:r>
      <w:r w:rsidR="00874A1D" w:rsidRPr="00E16B88">
        <w:rPr>
          <w:rFonts w:ascii="Times New Roman" w:hAnsi="Times New Roman" w:cs="Times New Roman"/>
          <w:sz w:val="24"/>
          <w:szCs w:val="24"/>
        </w:rPr>
        <w:t xml:space="preserve"> published</w:t>
      </w:r>
      <w:r w:rsidR="00677BB0">
        <w:rPr>
          <w:rFonts w:ascii="Times New Roman" w:hAnsi="Times New Roman" w:cs="Times New Roman"/>
          <w:sz w:val="24"/>
          <w:szCs w:val="24"/>
        </w:rPr>
        <w:t xml:space="preserve"> </w:t>
      </w:r>
      <w:r w:rsidR="00F347DD" w:rsidRPr="00E16B88">
        <w:rPr>
          <w:rFonts w:ascii="Times New Roman" w:hAnsi="Times New Roman" w:cs="Times New Roman"/>
          <w:sz w:val="24"/>
          <w:szCs w:val="24"/>
        </w:rPr>
        <w:t>in English.</w:t>
      </w:r>
      <w:r w:rsidR="00F022DC">
        <w:rPr>
          <w:rFonts w:ascii="Times New Roman" w:hAnsi="Times New Roman" w:cs="Times New Roman"/>
          <w:sz w:val="24"/>
          <w:szCs w:val="24"/>
        </w:rPr>
        <w:t xml:space="preserve"> </w:t>
      </w:r>
      <w:r w:rsidR="00103F41">
        <w:rPr>
          <w:rFonts w:ascii="Times New Roman" w:hAnsi="Times New Roman" w:cs="Times New Roman"/>
          <w:sz w:val="24"/>
          <w:szCs w:val="24"/>
        </w:rPr>
        <w:t>Therefore,</w:t>
      </w:r>
      <w:r w:rsidR="00F022DC">
        <w:rPr>
          <w:rFonts w:ascii="Times New Roman" w:hAnsi="Times New Roman" w:cs="Times New Roman"/>
          <w:sz w:val="24"/>
          <w:szCs w:val="24"/>
        </w:rPr>
        <w:t xml:space="preserve"> </w:t>
      </w:r>
      <w:r w:rsidR="003842CD">
        <w:rPr>
          <w:rFonts w:ascii="Times New Roman" w:hAnsi="Times New Roman" w:cs="Times New Roman"/>
          <w:sz w:val="24"/>
          <w:szCs w:val="24"/>
        </w:rPr>
        <w:t>effective</w:t>
      </w:r>
      <w:r w:rsidR="00F022DC">
        <w:rPr>
          <w:rFonts w:ascii="Times New Roman" w:hAnsi="Times New Roman" w:cs="Times New Roman"/>
          <w:sz w:val="24"/>
          <w:szCs w:val="24"/>
        </w:rPr>
        <w:t xml:space="preserve"> </w:t>
      </w:r>
      <w:r w:rsidR="00D24F37">
        <w:rPr>
          <w:rFonts w:ascii="Times New Roman" w:hAnsi="Times New Roman" w:cs="Times New Roman"/>
          <w:sz w:val="24"/>
          <w:szCs w:val="24"/>
        </w:rPr>
        <w:t xml:space="preserve">or </w:t>
      </w:r>
      <w:r w:rsidR="00AD7B89">
        <w:rPr>
          <w:rFonts w:ascii="Times New Roman" w:hAnsi="Times New Roman" w:cs="Times New Roman"/>
          <w:sz w:val="24"/>
          <w:szCs w:val="24"/>
        </w:rPr>
        <w:t>novel</w:t>
      </w:r>
      <w:r w:rsidR="00D24F37">
        <w:rPr>
          <w:rFonts w:ascii="Times New Roman" w:hAnsi="Times New Roman" w:cs="Times New Roman"/>
          <w:sz w:val="24"/>
          <w:szCs w:val="24"/>
        </w:rPr>
        <w:t xml:space="preserve"> </w:t>
      </w:r>
      <w:r w:rsidR="00F022DC">
        <w:rPr>
          <w:rFonts w:ascii="Times New Roman" w:hAnsi="Times New Roman" w:cs="Times New Roman"/>
          <w:sz w:val="24"/>
          <w:szCs w:val="24"/>
        </w:rPr>
        <w:t xml:space="preserve">interventions </w:t>
      </w:r>
      <w:r w:rsidR="00EB5EB0">
        <w:rPr>
          <w:rFonts w:ascii="Times New Roman" w:hAnsi="Times New Roman" w:cs="Times New Roman"/>
          <w:sz w:val="24"/>
          <w:szCs w:val="24"/>
        </w:rPr>
        <w:t xml:space="preserve">published in other languages </w:t>
      </w:r>
      <w:r w:rsidR="00CE0B53">
        <w:rPr>
          <w:rFonts w:ascii="Times New Roman" w:hAnsi="Times New Roman" w:cs="Times New Roman"/>
          <w:sz w:val="24"/>
          <w:szCs w:val="24"/>
        </w:rPr>
        <w:t xml:space="preserve">could not be </w:t>
      </w:r>
      <w:r w:rsidR="00DE243D">
        <w:rPr>
          <w:rFonts w:ascii="Times New Roman" w:hAnsi="Times New Roman" w:cs="Times New Roman"/>
          <w:sz w:val="24"/>
          <w:szCs w:val="24"/>
        </w:rPr>
        <w:t>assessed</w:t>
      </w:r>
      <w:r w:rsidR="00CD617F">
        <w:rPr>
          <w:rFonts w:ascii="Times New Roman" w:hAnsi="Times New Roman" w:cs="Times New Roman"/>
          <w:sz w:val="24"/>
          <w:szCs w:val="24"/>
        </w:rPr>
        <w:t xml:space="preserve">. </w:t>
      </w:r>
      <w:r w:rsidR="000F7603">
        <w:rPr>
          <w:rFonts w:ascii="Times New Roman" w:hAnsi="Times New Roman" w:cs="Times New Roman"/>
          <w:sz w:val="24"/>
          <w:szCs w:val="24"/>
        </w:rPr>
        <w:t>G</w:t>
      </w:r>
      <w:r w:rsidR="000F7603" w:rsidRPr="00E16B88">
        <w:rPr>
          <w:rFonts w:ascii="Times New Roman" w:hAnsi="Times New Roman" w:cs="Times New Roman"/>
          <w:sz w:val="24"/>
          <w:szCs w:val="24"/>
        </w:rPr>
        <w:t>eneralisability</w:t>
      </w:r>
      <w:r w:rsidR="000F7603">
        <w:rPr>
          <w:rFonts w:ascii="Times New Roman" w:hAnsi="Times New Roman" w:cs="Times New Roman"/>
          <w:sz w:val="24"/>
          <w:szCs w:val="24"/>
        </w:rPr>
        <w:t xml:space="preserve"> of the</w:t>
      </w:r>
      <w:r w:rsidR="00245171">
        <w:rPr>
          <w:rFonts w:ascii="Times New Roman" w:hAnsi="Times New Roman" w:cs="Times New Roman"/>
          <w:sz w:val="24"/>
          <w:szCs w:val="24"/>
        </w:rPr>
        <w:t xml:space="preserve"> results </w:t>
      </w:r>
      <w:r w:rsidR="0058241D">
        <w:rPr>
          <w:rFonts w:ascii="Times New Roman" w:hAnsi="Times New Roman" w:cs="Times New Roman"/>
          <w:sz w:val="24"/>
          <w:szCs w:val="24"/>
        </w:rPr>
        <w:t>is</w:t>
      </w:r>
      <w:r w:rsidR="000F7603">
        <w:rPr>
          <w:rFonts w:ascii="Times New Roman" w:hAnsi="Times New Roman" w:cs="Times New Roman"/>
          <w:sz w:val="24"/>
          <w:szCs w:val="24"/>
        </w:rPr>
        <w:t xml:space="preserve"> limited</w:t>
      </w:r>
      <w:r w:rsidR="000F7603" w:rsidRPr="00E16B88">
        <w:rPr>
          <w:rFonts w:ascii="Times New Roman" w:hAnsi="Times New Roman" w:cs="Times New Roman"/>
          <w:sz w:val="24"/>
          <w:szCs w:val="24"/>
        </w:rPr>
        <w:t xml:space="preserve"> due to </w:t>
      </w:r>
      <w:r w:rsidR="000F7603">
        <w:rPr>
          <w:rFonts w:ascii="Times New Roman" w:hAnsi="Times New Roman" w:cs="Times New Roman"/>
          <w:sz w:val="24"/>
          <w:szCs w:val="24"/>
        </w:rPr>
        <w:t xml:space="preserve">the </w:t>
      </w:r>
      <w:r w:rsidR="000F7603" w:rsidRPr="00E16B88">
        <w:rPr>
          <w:rFonts w:ascii="Times New Roman" w:hAnsi="Times New Roman" w:cs="Times New Roman"/>
          <w:sz w:val="24"/>
          <w:szCs w:val="24"/>
        </w:rPr>
        <w:t>heterogeneity of the populations, variability of interventions and outcome measures.</w:t>
      </w:r>
      <w:r w:rsidR="000F7603">
        <w:rPr>
          <w:rFonts w:ascii="Times New Roman" w:hAnsi="Times New Roman" w:cs="Times New Roman"/>
          <w:sz w:val="24"/>
          <w:szCs w:val="24"/>
        </w:rPr>
        <w:t xml:space="preserve"> </w:t>
      </w:r>
      <w:r w:rsidR="00567B98">
        <w:rPr>
          <w:rFonts w:ascii="Times New Roman" w:hAnsi="Times New Roman" w:cs="Times New Roman"/>
          <w:sz w:val="24"/>
          <w:szCs w:val="24"/>
        </w:rPr>
        <w:t>The majority of studies did not include</w:t>
      </w:r>
      <w:r w:rsidR="000F7603">
        <w:rPr>
          <w:rFonts w:ascii="Times New Roman" w:hAnsi="Times New Roman" w:cs="Times New Roman"/>
          <w:sz w:val="24"/>
          <w:szCs w:val="24"/>
        </w:rPr>
        <w:t xml:space="preserve"> a comparator or control group</w:t>
      </w:r>
      <w:r w:rsidR="000E740B">
        <w:rPr>
          <w:rFonts w:ascii="Times New Roman" w:hAnsi="Times New Roman" w:cs="Times New Roman"/>
          <w:sz w:val="24"/>
          <w:szCs w:val="24"/>
        </w:rPr>
        <w:t>.</w:t>
      </w:r>
      <w:r w:rsidR="002113F6">
        <w:rPr>
          <w:rFonts w:ascii="Times New Roman" w:hAnsi="Times New Roman" w:cs="Times New Roman"/>
          <w:sz w:val="24"/>
          <w:szCs w:val="24"/>
        </w:rPr>
        <w:t xml:space="preserve"> </w:t>
      </w:r>
      <w:r w:rsidR="000E740B">
        <w:rPr>
          <w:rFonts w:ascii="Times New Roman" w:hAnsi="Times New Roman" w:cs="Times New Roman"/>
          <w:sz w:val="24"/>
          <w:szCs w:val="24"/>
        </w:rPr>
        <w:t>C</w:t>
      </w:r>
      <w:r w:rsidR="00EC600A">
        <w:rPr>
          <w:rFonts w:ascii="Times New Roman" w:hAnsi="Times New Roman" w:cs="Times New Roman"/>
          <w:sz w:val="24"/>
          <w:szCs w:val="24"/>
        </w:rPr>
        <w:t xml:space="preserve">onsequently, </w:t>
      </w:r>
      <w:r w:rsidR="000F7603">
        <w:rPr>
          <w:rFonts w:ascii="Times New Roman" w:hAnsi="Times New Roman" w:cs="Times New Roman"/>
          <w:sz w:val="24"/>
          <w:szCs w:val="24"/>
        </w:rPr>
        <w:t xml:space="preserve">it cannot be inferred </w:t>
      </w:r>
      <w:r w:rsidR="00DE243D">
        <w:rPr>
          <w:rFonts w:ascii="Times New Roman" w:hAnsi="Times New Roman" w:cs="Times New Roman"/>
          <w:sz w:val="24"/>
          <w:szCs w:val="24"/>
        </w:rPr>
        <w:t xml:space="preserve">the </w:t>
      </w:r>
      <w:r w:rsidR="000F7603">
        <w:rPr>
          <w:rFonts w:ascii="Times New Roman" w:hAnsi="Times New Roman" w:cs="Times New Roman"/>
          <w:sz w:val="24"/>
          <w:szCs w:val="24"/>
        </w:rPr>
        <w:t>outcomes</w:t>
      </w:r>
      <w:r w:rsidR="00DE243D">
        <w:rPr>
          <w:rFonts w:ascii="Times New Roman" w:hAnsi="Times New Roman" w:cs="Times New Roman"/>
          <w:sz w:val="24"/>
          <w:szCs w:val="24"/>
        </w:rPr>
        <w:t xml:space="preserve"> improved</w:t>
      </w:r>
      <w:r w:rsidR="002D0615">
        <w:rPr>
          <w:rFonts w:ascii="Times New Roman" w:hAnsi="Times New Roman" w:cs="Times New Roman"/>
          <w:sz w:val="24"/>
          <w:szCs w:val="24"/>
        </w:rPr>
        <w:t xml:space="preserve"> as a</w:t>
      </w:r>
      <w:r w:rsidR="00DE243D">
        <w:rPr>
          <w:rFonts w:ascii="Times New Roman" w:hAnsi="Times New Roman" w:cs="Times New Roman"/>
          <w:sz w:val="24"/>
          <w:szCs w:val="24"/>
        </w:rPr>
        <w:t xml:space="preserve"> </w:t>
      </w:r>
      <w:r w:rsidR="001A7658">
        <w:rPr>
          <w:rFonts w:ascii="Times New Roman" w:hAnsi="Times New Roman" w:cs="Times New Roman"/>
          <w:sz w:val="24"/>
          <w:szCs w:val="24"/>
        </w:rPr>
        <w:t>direct</w:t>
      </w:r>
      <w:r w:rsidR="002D0615">
        <w:rPr>
          <w:rFonts w:ascii="Times New Roman" w:hAnsi="Times New Roman" w:cs="Times New Roman"/>
          <w:sz w:val="24"/>
          <w:szCs w:val="24"/>
        </w:rPr>
        <w:t xml:space="preserve"> result of</w:t>
      </w:r>
      <w:r w:rsidR="000F7603">
        <w:rPr>
          <w:rFonts w:ascii="Times New Roman" w:hAnsi="Times New Roman" w:cs="Times New Roman"/>
          <w:sz w:val="24"/>
          <w:szCs w:val="24"/>
        </w:rPr>
        <w:t xml:space="preserve"> the food aid interventions.</w:t>
      </w:r>
      <w:r w:rsidR="004778A0" w:rsidRPr="004778A0">
        <w:rPr>
          <w:rFonts w:ascii="Times New Roman" w:hAnsi="Times New Roman" w:cs="Times New Roman"/>
          <w:sz w:val="24"/>
          <w:szCs w:val="24"/>
        </w:rPr>
        <w:t xml:space="preserve"> </w:t>
      </w:r>
      <w:r w:rsidR="004778A0">
        <w:rPr>
          <w:rFonts w:ascii="Times New Roman" w:hAnsi="Times New Roman" w:cs="Times New Roman"/>
          <w:sz w:val="24"/>
          <w:szCs w:val="24"/>
        </w:rPr>
        <w:t xml:space="preserve">With the exception of one study, all other included studies were observational designs and thus causality cannot be inferred. </w:t>
      </w:r>
      <w:r w:rsidR="004778A0" w:rsidRPr="00A228C9">
        <w:rPr>
          <w:rFonts w:ascii="Times New Roman" w:hAnsi="Times New Roman" w:cs="Times New Roman"/>
          <w:sz w:val="24"/>
          <w:szCs w:val="24"/>
        </w:rPr>
        <w:t xml:space="preserve"> </w:t>
      </w:r>
    </w:p>
    <w:p w14:paraId="21157B4A" w14:textId="2EF26198" w:rsidR="00BA1A62" w:rsidRDefault="00CD617F" w:rsidP="0041224C">
      <w:pPr>
        <w:spacing w:line="360" w:lineRule="auto"/>
        <w:rPr>
          <w:rFonts w:ascii="Times New Roman" w:hAnsi="Times New Roman" w:cs="Times New Roman"/>
          <w:sz w:val="24"/>
          <w:szCs w:val="24"/>
        </w:rPr>
      </w:pPr>
      <w:r>
        <w:rPr>
          <w:rFonts w:ascii="Times New Roman" w:hAnsi="Times New Roman" w:cs="Times New Roman"/>
          <w:sz w:val="24"/>
          <w:szCs w:val="24"/>
        </w:rPr>
        <w:t>The heterogeneity of reported outcomes did not allow for statistical analysis or a meta-analysis to compare the effectiveness of the interventions.</w:t>
      </w:r>
      <w:r w:rsidR="002448B0" w:rsidRPr="00E16B88">
        <w:rPr>
          <w:rFonts w:ascii="Times New Roman" w:hAnsi="Times New Roman" w:cs="Times New Roman"/>
          <w:sz w:val="24"/>
          <w:szCs w:val="24"/>
        </w:rPr>
        <w:t xml:space="preserve"> </w:t>
      </w:r>
      <w:r w:rsidR="00107575">
        <w:rPr>
          <w:rFonts w:ascii="Times New Roman" w:hAnsi="Times New Roman" w:cs="Times New Roman"/>
          <w:sz w:val="24"/>
          <w:szCs w:val="24"/>
        </w:rPr>
        <w:t xml:space="preserve">Only </w:t>
      </w:r>
      <w:r w:rsidR="00530585">
        <w:rPr>
          <w:rFonts w:ascii="Times New Roman" w:hAnsi="Times New Roman" w:cs="Times New Roman"/>
          <w:sz w:val="24"/>
          <w:szCs w:val="24"/>
        </w:rPr>
        <w:t>two</w:t>
      </w:r>
      <w:r w:rsidR="00107575">
        <w:rPr>
          <w:rFonts w:ascii="Times New Roman" w:hAnsi="Times New Roman" w:cs="Times New Roman"/>
          <w:sz w:val="24"/>
          <w:szCs w:val="24"/>
        </w:rPr>
        <w:t xml:space="preserve"> studies </w:t>
      </w:r>
      <w:r w:rsidR="00947DD9">
        <w:rPr>
          <w:rFonts w:ascii="Times New Roman" w:hAnsi="Times New Roman" w:cs="Times New Roman"/>
          <w:sz w:val="24"/>
          <w:szCs w:val="24"/>
        </w:rPr>
        <w:t>were</w:t>
      </w:r>
      <w:r w:rsidR="00BA1A62" w:rsidRPr="00E16B88">
        <w:rPr>
          <w:rFonts w:ascii="Times New Roman" w:hAnsi="Times New Roman" w:cs="Times New Roman"/>
          <w:sz w:val="24"/>
          <w:szCs w:val="24"/>
        </w:rPr>
        <w:t xml:space="preserve"> rated as </w:t>
      </w:r>
      <w:r w:rsidR="00107575">
        <w:rPr>
          <w:rFonts w:ascii="Times New Roman" w:hAnsi="Times New Roman" w:cs="Times New Roman"/>
          <w:sz w:val="24"/>
          <w:szCs w:val="24"/>
        </w:rPr>
        <w:t>good</w:t>
      </w:r>
      <w:r w:rsidR="00BA1A62" w:rsidRPr="00E16B88">
        <w:rPr>
          <w:rFonts w:ascii="Times New Roman" w:hAnsi="Times New Roman" w:cs="Times New Roman"/>
          <w:sz w:val="24"/>
          <w:szCs w:val="24"/>
        </w:rPr>
        <w:t xml:space="preserve">, </w:t>
      </w:r>
      <w:r w:rsidR="005F5E45">
        <w:rPr>
          <w:rFonts w:ascii="Times New Roman" w:hAnsi="Times New Roman" w:cs="Times New Roman"/>
          <w:sz w:val="24"/>
          <w:szCs w:val="24"/>
        </w:rPr>
        <w:t xml:space="preserve">suggesting </w:t>
      </w:r>
      <w:r w:rsidR="00BA1A62" w:rsidRPr="00E16B88">
        <w:rPr>
          <w:rFonts w:ascii="Times New Roman" w:hAnsi="Times New Roman" w:cs="Times New Roman"/>
          <w:sz w:val="24"/>
          <w:szCs w:val="24"/>
        </w:rPr>
        <w:t xml:space="preserve">more </w:t>
      </w:r>
      <w:r w:rsidR="00EC600A">
        <w:rPr>
          <w:rFonts w:ascii="Times New Roman" w:hAnsi="Times New Roman" w:cs="Times New Roman"/>
          <w:sz w:val="24"/>
          <w:szCs w:val="24"/>
        </w:rPr>
        <w:t>high</w:t>
      </w:r>
      <w:r w:rsidR="000E740B">
        <w:rPr>
          <w:rFonts w:ascii="Times New Roman" w:hAnsi="Times New Roman" w:cs="Times New Roman"/>
          <w:sz w:val="24"/>
          <w:szCs w:val="24"/>
        </w:rPr>
        <w:t>-</w:t>
      </w:r>
      <w:r w:rsidR="00BA1A62" w:rsidRPr="00E16B88">
        <w:rPr>
          <w:rFonts w:ascii="Times New Roman" w:hAnsi="Times New Roman" w:cs="Times New Roman"/>
          <w:sz w:val="24"/>
          <w:szCs w:val="24"/>
        </w:rPr>
        <w:t xml:space="preserve">quality studies are needed to provide robust and reliable evidence </w:t>
      </w:r>
      <w:r w:rsidR="00BA1A62">
        <w:rPr>
          <w:rFonts w:ascii="Times New Roman" w:hAnsi="Times New Roman" w:cs="Times New Roman"/>
          <w:sz w:val="24"/>
          <w:szCs w:val="24"/>
        </w:rPr>
        <w:t>of the effectiveness of</w:t>
      </w:r>
      <w:r w:rsidR="00BA1A62" w:rsidRPr="00E16B88">
        <w:rPr>
          <w:rFonts w:ascii="Times New Roman" w:hAnsi="Times New Roman" w:cs="Times New Roman"/>
          <w:sz w:val="24"/>
          <w:szCs w:val="24"/>
        </w:rPr>
        <w:t xml:space="preserve"> food aid</w:t>
      </w:r>
      <w:r w:rsidR="00BA1A62">
        <w:rPr>
          <w:rFonts w:ascii="Times New Roman" w:hAnsi="Times New Roman" w:cs="Times New Roman"/>
          <w:sz w:val="24"/>
          <w:szCs w:val="24"/>
        </w:rPr>
        <w:t xml:space="preserve"> interventions.</w:t>
      </w:r>
    </w:p>
    <w:p w14:paraId="0DD53E69" w14:textId="672AD35C" w:rsidR="000A74D5" w:rsidRPr="00E16B88" w:rsidRDefault="00D33FBA" w:rsidP="00FE06AE">
      <w:pPr>
        <w:spacing w:after="0"/>
      </w:pPr>
      <w:r w:rsidRPr="00EC600A">
        <w:rPr>
          <w:rFonts w:ascii="Times New Roman" w:hAnsi="Times New Roman" w:cs="Times New Roman"/>
          <w:b/>
          <w:bCs/>
          <w:sz w:val="24"/>
          <w:szCs w:val="24"/>
        </w:rPr>
        <w:t>Implications for public health</w:t>
      </w:r>
      <w:r w:rsidR="00376D3E">
        <w:t xml:space="preserve"> </w:t>
      </w:r>
    </w:p>
    <w:p w14:paraId="3F373389" w14:textId="619878AC" w:rsidR="007348F1" w:rsidRPr="00E16B88" w:rsidRDefault="009C42D1" w:rsidP="0041224C">
      <w:pPr>
        <w:spacing w:line="360" w:lineRule="auto"/>
        <w:rPr>
          <w:rFonts w:ascii="Times New Roman" w:hAnsi="Times New Roman" w:cs="Times New Roman"/>
          <w:sz w:val="24"/>
          <w:szCs w:val="24"/>
        </w:rPr>
      </w:pPr>
      <w:r w:rsidRPr="00E16B88">
        <w:rPr>
          <w:rFonts w:ascii="Times New Roman" w:hAnsi="Times New Roman" w:cs="Times New Roman"/>
          <w:sz w:val="24"/>
          <w:szCs w:val="24"/>
        </w:rPr>
        <w:lastRenderedPageBreak/>
        <w:t xml:space="preserve">Food banks </w:t>
      </w:r>
      <w:r w:rsidR="00DB1708" w:rsidRPr="00E16B88">
        <w:rPr>
          <w:rFonts w:ascii="Times New Roman" w:hAnsi="Times New Roman" w:cs="Times New Roman"/>
          <w:sz w:val="24"/>
          <w:szCs w:val="24"/>
        </w:rPr>
        <w:t>rely on</w:t>
      </w:r>
      <w:r w:rsidR="00DF4B06">
        <w:rPr>
          <w:rFonts w:ascii="Times New Roman" w:hAnsi="Times New Roman" w:cs="Times New Roman"/>
          <w:sz w:val="24"/>
          <w:szCs w:val="24"/>
        </w:rPr>
        <w:t xml:space="preserve"> </w:t>
      </w:r>
      <w:r w:rsidR="00DB1708" w:rsidRPr="00E16B88">
        <w:rPr>
          <w:rFonts w:ascii="Times New Roman" w:hAnsi="Times New Roman" w:cs="Times New Roman"/>
          <w:sz w:val="24"/>
          <w:szCs w:val="24"/>
        </w:rPr>
        <w:t>donations</w:t>
      </w:r>
      <w:r w:rsidR="00DF4B06">
        <w:rPr>
          <w:rFonts w:ascii="Times New Roman" w:hAnsi="Times New Roman" w:cs="Times New Roman"/>
          <w:sz w:val="24"/>
          <w:szCs w:val="24"/>
        </w:rPr>
        <w:t xml:space="preserve"> from the public and surplus food</w:t>
      </w:r>
      <w:r w:rsidR="00232E15">
        <w:rPr>
          <w:rFonts w:ascii="Times New Roman" w:hAnsi="Times New Roman" w:cs="Times New Roman"/>
          <w:sz w:val="24"/>
          <w:szCs w:val="24"/>
        </w:rPr>
        <w:t xml:space="preserve"> from </w:t>
      </w:r>
      <w:r w:rsidR="00817CC7">
        <w:rPr>
          <w:rFonts w:ascii="Times New Roman" w:hAnsi="Times New Roman" w:cs="Times New Roman"/>
          <w:sz w:val="24"/>
          <w:szCs w:val="24"/>
        </w:rPr>
        <w:t>commercial organisations such as food retailers and restaurant</w:t>
      </w:r>
      <w:r w:rsidR="0018674A">
        <w:rPr>
          <w:rFonts w:ascii="Times New Roman" w:hAnsi="Times New Roman" w:cs="Times New Roman"/>
          <w:sz w:val="24"/>
          <w:szCs w:val="24"/>
        </w:rPr>
        <w:t>s</w:t>
      </w:r>
      <w:r w:rsidR="00817CC7">
        <w:rPr>
          <w:rFonts w:ascii="Times New Roman" w:hAnsi="Times New Roman" w:cs="Times New Roman"/>
          <w:sz w:val="24"/>
          <w:szCs w:val="24"/>
        </w:rPr>
        <w:t>. W</w:t>
      </w:r>
      <w:r w:rsidR="00DB1708" w:rsidRPr="00E16B88">
        <w:rPr>
          <w:rFonts w:ascii="Times New Roman" w:hAnsi="Times New Roman" w:cs="Times New Roman"/>
          <w:sz w:val="24"/>
          <w:szCs w:val="24"/>
        </w:rPr>
        <w:t>ith the current global rise in the cost of living and inflation, people are less able to donat</w:t>
      </w:r>
      <w:r w:rsidR="00560AFD">
        <w:rPr>
          <w:rFonts w:ascii="Times New Roman" w:hAnsi="Times New Roman" w:cs="Times New Roman"/>
          <w:sz w:val="24"/>
          <w:szCs w:val="24"/>
        </w:rPr>
        <w:t>e</w:t>
      </w:r>
      <w:r w:rsidR="0018674A">
        <w:rPr>
          <w:rFonts w:ascii="Times New Roman" w:hAnsi="Times New Roman" w:cs="Times New Roman"/>
          <w:sz w:val="24"/>
          <w:szCs w:val="24"/>
        </w:rPr>
        <w:t>. C</w:t>
      </w:r>
      <w:r w:rsidR="009E44B2">
        <w:rPr>
          <w:rFonts w:ascii="Times New Roman" w:hAnsi="Times New Roman" w:cs="Times New Roman"/>
          <w:sz w:val="24"/>
          <w:szCs w:val="24"/>
        </w:rPr>
        <w:t>ommercial orga</w:t>
      </w:r>
      <w:r w:rsidR="0018674A">
        <w:rPr>
          <w:rFonts w:ascii="Times New Roman" w:hAnsi="Times New Roman" w:cs="Times New Roman"/>
          <w:sz w:val="24"/>
          <w:szCs w:val="24"/>
        </w:rPr>
        <w:t>nis</w:t>
      </w:r>
      <w:r w:rsidR="009E44B2">
        <w:rPr>
          <w:rFonts w:ascii="Times New Roman" w:hAnsi="Times New Roman" w:cs="Times New Roman"/>
          <w:sz w:val="24"/>
          <w:szCs w:val="24"/>
        </w:rPr>
        <w:t>ations a</w:t>
      </w:r>
      <w:r w:rsidR="008C2688">
        <w:rPr>
          <w:rFonts w:ascii="Times New Roman" w:hAnsi="Times New Roman" w:cs="Times New Roman"/>
          <w:sz w:val="24"/>
          <w:szCs w:val="24"/>
        </w:rPr>
        <w:t>re potentially redu</w:t>
      </w:r>
      <w:r w:rsidR="0018674A">
        <w:rPr>
          <w:rFonts w:ascii="Times New Roman" w:hAnsi="Times New Roman" w:cs="Times New Roman"/>
          <w:sz w:val="24"/>
          <w:szCs w:val="24"/>
        </w:rPr>
        <w:t>c</w:t>
      </w:r>
      <w:r w:rsidR="008C2688">
        <w:rPr>
          <w:rFonts w:ascii="Times New Roman" w:hAnsi="Times New Roman" w:cs="Times New Roman"/>
          <w:sz w:val="24"/>
          <w:szCs w:val="24"/>
        </w:rPr>
        <w:t>ing costs by limiting surplus food</w:t>
      </w:r>
      <w:r w:rsidR="00471A00">
        <w:rPr>
          <w:rFonts w:ascii="Times New Roman" w:hAnsi="Times New Roman" w:cs="Times New Roman"/>
          <w:sz w:val="24"/>
          <w:szCs w:val="24"/>
        </w:rPr>
        <w:t xml:space="preserve"> </w:t>
      </w:r>
      <w:r w:rsidR="0018674A">
        <w:rPr>
          <w:rFonts w:ascii="Times New Roman" w:hAnsi="Times New Roman" w:cs="Times New Roman"/>
          <w:sz w:val="24"/>
          <w:szCs w:val="24"/>
        </w:rPr>
        <w:t>leading to fewer</w:t>
      </w:r>
      <w:r w:rsidR="00471A00">
        <w:rPr>
          <w:rFonts w:ascii="Times New Roman" w:hAnsi="Times New Roman" w:cs="Times New Roman"/>
          <w:sz w:val="24"/>
          <w:szCs w:val="24"/>
        </w:rPr>
        <w:t xml:space="preserve"> donations</w:t>
      </w:r>
      <w:r w:rsidR="00560AFD">
        <w:rPr>
          <w:rFonts w:ascii="Times New Roman" w:hAnsi="Times New Roman" w:cs="Times New Roman"/>
          <w:sz w:val="24"/>
          <w:szCs w:val="24"/>
        </w:rPr>
        <w:t>. Additionally,</w:t>
      </w:r>
      <w:r w:rsidR="00BA695D" w:rsidRPr="00E16B88">
        <w:rPr>
          <w:rFonts w:ascii="Times New Roman" w:hAnsi="Times New Roman" w:cs="Times New Roman"/>
          <w:sz w:val="24"/>
          <w:szCs w:val="24"/>
        </w:rPr>
        <w:t xml:space="preserve"> </w:t>
      </w:r>
      <w:r w:rsidR="00417761" w:rsidRPr="00E16B88">
        <w:rPr>
          <w:rFonts w:ascii="Times New Roman" w:hAnsi="Times New Roman" w:cs="Times New Roman"/>
          <w:sz w:val="24"/>
          <w:szCs w:val="24"/>
        </w:rPr>
        <w:t xml:space="preserve">the </w:t>
      </w:r>
      <w:r w:rsidR="003B0058" w:rsidRPr="00E16B88">
        <w:rPr>
          <w:rFonts w:ascii="Times New Roman" w:hAnsi="Times New Roman" w:cs="Times New Roman"/>
          <w:sz w:val="24"/>
          <w:szCs w:val="24"/>
        </w:rPr>
        <w:t xml:space="preserve">economic crisis </w:t>
      </w:r>
      <w:r w:rsidR="007469EC" w:rsidRPr="00E16B88">
        <w:rPr>
          <w:rFonts w:ascii="Times New Roman" w:hAnsi="Times New Roman" w:cs="Times New Roman"/>
          <w:sz w:val="24"/>
          <w:szCs w:val="24"/>
        </w:rPr>
        <w:t>will likely</w:t>
      </w:r>
      <w:r w:rsidR="003B0058" w:rsidRPr="00E16B88">
        <w:rPr>
          <w:rFonts w:ascii="Times New Roman" w:hAnsi="Times New Roman" w:cs="Times New Roman"/>
          <w:sz w:val="24"/>
          <w:szCs w:val="24"/>
        </w:rPr>
        <w:t xml:space="preserve"> increase the number of people who </w:t>
      </w:r>
      <w:r w:rsidR="006516E1">
        <w:rPr>
          <w:rFonts w:ascii="Times New Roman" w:hAnsi="Times New Roman" w:cs="Times New Roman"/>
          <w:sz w:val="24"/>
          <w:szCs w:val="24"/>
        </w:rPr>
        <w:t>require</w:t>
      </w:r>
      <w:r w:rsidR="003B0058" w:rsidRPr="00E16B88">
        <w:rPr>
          <w:rFonts w:ascii="Times New Roman" w:hAnsi="Times New Roman" w:cs="Times New Roman"/>
          <w:sz w:val="24"/>
          <w:szCs w:val="24"/>
        </w:rPr>
        <w:t xml:space="preserve"> food aid</w:t>
      </w:r>
      <w:r w:rsidR="007469EC" w:rsidRPr="00E16B88">
        <w:rPr>
          <w:rFonts w:ascii="Times New Roman" w:hAnsi="Times New Roman" w:cs="Times New Roman"/>
          <w:sz w:val="24"/>
          <w:szCs w:val="24"/>
        </w:rPr>
        <w:t>;</w:t>
      </w:r>
      <w:r w:rsidR="00E05808" w:rsidRPr="00E16B88">
        <w:rPr>
          <w:rFonts w:ascii="Times New Roman" w:hAnsi="Times New Roman" w:cs="Times New Roman"/>
          <w:sz w:val="24"/>
          <w:szCs w:val="24"/>
        </w:rPr>
        <w:t xml:space="preserve"> therefore</w:t>
      </w:r>
      <w:r w:rsidR="007469EC" w:rsidRPr="00E16B88">
        <w:rPr>
          <w:rFonts w:ascii="Times New Roman" w:hAnsi="Times New Roman" w:cs="Times New Roman"/>
          <w:sz w:val="24"/>
          <w:szCs w:val="24"/>
        </w:rPr>
        <w:t>,</w:t>
      </w:r>
      <w:r w:rsidR="00E05808" w:rsidRPr="00E16B88">
        <w:rPr>
          <w:rFonts w:ascii="Times New Roman" w:hAnsi="Times New Roman" w:cs="Times New Roman"/>
          <w:sz w:val="24"/>
          <w:szCs w:val="24"/>
        </w:rPr>
        <w:t xml:space="preserve"> immediate action is ne</w:t>
      </w:r>
      <w:r w:rsidR="007469EC" w:rsidRPr="00E16B88">
        <w:rPr>
          <w:rFonts w:ascii="Times New Roman" w:hAnsi="Times New Roman" w:cs="Times New Roman"/>
          <w:sz w:val="24"/>
          <w:szCs w:val="24"/>
        </w:rPr>
        <w:t>cessary</w:t>
      </w:r>
      <w:r w:rsidR="00E05808" w:rsidRPr="00E16B88">
        <w:rPr>
          <w:rFonts w:ascii="Times New Roman" w:hAnsi="Times New Roman" w:cs="Times New Roman"/>
          <w:sz w:val="24"/>
          <w:szCs w:val="24"/>
        </w:rPr>
        <w:t xml:space="preserve"> to support vulnerable </w:t>
      </w:r>
      <w:r w:rsidR="005466C1">
        <w:rPr>
          <w:rFonts w:ascii="Times New Roman" w:hAnsi="Times New Roman" w:cs="Times New Roman"/>
          <w:sz w:val="24"/>
          <w:szCs w:val="24"/>
        </w:rPr>
        <w:t>households</w:t>
      </w:r>
      <w:r w:rsidR="00E05808" w:rsidRPr="00E16B88">
        <w:rPr>
          <w:rFonts w:ascii="Times New Roman" w:hAnsi="Times New Roman" w:cs="Times New Roman"/>
          <w:sz w:val="24"/>
          <w:szCs w:val="24"/>
        </w:rPr>
        <w:t>.</w:t>
      </w:r>
    </w:p>
    <w:p w14:paraId="3D22CC5A" w14:textId="14484BC2" w:rsidR="007348F1" w:rsidRPr="00E16B88" w:rsidRDefault="007348F1" w:rsidP="0041224C">
      <w:pPr>
        <w:spacing w:line="360" w:lineRule="auto"/>
        <w:rPr>
          <w:rFonts w:ascii="Times New Roman" w:hAnsi="Times New Roman" w:cs="Times New Roman"/>
          <w:sz w:val="24"/>
          <w:szCs w:val="24"/>
        </w:rPr>
      </w:pPr>
      <w:r w:rsidRPr="00E16B88">
        <w:rPr>
          <w:rFonts w:ascii="Times New Roman" w:hAnsi="Times New Roman" w:cs="Times New Roman"/>
          <w:sz w:val="24"/>
          <w:szCs w:val="24"/>
        </w:rPr>
        <w:t>The links between poverty, low</w:t>
      </w:r>
      <w:r w:rsidR="007469EC" w:rsidRPr="00E16B88">
        <w:rPr>
          <w:rFonts w:ascii="Times New Roman" w:hAnsi="Times New Roman" w:cs="Times New Roman"/>
          <w:sz w:val="24"/>
          <w:szCs w:val="24"/>
        </w:rPr>
        <w:t xml:space="preserve"> </w:t>
      </w:r>
      <w:r w:rsidR="003F1881" w:rsidRPr="00E16B88">
        <w:rPr>
          <w:rFonts w:ascii="Times New Roman" w:hAnsi="Times New Roman" w:cs="Times New Roman"/>
          <w:sz w:val="24"/>
          <w:szCs w:val="24"/>
        </w:rPr>
        <w:t>income,</w:t>
      </w:r>
      <w:r w:rsidRPr="00E16B88">
        <w:rPr>
          <w:rFonts w:ascii="Times New Roman" w:hAnsi="Times New Roman" w:cs="Times New Roman"/>
          <w:sz w:val="24"/>
          <w:szCs w:val="24"/>
        </w:rPr>
        <w:t xml:space="preserve"> and adverse health outcomes</w:t>
      </w:r>
      <w:r w:rsidR="00274AE9" w:rsidRPr="00E16B88">
        <w:rPr>
          <w:rFonts w:ascii="Times New Roman" w:hAnsi="Times New Roman" w:cs="Times New Roman"/>
          <w:sz w:val="24"/>
          <w:szCs w:val="24"/>
        </w:rPr>
        <w:t xml:space="preserve">, </w:t>
      </w:r>
      <w:r w:rsidR="0006406A" w:rsidRPr="00E16B88">
        <w:rPr>
          <w:rFonts w:ascii="Times New Roman" w:hAnsi="Times New Roman" w:cs="Times New Roman"/>
          <w:sz w:val="24"/>
          <w:szCs w:val="24"/>
        </w:rPr>
        <w:t>i.e.,</w:t>
      </w:r>
      <w:r w:rsidR="00274AE9" w:rsidRPr="00E16B88">
        <w:rPr>
          <w:rFonts w:ascii="Times New Roman" w:hAnsi="Times New Roman" w:cs="Times New Roman"/>
          <w:sz w:val="24"/>
          <w:szCs w:val="24"/>
        </w:rPr>
        <w:t xml:space="preserve"> the socioeconomic gradient of health</w:t>
      </w:r>
      <w:r w:rsidR="007469EC" w:rsidRPr="00E16B88">
        <w:rPr>
          <w:rFonts w:ascii="Times New Roman" w:hAnsi="Times New Roman" w:cs="Times New Roman"/>
          <w:sz w:val="24"/>
          <w:szCs w:val="24"/>
        </w:rPr>
        <w:t>,</w:t>
      </w:r>
      <w:r w:rsidRPr="00E16B88">
        <w:rPr>
          <w:rFonts w:ascii="Times New Roman" w:hAnsi="Times New Roman" w:cs="Times New Roman"/>
          <w:sz w:val="24"/>
          <w:szCs w:val="24"/>
        </w:rPr>
        <w:t xml:space="preserve"> are well researched. The global economic crisis will continue</w:t>
      </w:r>
      <w:r w:rsidR="00A50CBF">
        <w:rPr>
          <w:rFonts w:ascii="Times New Roman" w:hAnsi="Times New Roman" w:cs="Times New Roman"/>
          <w:sz w:val="24"/>
          <w:szCs w:val="24"/>
        </w:rPr>
        <w:t xml:space="preserve"> to</w:t>
      </w:r>
      <w:r w:rsidRPr="00E16B88">
        <w:rPr>
          <w:rFonts w:ascii="Times New Roman" w:hAnsi="Times New Roman" w:cs="Times New Roman"/>
          <w:sz w:val="24"/>
          <w:szCs w:val="24"/>
        </w:rPr>
        <w:t xml:space="preserve"> </w:t>
      </w:r>
      <w:r w:rsidR="00A50CBF">
        <w:rPr>
          <w:rFonts w:ascii="Times New Roman" w:hAnsi="Times New Roman" w:cs="Times New Roman"/>
          <w:sz w:val="24"/>
          <w:szCs w:val="24"/>
        </w:rPr>
        <w:t xml:space="preserve">constrain </w:t>
      </w:r>
      <w:r w:rsidRPr="00E16B88">
        <w:rPr>
          <w:rFonts w:ascii="Times New Roman" w:hAnsi="Times New Roman" w:cs="Times New Roman"/>
          <w:sz w:val="24"/>
          <w:szCs w:val="24"/>
        </w:rPr>
        <w:t>household budgets</w:t>
      </w:r>
      <w:r w:rsidR="00F46AAB">
        <w:rPr>
          <w:rFonts w:ascii="Times New Roman" w:hAnsi="Times New Roman" w:cs="Times New Roman"/>
          <w:sz w:val="24"/>
          <w:szCs w:val="24"/>
        </w:rPr>
        <w:t xml:space="preserve">. Vulnerable </w:t>
      </w:r>
      <w:r w:rsidR="005466C1">
        <w:rPr>
          <w:rFonts w:ascii="Times New Roman" w:hAnsi="Times New Roman" w:cs="Times New Roman"/>
          <w:sz w:val="24"/>
          <w:szCs w:val="24"/>
        </w:rPr>
        <w:t>households</w:t>
      </w:r>
      <w:r w:rsidR="0072086F">
        <w:rPr>
          <w:rFonts w:ascii="Times New Roman" w:hAnsi="Times New Roman" w:cs="Times New Roman"/>
          <w:sz w:val="24"/>
          <w:szCs w:val="24"/>
        </w:rPr>
        <w:t xml:space="preserve"> are at risk of sliding further down the gradient</w:t>
      </w:r>
      <w:r w:rsidRPr="00E16B88">
        <w:rPr>
          <w:rFonts w:ascii="Times New Roman" w:hAnsi="Times New Roman" w:cs="Times New Roman"/>
          <w:sz w:val="24"/>
          <w:szCs w:val="24"/>
        </w:rPr>
        <w:t xml:space="preserve"> and</w:t>
      </w:r>
      <w:r w:rsidR="000371F2">
        <w:rPr>
          <w:rFonts w:ascii="Times New Roman" w:hAnsi="Times New Roman" w:cs="Times New Roman"/>
          <w:sz w:val="24"/>
          <w:szCs w:val="24"/>
        </w:rPr>
        <w:t xml:space="preserve"> likely to</w:t>
      </w:r>
      <w:r w:rsidRPr="00E16B88">
        <w:rPr>
          <w:rFonts w:ascii="Times New Roman" w:hAnsi="Times New Roman" w:cs="Times New Roman"/>
          <w:sz w:val="24"/>
          <w:szCs w:val="24"/>
        </w:rPr>
        <w:t xml:space="preserve"> </w:t>
      </w:r>
      <w:r w:rsidR="00B91D9C">
        <w:rPr>
          <w:rFonts w:ascii="Times New Roman" w:hAnsi="Times New Roman" w:cs="Times New Roman"/>
          <w:sz w:val="24"/>
          <w:szCs w:val="24"/>
        </w:rPr>
        <w:t>become</w:t>
      </w:r>
      <w:r w:rsidRPr="00E16B88">
        <w:rPr>
          <w:rFonts w:ascii="Times New Roman" w:hAnsi="Times New Roman" w:cs="Times New Roman"/>
          <w:sz w:val="24"/>
          <w:szCs w:val="24"/>
        </w:rPr>
        <w:t xml:space="preserve"> </w:t>
      </w:r>
      <w:r w:rsidR="00EB24A1" w:rsidRPr="00E16B88">
        <w:rPr>
          <w:rFonts w:ascii="Times New Roman" w:hAnsi="Times New Roman" w:cs="Times New Roman"/>
          <w:sz w:val="24"/>
          <w:szCs w:val="24"/>
        </w:rPr>
        <w:t>food insecur</w:t>
      </w:r>
      <w:r w:rsidR="00B91D9C">
        <w:rPr>
          <w:rFonts w:ascii="Times New Roman" w:hAnsi="Times New Roman" w:cs="Times New Roman"/>
          <w:sz w:val="24"/>
          <w:szCs w:val="24"/>
        </w:rPr>
        <w:t>e</w:t>
      </w:r>
      <w:r w:rsidRPr="00E16B88">
        <w:rPr>
          <w:rFonts w:ascii="Times New Roman" w:hAnsi="Times New Roman" w:cs="Times New Roman"/>
          <w:sz w:val="24"/>
          <w:szCs w:val="24"/>
        </w:rPr>
        <w:t xml:space="preserve">. </w:t>
      </w:r>
      <w:r w:rsidR="00717A23">
        <w:rPr>
          <w:rFonts w:ascii="Times New Roman" w:hAnsi="Times New Roman" w:cs="Times New Roman"/>
          <w:sz w:val="24"/>
          <w:szCs w:val="24"/>
        </w:rPr>
        <w:t>Consequently</w:t>
      </w:r>
      <w:r w:rsidR="007C6D0B">
        <w:rPr>
          <w:rFonts w:ascii="Times New Roman" w:hAnsi="Times New Roman" w:cs="Times New Roman"/>
          <w:sz w:val="24"/>
          <w:szCs w:val="24"/>
        </w:rPr>
        <w:t xml:space="preserve">, </w:t>
      </w:r>
      <w:r w:rsidR="00744C5B">
        <w:rPr>
          <w:rFonts w:ascii="Times New Roman" w:hAnsi="Times New Roman" w:cs="Times New Roman"/>
          <w:sz w:val="24"/>
          <w:szCs w:val="24"/>
        </w:rPr>
        <w:t>a greater proportion of the population risk consuming a nutritionally inadequate diet</w:t>
      </w:r>
      <w:r w:rsidR="00F83B38">
        <w:rPr>
          <w:rFonts w:ascii="Times New Roman" w:hAnsi="Times New Roman" w:cs="Times New Roman"/>
          <w:sz w:val="24"/>
          <w:szCs w:val="24"/>
        </w:rPr>
        <w:t xml:space="preserve"> leading to a rise in chronic disease.</w:t>
      </w:r>
      <w:r w:rsidR="007C6D0B">
        <w:rPr>
          <w:rFonts w:ascii="Times New Roman" w:hAnsi="Times New Roman" w:cs="Times New Roman"/>
          <w:sz w:val="24"/>
          <w:szCs w:val="24"/>
        </w:rPr>
        <w:t xml:space="preserve"> </w:t>
      </w:r>
      <w:r w:rsidRPr="00E16B88">
        <w:rPr>
          <w:rFonts w:ascii="Times New Roman" w:hAnsi="Times New Roman" w:cs="Times New Roman"/>
          <w:sz w:val="24"/>
          <w:szCs w:val="24"/>
        </w:rPr>
        <w:t xml:space="preserve">The resultant healthcare costs of managing chronic disease will place additional pressure on health services. Increased poverty and </w:t>
      </w:r>
      <w:r w:rsidR="00F52E53" w:rsidRPr="00E16B88">
        <w:rPr>
          <w:rFonts w:ascii="Times New Roman" w:hAnsi="Times New Roman" w:cs="Times New Roman"/>
          <w:sz w:val="24"/>
          <w:szCs w:val="24"/>
        </w:rPr>
        <w:t>long-term</w:t>
      </w:r>
      <w:r w:rsidRPr="00E16B88">
        <w:rPr>
          <w:rFonts w:ascii="Times New Roman" w:hAnsi="Times New Roman" w:cs="Times New Roman"/>
          <w:sz w:val="24"/>
          <w:szCs w:val="24"/>
        </w:rPr>
        <w:t xml:space="preserve"> ill health are major public health concerns.</w:t>
      </w:r>
    </w:p>
    <w:p w14:paraId="58FE61DB" w14:textId="35548421" w:rsidR="00970733" w:rsidRDefault="00D33FBA" w:rsidP="0041224C">
      <w:pPr>
        <w:spacing w:line="360" w:lineRule="auto"/>
        <w:rPr>
          <w:rFonts w:ascii="Times New Roman" w:hAnsi="Times New Roman" w:cs="Times New Roman"/>
          <w:sz w:val="24"/>
          <w:szCs w:val="24"/>
        </w:rPr>
      </w:pPr>
      <w:r w:rsidRPr="4B99F9CE">
        <w:rPr>
          <w:rFonts w:ascii="Times New Roman" w:hAnsi="Times New Roman" w:cs="Times New Roman"/>
          <w:sz w:val="24"/>
          <w:szCs w:val="24"/>
        </w:rPr>
        <w:t xml:space="preserve">Whilst out of the scope of this review, </w:t>
      </w:r>
      <w:r w:rsidR="00092ACB" w:rsidRPr="4B99F9CE">
        <w:rPr>
          <w:rFonts w:ascii="Times New Roman" w:hAnsi="Times New Roman" w:cs="Times New Roman"/>
          <w:sz w:val="24"/>
          <w:szCs w:val="24"/>
        </w:rPr>
        <w:t>some of the</w:t>
      </w:r>
      <w:r w:rsidR="00343DB9" w:rsidRPr="4B99F9CE">
        <w:rPr>
          <w:rFonts w:ascii="Times New Roman" w:hAnsi="Times New Roman" w:cs="Times New Roman"/>
          <w:sz w:val="24"/>
          <w:szCs w:val="24"/>
        </w:rPr>
        <w:t xml:space="preserve"> issues</w:t>
      </w:r>
      <w:r w:rsidR="007469EC" w:rsidRPr="4B99F9CE">
        <w:rPr>
          <w:rFonts w:ascii="Times New Roman" w:hAnsi="Times New Roman" w:cs="Times New Roman"/>
          <w:sz w:val="24"/>
          <w:szCs w:val="24"/>
        </w:rPr>
        <w:t>,</w:t>
      </w:r>
      <w:r w:rsidR="00092ACB" w:rsidRPr="4B99F9CE">
        <w:rPr>
          <w:rFonts w:ascii="Times New Roman" w:hAnsi="Times New Roman" w:cs="Times New Roman"/>
          <w:sz w:val="24"/>
          <w:szCs w:val="24"/>
        </w:rPr>
        <w:t xml:space="preserve"> </w:t>
      </w:r>
      <w:r w:rsidR="00ED51D5" w:rsidRPr="4B99F9CE">
        <w:rPr>
          <w:rFonts w:ascii="Times New Roman" w:hAnsi="Times New Roman" w:cs="Times New Roman"/>
          <w:sz w:val="24"/>
          <w:szCs w:val="24"/>
        </w:rPr>
        <w:t xml:space="preserve">namely </w:t>
      </w:r>
      <w:r w:rsidR="00092ACB" w:rsidRPr="4B99F9CE">
        <w:rPr>
          <w:rFonts w:ascii="Times New Roman" w:hAnsi="Times New Roman" w:cs="Times New Roman"/>
          <w:sz w:val="24"/>
          <w:szCs w:val="24"/>
        </w:rPr>
        <w:t>low income,</w:t>
      </w:r>
      <w:r w:rsidR="00263186" w:rsidRPr="4B99F9CE">
        <w:rPr>
          <w:rFonts w:ascii="Times New Roman" w:hAnsi="Times New Roman" w:cs="Times New Roman"/>
          <w:sz w:val="24"/>
          <w:szCs w:val="24"/>
        </w:rPr>
        <w:t xml:space="preserve"> material and social</w:t>
      </w:r>
      <w:r w:rsidR="00092ACB" w:rsidRPr="4B99F9CE">
        <w:rPr>
          <w:rFonts w:ascii="Times New Roman" w:hAnsi="Times New Roman" w:cs="Times New Roman"/>
          <w:sz w:val="24"/>
          <w:szCs w:val="24"/>
        </w:rPr>
        <w:t xml:space="preserve"> </w:t>
      </w:r>
      <w:r w:rsidR="0032043A" w:rsidRPr="4B99F9CE">
        <w:rPr>
          <w:rFonts w:ascii="Times New Roman" w:hAnsi="Times New Roman" w:cs="Times New Roman"/>
          <w:sz w:val="24"/>
          <w:szCs w:val="24"/>
        </w:rPr>
        <w:t>deprivation,</w:t>
      </w:r>
      <w:r w:rsidR="00092ACB" w:rsidRPr="4B99F9CE">
        <w:rPr>
          <w:rFonts w:ascii="Times New Roman" w:hAnsi="Times New Roman" w:cs="Times New Roman"/>
          <w:sz w:val="24"/>
          <w:szCs w:val="24"/>
        </w:rPr>
        <w:t xml:space="preserve"> and</w:t>
      </w:r>
      <w:r w:rsidR="00D9586D" w:rsidRPr="4B99F9CE">
        <w:rPr>
          <w:rFonts w:ascii="Times New Roman" w:hAnsi="Times New Roman" w:cs="Times New Roman"/>
          <w:sz w:val="24"/>
          <w:szCs w:val="24"/>
        </w:rPr>
        <w:t xml:space="preserve"> health </w:t>
      </w:r>
      <w:r w:rsidR="00717A23" w:rsidRPr="4B99F9CE">
        <w:rPr>
          <w:rFonts w:ascii="Times New Roman" w:hAnsi="Times New Roman" w:cs="Times New Roman"/>
          <w:sz w:val="24"/>
          <w:szCs w:val="24"/>
        </w:rPr>
        <w:t>inequalities</w:t>
      </w:r>
      <w:r w:rsidR="00A36AE4" w:rsidRPr="4B99F9CE">
        <w:rPr>
          <w:rFonts w:ascii="Times New Roman" w:hAnsi="Times New Roman" w:cs="Times New Roman"/>
          <w:sz w:val="24"/>
          <w:szCs w:val="24"/>
        </w:rPr>
        <w:t xml:space="preserve"> require </w:t>
      </w:r>
      <w:r w:rsidR="00362DDA" w:rsidRPr="4B99F9CE">
        <w:rPr>
          <w:rFonts w:ascii="Times New Roman" w:hAnsi="Times New Roman" w:cs="Times New Roman"/>
          <w:sz w:val="24"/>
          <w:szCs w:val="24"/>
        </w:rPr>
        <w:t xml:space="preserve">considerably </w:t>
      </w:r>
      <w:r w:rsidR="00A36AE4" w:rsidRPr="4B99F9CE">
        <w:rPr>
          <w:rFonts w:ascii="Times New Roman" w:hAnsi="Times New Roman" w:cs="Times New Roman"/>
          <w:sz w:val="24"/>
          <w:szCs w:val="24"/>
        </w:rPr>
        <w:t>more upstream</w:t>
      </w:r>
      <w:r w:rsidR="00D9586D" w:rsidRPr="4B99F9CE">
        <w:rPr>
          <w:rFonts w:ascii="Times New Roman" w:hAnsi="Times New Roman" w:cs="Times New Roman"/>
          <w:sz w:val="24"/>
          <w:szCs w:val="24"/>
        </w:rPr>
        <w:t xml:space="preserve"> </w:t>
      </w:r>
      <w:r w:rsidR="000B454B" w:rsidRPr="4B99F9CE">
        <w:rPr>
          <w:rFonts w:ascii="Times New Roman" w:hAnsi="Times New Roman" w:cs="Times New Roman"/>
          <w:sz w:val="24"/>
          <w:szCs w:val="24"/>
        </w:rPr>
        <w:t xml:space="preserve">action. </w:t>
      </w:r>
      <w:r w:rsidR="00B11D3F" w:rsidRPr="4B99F9CE">
        <w:rPr>
          <w:rFonts w:ascii="Times New Roman" w:hAnsi="Times New Roman" w:cs="Times New Roman"/>
          <w:sz w:val="24"/>
          <w:szCs w:val="24"/>
        </w:rPr>
        <w:t xml:space="preserve">The government </w:t>
      </w:r>
      <w:r w:rsidR="000C1E83" w:rsidRPr="4B99F9CE">
        <w:rPr>
          <w:rFonts w:ascii="Times New Roman" w:hAnsi="Times New Roman" w:cs="Times New Roman"/>
          <w:sz w:val="24"/>
          <w:szCs w:val="24"/>
        </w:rPr>
        <w:t>must</w:t>
      </w:r>
      <w:r w:rsidR="00B11D3F" w:rsidRPr="4B99F9CE">
        <w:rPr>
          <w:rFonts w:ascii="Times New Roman" w:hAnsi="Times New Roman" w:cs="Times New Roman"/>
          <w:sz w:val="24"/>
          <w:szCs w:val="24"/>
        </w:rPr>
        <w:t xml:space="preserve"> </w:t>
      </w:r>
      <w:r w:rsidR="00852C33" w:rsidRPr="4B99F9CE">
        <w:rPr>
          <w:rFonts w:ascii="Times New Roman" w:hAnsi="Times New Roman" w:cs="Times New Roman"/>
          <w:sz w:val="24"/>
          <w:szCs w:val="24"/>
        </w:rPr>
        <w:t>acknowledge</w:t>
      </w:r>
      <w:r w:rsidR="00B11D3F" w:rsidRPr="4B99F9CE">
        <w:rPr>
          <w:rFonts w:ascii="Times New Roman" w:hAnsi="Times New Roman" w:cs="Times New Roman"/>
          <w:sz w:val="24"/>
          <w:szCs w:val="24"/>
        </w:rPr>
        <w:t xml:space="preserve"> the</w:t>
      </w:r>
      <w:r w:rsidR="00BB31DD" w:rsidRPr="4B99F9CE">
        <w:rPr>
          <w:rFonts w:ascii="Times New Roman" w:hAnsi="Times New Roman" w:cs="Times New Roman"/>
          <w:sz w:val="24"/>
          <w:szCs w:val="24"/>
        </w:rPr>
        <w:t xml:space="preserve"> unintended</w:t>
      </w:r>
      <w:r w:rsidR="00B11D3F" w:rsidRPr="4B99F9CE">
        <w:rPr>
          <w:rFonts w:ascii="Times New Roman" w:hAnsi="Times New Roman" w:cs="Times New Roman"/>
          <w:sz w:val="24"/>
          <w:szCs w:val="24"/>
        </w:rPr>
        <w:t xml:space="preserve"> </w:t>
      </w:r>
      <w:r w:rsidR="00F957B3" w:rsidRPr="4B99F9CE">
        <w:rPr>
          <w:rFonts w:ascii="Times New Roman" w:hAnsi="Times New Roman" w:cs="Times New Roman"/>
          <w:sz w:val="24"/>
          <w:szCs w:val="24"/>
        </w:rPr>
        <w:t>regular</w:t>
      </w:r>
      <w:r w:rsidR="00B11D3F" w:rsidRPr="4B99F9CE">
        <w:rPr>
          <w:rFonts w:ascii="Times New Roman" w:hAnsi="Times New Roman" w:cs="Times New Roman"/>
          <w:sz w:val="24"/>
          <w:szCs w:val="24"/>
        </w:rPr>
        <w:t xml:space="preserve"> and </w:t>
      </w:r>
      <w:r w:rsidR="00FF79FA" w:rsidRPr="4B99F9CE">
        <w:rPr>
          <w:rFonts w:ascii="Times New Roman" w:hAnsi="Times New Roman" w:cs="Times New Roman"/>
          <w:sz w:val="24"/>
          <w:szCs w:val="24"/>
        </w:rPr>
        <w:t>long-term</w:t>
      </w:r>
      <w:r w:rsidR="00852C33" w:rsidRPr="4B99F9CE">
        <w:rPr>
          <w:rFonts w:ascii="Times New Roman" w:hAnsi="Times New Roman" w:cs="Times New Roman"/>
          <w:sz w:val="24"/>
          <w:szCs w:val="24"/>
        </w:rPr>
        <w:t xml:space="preserve"> use of </w:t>
      </w:r>
      <w:r w:rsidR="00607A27" w:rsidRPr="4B99F9CE">
        <w:rPr>
          <w:rFonts w:ascii="Times New Roman" w:hAnsi="Times New Roman" w:cs="Times New Roman"/>
          <w:sz w:val="24"/>
          <w:szCs w:val="24"/>
        </w:rPr>
        <w:t>food banks</w:t>
      </w:r>
      <w:r w:rsidR="4F8299E7" w:rsidRPr="4B99F9CE">
        <w:rPr>
          <w:rFonts w:ascii="Times New Roman" w:hAnsi="Times New Roman" w:cs="Times New Roman"/>
          <w:sz w:val="24"/>
          <w:szCs w:val="24"/>
        </w:rPr>
        <w:t>, which include less healthy food than households may choose to purchase</w:t>
      </w:r>
      <w:r w:rsidR="00486F08" w:rsidRPr="4B99F9CE">
        <w:rPr>
          <w:rFonts w:ascii="Times New Roman" w:hAnsi="Times New Roman" w:cs="Times New Roman"/>
          <w:sz w:val="24"/>
          <w:szCs w:val="24"/>
        </w:rPr>
        <w:t>. Current policies and</w:t>
      </w:r>
      <w:r w:rsidR="00EC6206" w:rsidRPr="4B99F9CE">
        <w:rPr>
          <w:rFonts w:ascii="Times New Roman" w:hAnsi="Times New Roman" w:cs="Times New Roman"/>
          <w:sz w:val="24"/>
          <w:szCs w:val="24"/>
        </w:rPr>
        <w:t xml:space="preserve"> the</w:t>
      </w:r>
      <w:r w:rsidR="00486F08" w:rsidRPr="4B99F9CE">
        <w:rPr>
          <w:rFonts w:ascii="Times New Roman" w:hAnsi="Times New Roman" w:cs="Times New Roman"/>
          <w:sz w:val="24"/>
          <w:szCs w:val="24"/>
        </w:rPr>
        <w:t xml:space="preserve"> welfare </w:t>
      </w:r>
      <w:r w:rsidR="00FF79FA" w:rsidRPr="4B99F9CE">
        <w:rPr>
          <w:rFonts w:ascii="Times New Roman" w:hAnsi="Times New Roman" w:cs="Times New Roman"/>
          <w:sz w:val="24"/>
          <w:szCs w:val="24"/>
        </w:rPr>
        <w:t>system</w:t>
      </w:r>
      <w:r w:rsidR="00486F08" w:rsidRPr="4B99F9CE">
        <w:rPr>
          <w:rFonts w:ascii="Times New Roman" w:hAnsi="Times New Roman" w:cs="Times New Roman"/>
          <w:sz w:val="24"/>
          <w:szCs w:val="24"/>
        </w:rPr>
        <w:t xml:space="preserve"> are not meeting the needs of</w:t>
      </w:r>
      <w:r w:rsidR="003B6EE3" w:rsidRPr="4B99F9CE">
        <w:rPr>
          <w:rFonts w:ascii="Times New Roman" w:hAnsi="Times New Roman" w:cs="Times New Roman"/>
          <w:sz w:val="24"/>
          <w:szCs w:val="24"/>
        </w:rPr>
        <w:t xml:space="preserve"> these individuals and families</w:t>
      </w:r>
      <w:r w:rsidR="001C3273" w:rsidRPr="4B99F9CE">
        <w:rPr>
          <w:rFonts w:ascii="Times New Roman" w:hAnsi="Times New Roman" w:cs="Times New Roman"/>
          <w:sz w:val="24"/>
          <w:szCs w:val="24"/>
        </w:rPr>
        <w:t xml:space="preserve">. </w:t>
      </w:r>
      <w:r w:rsidR="00D4497B" w:rsidRPr="4B99F9CE">
        <w:rPr>
          <w:rFonts w:ascii="Times New Roman" w:hAnsi="Times New Roman" w:cs="Times New Roman"/>
          <w:sz w:val="24"/>
          <w:szCs w:val="24"/>
        </w:rPr>
        <w:t>T</w:t>
      </w:r>
      <w:r w:rsidR="001C3273" w:rsidRPr="4B99F9CE">
        <w:rPr>
          <w:rFonts w:ascii="Times New Roman" w:hAnsi="Times New Roman" w:cs="Times New Roman"/>
          <w:sz w:val="24"/>
          <w:szCs w:val="24"/>
        </w:rPr>
        <w:t xml:space="preserve">here is an urgent need </w:t>
      </w:r>
      <w:r w:rsidR="0077052C" w:rsidRPr="4B99F9CE">
        <w:rPr>
          <w:rFonts w:ascii="Times New Roman" w:hAnsi="Times New Roman" w:cs="Times New Roman"/>
          <w:sz w:val="24"/>
          <w:szCs w:val="24"/>
        </w:rPr>
        <w:t xml:space="preserve">to implement </w:t>
      </w:r>
      <w:r w:rsidR="00AC0CD7" w:rsidRPr="4B99F9CE">
        <w:rPr>
          <w:rFonts w:ascii="Times New Roman" w:hAnsi="Times New Roman" w:cs="Times New Roman"/>
          <w:sz w:val="24"/>
          <w:szCs w:val="24"/>
        </w:rPr>
        <w:t xml:space="preserve">changes in the </w:t>
      </w:r>
      <w:r w:rsidR="00FF79FA" w:rsidRPr="4B99F9CE">
        <w:rPr>
          <w:rFonts w:ascii="Times New Roman" w:hAnsi="Times New Roman" w:cs="Times New Roman"/>
          <w:sz w:val="24"/>
          <w:szCs w:val="24"/>
        </w:rPr>
        <w:t>welfare</w:t>
      </w:r>
      <w:r w:rsidR="00AC0CD7" w:rsidRPr="4B99F9CE">
        <w:rPr>
          <w:rFonts w:ascii="Times New Roman" w:hAnsi="Times New Roman" w:cs="Times New Roman"/>
          <w:sz w:val="24"/>
          <w:szCs w:val="24"/>
        </w:rPr>
        <w:t xml:space="preserve"> system and to find a way to support charitable food </w:t>
      </w:r>
      <w:r w:rsidR="00FF79FA" w:rsidRPr="4B99F9CE">
        <w:rPr>
          <w:rFonts w:ascii="Times New Roman" w:hAnsi="Times New Roman" w:cs="Times New Roman"/>
          <w:sz w:val="24"/>
          <w:szCs w:val="24"/>
        </w:rPr>
        <w:t>assistance</w:t>
      </w:r>
      <w:r w:rsidR="009F0F3C" w:rsidRPr="4B99F9CE">
        <w:rPr>
          <w:rFonts w:ascii="Times New Roman" w:hAnsi="Times New Roman" w:cs="Times New Roman"/>
          <w:sz w:val="24"/>
          <w:szCs w:val="24"/>
        </w:rPr>
        <w:t xml:space="preserve"> organisations to provide short to medium</w:t>
      </w:r>
      <w:r w:rsidR="007469EC" w:rsidRPr="4B99F9CE">
        <w:rPr>
          <w:rFonts w:ascii="Times New Roman" w:hAnsi="Times New Roman" w:cs="Times New Roman"/>
          <w:sz w:val="24"/>
          <w:szCs w:val="24"/>
        </w:rPr>
        <w:t>-</w:t>
      </w:r>
      <w:r w:rsidR="009F0F3C" w:rsidRPr="4B99F9CE">
        <w:rPr>
          <w:rFonts w:ascii="Times New Roman" w:hAnsi="Times New Roman" w:cs="Times New Roman"/>
          <w:sz w:val="24"/>
          <w:szCs w:val="24"/>
        </w:rPr>
        <w:t xml:space="preserve">term relief to </w:t>
      </w:r>
      <w:r w:rsidR="00052072" w:rsidRPr="4B99F9CE">
        <w:rPr>
          <w:rFonts w:ascii="Times New Roman" w:hAnsi="Times New Roman" w:cs="Times New Roman"/>
          <w:sz w:val="24"/>
          <w:szCs w:val="24"/>
        </w:rPr>
        <w:t>current and future users</w:t>
      </w:r>
      <w:r w:rsidR="228C11DA" w:rsidRPr="4B99F9CE">
        <w:rPr>
          <w:rFonts w:ascii="Times New Roman" w:hAnsi="Times New Roman" w:cs="Times New Roman"/>
          <w:sz w:val="24"/>
          <w:szCs w:val="24"/>
        </w:rPr>
        <w:t>, or increase welfare benefit payments to increase food security</w:t>
      </w:r>
      <w:r w:rsidR="5ACA60A7" w:rsidRPr="4B99F9CE">
        <w:rPr>
          <w:rFonts w:ascii="Times New Roman" w:hAnsi="Times New Roman" w:cs="Times New Roman"/>
          <w:sz w:val="24"/>
          <w:szCs w:val="24"/>
        </w:rPr>
        <w:t xml:space="preserve"> for lower income households</w:t>
      </w:r>
      <w:r w:rsidR="004F6C3C">
        <w:rPr>
          <w:rFonts w:ascii="Times New Roman" w:hAnsi="Times New Roman" w:cs="Times New Roman"/>
          <w:sz w:val="24"/>
          <w:szCs w:val="24"/>
        </w:rPr>
        <w:fldChar w:fldCharType="begin"/>
      </w:r>
      <w:r w:rsidR="005C50C3">
        <w:rPr>
          <w:rFonts w:ascii="Times New Roman" w:hAnsi="Times New Roman" w:cs="Times New Roman"/>
          <w:sz w:val="24"/>
          <w:szCs w:val="24"/>
        </w:rPr>
        <w:instrText xml:space="preserve"> ADDIN EN.CITE &lt;EndNote&gt;&lt;Cite&gt;&lt;Author&gt;The Food Foundation&lt;/Author&gt;&lt;Year&gt;2022&lt;/Year&gt;&lt;RecNum&gt;7367&lt;/RecNum&gt;&lt;DisplayText&gt;&lt;style face="superscript"&gt;(87)&lt;/style&gt;&lt;/DisplayText&gt;&lt;record&gt;&lt;rec-number&gt;7367&lt;/rec-number&gt;&lt;foreign-keys&gt;&lt;key app="EN" db-id="pwffzpaahra2e9etf21v5pfb99xz209wpr0z" timestamp="1695652200"&gt;7367&lt;/key&gt;&lt;/foreign-keys&gt;&lt;ref-type name="Web Page"&gt;12&lt;/ref-type&gt;&lt;contributors&gt;&lt;authors&gt;&lt;author&gt;The Food Foundation,&lt;/author&gt;&lt;/authors&gt;&lt;/contributors&gt;&lt;titles&gt;&lt;title&gt;Government data shows £20 uplift is likely to have protected people on Universal Credit from food insecurity&lt;/title&gt;&lt;/titles&gt;&lt;number&gt;25th September 2023).&lt;/number&gt;&lt;dates&gt;&lt;year&gt;2022&lt;/year&gt;&lt;/dates&gt;&lt;urls&gt;&lt;related-urls&gt;&lt;url&gt;https://foodfoundation.org.uk/press-release/government-data-shows-ps20-uplift-likely-have-protected-people-universal-credit-food&lt;/url&gt;&lt;/related-urls&gt;&lt;/urls&gt;&lt;/record&gt;&lt;/Cite&gt;&lt;/EndNote&gt;</w:instrText>
      </w:r>
      <w:r w:rsidR="004F6C3C">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87)</w:t>
      </w:r>
      <w:r w:rsidR="004F6C3C">
        <w:rPr>
          <w:rFonts w:ascii="Times New Roman" w:hAnsi="Times New Roman" w:cs="Times New Roman"/>
          <w:sz w:val="24"/>
          <w:szCs w:val="24"/>
        </w:rPr>
        <w:fldChar w:fldCharType="end"/>
      </w:r>
      <w:r w:rsidR="004F6C3C">
        <w:rPr>
          <w:rFonts w:ascii="Times New Roman" w:hAnsi="Times New Roman" w:cs="Times New Roman"/>
          <w:sz w:val="24"/>
          <w:szCs w:val="24"/>
        </w:rPr>
        <w:t>.</w:t>
      </w:r>
    </w:p>
    <w:p w14:paraId="3527F055" w14:textId="1609CE35" w:rsidR="00495129" w:rsidRDefault="00D33FBA" w:rsidP="00FE06AE">
      <w:pPr>
        <w:spacing w:after="0" w:line="360" w:lineRule="auto"/>
        <w:contextualSpacing/>
        <w:rPr>
          <w:rFonts w:ascii="Times New Roman" w:hAnsi="Times New Roman" w:cs="Times New Roman"/>
          <w:b/>
          <w:bCs/>
          <w:sz w:val="24"/>
          <w:szCs w:val="24"/>
        </w:rPr>
      </w:pPr>
      <w:r w:rsidRPr="00E16B88">
        <w:rPr>
          <w:rFonts w:ascii="Times New Roman" w:hAnsi="Times New Roman" w:cs="Times New Roman"/>
          <w:b/>
          <w:bCs/>
          <w:sz w:val="24"/>
          <w:szCs w:val="24"/>
        </w:rPr>
        <w:t>Conclusion</w:t>
      </w:r>
      <w:r w:rsidR="00334262">
        <w:rPr>
          <w:rFonts w:ascii="Times New Roman" w:hAnsi="Times New Roman" w:cs="Times New Roman"/>
          <w:b/>
          <w:bCs/>
          <w:sz w:val="24"/>
          <w:szCs w:val="24"/>
        </w:rPr>
        <w:t xml:space="preserve"> </w:t>
      </w:r>
    </w:p>
    <w:p w14:paraId="33AAFF5C" w14:textId="05435180" w:rsidR="00394BE1" w:rsidRDefault="005466C1" w:rsidP="00803622">
      <w:pPr>
        <w:spacing w:line="360" w:lineRule="auto"/>
        <w:contextualSpacing/>
        <w:rPr>
          <w:rFonts w:ascii="Times New Roman" w:hAnsi="Times New Roman" w:cs="Times New Roman"/>
          <w:sz w:val="24"/>
          <w:szCs w:val="24"/>
        </w:rPr>
      </w:pPr>
      <w:r w:rsidRPr="4B99F9CE">
        <w:rPr>
          <w:rFonts w:ascii="Times New Roman" w:hAnsi="Times New Roman" w:cs="Times New Roman"/>
          <w:sz w:val="24"/>
          <w:szCs w:val="24"/>
        </w:rPr>
        <w:t>Households</w:t>
      </w:r>
      <w:r w:rsidR="00FD5BCA" w:rsidRPr="4B99F9CE">
        <w:rPr>
          <w:rFonts w:ascii="Times New Roman" w:hAnsi="Times New Roman" w:cs="Times New Roman"/>
          <w:sz w:val="24"/>
          <w:szCs w:val="24"/>
        </w:rPr>
        <w:t xml:space="preserve"> continue to experience persistent food insecurity</w:t>
      </w:r>
      <w:r w:rsidR="00DB6B93">
        <w:rPr>
          <w:rFonts w:ascii="Times New Roman" w:hAnsi="Times New Roman" w:cs="Times New Roman"/>
          <w:sz w:val="24"/>
          <w:szCs w:val="24"/>
        </w:rPr>
        <w:t>.</w:t>
      </w:r>
      <w:r w:rsidR="00F33E00" w:rsidRPr="4B99F9CE">
        <w:rPr>
          <w:rFonts w:ascii="Times New Roman" w:hAnsi="Times New Roman" w:cs="Times New Roman"/>
          <w:sz w:val="24"/>
          <w:szCs w:val="24"/>
        </w:rPr>
        <w:t xml:space="preserve"> </w:t>
      </w:r>
      <w:r w:rsidR="002528BB" w:rsidRPr="003A3F0C">
        <w:rPr>
          <w:rFonts w:ascii="Times New Roman" w:hAnsi="Times New Roman" w:cs="Times New Roman"/>
          <w:sz w:val="24"/>
          <w:szCs w:val="24"/>
        </w:rPr>
        <w:t xml:space="preserve">However, </w:t>
      </w:r>
      <w:r w:rsidR="002528BB">
        <w:rPr>
          <w:rFonts w:ascii="Times New Roman" w:hAnsi="Times New Roman" w:cs="Times New Roman"/>
          <w:sz w:val="24"/>
          <w:szCs w:val="24"/>
        </w:rPr>
        <w:t>m</w:t>
      </w:r>
      <w:r w:rsidR="00F33E00" w:rsidRPr="4B99F9CE">
        <w:rPr>
          <w:rFonts w:ascii="Times New Roman" w:hAnsi="Times New Roman" w:cs="Times New Roman"/>
          <w:sz w:val="24"/>
          <w:szCs w:val="24"/>
        </w:rPr>
        <w:t xml:space="preserve">odels </w:t>
      </w:r>
      <w:r w:rsidR="00503D8D">
        <w:rPr>
          <w:rFonts w:ascii="Times New Roman" w:hAnsi="Times New Roman" w:cs="Times New Roman"/>
          <w:sz w:val="24"/>
          <w:szCs w:val="24"/>
        </w:rPr>
        <w:t>where clients can choose items</w:t>
      </w:r>
      <w:r w:rsidR="002A721C">
        <w:rPr>
          <w:rFonts w:ascii="Times New Roman" w:hAnsi="Times New Roman" w:cs="Times New Roman"/>
          <w:sz w:val="24"/>
          <w:szCs w:val="24"/>
        </w:rPr>
        <w:t>,</w:t>
      </w:r>
      <w:r w:rsidR="00F33E00" w:rsidRPr="4B99F9CE">
        <w:rPr>
          <w:rFonts w:ascii="Times New Roman" w:hAnsi="Times New Roman" w:cs="Times New Roman"/>
          <w:sz w:val="24"/>
          <w:szCs w:val="24"/>
        </w:rPr>
        <w:t xml:space="preserve"> food banks in community centres offering additional support </w:t>
      </w:r>
      <w:r w:rsidR="002A721C">
        <w:rPr>
          <w:rFonts w:ascii="Times New Roman" w:hAnsi="Times New Roman" w:cs="Times New Roman"/>
          <w:sz w:val="24"/>
          <w:szCs w:val="24"/>
        </w:rPr>
        <w:t>and</w:t>
      </w:r>
      <w:r w:rsidR="009C53AC">
        <w:rPr>
          <w:rFonts w:ascii="Times New Roman" w:hAnsi="Times New Roman" w:cs="Times New Roman"/>
          <w:sz w:val="24"/>
          <w:szCs w:val="24"/>
        </w:rPr>
        <w:t xml:space="preserve"> </w:t>
      </w:r>
      <w:r w:rsidR="002A721C" w:rsidRPr="4B99F9CE">
        <w:rPr>
          <w:rFonts w:ascii="Times New Roman" w:hAnsi="Times New Roman" w:cs="Times New Roman"/>
          <w:sz w:val="24"/>
          <w:szCs w:val="24"/>
        </w:rPr>
        <w:t xml:space="preserve">convenient ways to receive food items </w:t>
      </w:r>
      <w:r w:rsidR="002E51FE" w:rsidRPr="4B99F9CE">
        <w:rPr>
          <w:rFonts w:ascii="Times New Roman" w:hAnsi="Times New Roman" w:cs="Times New Roman"/>
          <w:sz w:val="24"/>
          <w:szCs w:val="24"/>
        </w:rPr>
        <w:t>demonstrated</w:t>
      </w:r>
      <w:r w:rsidR="00F33E00" w:rsidRPr="4B99F9CE">
        <w:rPr>
          <w:rFonts w:ascii="Times New Roman" w:hAnsi="Times New Roman" w:cs="Times New Roman"/>
          <w:sz w:val="24"/>
          <w:szCs w:val="24"/>
        </w:rPr>
        <w:t xml:space="preserve"> improvements in </w:t>
      </w:r>
      <w:r w:rsidR="00DC4A90" w:rsidRPr="4B99F9CE">
        <w:rPr>
          <w:rFonts w:ascii="Times New Roman" w:hAnsi="Times New Roman" w:cs="Times New Roman"/>
          <w:sz w:val="24"/>
          <w:szCs w:val="24"/>
        </w:rPr>
        <w:t>food insecurity</w:t>
      </w:r>
      <w:r w:rsidR="002A721C">
        <w:rPr>
          <w:rFonts w:ascii="Times New Roman" w:hAnsi="Times New Roman" w:cs="Times New Roman"/>
          <w:sz w:val="24"/>
          <w:szCs w:val="24"/>
        </w:rPr>
        <w:t xml:space="preserve"> and diet quality</w:t>
      </w:r>
      <w:r w:rsidR="00F33E00" w:rsidRPr="4B99F9CE">
        <w:rPr>
          <w:rFonts w:ascii="Times New Roman" w:hAnsi="Times New Roman" w:cs="Times New Roman"/>
          <w:sz w:val="24"/>
          <w:szCs w:val="24"/>
        </w:rPr>
        <w:t>.</w:t>
      </w:r>
      <w:r w:rsidR="00DB6B93">
        <w:rPr>
          <w:rFonts w:ascii="Times New Roman" w:hAnsi="Times New Roman" w:cs="Times New Roman"/>
          <w:sz w:val="24"/>
          <w:szCs w:val="24"/>
        </w:rPr>
        <w:t xml:space="preserve"> C</w:t>
      </w:r>
      <w:r w:rsidR="00120D36" w:rsidRPr="4B99F9CE">
        <w:rPr>
          <w:rFonts w:ascii="Times New Roman" w:hAnsi="Times New Roman" w:cs="Times New Roman"/>
          <w:sz w:val="24"/>
          <w:szCs w:val="24"/>
        </w:rPr>
        <w:t>hoice and support</w:t>
      </w:r>
      <w:r w:rsidR="0096436A" w:rsidRPr="4B99F9CE">
        <w:rPr>
          <w:rFonts w:ascii="Times New Roman" w:hAnsi="Times New Roman" w:cs="Times New Roman"/>
          <w:sz w:val="24"/>
          <w:szCs w:val="24"/>
        </w:rPr>
        <w:t xml:space="preserve"> </w:t>
      </w:r>
      <w:r w:rsidR="003B234D" w:rsidRPr="4B99F9CE">
        <w:rPr>
          <w:rFonts w:ascii="Times New Roman" w:hAnsi="Times New Roman" w:cs="Times New Roman"/>
          <w:sz w:val="24"/>
          <w:szCs w:val="24"/>
        </w:rPr>
        <w:t>should be incorporated into food aid interventions</w:t>
      </w:r>
      <w:r w:rsidR="76045276" w:rsidRPr="4B99F9CE">
        <w:rPr>
          <w:rFonts w:ascii="Times New Roman" w:hAnsi="Times New Roman" w:cs="Times New Roman"/>
          <w:sz w:val="24"/>
          <w:szCs w:val="24"/>
        </w:rPr>
        <w:t xml:space="preserve"> in the absence of increased value of benefits which would support food security</w:t>
      </w:r>
      <w:r w:rsidR="003B234D" w:rsidRPr="4B99F9CE">
        <w:rPr>
          <w:rFonts w:ascii="Times New Roman" w:hAnsi="Times New Roman" w:cs="Times New Roman"/>
          <w:sz w:val="24"/>
          <w:szCs w:val="24"/>
        </w:rPr>
        <w:t>.</w:t>
      </w:r>
      <w:r w:rsidR="0096436A" w:rsidRPr="4B99F9CE">
        <w:rPr>
          <w:rFonts w:ascii="Times New Roman" w:hAnsi="Times New Roman" w:cs="Times New Roman"/>
          <w:sz w:val="24"/>
          <w:szCs w:val="24"/>
        </w:rPr>
        <w:t xml:space="preserve"> </w:t>
      </w:r>
    </w:p>
    <w:p w14:paraId="1F30F71C" w14:textId="7DDBD14C" w:rsidR="00DB4D85" w:rsidRPr="00DB4D85" w:rsidRDefault="00DB4D85" w:rsidP="00DB4D85">
      <w:pPr>
        <w:pStyle w:val="Caption"/>
        <w:keepNext/>
        <w:spacing w:after="0"/>
        <w:contextualSpacing/>
        <w:rPr>
          <w:rFonts w:ascii="Times New Roman" w:hAnsi="Times New Roman" w:cs="Times New Roman"/>
          <w:i w:val="0"/>
          <w:iCs w:val="0"/>
          <w:color w:val="auto"/>
          <w:sz w:val="24"/>
          <w:szCs w:val="24"/>
        </w:rPr>
      </w:pPr>
      <w:bookmarkStart w:id="0" w:name="_Ref125813995"/>
      <w:bookmarkStart w:id="1" w:name="_Toc134798646"/>
      <w:bookmarkStart w:id="2" w:name="_Toc140331186"/>
      <w:bookmarkStart w:id="3" w:name="_Toc140415198"/>
      <w:r w:rsidRPr="005F4074">
        <w:rPr>
          <w:rFonts w:ascii="Times New Roman" w:hAnsi="Times New Roman" w:cs="Times New Roman"/>
          <w:i w:val="0"/>
          <w:iCs w:val="0"/>
          <w:color w:val="auto"/>
          <w:sz w:val="24"/>
          <w:szCs w:val="24"/>
        </w:rPr>
        <w:t xml:space="preserve">Table </w:t>
      </w:r>
      <w:r w:rsidRPr="005F4074">
        <w:rPr>
          <w:rFonts w:ascii="Times New Roman" w:hAnsi="Times New Roman" w:cs="Times New Roman"/>
          <w:i w:val="0"/>
          <w:iCs w:val="0"/>
          <w:color w:val="auto"/>
          <w:sz w:val="24"/>
          <w:szCs w:val="24"/>
        </w:rPr>
        <w:fldChar w:fldCharType="begin"/>
      </w:r>
      <w:r w:rsidRPr="005F4074">
        <w:rPr>
          <w:rFonts w:ascii="Times New Roman" w:hAnsi="Times New Roman" w:cs="Times New Roman"/>
          <w:i w:val="0"/>
          <w:iCs w:val="0"/>
          <w:color w:val="auto"/>
          <w:sz w:val="24"/>
          <w:szCs w:val="24"/>
        </w:rPr>
        <w:instrText xml:space="preserve"> SEQ Table \* ARABIC </w:instrText>
      </w:r>
      <w:r w:rsidRPr="005F407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5F4074">
        <w:rPr>
          <w:rFonts w:ascii="Times New Roman" w:hAnsi="Times New Roman" w:cs="Times New Roman"/>
          <w:i w:val="0"/>
          <w:iCs w:val="0"/>
          <w:color w:val="auto"/>
          <w:sz w:val="24"/>
          <w:szCs w:val="24"/>
        </w:rPr>
        <w:fldChar w:fldCharType="end"/>
      </w:r>
      <w:bookmarkEnd w:id="0"/>
      <w:r>
        <w:rPr>
          <w:rFonts w:ascii="Times New Roman" w:hAnsi="Times New Roman" w:cs="Times New Roman"/>
          <w:i w:val="0"/>
          <w:iCs w:val="0"/>
          <w:color w:val="auto"/>
          <w:sz w:val="24"/>
          <w:szCs w:val="24"/>
        </w:rPr>
        <w:t>.</w:t>
      </w:r>
      <w:r w:rsidRPr="005F4074">
        <w:rPr>
          <w:rFonts w:ascii="Times New Roman" w:hAnsi="Times New Roman" w:cs="Times New Roman"/>
          <w:i w:val="0"/>
          <w:iCs w:val="0"/>
          <w:color w:val="auto"/>
          <w:sz w:val="24"/>
          <w:szCs w:val="24"/>
        </w:rPr>
        <w:t xml:space="preserve"> Search strategy</w:t>
      </w:r>
      <w:bookmarkEnd w:id="1"/>
      <w:bookmarkEnd w:id="2"/>
      <w:bookmarkEnd w:id="3"/>
    </w:p>
    <w:tbl>
      <w:tblPr>
        <w:tblStyle w:val="TableGrid"/>
        <w:tblW w:w="9209" w:type="dxa"/>
        <w:tblLook w:val="04A0" w:firstRow="1" w:lastRow="0" w:firstColumn="1" w:lastColumn="0" w:noHBand="0" w:noVBand="1"/>
      </w:tblPr>
      <w:tblGrid>
        <w:gridCol w:w="4577"/>
        <w:gridCol w:w="4632"/>
      </w:tblGrid>
      <w:tr w:rsidR="00DB4D85" w14:paraId="3367167E" w14:textId="77777777" w:rsidTr="006B40D6">
        <w:trPr>
          <w:trHeight w:val="227"/>
        </w:trPr>
        <w:tc>
          <w:tcPr>
            <w:tcW w:w="4577" w:type="dxa"/>
            <w:vAlign w:val="bottom"/>
          </w:tcPr>
          <w:p w14:paraId="1773AC64" w14:textId="77777777" w:rsidR="00DB4D85" w:rsidRPr="00C5035F" w:rsidRDefault="00DB4D85" w:rsidP="007D5BE6">
            <w:pPr>
              <w:contextualSpacing/>
              <w:jc w:val="center"/>
              <w:rPr>
                <w:rFonts w:ascii="Times New Roman" w:hAnsi="Times New Roman" w:cs="Times New Roman"/>
                <w:b/>
                <w:bCs/>
              </w:rPr>
            </w:pPr>
            <w:r w:rsidRPr="00C5035F">
              <w:rPr>
                <w:rFonts w:ascii="Times New Roman" w:hAnsi="Times New Roman" w:cs="Times New Roman"/>
                <w:b/>
                <w:bCs/>
              </w:rPr>
              <w:t>Category for Search Term</w:t>
            </w:r>
          </w:p>
        </w:tc>
        <w:tc>
          <w:tcPr>
            <w:tcW w:w="4632" w:type="dxa"/>
            <w:vAlign w:val="bottom"/>
          </w:tcPr>
          <w:p w14:paraId="4BA927C2" w14:textId="77777777" w:rsidR="00DB4D85" w:rsidRPr="00C5035F" w:rsidRDefault="00DB4D85" w:rsidP="007D5BE6">
            <w:pPr>
              <w:contextualSpacing/>
              <w:jc w:val="center"/>
              <w:rPr>
                <w:rFonts w:ascii="Times New Roman" w:hAnsi="Times New Roman" w:cs="Times New Roman"/>
                <w:b/>
                <w:bCs/>
              </w:rPr>
            </w:pPr>
            <w:r w:rsidRPr="00C5035F">
              <w:rPr>
                <w:rFonts w:ascii="Times New Roman" w:hAnsi="Times New Roman" w:cs="Times New Roman"/>
                <w:b/>
                <w:bCs/>
              </w:rPr>
              <w:t>Search Terms</w:t>
            </w:r>
          </w:p>
        </w:tc>
      </w:tr>
      <w:tr w:rsidR="00DB4D85" w14:paraId="7396ADC4" w14:textId="77777777" w:rsidTr="006B40D6">
        <w:trPr>
          <w:trHeight w:val="1341"/>
        </w:trPr>
        <w:tc>
          <w:tcPr>
            <w:tcW w:w="4577" w:type="dxa"/>
          </w:tcPr>
          <w:p w14:paraId="14D6B186" w14:textId="77777777" w:rsidR="00DB4D85" w:rsidRDefault="00DB4D85" w:rsidP="007D5BE6">
            <w:pPr>
              <w:jc w:val="center"/>
              <w:rPr>
                <w:rFonts w:ascii="Times New Roman" w:hAnsi="Times New Roman" w:cs="Times New Roman"/>
                <w:b/>
                <w:bCs/>
              </w:rPr>
            </w:pPr>
            <w:r w:rsidRPr="00C5035F">
              <w:rPr>
                <w:rFonts w:ascii="Times New Roman" w:hAnsi="Times New Roman" w:cs="Times New Roman"/>
                <w:b/>
                <w:bCs/>
              </w:rPr>
              <w:lastRenderedPageBreak/>
              <w:t>Population</w:t>
            </w:r>
          </w:p>
          <w:p w14:paraId="0B651BAD"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rPr>
              <w:t>(All terms combined with ‘OR’)</w:t>
            </w:r>
          </w:p>
        </w:tc>
        <w:tc>
          <w:tcPr>
            <w:tcW w:w="4632" w:type="dxa"/>
          </w:tcPr>
          <w:p w14:paraId="40E385F4" w14:textId="77777777" w:rsidR="00DB4D85" w:rsidRPr="00C5035F" w:rsidRDefault="00DB4D85" w:rsidP="007D5BE6">
            <w:pPr>
              <w:rPr>
                <w:rFonts w:ascii="Times New Roman" w:hAnsi="Times New Roman" w:cs="Times New Roman"/>
              </w:rPr>
            </w:pPr>
            <w:r w:rsidRPr="00C5035F">
              <w:rPr>
                <w:rFonts w:ascii="Times New Roman" w:hAnsi="Times New Roman" w:cs="Times New Roman"/>
              </w:rPr>
              <w:t>Child*, infant, toddler, baby, babies, school age*, newborn, pre school, preschool, famil*, lone parent, single parent, household* young child* primary caregiver, parent*, teen*, adolescent, young adult, young person, young people</w:t>
            </w:r>
          </w:p>
        </w:tc>
      </w:tr>
      <w:tr w:rsidR="00DB4D85" w14:paraId="0A01305B" w14:textId="77777777" w:rsidTr="006B40D6">
        <w:trPr>
          <w:trHeight w:val="131"/>
        </w:trPr>
        <w:tc>
          <w:tcPr>
            <w:tcW w:w="4577" w:type="dxa"/>
          </w:tcPr>
          <w:p w14:paraId="76952705"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b/>
                <w:bCs/>
              </w:rPr>
              <w:t>Food aid interventions</w:t>
            </w:r>
          </w:p>
          <w:p w14:paraId="5306DD88"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rPr>
              <w:t>(All terms combined with ‘OR’)</w:t>
            </w:r>
          </w:p>
        </w:tc>
        <w:tc>
          <w:tcPr>
            <w:tcW w:w="4632" w:type="dxa"/>
          </w:tcPr>
          <w:p w14:paraId="496D87D7" w14:textId="77777777" w:rsidR="00DB4D85" w:rsidRPr="00C5035F" w:rsidRDefault="00DB4D85" w:rsidP="007D5BE6">
            <w:pPr>
              <w:rPr>
                <w:rFonts w:ascii="Times New Roman" w:hAnsi="Times New Roman" w:cs="Times New Roman"/>
              </w:rPr>
            </w:pPr>
            <w:r w:rsidRPr="00C5035F">
              <w:rPr>
                <w:rFonts w:ascii="Times New Roman" w:hAnsi="Times New Roman" w:cs="Times New Roman"/>
              </w:rPr>
              <w:t xml:space="preserve">Food bank*, foodbank*, food pant* food aid, food assistance, food shel*, community food program*, emergency food, food parcel, community shop, charit* food assistance, food supply, food stor* </w:t>
            </w:r>
          </w:p>
        </w:tc>
      </w:tr>
      <w:tr w:rsidR="00DB4D85" w14:paraId="39DC32D7" w14:textId="77777777" w:rsidTr="006B40D6">
        <w:trPr>
          <w:trHeight w:val="2041"/>
        </w:trPr>
        <w:tc>
          <w:tcPr>
            <w:tcW w:w="4577" w:type="dxa"/>
          </w:tcPr>
          <w:p w14:paraId="6AA8C017" w14:textId="77777777" w:rsidR="00DB4D85" w:rsidRPr="00C5035F" w:rsidRDefault="00DB4D85" w:rsidP="007D5BE6">
            <w:pPr>
              <w:jc w:val="center"/>
              <w:rPr>
                <w:rFonts w:ascii="Times New Roman" w:hAnsi="Times New Roman" w:cs="Times New Roman"/>
                <w:b/>
                <w:bCs/>
              </w:rPr>
            </w:pPr>
            <w:r w:rsidRPr="00C5035F">
              <w:rPr>
                <w:rFonts w:ascii="Times New Roman" w:hAnsi="Times New Roman" w:cs="Times New Roman"/>
                <w:b/>
                <w:bCs/>
              </w:rPr>
              <w:t>Diet quality</w:t>
            </w:r>
          </w:p>
          <w:p w14:paraId="66DE1290"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rPr>
              <w:t>(All terms combined with ‘OR’)</w:t>
            </w:r>
          </w:p>
        </w:tc>
        <w:tc>
          <w:tcPr>
            <w:tcW w:w="4632" w:type="dxa"/>
          </w:tcPr>
          <w:p w14:paraId="707B00D7" w14:textId="77777777" w:rsidR="00DB4D85" w:rsidRPr="00C5035F" w:rsidRDefault="00DB4D85" w:rsidP="007D5BE6">
            <w:pPr>
              <w:rPr>
                <w:rFonts w:ascii="Times New Roman" w:hAnsi="Times New Roman" w:cs="Times New Roman"/>
              </w:rPr>
            </w:pPr>
            <w:r w:rsidRPr="00C5035F">
              <w:rPr>
                <w:rFonts w:ascii="Times New Roman" w:hAnsi="Times New Roman" w:cs="Times New Roman"/>
              </w:rPr>
              <w:t>Food intake, food quality, diet*, diet* quality, diet* adequacy, diet* intake, nutrition*, nutrition* intake, nutrition* adequacy, nutrition* wellbeing, nutrition* survey, nutrition* quality, nutri*requirements, nutrition* status, nutri* value, energy intake, macronutrient, micronutrient, vegetable, fruit, diet* fat, fibre, fiber, vitamin, mineral, dairy, child* nutrition*, infant food, infant nutrition*, calor* intake</w:t>
            </w:r>
          </w:p>
        </w:tc>
      </w:tr>
      <w:tr w:rsidR="00DB4D85" w14:paraId="33E146BD" w14:textId="77777777" w:rsidTr="006B40D6">
        <w:trPr>
          <w:trHeight w:val="794"/>
        </w:trPr>
        <w:tc>
          <w:tcPr>
            <w:tcW w:w="4577" w:type="dxa"/>
          </w:tcPr>
          <w:p w14:paraId="4F9729F6" w14:textId="77777777" w:rsidR="00DB4D85" w:rsidRPr="00C5035F" w:rsidRDefault="00DB4D85" w:rsidP="007D5BE6">
            <w:pPr>
              <w:jc w:val="center"/>
              <w:rPr>
                <w:rFonts w:ascii="Times New Roman" w:hAnsi="Times New Roman" w:cs="Times New Roman"/>
                <w:b/>
                <w:bCs/>
              </w:rPr>
            </w:pPr>
            <w:r w:rsidRPr="00C5035F">
              <w:rPr>
                <w:rFonts w:ascii="Times New Roman" w:hAnsi="Times New Roman" w:cs="Times New Roman"/>
                <w:b/>
                <w:bCs/>
              </w:rPr>
              <w:t>Food security</w:t>
            </w:r>
          </w:p>
          <w:p w14:paraId="7531A39F"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rPr>
              <w:t>(All terms combined with ‘OR’)</w:t>
            </w:r>
          </w:p>
        </w:tc>
        <w:tc>
          <w:tcPr>
            <w:tcW w:w="4632" w:type="dxa"/>
          </w:tcPr>
          <w:p w14:paraId="0C5F0220" w14:textId="77777777" w:rsidR="00DB4D85" w:rsidRPr="00C5035F" w:rsidRDefault="00DB4D85" w:rsidP="007D5BE6">
            <w:pPr>
              <w:rPr>
                <w:rFonts w:ascii="Times New Roman" w:hAnsi="Times New Roman" w:cs="Times New Roman"/>
              </w:rPr>
            </w:pPr>
            <w:r w:rsidRPr="00C5035F">
              <w:rPr>
                <w:rFonts w:ascii="Times New Roman" w:hAnsi="Times New Roman" w:cs="Times New Roman"/>
              </w:rPr>
              <w:t>Food insecurity, food security, hunger, food insufficiency, poverty, nutrition* security, food poverty, food deprivation, food sufficiency</w:t>
            </w:r>
          </w:p>
        </w:tc>
      </w:tr>
      <w:tr w:rsidR="00DB4D85" w14:paraId="6FC68014" w14:textId="77777777" w:rsidTr="006B40D6">
        <w:trPr>
          <w:trHeight w:val="567"/>
        </w:trPr>
        <w:tc>
          <w:tcPr>
            <w:tcW w:w="4577" w:type="dxa"/>
          </w:tcPr>
          <w:p w14:paraId="64639494" w14:textId="77777777" w:rsidR="00DB4D85" w:rsidRPr="00C5035F" w:rsidRDefault="00DB4D85" w:rsidP="007D5BE6">
            <w:pPr>
              <w:jc w:val="center"/>
              <w:rPr>
                <w:rFonts w:ascii="Times New Roman" w:hAnsi="Times New Roman" w:cs="Times New Roman"/>
                <w:b/>
                <w:bCs/>
              </w:rPr>
            </w:pPr>
            <w:r w:rsidRPr="00C5035F">
              <w:rPr>
                <w:rFonts w:ascii="Times New Roman" w:hAnsi="Times New Roman" w:cs="Times New Roman"/>
                <w:b/>
                <w:bCs/>
              </w:rPr>
              <w:t>Mental health</w:t>
            </w:r>
          </w:p>
          <w:p w14:paraId="5B47DC63"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rPr>
              <w:t>(All terms combined with ‘OR’)</w:t>
            </w:r>
          </w:p>
        </w:tc>
        <w:tc>
          <w:tcPr>
            <w:tcW w:w="4632" w:type="dxa"/>
          </w:tcPr>
          <w:p w14:paraId="6EDEAE02" w14:textId="77777777" w:rsidR="00DB4D85" w:rsidRPr="00C5035F" w:rsidRDefault="00DB4D85" w:rsidP="007D5BE6">
            <w:pPr>
              <w:rPr>
                <w:rFonts w:ascii="Times New Roman" w:hAnsi="Times New Roman" w:cs="Times New Roman"/>
              </w:rPr>
            </w:pPr>
            <w:r w:rsidRPr="00C5035F">
              <w:rPr>
                <w:rFonts w:ascii="Times New Roman" w:hAnsi="Times New Roman" w:cs="Times New Roman"/>
              </w:rPr>
              <w:t>Mental health, anxiety, depression,</w:t>
            </w:r>
            <w:r w:rsidRPr="00C5035F">
              <w:rPr>
                <w:rFonts w:ascii="Times New Roman" w:hAnsi="Times New Roman" w:cs="Times New Roman"/>
                <w:b/>
                <w:bCs/>
              </w:rPr>
              <w:t xml:space="preserve"> </w:t>
            </w:r>
            <w:r w:rsidRPr="00C5035F">
              <w:rPr>
                <w:rFonts w:ascii="Times New Roman" w:hAnsi="Times New Roman" w:cs="Times New Roman"/>
              </w:rPr>
              <w:t>stress</w:t>
            </w:r>
          </w:p>
        </w:tc>
      </w:tr>
      <w:tr w:rsidR="00DB4D85" w14:paraId="5A85B713" w14:textId="77777777" w:rsidTr="006B40D6">
        <w:trPr>
          <w:trHeight w:val="587"/>
        </w:trPr>
        <w:tc>
          <w:tcPr>
            <w:tcW w:w="4577" w:type="dxa"/>
          </w:tcPr>
          <w:p w14:paraId="2D2C7B20" w14:textId="77777777" w:rsidR="00DB4D85" w:rsidRPr="00C5035F" w:rsidRDefault="00DB4D85" w:rsidP="007D5BE6">
            <w:pPr>
              <w:jc w:val="center"/>
              <w:rPr>
                <w:rFonts w:ascii="Times New Roman" w:hAnsi="Times New Roman" w:cs="Times New Roman"/>
                <w:b/>
                <w:bCs/>
              </w:rPr>
            </w:pPr>
            <w:r w:rsidRPr="00C5035F">
              <w:rPr>
                <w:rFonts w:ascii="Times New Roman" w:hAnsi="Times New Roman" w:cs="Times New Roman"/>
                <w:b/>
                <w:bCs/>
              </w:rPr>
              <w:t>Weight status</w:t>
            </w:r>
          </w:p>
          <w:p w14:paraId="1E7C37D8" w14:textId="77777777" w:rsidR="00DB4D85" w:rsidRPr="00C5035F" w:rsidRDefault="00DB4D85" w:rsidP="007D5BE6">
            <w:pPr>
              <w:jc w:val="center"/>
              <w:rPr>
                <w:rFonts w:ascii="Times New Roman" w:hAnsi="Times New Roman" w:cs="Times New Roman"/>
              </w:rPr>
            </w:pPr>
            <w:r w:rsidRPr="00C5035F">
              <w:rPr>
                <w:rFonts w:ascii="Times New Roman" w:hAnsi="Times New Roman" w:cs="Times New Roman"/>
              </w:rPr>
              <w:t>(All terms combined with ‘OR’)</w:t>
            </w:r>
          </w:p>
        </w:tc>
        <w:tc>
          <w:tcPr>
            <w:tcW w:w="4632" w:type="dxa"/>
          </w:tcPr>
          <w:p w14:paraId="1E771C4F" w14:textId="77777777" w:rsidR="00DB4D85" w:rsidRPr="00C5035F" w:rsidRDefault="00DB4D85" w:rsidP="007D5BE6">
            <w:pPr>
              <w:rPr>
                <w:rFonts w:ascii="Times New Roman" w:hAnsi="Times New Roman" w:cs="Times New Roman"/>
              </w:rPr>
            </w:pPr>
            <w:r w:rsidRPr="00C5035F">
              <w:rPr>
                <w:rFonts w:ascii="Times New Roman" w:hAnsi="Times New Roman" w:cs="Times New Roman"/>
              </w:rPr>
              <w:t>Weight, Underweight, overweight, obes*, BMI, body mass index</w:t>
            </w:r>
          </w:p>
        </w:tc>
      </w:tr>
    </w:tbl>
    <w:p w14:paraId="43BEAE31" w14:textId="77777777" w:rsidR="00DB4D85" w:rsidRDefault="00DB4D85" w:rsidP="00803622">
      <w:pPr>
        <w:spacing w:line="360" w:lineRule="auto"/>
        <w:contextualSpacing/>
        <w:rPr>
          <w:rFonts w:ascii="Times New Roman" w:hAnsi="Times New Roman" w:cs="Times New Roman"/>
          <w:sz w:val="24"/>
          <w:szCs w:val="24"/>
        </w:rPr>
      </w:pPr>
    </w:p>
    <w:p w14:paraId="4D69AAB3" w14:textId="6AC39B52" w:rsidR="00DB4D85" w:rsidRDefault="00FD5BCA" w:rsidP="00543107">
      <w:pPr>
        <w:pStyle w:val="Caption"/>
        <w:spacing w:after="0"/>
        <w:rPr>
          <w:rFonts w:ascii="Times New Roman" w:hAnsi="Times New Roman" w:cs="Times New Roman"/>
          <w:sz w:val="24"/>
          <w:szCs w:val="24"/>
        </w:rPr>
      </w:pPr>
      <w:r w:rsidRPr="4B99F9CE">
        <w:rPr>
          <w:rFonts w:ascii="Times New Roman" w:hAnsi="Times New Roman" w:cs="Times New Roman"/>
          <w:sz w:val="24"/>
          <w:szCs w:val="24"/>
        </w:rPr>
        <w:t xml:space="preserve"> </w:t>
      </w:r>
      <w:r w:rsidR="00543107" w:rsidRPr="00CA1A3C">
        <w:rPr>
          <w:rFonts w:ascii="Times New Roman" w:hAnsi="Times New Roman" w:cs="Times New Roman"/>
          <w:i w:val="0"/>
          <w:iCs w:val="0"/>
          <w:color w:val="auto"/>
          <w:sz w:val="24"/>
          <w:szCs w:val="24"/>
        </w:rPr>
        <w:t xml:space="preserve">Table </w:t>
      </w:r>
      <w:r w:rsidR="00543107" w:rsidRPr="00CA1A3C">
        <w:rPr>
          <w:rFonts w:ascii="Times New Roman" w:hAnsi="Times New Roman" w:cs="Times New Roman"/>
          <w:i w:val="0"/>
          <w:iCs w:val="0"/>
          <w:color w:val="auto"/>
          <w:sz w:val="24"/>
          <w:szCs w:val="24"/>
        </w:rPr>
        <w:fldChar w:fldCharType="begin"/>
      </w:r>
      <w:r w:rsidR="00543107" w:rsidRPr="00CA1A3C">
        <w:rPr>
          <w:rFonts w:ascii="Times New Roman" w:hAnsi="Times New Roman" w:cs="Times New Roman"/>
          <w:i w:val="0"/>
          <w:iCs w:val="0"/>
          <w:color w:val="auto"/>
          <w:sz w:val="24"/>
          <w:szCs w:val="24"/>
        </w:rPr>
        <w:instrText xml:space="preserve"> SEQ Table \* ARABIC </w:instrText>
      </w:r>
      <w:r w:rsidR="00543107" w:rsidRPr="00CA1A3C">
        <w:rPr>
          <w:rFonts w:ascii="Times New Roman" w:hAnsi="Times New Roman" w:cs="Times New Roman"/>
          <w:i w:val="0"/>
          <w:iCs w:val="0"/>
          <w:color w:val="auto"/>
          <w:sz w:val="24"/>
          <w:szCs w:val="24"/>
        </w:rPr>
        <w:fldChar w:fldCharType="separate"/>
      </w:r>
      <w:r w:rsidR="00543107" w:rsidRPr="00CA1A3C">
        <w:rPr>
          <w:rFonts w:ascii="Times New Roman" w:hAnsi="Times New Roman" w:cs="Times New Roman"/>
          <w:i w:val="0"/>
          <w:iCs w:val="0"/>
          <w:color w:val="auto"/>
          <w:sz w:val="24"/>
          <w:szCs w:val="24"/>
        </w:rPr>
        <w:t>2</w:t>
      </w:r>
      <w:r w:rsidR="00543107" w:rsidRPr="00CA1A3C">
        <w:rPr>
          <w:rFonts w:ascii="Times New Roman" w:hAnsi="Times New Roman" w:cs="Times New Roman"/>
          <w:i w:val="0"/>
          <w:iCs w:val="0"/>
          <w:color w:val="auto"/>
          <w:sz w:val="24"/>
          <w:szCs w:val="24"/>
        </w:rPr>
        <w:fldChar w:fldCharType="end"/>
      </w:r>
      <w:r w:rsidR="00543107">
        <w:rPr>
          <w:rFonts w:ascii="Times New Roman" w:hAnsi="Times New Roman" w:cs="Times New Roman"/>
          <w:i w:val="0"/>
          <w:iCs w:val="0"/>
          <w:color w:val="auto"/>
          <w:sz w:val="24"/>
          <w:szCs w:val="24"/>
        </w:rPr>
        <w:t>.</w:t>
      </w:r>
      <w:r w:rsidR="00543107" w:rsidRPr="00520776">
        <w:rPr>
          <w:rFonts w:ascii="Times New Roman" w:hAnsi="Times New Roman" w:cs="Times New Roman"/>
          <w:i w:val="0"/>
          <w:iCs w:val="0"/>
          <w:color w:val="auto"/>
          <w:sz w:val="24"/>
          <w:szCs w:val="24"/>
        </w:rPr>
        <w:t xml:space="preserve"> Inclusion and exclusion criteria for the review</w:t>
      </w:r>
    </w:p>
    <w:tbl>
      <w:tblPr>
        <w:tblStyle w:val="TableGrid"/>
        <w:tblW w:w="9209" w:type="dxa"/>
        <w:tblLook w:val="04A0" w:firstRow="1" w:lastRow="0" w:firstColumn="1" w:lastColumn="0" w:noHBand="0" w:noVBand="1"/>
      </w:tblPr>
      <w:tblGrid>
        <w:gridCol w:w="4479"/>
        <w:gridCol w:w="4730"/>
      </w:tblGrid>
      <w:tr w:rsidR="008E236C" w14:paraId="33E175F1" w14:textId="77777777" w:rsidTr="006B40D6">
        <w:tc>
          <w:tcPr>
            <w:tcW w:w="4479" w:type="dxa"/>
          </w:tcPr>
          <w:p w14:paraId="1DE9354B" w14:textId="67A45D78" w:rsidR="008E236C" w:rsidRPr="008C78A4" w:rsidRDefault="008E236C" w:rsidP="005860E1">
            <w:pPr>
              <w:jc w:val="center"/>
              <w:rPr>
                <w:rFonts w:ascii="Times New Roman" w:hAnsi="Times New Roman" w:cs="Times New Roman"/>
                <w:b/>
                <w:bCs/>
                <w:sz w:val="24"/>
                <w:szCs w:val="24"/>
              </w:rPr>
            </w:pPr>
            <w:r w:rsidRPr="008C78A4">
              <w:rPr>
                <w:rFonts w:ascii="Times New Roman" w:hAnsi="Times New Roman" w:cs="Times New Roman"/>
                <w:b/>
                <w:bCs/>
                <w:sz w:val="24"/>
                <w:szCs w:val="24"/>
              </w:rPr>
              <w:t>Inclusion criteria</w:t>
            </w:r>
          </w:p>
        </w:tc>
        <w:tc>
          <w:tcPr>
            <w:tcW w:w="4730" w:type="dxa"/>
          </w:tcPr>
          <w:p w14:paraId="16AE32D9" w14:textId="6362BF2F" w:rsidR="008E236C" w:rsidRPr="008C78A4" w:rsidRDefault="008E236C" w:rsidP="005860E1">
            <w:pPr>
              <w:jc w:val="center"/>
              <w:rPr>
                <w:rFonts w:ascii="Times New Roman" w:hAnsi="Times New Roman" w:cs="Times New Roman"/>
                <w:b/>
                <w:bCs/>
                <w:sz w:val="24"/>
                <w:szCs w:val="24"/>
              </w:rPr>
            </w:pPr>
            <w:r w:rsidRPr="008C78A4">
              <w:rPr>
                <w:rFonts w:ascii="Times New Roman" w:hAnsi="Times New Roman" w:cs="Times New Roman"/>
                <w:b/>
                <w:bCs/>
                <w:sz w:val="24"/>
                <w:szCs w:val="24"/>
              </w:rPr>
              <w:t>Exclusion criteria</w:t>
            </w:r>
          </w:p>
        </w:tc>
      </w:tr>
      <w:tr w:rsidR="00DB4D85" w14:paraId="3216123B" w14:textId="77777777" w:rsidTr="006B40D6">
        <w:tc>
          <w:tcPr>
            <w:tcW w:w="4479" w:type="dxa"/>
          </w:tcPr>
          <w:p w14:paraId="45174F84" w14:textId="77777777" w:rsidR="00DB4D85" w:rsidRDefault="00DB4D85" w:rsidP="007D5BE6">
            <w:pPr>
              <w:rPr>
                <w:rFonts w:ascii="Times New Roman" w:hAnsi="Times New Roman" w:cs="Times New Roman"/>
                <w:sz w:val="24"/>
                <w:szCs w:val="24"/>
              </w:rPr>
            </w:pPr>
            <w:r w:rsidRPr="002C0E95">
              <w:rPr>
                <w:rFonts w:ascii="Times New Roman" w:hAnsi="Times New Roman" w:cs="Times New Roman"/>
                <w:sz w:val="24"/>
                <w:szCs w:val="24"/>
              </w:rPr>
              <w:t>Case studies, cross-sectional, longitudinal cohort, randomised controlled trials and mixed method studies</w:t>
            </w:r>
          </w:p>
        </w:tc>
        <w:tc>
          <w:tcPr>
            <w:tcW w:w="4730" w:type="dxa"/>
          </w:tcPr>
          <w:p w14:paraId="2A524B0E" w14:textId="77777777" w:rsidR="00DB4D85" w:rsidRDefault="00DB4D85" w:rsidP="007D5BE6">
            <w:pPr>
              <w:rPr>
                <w:rFonts w:ascii="Times New Roman" w:hAnsi="Times New Roman" w:cs="Times New Roman"/>
                <w:sz w:val="24"/>
                <w:szCs w:val="24"/>
              </w:rPr>
            </w:pPr>
            <w:r w:rsidRPr="00520776">
              <w:rPr>
                <w:rFonts w:ascii="Times New Roman" w:hAnsi="Times New Roman" w:cs="Times New Roman"/>
                <w:sz w:val="24"/>
                <w:szCs w:val="24"/>
              </w:rPr>
              <w:t xml:space="preserve">Systematic or other review articles, dissertations, conference abstracts and qualitative studies. </w:t>
            </w:r>
          </w:p>
        </w:tc>
      </w:tr>
      <w:tr w:rsidR="00DB4D85" w14:paraId="76DBD775" w14:textId="77777777" w:rsidTr="006B40D6">
        <w:tc>
          <w:tcPr>
            <w:tcW w:w="4479" w:type="dxa"/>
          </w:tcPr>
          <w:p w14:paraId="13C6397A" w14:textId="14A8E947" w:rsidR="00DB4D85" w:rsidRDefault="00DB4D85" w:rsidP="007D5BE6">
            <w:pPr>
              <w:rPr>
                <w:rFonts w:ascii="Times New Roman" w:hAnsi="Times New Roman" w:cs="Times New Roman"/>
                <w:sz w:val="24"/>
                <w:szCs w:val="24"/>
              </w:rPr>
            </w:pPr>
            <w:r>
              <w:rPr>
                <w:rFonts w:ascii="Times New Roman" w:hAnsi="Times New Roman" w:cs="Times New Roman"/>
                <w:sz w:val="24"/>
                <w:szCs w:val="24"/>
              </w:rPr>
              <w:t>Households</w:t>
            </w:r>
            <w:r w:rsidRPr="00257E34">
              <w:rPr>
                <w:rFonts w:ascii="Times New Roman" w:hAnsi="Times New Roman" w:cs="Times New Roman"/>
                <w:sz w:val="24"/>
                <w:szCs w:val="24"/>
              </w:rPr>
              <w:t xml:space="preserve"> </w:t>
            </w:r>
            <w:r>
              <w:rPr>
                <w:rFonts w:ascii="Times New Roman" w:hAnsi="Times New Roman" w:cs="Times New Roman"/>
                <w:sz w:val="24"/>
                <w:szCs w:val="24"/>
              </w:rPr>
              <w:t xml:space="preserve">(two-parent, lone parent or any primary caregiver) </w:t>
            </w:r>
            <w:r w:rsidRPr="00257E34">
              <w:rPr>
                <w:rFonts w:ascii="Times New Roman" w:hAnsi="Times New Roman" w:cs="Times New Roman"/>
                <w:sz w:val="24"/>
                <w:szCs w:val="24"/>
              </w:rPr>
              <w:t>with at least one child from 0 – 18 years of age</w:t>
            </w:r>
          </w:p>
        </w:tc>
        <w:tc>
          <w:tcPr>
            <w:tcW w:w="4730" w:type="dxa"/>
          </w:tcPr>
          <w:p w14:paraId="3697C135" w14:textId="77777777" w:rsidR="00DB4D85" w:rsidRDefault="00DB4D85" w:rsidP="007D5BE6">
            <w:pPr>
              <w:rPr>
                <w:rFonts w:ascii="Times New Roman" w:hAnsi="Times New Roman" w:cs="Times New Roman"/>
                <w:sz w:val="24"/>
                <w:szCs w:val="24"/>
              </w:rPr>
            </w:pPr>
            <w:r w:rsidRPr="00520776">
              <w:rPr>
                <w:rFonts w:ascii="Times New Roman" w:hAnsi="Times New Roman" w:cs="Times New Roman"/>
                <w:sz w:val="24"/>
                <w:szCs w:val="24"/>
              </w:rPr>
              <w:t xml:space="preserve">Populations with chronic disease, the elderly, students, homeless, or adult households with no children over 18 years of age </w:t>
            </w:r>
          </w:p>
        </w:tc>
      </w:tr>
      <w:tr w:rsidR="00DB4D85" w14:paraId="0565F722" w14:textId="77777777" w:rsidTr="006B40D6">
        <w:tc>
          <w:tcPr>
            <w:tcW w:w="4479" w:type="dxa"/>
          </w:tcPr>
          <w:p w14:paraId="6AE58F19" w14:textId="36D19FAC" w:rsidR="00DB4D85" w:rsidRDefault="00DB4D85" w:rsidP="007D5BE6">
            <w:pPr>
              <w:rPr>
                <w:rFonts w:ascii="Times New Roman" w:hAnsi="Times New Roman" w:cs="Times New Roman"/>
                <w:sz w:val="24"/>
                <w:szCs w:val="24"/>
              </w:rPr>
            </w:pPr>
            <w:r>
              <w:rPr>
                <w:rFonts w:ascii="Times New Roman" w:hAnsi="Times New Roman" w:cs="Times New Roman"/>
                <w:sz w:val="24"/>
                <w:szCs w:val="24"/>
              </w:rPr>
              <w:t>Populations in h</w:t>
            </w:r>
            <w:r w:rsidRPr="00257E34">
              <w:rPr>
                <w:rFonts w:ascii="Times New Roman" w:hAnsi="Times New Roman" w:cs="Times New Roman"/>
                <w:sz w:val="24"/>
                <w:szCs w:val="24"/>
              </w:rPr>
              <w:t>igh-income countries as defined by the World Bank</w:t>
            </w:r>
            <w:r w:rsidRPr="00257E34">
              <w:rPr>
                <w:rFonts w:ascii="Times New Roman" w:hAnsi="Times New Roman" w:cs="Times New Roman"/>
                <w:sz w:val="24"/>
                <w:szCs w:val="24"/>
              </w:rPr>
              <w:fldChar w:fldCharType="begin"/>
            </w:r>
            <w:r w:rsidR="005C50C3">
              <w:rPr>
                <w:rFonts w:ascii="Times New Roman" w:hAnsi="Times New Roman" w:cs="Times New Roman"/>
                <w:sz w:val="24"/>
                <w:szCs w:val="24"/>
              </w:rPr>
              <w:instrText xml:space="preserve"> ADDIN EN.CITE &lt;EndNote&gt;&lt;Cite&gt;&lt;Author&gt;The World Bank&lt;/Author&gt;&lt;RecNum&gt;7309&lt;/RecNum&gt;&lt;DisplayText&gt;&lt;style face="superscript"&gt;(88)&lt;/style&gt;&lt;/DisplayText&gt;&lt;record&gt;&lt;rec-number&gt;7309&lt;/rec-number&gt;&lt;foreign-keys&gt;&lt;key app="EN" db-id="pwffzpaahra2e9etf21v5pfb99xz209wpr0z" timestamp="1662489277"&gt;7309&lt;/key&gt;&lt;/foreign-keys&gt;&lt;ref-type name="Web Page"&gt;12&lt;/ref-type&gt;&lt;contributors&gt;&lt;authors&gt;&lt;author&gt;The World Bank,&lt;/author&gt;&lt;/authors&gt;&lt;/contributors&gt;&lt;titles&gt;&lt;title&gt;High income&lt;/title&gt;&lt;/titles&gt;&lt;number&gt;18th August 2022).&lt;/number&gt;&lt;dates&gt;&lt;/dates&gt;&lt;urls&gt;&lt;related-urls&gt;&lt;url&gt;https://data.worldbank.org/income-level/high-income&lt;/url&gt;&lt;/related-urls&gt;&lt;/urls&gt;&lt;/record&gt;&lt;/Cite&gt;&lt;/EndNote&gt;</w:instrText>
            </w:r>
            <w:r w:rsidRPr="00257E34">
              <w:rPr>
                <w:rFonts w:ascii="Times New Roman" w:hAnsi="Times New Roman" w:cs="Times New Roman"/>
                <w:sz w:val="24"/>
                <w:szCs w:val="24"/>
              </w:rPr>
              <w:fldChar w:fldCharType="separate"/>
            </w:r>
            <w:r w:rsidR="005C50C3" w:rsidRPr="005C50C3">
              <w:rPr>
                <w:rFonts w:ascii="Times New Roman" w:hAnsi="Times New Roman" w:cs="Times New Roman"/>
                <w:noProof/>
                <w:sz w:val="24"/>
                <w:szCs w:val="24"/>
                <w:vertAlign w:val="superscript"/>
              </w:rPr>
              <w:t>(88)</w:t>
            </w:r>
            <w:r w:rsidRPr="00257E34">
              <w:rPr>
                <w:rFonts w:ascii="Times New Roman" w:hAnsi="Times New Roman" w:cs="Times New Roman"/>
                <w:sz w:val="24"/>
                <w:szCs w:val="24"/>
              </w:rPr>
              <w:fldChar w:fldCharType="end"/>
            </w:r>
          </w:p>
        </w:tc>
        <w:tc>
          <w:tcPr>
            <w:tcW w:w="4730" w:type="dxa"/>
          </w:tcPr>
          <w:p w14:paraId="03AFABFF" w14:textId="77777777" w:rsidR="00DB4D85" w:rsidRPr="00F80163" w:rsidRDefault="00DB4D85" w:rsidP="007D5BE6">
            <w:pPr>
              <w:rPr>
                <w:rFonts w:ascii="Times New Roman" w:hAnsi="Times New Roman" w:cs="Times New Roman"/>
                <w:sz w:val="24"/>
                <w:szCs w:val="24"/>
              </w:rPr>
            </w:pPr>
            <w:r w:rsidRPr="00A40DC8">
              <w:rPr>
                <w:rFonts w:ascii="Times New Roman" w:hAnsi="Times New Roman" w:cs="Times New Roman"/>
                <w:sz w:val="24"/>
                <w:szCs w:val="24"/>
              </w:rPr>
              <w:t xml:space="preserve">Low-and medium-income countries </w:t>
            </w:r>
          </w:p>
        </w:tc>
      </w:tr>
      <w:tr w:rsidR="00DB4D85" w14:paraId="6FA5E080" w14:textId="77777777" w:rsidTr="006B40D6">
        <w:tc>
          <w:tcPr>
            <w:tcW w:w="4479" w:type="dxa"/>
          </w:tcPr>
          <w:p w14:paraId="33C68E3F" w14:textId="77777777" w:rsidR="00DB4D85" w:rsidRDefault="00DB4D85" w:rsidP="007D5BE6">
            <w:pPr>
              <w:rPr>
                <w:rFonts w:ascii="Times New Roman" w:hAnsi="Times New Roman" w:cs="Times New Roman"/>
                <w:sz w:val="24"/>
                <w:szCs w:val="24"/>
              </w:rPr>
            </w:pPr>
            <w:r w:rsidRPr="00257E34">
              <w:rPr>
                <w:rFonts w:ascii="Times New Roman" w:hAnsi="Times New Roman" w:cs="Times New Roman"/>
                <w:sz w:val="24"/>
                <w:szCs w:val="24"/>
              </w:rPr>
              <w:t xml:space="preserve">Food aid considered as </w:t>
            </w:r>
            <w:r>
              <w:rPr>
                <w:rFonts w:ascii="Times New Roman" w:hAnsi="Times New Roman" w:cs="Times New Roman"/>
                <w:sz w:val="24"/>
                <w:szCs w:val="24"/>
              </w:rPr>
              <w:t xml:space="preserve">the </w:t>
            </w:r>
            <w:r w:rsidRPr="00257E34">
              <w:rPr>
                <w:rFonts w:ascii="Times New Roman" w:hAnsi="Times New Roman" w:cs="Times New Roman"/>
                <w:sz w:val="24"/>
                <w:szCs w:val="24"/>
              </w:rPr>
              <w:t>use of food banks or other interventions providing free food items by the community and/or charitable organisations</w:t>
            </w:r>
          </w:p>
        </w:tc>
        <w:tc>
          <w:tcPr>
            <w:tcW w:w="4730" w:type="dxa"/>
          </w:tcPr>
          <w:p w14:paraId="634BD7E2" w14:textId="77777777" w:rsidR="00DB4D85" w:rsidRDefault="00DB4D85" w:rsidP="007D5BE6">
            <w:pPr>
              <w:rPr>
                <w:rFonts w:ascii="Times New Roman" w:hAnsi="Times New Roman" w:cs="Times New Roman"/>
                <w:sz w:val="24"/>
                <w:szCs w:val="24"/>
              </w:rPr>
            </w:pPr>
            <w:r>
              <w:rPr>
                <w:rFonts w:ascii="Times New Roman" w:hAnsi="Times New Roman" w:cs="Times New Roman"/>
                <w:sz w:val="24"/>
                <w:szCs w:val="24"/>
              </w:rPr>
              <w:t>State welfare f</w:t>
            </w:r>
            <w:r w:rsidRPr="00A40DC8">
              <w:rPr>
                <w:rFonts w:ascii="Times New Roman" w:hAnsi="Times New Roman" w:cs="Times New Roman"/>
                <w:sz w:val="24"/>
                <w:szCs w:val="24"/>
              </w:rPr>
              <w:t>ood assistance programmes</w:t>
            </w:r>
            <w:r>
              <w:rPr>
                <w:rFonts w:ascii="Times New Roman" w:hAnsi="Times New Roman" w:cs="Times New Roman"/>
                <w:sz w:val="24"/>
                <w:szCs w:val="24"/>
              </w:rPr>
              <w:t>, pre-prepared meals such as soup kitchens, community</w:t>
            </w:r>
            <w:r w:rsidRPr="0097119C">
              <w:rPr>
                <w:rFonts w:ascii="Times New Roman" w:hAnsi="Times New Roman" w:cs="Times New Roman"/>
                <w:sz w:val="24"/>
                <w:szCs w:val="24"/>
              </w:rPr>
              <w:t>-supported agriculture programmes</w:t>
            </w:r>
            <w:r>
              <w:rPr>
                <w:rFonts w:ascii="Times New Roman" w:hAnsi="Times New Roman" w:cs="Times New Roman"/>
                <w:sz w:val="24"/>
                <w:szCs w:val="24"/>
              </w:rPr>
              <w:t>/</w:t>
            </w:r>
            <w:r w:rsidRPr="0097119C">
              <w:rPr>
                <w:rFonts w:ascii="Times New Roman" w:hAnsi="Times New Roman" w:cs="Times New Roman"/>
                <w:sz w:val="24"/>
                <w:szCs w:val="24"/>
              </w:rPr>
              <w:t>gardens</w:t>
            </w:r>
            <w:r>
              <w:rPr>
                <w:rFonts w:ascii="Times New Roman" w:hAnsi="Times New Roman" w:cs="Times New Roman"/>
                <w:sz w:val="24"/>
                <w:szCs w:val="24"/>
              </w:rPr>
              <w:t xml:space="preserve"> and </w:t>
            </w:r>
            <w:r w:rsidRPr="0097119C">
              <w:rPr>
                <w:rFonts w:ascii="Times New Roman" w:hAnsi="Times New Roman" w:cs="Times New Roman"/>
                <w:sz w:val="24"/>
                <w:szCs w:val="24"/>
              </w:rPr>
              <w:t>subsidised and/or reduced price food items</w:t>
            </w:r>
          </w:p>
        </w:tc>
      </w:tr>
      <w:tr w:rsidR="00DB4D85" w14:paraId="0ED136E2" w14:textId="77777777" w:rsidTr="006B40D6">
        <w:tc>
          <w:tcPr>
            <w:tcW w:w="4479" w:type="dxa"/>
          </w:tcPr>
          <w:p w14:paraId="49A281D0" w14:textId="77777777" w:rsidR="00DB4D85" w:rsidRDefault="00DB4D85" w:rsidP="007D5BE6">
            <w:pPr>
              <w:rPr>
                <w:rFonts w:ascii="Times New Roman" w:hAnsi="Times New Roman" w:cs="Times New Roman"/>
                <w:sz w:val="24"/>
                <w:szCs w:val="24"/>
              </w:rPr>
            </w:pPr>
            <w:r>
              <w:rPr>
                <w:rFonts w:ascii="Times New Roman" w:hAnsi="Times New Roman" w:cs="Times New Roman"/>
                <w:sz w:val="24"/>
                <w:szCs w:val="24"/>
              </w:rPr>
              <w:t>Q</w:t>
            </w:r>
            <w:r w:rsidRPr="00C16E42">
              <w:rPr>
                <w:rFonts w:ascii="Times New Roman" w:hAnsi="Times New Roman" w:cs="Times New Roman"/>
                <w:sz w:val="24"/>
                <w:szCs w:val="24"/>
              </w:rPr>
              <w:t xml:space="preserve">uantitative measures of diet quality </w:t>
            </w:r>
            <w:r>
              <w:rPr>
                <w:rFonts w:ascii="Times New Roman" w:hAnsi="Times New Roman" w:cs="Times New Roman"/>
                <w:sz w:val="24"/>
                <w:szCs w:val="24"/>
              </w:rPr>
              <w:t>(</w:t>
            </w:r>
            <w:r w:rsidRPr="00C16E42">
              <w:rPr>
                <w:rFonts w:ascii="Times New Roman" w:hAnsi="Times New Roman" w:cs="Times New Roman"/>
                <w:sz w:val="24"/>
                <w:szCs w:val="24"/>
              </w:rPr>
              <w:t>dietary intake such as food groups, comparison to nutritional guidelines, dietary reference values, or against scoring systems</w:t>
            </w:r>
            <w:r>
              <w:rPr>
                <w:rFonts w:ascii="Times New Roman" w:hAnsi="Times New Roman" w:cs="Times New Roman"/>
                <w:sz w:val="24"/>
                <w:szCs w:val="24"/>
              </w:rPr>
              <w:t>); food security and mental health (</w:t>
            </w:r>
            <w:r w:rsidRPr="00C16E42">
              <w:rPr>
                <w:rFonts w:ascii="Times New Roman" w:hAnsi="Times New Roman" w:cs="Times New Roman"/>
                <w:sz w:val="24"/>
                <w:szCs w:val="24"/>
              </w:rPr>
              <w:t>scores or using surveys and questionnaires</w:t>
            </w:r>
            <w:r>
              <w:rPr>
                <w:rFonts w:ascii="Times New Roman" w:hAnsi="Times New Roman" w:cs="Times New Roman"/>
                <w:sz w:val="24"/>
                <w:szCs w:val="24"/>
              </w:rPr>
              <w:t>)</w:t>
            </w:r>
          </w:p>
        </w:tc>
        <w:tc>
          <w:tcPr>
            <w:tcW w:w="4730" w:type="dxa"/>
          </w:tcPr>
          <w:p w14:paraId="7A5AF761" w14:textId="77777777" w:rsidR="00DB4D85" w:rsidRDefault="00DB4D85" w:rsidP="007D5BE6">
            <w:pPr>
              <w:rPr>
                <w:rFonts w:ascii="Times New Roman" w:hAnsi="Times New Roman" w:cs="Times New Roman"/>
                <w:sz w:val="24"/>
                <w:szCs w:val="24"/>
              </w:rPr>
            </w:pPr>
            <w:r>
              <w:rPr>
                <w:rFonts w:ascii="Times New Roman" w:hAnsi="Times New Roman" w:cs="Times New Roman"/>
                <w:sz w:val="24"/>
                <w:szCs w:val="24"/>
              </w:rPr>
              <w:t>Qualitative studies</w:t>
            </w:r>
          </w:p>
        </w:tc>
      </w:tr>
    </w:tbl>
    <w:p w14:paraId="2B5B039F" w14:textId="77777777" w:rsidR="00961069" w:rsidRDefault="00961069" w:rsidP="00803622">
      <w:pPr>
        <w:spacing w:line="360" w:lineRule="auto"/>
        <w:contextualSpacing/>
        <w:rPr>
          <w:rFonts w:ascii="Times New Roman" w:hAnsi="Times New Roman" w:cs="Times New Roman"/>
          <w:sz w:val="24"/>
          <w:szCs w:val="24"/>
        </w:rPr>
        <w:sectPr w:rsidR="00961069" w:rsidSect="002F705D">
          <w:footerReference w:type="default" r:id="rId12"/>
          <w:pgSz w:w="11906" w:h="16838"/>
          <w:pgMar w:top="1440" w:right="1440" w:bottom="1440" w:left="1440" w:header="708" w:footer="708" w:gutter="0"/>
          <w:cols w:space="708"/>
          <w:titlePg/>
          <w:docGrid w:linePitch="360"/>
        </w:sectPr>
      </w:pPr>
    </w:p>
    <w:p w14:paraId="555D5290" w14:textId="578F18EA" w:rsidR="00543107" w:rsidRDefault="00DE65A0" w:rsidP="00DE65A0">
      <w:pPr>
        <w:spacing w:after="0"/>
        <w:rPr>
          <w:rFonts w:ascii="Times New Roman" w:hAnsi="Times New Roman" w:cs="Times New Roman"/>
          <w:sz w:val="24"/>
          <w:szCs w:val="24"/>
        </w:rPr>
      </w:pPr>
      <w:bookmarkStart w:id="4" w:name="_Ref112494521"/>
      <w:bookmarkStart w:id="5" w:name="_Toc134798647"/>
      <w:bookmarkStart w:id="6" w:name="_Toc140331187"/>
      <w:bookmarkStart w:id="7" w:name="_Toc140415199"/>
      <w:r w:rsidRPr="000814EB">
        <w:rPr>
          <w:rFonts w:ascii="Times New Roman" w:hAnsi="Times New Roman" w:cs="Times New Roman"/>
        </w:rPr>
        <w:lastRenderedPageBreak/>
        <w:t xml:space="preserve">Table </w:t>
      </w:r>
      <w:r w:rsidRPr="000814EB">
        <w:rPr>
          <w:rFonts w:ascii="Times New Roman" w:hAnsi="Times New Roman" w:cs="Times New Roman"/>
        </w:rPr>
        <w:fldChar w:fldCharType="begin"/>
      </w:r>
      <w:r w:rsidRPr="000814EB">
        <w:rPr>
          <w:rFonts w:ascii="Times New Roman" w:hAnsi="Times New Roman" w:cs="Times New Roman"/>
        </w:rPr>
        <w:instrText xml:space="preserve"> SEQ Table \* ARABIC </w:instrText>
      </w:r>
      <w:r w:rsidRPr="000814EB">
        <w:rPr>
          <w:rFonts w:ascii="Times New Roman" w:hAnsi="Times New Roman" w:cs="Times New Roman"/>
        </w:rPr>
        <w:fldChar w:fldCharType="separate"/>
      </w:r>
      <w:r>
        <w:rPr>
          <w:rFonts w:ascii="Times New Roman" w:hAnsi="Times New Roman" w:cs="Times New Roman"/>
          <w:noProof/>
        </w:rPr>
        <w:t>3</w:t>
      </w:r>
      <w:r w:rsidRPr="000814EB">
        <w:rPr>
          <w:rFonts w:ascii="Times New Roman" w:hAnsi="Times New Roman" w:cs="Times New Roman"/>
        </w:rPr>
        <w:fldChar w:fldCharType="end"/>
      </w:r>
      <w:bookmarkEnd w:id="4"/>
      <w:r>
        <w:rPr>
          <w:rFonts w:ascii="Times New Roman" w:hAnsi="Times New Roman" w:cs="Times New Roman"/>
        </w:rPr>
        <w:t>.</w:t>
      </w:r>
      <w:r w:rsidRPr="000814EB">
        <w:rPr>
          <w:rFonts w:ascii="Times New Roman" w:hAnsi="Times New Roman" w:cs="Times New Roman"/>
        </w:rPr>
        <w:t xml:space="preserve"> Characteristics of included studie</w:t>
      </w:r>
      <w:bookmarkEnd w:id="5"/>
      <w:bookmarkEnd w:id="6"/>
      <w:bookmarkEnd w:id="7"/>
      <w:r>
        <w:rPr>
          <w:rFonts w:ascii="Times New Roman" w:hAnsi="Times New Roman" w:cs="Times New Roman"/>
        </w:rPr>
        <w:t>s</w:t>
      </w:r>
    </w:p>
    <w:tbl>
      <w:tblPr>
        <w:tblStyle w:val="TableGrid"/>
        <w:tblpPr w:leftFromText="180" w:rightFromText="180" w:vertAnchor="text" w:tblpX="-147" w:tblpY="1"/>
        <w:tblOverlap w:val="never"/>
        <w:tblW w:w="5000" w:type="pct"/>
        <w:tblLook w:val="04A0" w:firstRow="1" w:lastRow="0" w:firstColumn="1" w:lastColumn="0" w:noHBand="0" w:noVBand="1"/>
      </w:tblPr>
      <w:tblGrid>
        <w:gridCol w:w="1203"/>
        <w:gridCol w:w="1094"/>
        <w:gridCol w:w="1173"/>
        <w:gridCol w:w="843"/>
        <w:gridCol w:w="843"/>
        <w:gridCol w:w="1282"/>
        <w:gridCol w:w="1143"/>
        <w:gridCol w:w="1355"/>
        <w:gridCol w:w="1188"/>
        <w:gridCol w:w="1031"/>
        <w:gridCol w:w="1553"/>
        <w:gridCol w:w="1240"/>
      </w:tblGrid>
      <w:tr w:rsidR="00543107" w:rsidRPr="006B40D6" w14:paraId="38300E41" w14:textId="77777777" w:rsidTr="00C57120">
        <w:trPr>
          <w:trHeight w:val="372"/>
          <w:tblHeader/>
        </w:trPr>
        <w:tc>
          <w:tcPr>
            <w:tcW w:w="2716" w:type="pct"/>
            <w:gridSpan w:val="7"/>
            <w:tcBorders>
              <w:top w:val="single" w:sz="4" w:space="0" w:color="auto"/>
            </w:tcBorders>
            <w:vAlign w:val="center"/>
          </w:tcPr>
          <w:p w14:paraId="4C50DAFA"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Study Characteristics</w:t>
            </w:r>
          </w:p>
        </w:tc>
        <w:tc>
          <w:tcPr>
            <w:tcW w:w="2284" w:type="pct"/>
            <w:gridSpan w:val="5"/>
            <w:tcBorders>
              <w:top w:val="single" w:sz="4" w:space="0" w:color="auto"/>
            </w:tcBorders>
            <w:vAlign w:val="center"/>
          </w:tcPr>
          <w:p w14:paraId="54ED8C66"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Measures and Outcomes</w:t>
            </w:r>
          </w:p>
        </w:tc>
      </w:tr>
      <w:tr w:rsidR="00C57120" w:rsidRPr="006B40D6" w14:paraId="1409A257" w14:textId="77777777" w:rsidTr="00C57120">
        <w:trPr>
          <w:trHeight w:val="276"/>
          <w:tblHeader/>
        </w:trPr>
        <w:tc>
          <w:tcPr>
            <w:tcW w:w="431" w:type="pct"/>
            <w:vMerge w:val="restart"/>
            <w:tcBorders>
              <w:top w:val="single" w:sz="4" w:space="0" w:color="auto"/>
            </w:tcBorders>
          </w:tcPr>
          <w:p w14:paraId="269FAE5A"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First author, year</w:t>
            </w:r>
          </w:p>
        </w:tc>
        <w:tc>
          <w:tcPr>
            <w:tcW w:w="392" w:type="pct"/>
            <w:vMerge w:val="restart"/>
            <w:tcBorders>
              <w:top w:val="single" w:sz="4" w:space="0" w:color="auto"/>
            </w:tcBorders>
          </w:tcPr>
          <w:p w14:paraId="56F08B42"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Study design</w:t>
            </w:r>
          </w:p>
        </w:tc>
        <w:tc>
          <w:tcPr>
            <w:tcW w:w="420" w:type="pct"/>
            <w:vMerge w:val="restart"/>
            <w:tcBorders>
              <w:top w:val="single" w:sz="4" w:space="0" w:color="auto"/>
            </w:tcBorders>
          </w:tcPr>
          <w:p w14:paraId="651B57A3"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Country &amp; Sample size</w:t>
            </w:r>
          </w:p>
        </w:tc>
        <w:tc>
          <w:tcPr>
            <w:tcW w:w="1473" w:type="pct"/>
            <w:gridSpan w:val="4"/>
            <w:tcBorders>
              <w:top w:val="single" w:sz="4" w:space="0" w:color="auto"/>
            </w:tcBorders>
          </w:tcPr>
          <w:p w14:paraId="64FE014C"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Population</w:t>
            </w:r>
          </w:p>
        </w:tc>
        <w:tc>
          <w:tcPr>
            <w:tcW w:w="486" w:type="pct"/>
            <w:vMerge w:val="restart"/>
            <w:tcBorders>
              <w:top w:val="single" w:sz="4" w:space="0" w:color="auto"/>
            </w:tcBorders>
          </w:tcPr>
          <w:p w14:paraId="7F84AED3"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Inclusion criteria</w:t>
            </w:r>
          </w:p>
        </w:tc>
        <w:tc>
          <w:tcPr>
            <w:tcW w:w="426" w:type="pct"/>
            <w:vMerge w:val="restart"/>
            <w:tcBorders>
              <w:top w:val="single" w:sz="4" w:space="0" w:color="auto"/>
            </w:tcBorders>
          </w:tcPr>
          <w:p w14:paraId="2033DC46"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Intervention/</w:t>
            </w:r>
          </w:p>
          <w:p w14:paraId="00963A95"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Exposure</w:t>
            </w:r>
          </w:p>
        </w:tc>
        <w:tc>
          <w:tcPr>
            <w:tcW w:w="369" w:type="pct"/>
            <w:vMerge w:val="restart"/>
            <w:tcBorders>
              <w:top w:val="single" w:sz="4" w:space="0" w:color="auto"/>
            </w:tcBorders>
          </w:tcPr>
          <w:p w14:paraId="1E520EBE"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Food Insecurity</w:t>
            </w:r>
          </w:p>
        </w:tc>
        <w:tc>
          <w:tcPr>
            <w:tcW w:w="558" w:type="pct"/>
            <w:vMerge w:val="restart"/>
            <w:tcBorders>
              <w:top w:val="single" w:sz="4" w:space="0" w:color="auto"/>
            </w:tcBorders>
          </w:tcPr>
          <w:p w14:paraId="4D0C53BC"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Diet quality</w:t>
            </w:r>
          </w:p>
        </w:tc>
        <w:tc>
          <w:tcPr>
            <w:tcW w:w="445" w:type="pct"/>
            <w:vMerge w:val="restart"/>
            <w:tcBorders>
              <w:top w:val="single" w:sz="4" w:space="0" w:color="auto"/>
            </w:tcBorders>
          </w:tcPr>
          <w:p w14:paraId="6CF527ED"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Mental Health</w:t>
            </w:r>
          </w:p>
        </w:tc>
      </w:tr>
      <w:tr w:rsidR="00961069" w:rsidRPr="006B40D6" w14:paraId="2007037D" w14:textId="77777777" w:rsidTr="00C57120">
        <w:trPr>
          <w:trHeight w:val="50"/>
          <w:tblHeader/>
        </w:trPr>
        <w:tc>
          <w:tcPr>
            <w:tcW w:w="431" w:type="pct"/>
            <w:vMerge/>
          </w:tcPr>
          <w:p w14:paraId="50A5A52B" w14:textId="77777777" w:rsidR="00543107" w:rsidRPr="006B40D6" w:rsidRDefault="00543107" w:rsidP="007D5BE6">
            <w:pPr>
              <w:rPr>
                <w:rFonts w:ascii="Times New Roman" w:hAnsi="Times New Roman" w:cs="Times New Roman"/>
              </w:rPr>
            </w:pPr>
          </w:p>
        </w:tc>
        <w:tc>
          <w:tcPr>
            <w:tcW w:w="392" w:type="pct"/>
            <w:vMerge/>
          </w:tcPr>
          <w:p w14:paraId="7DBE39FC" w14:textId="77777777" w:rsidR="00543107" w:rsidRPr="006B40D6" w:rsidRDefault="00543107" w:rsidP="007D5BE6">
            <w:pPr>
              <w:rPr>
                <w:rFonts w:ascii="Times New Roman" w:hAnsi="Times New Roman" w:cs="Times New Roman"/>
              </w:rPr>
            </w:pPr>
          </w:p>
        </w:tc>
        <w:tc>
          <w:tcPr>
            <w:tcW w:w="420" w:type="pct"/>
            <w:vMerge/>
          </w:tcPr>
          <w:p w14:paraId="05C370D0" w14:textId="77777777" w:rsidR="00543107" w:rsidRPr="006B40D6" w:rsidRDefault="00543107" w:rsidP="007D5BE6">
            <w:pPr>
              <w:rPr>
                <w:rFonts w:ascii="Times New Roman" w:hAnsi="Times New Roman" w:cs="Times New Roman"/>
              </w:rPr>
            </w:pPr>
          </w:p>
        </w:tc>
        <w:tc>
          <w:tcPr>
            <w:tcW w:w="301" w:type="pct"/>
            <w:tcBorders>
              <w:top w:val="single" w:sz="4" w:space="0" w:color="auto"/>
            </w:tcBorders>
          </w:tcPr>
          <w:p w14:paraId="35CB7D3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Age</w:t>
            </w:r>
          </w:p>
        </w:tc>
        <w:tc>
          <w:tcPr>
            <w:tcW w:w="301" w:type="pct"/>
            <w:tcBorders>
              <w:top w:val="single" w:sz="4" w:space="0" w:color="auto"/>
            </w:tcBorders>
          </w:tcPr>
          <w:p w14:paraId="5A8F231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Gender</w:t>
            </w:r>
          </w:p>
        </w:tc>
        <w:tc>
          <w:tcPr>
            <w:tcW w:w="460" w:type="pct"/>
            <w:tcBorders>
              <w:top w:val="single" w:sz="4" w:space="0" w:color="auto"/>
            </w:tcBorders>
          </w:tcPr>
          <w:p w14:paraId="4041CBB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Ethnicity</w:t>
            </w:r>
          </w:p>
        </w:tc>
        <w:tc>
          <w:tcPr>
            <w:tcW w:w="411" w:type="pct"/>
            <w:tcBorders>
              <w:top w:val="single" w:sz="4" w:space="0" w:color="auto"/>
            </w:tcBorders>
          </w:tcPr>
          <w:p w14:paraId="3732468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ouseholds with children</w:t>
            </w:r>
          </w:p>
        </w:tc>
        <w:tc>
          <w:tcPr>
            <w:tcW w:w="486" w:type="pct"/>
            <w:vMerge/>
          </w:tcPr>
          <w:p w14:paraId="1EC8E20B" w14:textId="77777777" w:rsidR="00543107" w:rsidRPr="006B40D6" w:rsidRDefault="00543107" w:rsidP="007D5BE6">
            <w:pPr>
              <w:rPr>
                <w:rFonts w:ascii="Times New Roman" w:hAnsi="Times New Roman" w:cs="Times New Roman"/>
              </w:rPr>
            </w:pPr>
          </w:p>
        </w:tc>
        <w:tc>
          <w:tcPr>
            <w:tcW w:w="426" w:type="pct"/>
            <w:vMerge/>
          </w:tcPr>
          <w:p w14:paraId="1B948588" w14:textId="77777777" w:rsidR="00543107" w:rsidRPr="006B40D6" w:rsidRDefault="00543107" w:rsidP="007D5BE6">
            <w:pPr>
              <w:rPr>
                <w:rFonts w:ascii="Times New Roman" w:hAnsi="Times New Roman" w:cs="Times New Roman"/>
              </w:rPr>
            </w:pPr>
          </w:p>
        </w:tc>
        <w:tc>
          <w:tcPr>
            <w:tcW w:w="369" w:type="pct"/>
            <w:vMerge/>
          </w:tcPr>
          <w:p w14:paraId="2BD37B77" w14:textId="77777777" w:rsidR="00543107" w:rsidRPr="006B40D6" w:rsidRDefault="00543107" w:rsidP="007D5BE6">
            <w:pPr>
              <w:rPr>
                <w:rFonts w:ascii="Times New Roman" w:hAnsi="Times New Roman" w:cs="Times New Roman"/>
              </w:rPr>
            </w:pPr>
          </w:p>
        </w:tc>
        <w:tc>
          <w:tcPr>
            <w:tcW w:w="558" w:type="pct"/>
            <w:vMerge/>
          </w:tcPr>
          <w:p w14:paraId="6B343B86" w14:textId="77777777" w:rsidR="00543107" w:rsidRPr="006B40D6" w:rsidRDefault="00543107" w:rsidP="007D5BE6">
            <w:pPr>
              <w:rPr>
                <w:rFonts w:ascii="Times New Roman" w:hAnsi="Times New Roman" w:cs="Times New Roman"/>
              </w:rPr>
            </w:pPr>
          </w:p>
        </w:tc>
        <w:tc>
          <w:tcPr>
            <w:tcW w:w="445" w:type="pct"/>
            <w:vMerge/>
          </w:tcPr>
          <w:p w14:paraId="4DDC85D4" w14:textId="77777777" w:rsidR="00543107" w:rsidRPr="006B40D6" w:rsidRDefault="00543107" w:rsidP="007D5BE6">
            <w:pPr>
              <w:rPr>
                <w:rFonts w:ascii="Times New Roman" w:hAnsi="Times New Roman" w:cs="Times New Roman"/>
              </w:rPr>
            </w:pPr>
          </w:p>
        </w:tc>
      </w:tr>
      <w:tr w:rsidR="00961069" w:rsidRPr="006B40D6" w14:paraId="66D8E3DA" w14:textId="77777777" w:rsidTr="00C57120">
        <w:trPr>
          <w:trHeight w:val="414"/>
        </w:trPr>
        <w:tc>
          <w:tcPr>
            <w:tcW w:w="431" w:type="pct"/>
          </w:tcPr>
          <w:p w14:paraId="481D9459" w14:textId="4D481B14" w:rsidR="00543107" w:rsidRPr="006B40D6" w:rsidRDefault="00543107" w:rsidP="007D5BE6">
            <w:pPr>
              <w:rPr>
                <w:rFonts w:ascii="Times New Roman" w:hAnsi="Times New Roman" w:cs="Times New Roman"/>
              </w:rPr>
            </w:pPr>
            <w:r w:rsidRPr="006B40D6">
              <w:rPr>
                <w:rFonts w:ascii="Times New Roman" w:hAnsi="Times New Roman" w:cs="Times New Roman"/>
              </w:rPr>
              <w:t>Briefel, 2021</w:t>
            </w:r>
            <w:r w:rsidRPr="006B40D6">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 </w:instrText>
            </w:r>
            <w:r w:rsidR="000E73C8">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DATA </w:instrText>
            </w:r>
            <w:r w:rsidR="000E73C8">
              <w:rPr>
                <w:rFonts w:ascii="Times New Roman" w:hAnsi="Times New Roman" w:cs="Times New Roman"/>
              </w:rPr>
            </w:r>
            <w:r w:rsidR="000E73C8">
              <w:rPr>
                <w:rFonts w:ascii="Times New Roman" w:hAnsi="Times New Roman" w:cs="Times New Roman"/>
              </w:rPr>
              <w:fldChar w:fldCharType="end"/>
            </w:r>
            <w:r w:rsidRPr="006B40D6">
              <w:rPr>
                <w:rFonts w:ascii="Times New Roman" w:hAnsi="Times New Roman" w:cs="Times New Roman"/>
              </w:rPr>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5)</w:t>
            </w:r>
            <w:r w:rsidRPr="006B40D6">
              <w:rPr>
                <w:rFonts w:ascii="Times New Roman" w:hAnsi="Times New Roman" w:cs="Times New Roman"/>
              </w:rPr>
              <w:fldChar w:fldCharType="end"/>
            </w:r>
          </w:p>
        </w:tc>
        <w:tc>
          <w:tcPr>
            <w:tcW w:w="392" w:type="pct"/>
          </w:tcPr>
          <w:p w14:paraId="31D0EE2E" w14:textId="77777777" w:rsidR="00543107" w:rsidRPr="006B40D6" w:rsidRDefault="00543107" w:rsidP="007D5BE6">
            <w:pPr>
              <w:rPr>
                <w:rFonts w:ascii="Times New Roman" w:hAnsi="Times New Roman" w:cs="Times New Roman"/>
                <w:vertAlign w:val="superscript"/>
              </w:rPr>
            </w:pPr>
            <w:r w:rsidRPr="006B40D6">
              <w:rPr>
                <w:rFonts w:ascii="Times New Roman" w:hAnsi="Times New Roman" w:cs="Times New Roman"/>
                <w:vertAlign w:val="superscript"/>
              </w:rPr>
              <w:t>*</w:t>
            </w:r>
            <w:r w:rsidRPr="006B40D6">
              <w:rPr>
                <w:rFonts w:ascii="Times New Roman" w:hAnsi="Times New Roman" w:cs="Times New Roman"/>
              </w:rPr>
              <w:t xml:space="preserve">Cluster randomised control trial </w:t>
            </w:r>
          </w:p>
          <w:p w14:paraId="374E1801" w14:textId="77777777" w:rsidR="00543107" w:rsidRPr="006B40D6" w:rsidRDefault="00543107" w:rsidP="007D5BE6">
            <w:pPr>
              <w:rPr>
                <w:rFonts w:ascii="Times New Roman" w:hAnsi="Times New Roman" w:cs="Times New Roman"/>
              </w:rPr>
            </w:pPr>
          </w:p>
          <w:p w14:paraId="49FBA82B" w14:textId="77777777" w:rsidR="00543107" w:rsidRPr="006B40D6" w:rsidRDefault="00543107" w:rsidP="007D5BE6">
            <w:pPr>
              <w:rPr>
                <w:rFonts w:ascii="Times New Roman" w:hAnsi="Times New Roman" w:cs="Times New Roman"/>
              </w:rPr>
            </w:pPr>
          </w:p>
        </w:tc>
        <w:tc>
          <w:tcPr>
            <w:tcW w:w="420" w:type="pct"/>
          </w:tcPr>
          <w:p w14:paraId="566F503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Oklahoma, USA</w:t>
            </w:r>
          </w:p>
          <w:p w14:paraId="07660D1B" w14:textId="77777777" w:rsidR="00543107" w:rsidRPr="006B40D6" w:rsidRDefault="00543107" w:rsidP="007D5BE6">
            <w:pPr>
              <w:rPr>
                <w:rFonts w:ascii="Times New Roman" w:hAnsi="Times New Roman" w:cs="Times New Roman"/>
              </w:rPr>
            </w:pPr>
          </w:p>
          <w:p w14:paraId="7111693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40 school districts (20 treatment, 20 control)</w:t>
            </w:r>
          </w:p>
          <w:p w14:paraId="43FE9430" w14:textId="77777777" w:rsidR="00543107" w:rsidRPr="006B40D6" w:rsidRDefault="00543107" w:rsidP="007D5BE6">
            <w:pPr>
              <w:rPr>
                <w:rFonts w:ascii="Times New Roman" w:hAnsi="Times New Roman" w:cs="Times New Roman"/>
              </w:rPr>
            </w:pPr>
          </w:p>
          <w:p w14:paraId="1887BF3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2859 households (1340 treatment, 1519 control)</w:t>
            </w:r>
          </w:p>
        </w:tc>
        <w:tc>
          <w:tcPr>
            <w:tcW w:w="301" w:type="pct"/>
          </w:tcPr>
          <w:p w14:paraId="2AC0842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lt;40 64%</w:t>
            </w:r>
          </w:p>
          <w:p w14:paraId="369A320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40 36%</w:t>
            </w:r>
          </w:p>
          <w:p w14:paraId="547DB498" w14:textId="77777777" w:rsidR="00543107" w:rsidRPr="006B40D6" w:rsidRDefault="00543107" w:rsidP="007D5BE6">
            <w:pPr>
              <w:rPr>
                <w:rFonts w:ascii="Times New Roman" w:hAnsi="Times New Roman" w:cs="Times New Roman"/>
              </w:rPr>
            </w:pPr>
          </w:p>
        </w:tc>
        <w:tc>
          <w:tcPr>
            <w:tcW w:w="301" w:type="pct"/>
          </w:tcPr>
          <w:p w14:paraId="75860FB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460" w:type="pct"/>
          </w:tcPr>
          <w:p w14:paraId="33150FC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Hispanic 12% </w:t>
            </w:r>
          </w:p>
          <w:p w14:paraId="4A0A552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White 57%</w:t>
            </w:r>
          </w:p>
          <w:p w14:paraId="097089B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Black 18%</w:t>
            </w:r>
          </w:p>
          <w:p w14:paraId="3D5EEF5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ative American 14%</w:t>
            </w:r>
          </w:p>
          <w:p w14:paraId="7E10C49A" w14:textId="77777777" w:rsidR="00543107" w:rsidRPr="006B40D6" w:rsidRDefault="00543107" w:rsidP="007D5BE6">
            <w:pPr>
              <w:rPr>
                <w:rFonts w:ascii="Times New Roman" w:hAnsi="Times New Roman" w:cs="Times New Roman"/>
              </w:rPr>
            </w:pPr>
          </w:p>
        </w:tc>
        <w:tc>
          <w:tcPr>
            <w:tcW w:w="411" w:type="pct"/>
          </w:tcPr>
          <w:p w14:paraId="64534CA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All households</w:t>
            </w:r>
          </w:p>
          <w:p w14:paraId="6AB023CA" w14:textId="77777777" w:rsidR="00543107" w:rsidRPr="006B40D6" w:rsidRDefault="00543107" w:rsidP="007D5BE6">
            <w:pPr>
              <w:rPr>
                <w:rFonts w:ascii="Times New Roman" w:hAnsi="Times New Roman" w:cs="Times New Roman"/>
              </w:rPr>
            </w:pPr>
          </w:p>
          <w:p w14:paraId="0259F20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Average number of children in households 2.5</w:t>
            </w:r>
          </w:p>
          <w:p w14:paraId="4FA68A66" w14:textId="77777777" w:rsidR="00543107" w:rsidRPr="006B40D6" w:rsidRDefault="00543107" w:rsidP="007D5BE6">
            <w:pPr>
              <w:rPr>
                <w:rFonts w:ascii="Times New Roman" w:hAnsi="Times New Roman" w:cs="Times New Roman"/>
              </w:rPr>
            </w:pPr>
          </w:p>
        </w:tc>
        <w:tc>
          <w:tcPr>
            <w:tcW w:w="486" w:type="pct"/>
          </w:tcPr>
          <w:p w14:paraId="43184A1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ouseholds with children aged ≥4 eligible for free school meals</w:t>
            </w:r>
          </w:p>
          <w:p w14:paraId="15DE44F2" w14:textId="77777777" w:rsidR="00543107" w:rsidRPr="006B40D6" w:rsidRDefault="00543107" w:rsidP="007D5BE6">
            <w:pPr>
              <w:rPr>
                <w:rFonts w:ascii="Times New Roman" w:hAnsi="Times New Roman" w:cs="Times New Roman"/>
              </w:rPr>
            </w:pPr>
          </w:p>
          <w:p w14:paraId="0B07B86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Or from schools where all children receive free meals in a participating school district</w:t>
            </w:r>
          </w:p>
        </w:tc>
        <w:tc>
          <w:tcPr>
            <w:tcW w:w="426" w:type="pct"/>
          </w:tcPr>
          <w:p w14:paraId="423B167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hoice of 5 food parcels available to order and delivered monthly for 25 months</w:t>
            </w:r>
          </w:p>
          <w:p w14:paraId="6FDAEB5D" w14:textId="77777777" w:rsidR="00543107" w:rsidRPr="006B40D6" w:rsidRDefault="00543107" w:rsidP="007D5BE6">
            <w:pPr>
              <w:rPr>
                <w:rFonts w:ascii="Times New Roman" w:hAnsi="Times New Roman" w:cs="Times New Roman"/>
              </w:rPr>
            </w:pPr>
          </w:p>
          <w:p w14:paraId="3C8437D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Each parcel included a $15 cheque for fresh/frozen fruit and vegetables (FV)</w:t>
            </w:r>
          </w:p>
        </w:tc>
        <w:tc>
          <w:tcPr>
            <w:tcW w:w="369" w:type="pct"/>
          </w:tcPr>
          <w:p w14:paraId="375ED9B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8-item US Household Food Security Module</w:t>
            </w:r>
          </w:p>
          <w:p w14:paraId="4CD24A0B" w14:textId="77777777" w:rsidR="00543107" w:rsidRPr="006B40D6" w:rsidRDefault="00543107" w:rsidP="007D5BE6">
            <w:pPr>
              <w:rPr>
                <w:rFonts w:ascii="Times New Roman" w:hAnsi="Times New Roman" w:cs="Times New Roman"/>
              </w:rPr>
            </w:pPr>
          </w:p>
          <w:p w14:paraId="3A6F73AB" w14:textId="77777777" w:rsidR="00543107" w:rsidRPr="006B40D6" w:rsidRDefault="00543107" w:rsidP="007D5BE6">
            <w:pPr>
              <w:rPr>
                <w:rFonts w:ascii="Times New Roman" w:hAnsi="Times New Roman" w:cs="Times New Roman"/>
                <w:vertAlign w:val="superscript"/>
              </w:rPr>
            </w:pPr>
            <w:r w:rsidRPr="006B40D6">
              <w:rPr>
                <w:rFonts w:ascii="Times New Roman" w:hAnsi="Times New Roman" w:cs="Times New Roman"/>
              </w:rPr>
              <w:t xml:space="preserve">Children, adult, and household food insecurity </w:t>
            </w:r>
          </w:p>
          <w:p w14:paraId="60B541A2" w14:textId="77777777" w:rsidR="00543107" w:rsidRPr="006B40D6" w:rsidRDefault="00543107" w:rsidP="007D5BE6">
            <w:pPr>
              <w:rPr>
                <w:rFonts w:ascii="Times New Roman" w:hAnsi="Times New Roman" w:cs="Times New Roman"/>
              </w:rPr>
            </w:pPr>
          </w:p>
          <w:p w14:paraId="24A3CDE1" w14:textId="77777777" w:rsidR="00543107" w:rsidRPr="006B40D6" w:rsidRDefault="00543107" w:rsidP="007D5BE6">
            <w:pPr>
              <w:rPr>
                <w:rFonts w:ascii="Times New Roman" w:hAnsi="Times New Roman" w:cs="Times New Roman"/>
              </w:rPr>
            </w:pPr>
          </w:p>
        </w:tc>
        <w:tc>
          <w:tcPr>
            <w:tcW w:w="558" w:type="pct"/>
          </w:tcPr>
          <w:p w14:paraId="3B1DE50A" w14:textId="073AC104" w:rsidR="00543107" w:rsidRPr="006B40D6" w:rsidRDefault="00543107" w:rsidP="007D5BE6">
            <w:pPr>
              <w:rPr>
                <w:rFonts w:ascii="Times New Roman" w:hAnsi="Times New Roman" w:cs="Times New Roman"/>
              </w:rPr>
            </w:pPr>
            <w:r w:rsidRPr="006B40D6">
              <w:rPr>
                <w:rFonts w:ascii="Times New Roman" w:hAnsi="Times New Roman" w:cs="Times New Roman"/>
              </w:rPr>
              <w:t>Reported in Cabili, 2021</w:t>
            </w:r>
            <w:r w:rsidRPr="006B40D6">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 </w:instrText>
            </w:r>
            <w:r w:rsidR="00BE310F">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DATA </w:instrText>
            </w:r>
            <w:r w:rsidR="00BE310F">
              <w:rPr>
                <w:rFonts w:ascii="Times New Roman" w:hAnsi="Times New Roman" w:cs="Times New Roman"/>
              </w:rPr>
            </w:r>
            <w:r w:rsidR="00BE310F">
              <w:rPr>
                <w:rFonts w:ascii="Times New Roman" w:hAnsi="Times New Roman" w:cs="Times New Roman"/>
              </w:rPr>
              <w:fldChar w:fldCharType="end"/>
            </w:r>
            <w:r w:rsidRPr="006B40D6">
              <w:rPr>
                <w:rFonts w:ascii="Times New Roman" w:hAnsi="Times New Roman" w:cs="Times New Roman"/>
              </w:rPr>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4)</w:t>
            </w:r>
            <w:r w:rsidRPr="006B40D6">
              <w:rPr>
                <w:rFonts w:ascii="Times New Roman" w:hAnsi="Times New Roman" w:cs="Times New Roman"/>
              </w:rPr>
              <w:fldChar w:fldCharType="end"/>
            </w:r>
          </w:p>
        </w:tc>
        <w:tc>
          <w:tcPr>
            <w:tcW w:w="445" w:type="pct"/>
          </w:tcPr>
          <w:p w14:paraId="04E8823C"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w:t>
            </w:r>
          </w:p>
        </w:tc>
      </w:tr>
      <w:tr w:rsidR="00961069" w:rsidRPr="006B40D6" w14:paraId="1FB6F022" w14:textId="77777777" w:rsidTr="00C57120">
        <w:trPr>
          <w:trHeight w:val="391"/>
        </w:trPr>
        <w:tc>
          <w:tcPr>
            <w:tcW w:w="431" w:type="pct"/>
          </w:tcPr>
          <w:p w14:paraId="29AA1AE8" w14:textId="604BAB03" w:rsidR="00543107" w:rsidRPr="006B40D6" w:rsidRDefault="00543107" w:rsidP="007D5BE6">
            <w:pPr>
              <w:rPr>
                <w:rFonts w:ascii="Times New Roman" w:hAnsi="Times New Roman" w:cs="Times New Roman"/>
              </w:rPr>
            </w:pPr>
            <w:r w:rsidRPr="006B40D6">
              <w:rPr>
                <w:rFonts w:ascii="Times New Roman" w:hAnsi="Times New Roman" w:cs="Times New Roman"/>
              </w:rPr>
              <w:t>Cabili, 2021</w:t>
            </w:r>
            <w:r w:rsidRPr="006B40D6">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 </w:instrText>
            </w:r>
            <w:r w:rsidR="00BE310F">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DATA </w:instrText>
            </w:r>
            <w:r w:rsidR="00BE310F">
              <w:rPr>
                <w:rFonts w:ascii="Times New Roman" w:hAnsi="Times New Roman" w:cs="Times New Roman"/>
              </w:rPr>
            </w:r>
            <w:r w:rsidR="00BE310F">
              <w:rPr>
                <w:rFonts w:ascii="Times New Roman" w:hAnsi="Times New Roman" w:cs="Times New Roman"/>
              </w:rPr>
              <w:fldChar w:fldCharType="end"/>
            </w:r>
            <w:r w:rsidRPr="006B40D6">
              <w:rPr>
                <w:rFonts w:ascii="Times New Roman" w:hAnsi="Times New Roman" w:cs="Times New Roman"/>
              </w:rPr>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4)</w:t>
            </w:r>
            <w:r w:rsidRPr="006B40D6">
              <w:rPr>
                <w:rFonts w:ascii="Times New Roman" w:hAnsi="Times New Roman" w:cs="Times New Roman"/>
              </w:rPr>
              <w:fldChar w:fldCharType="end"/>
            </w:r>
          </w:p>
        </w:tc>
        <w:tc>
          <w:tcPr>
            <w:tcW w:w="392" w:type="pct"/>
          </w:tcPr>
          <w:p w14:paraId="7DD701A8" w14:textId="77777777" w:rsidR="00543107" w:rsidRPr="006B40D6" w:rsidRDefault="00543107" w:rsidP="007D5BE6">
            <w:pPr>
              <w:rPr>
                <w:rFonts w:ascii="Times New Roman" w:hAnsi="Times New Roman" w:cs="Times New Roman"/>
              </w:rPr>
            </w:pPr>
            <w:r w:rsidRPr="006B40D6">
              <w:rPr>
                <w:rFonts w:ascii="Times New Roman" w:hAnsi="Times New Roman" w:cs="Times New Roman"/>
                <w:vertAlign w:val="superscript"/>
              </w:rPr>
              <w:t>*</w:t>
            </w:r>
            <w:r w:rsidRPr="006B40D6">
              <w:rPr>
                <w:rFonts w:ascii="Times New Roman" w:hAnsi="Times New Roman" w:cs="Times New Roman"/>
              </w:rPr>
              <w:t>Cluster randomised control trial</w:t>
            </w:r>
          </w:p>
          <w:p w14:paraId="3C677FE5" w14:textId="77777777" w:rsidR="00543107" w:rsidRPr="006B40D6" w:rsidRDefault="00543107" w:rsidP="007D5BE6">
            <w:pPr>
              <w:rPr>
                <w:rFonts w:ascii="Times New Roman" w:hAnsi="Times New Roman" w:cs="Times New Roman"/>
              </w:rPr>
            </w:pPr>
          </w:p>
          <w:p w14:paraId="69A24363" w14:textId="77777777" w:rsidR="00543107" w:rsidRPr="006B40D6" w:rsidRDefault="00543107" w:rsidP="007D5BE6">
            <w:pPr>
              <w:rPr>
                <w:rFonts w:ascii="Times New Roman" w:hAnsi="Times New Roman" w:cs="Times New Roman"/>
              </w:rPr>
            </w:pPr>
          </w:p>
          <w:p w14:paraId="11002CF2" w14:textId="77777777" w:rsidR="00543107" w:rsidRPr="006B40D6" w:rsidRDefault="00543107" w:rsidP="007D5BE6">
            <w:pPr>
              <w:rPr>
                <w:rFonts w:ascii="Times New Roman" w:hAnsi="Times New Roman" w:cs="Times New Roman"/>
              </w:rPr>
            </w:pPr>
          </w:p>
        </w:tc>
        <w:tc>
          <w:tcPr>
            <w:tcW w:w="420" w:type="pct"/>
          </w:tcPr>
          <w:p w14:paraId="4EC8FCA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Oklahoma, USA</w:t>
            </w:r>
          </w:p>
          <w:p w14:paraId="0F9284F8" w14:textId="77777777" w:rsidR="00543107" w:rsidRPr="006B40D6" w:rsidRDefault="00543107" w:rsidP="007D5BE6">
            <w:pPr>
              <w:rPr>
                <w:rFonts w:ascii="Times New Roman" w:hAnsi="Times New Roman" w:cs="Times New Roman"/>
              </w:rPr>
            </w:pPr>
          </w:p>
          <w:p w14:paraId="0303C4D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40 school districts (20 treatment, </w:t>
            </w:r>
            <w:r w:rsidRPr="006B40D6">
              <w:rPr>
                <w:rFonts w:ascii="Times New Roman" w:hAnsi="Times New Roman" w:cs="Times New Roman"/>
              </w:rPr>
              <w:lastRenderedPageBreak/>
              <w:t>20 control)</w:t>
            </w:r>
          </w:p>
          <w:p w14:paraId="42A2F5B2" w14:textId="77777777" w:rsidR="00543107" w:rsidRPr="006B40D6" w:rsidRDefault="00543107" w:rsidP="007D5BE6">
            <w:pPr>
              <w:rPr>
                <w:rFonts w:ascii="Times New Roman" w:hAnsi="Times New Roman" w:cs="Times New Roman"/>
              </w:rPr>
            </w:pPr>
          </w:p>
          <w:p w14:paraId="00B8911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2859 households (1340 treatment, 1519 control)</w:t>
            </w:r>
          </w:p>
        </w:tc>
        <w:tc>
          <w:tcPr>
            <w:tcW w:w="301" w:type="pct"/>
          </w:tcPr>
          <w:p w14:paraId="43A337F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lt;40 64% </w:t>
            </w:r>
          </w:p>
          <w:p w14:paraId="67A7987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40 36% </w:t>
            </w:r>
          </w:p>
          <w:p w14:paraId="2390CAF9" w14:textId="77777777" w:rsidR="00543107" w:rsidRPr="006B40D6" w:rsidRDefault="00543107" w:rsidP="007D5BE6">
            <w:pPr>
              <w:rPr>
                <w:rFonts w:ascii="Times New Roman" w:hAnsi="Times New Roman" w:cs="Times New Roman"/>
              </w:rPr>
            </w:pPr>
          </w:p>
        </w:tc>
        <w:tc>
          <w:tcPr>
            <w:tcW w:w="301" w:type="pct"/>
          </w:tcPr>
          <w:p w14:paraId="04C77FB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460" w:type="pct"/>
          </w:tcPr>
          <w:p w14:paraId="747B270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ispanic 12%</w:t>
            </w:r>
          </w:p>
          <w:p w14:paraId="339452E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White 57%</w:t>
            </w:r>
          </w:p>
          <w:p w14:paraId="5C3DB718"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Black 18%</w:t>
            </w:r>
          </w:p>
          <w:p w14:paraId="46A5F6A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ative American 14%</w:t>
            </w:r>
          </w:p>
          <w:p w14:paraId="67F328F8" w14:textId="77777777" w:rsidR="00543107" w:rsidRPr="006B40D6" w:rsidRDefault="00543107" w:rsidP="007D5BE6">
            <w:pPr>
              <w:rPr>
                <w:rFonts w:ascii="Times New Roman" w:hAnsi="Times New Roman" w:cs="Times New Roman"/>
              </w:rPr>
            </w:pPr>
          </w:p>
          <w:p w14:paraId="7677B1EB" w14:textId="77777777" w:rsidR="00543107" w:rsidRPr="006B40D6" w:rsidRDefault="00543107" w:rsidP="007D5BE6">
            <w:pPr>
              <w:rPr>
                <w:rFonts w:ascii="Times New Roman" w:hAnsi="Times New Roman" w:cs="Times New Roman"/>
              </w:rPr>
            </w:pPr>
          </w:p>
        </w:tc>
        <w:tc>
          <w:tcPr>
            <w:tcW w:w="411" w:type="pct"/>
          </w:tcPr>
          <w:p w14:paraId="68F17FE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All households </w:t>
            </w:r>
          </w:p>
          <w:p w14:paraId="13C5952C" w14:textId="77777777" w:rsidR="00543107" w:rsidRPr="006B40D6" w:rsidRDefault="00543107" w:rsidP="007D5BE6">
            <w:pPr>
              <w:rPr>
                <w:rFonts w:ascii="Times New Roman" w:hAnsi="Times New Roman" w:cs="Times New Roman"/>
              </w:rPr>
            </w:pPr>
          </w:p>
          <w:p w14:paraId="1DF865F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Average number of children in </w:t>
            </w:r>
            <w:r w:rsidRPr="006B40D6">
              <w:rPr>
                <w:rFonts w:ascii="Times New Roman" w:hAnsi="Times New Roman" w:cs="Times New Roman"/>
              </w:rPr>
              <w:lastRenderedPageBreak/>
              <w:t>households 2.5</w:t>
            </w:r>
          </w:p>
          <w:p w14:paraId="5D6BA7CA" w14:textId="77777777" w:rsidR="00543107" w:rsidRPr="006B40D6" w:rsidRDefault="00543107" w:rsidP="007D5BE6">
            <w:pPr>
              <w:rPr>
                <w:rFonts w:ascii="Times New Roman" w:hAnsi="Times New Roman" w:cs="Times New Roman"/>
              </w:rPr>
            </w:pPr>
          </w:p>
        </w:tc>
        <w:tc>
          <w:tcPr>
            <w:tcW w:w="486" w:type="pct"/>
          </w:tcPr>
          <w:p w14:paraId="0610D70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Households with children aged ≥4 eligible for free school meals</w:t>
            </w:r>
          </w:p>
          <w:p w14:paraId="4F164843" w14:textId="77777777" w:rsidR="00543107" w:rsidRPr="006B40D6" w:rsidRDefault="00543107" w:rsidP="007D5BE6">
            <w:pPr>
              <w:rPr>
                <w:rFonts w:ascii="Times New Roman" w:hAnsi="Times New Roman" w:cs="Times New Roman"/>
              </w:rPr>
            </w:pPr>
          </w:p>
          <w:p w14:paraId="24DF23E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Or where all children receive free meals in a participating school district</w:t>
            </w:r>
          </w:p>
        </w:tc>
        <w:tc>
          <w:tcPr>
            <w:tcW w:w="426" w:type="pct"/>
          </w:tcPr>
          <w:p w14:paraId="1F72496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Choice of 5 food parcels available to order and delivered monthly </w:t>
            </w:r>
            <w:r w:rsidRPr="006B40D6">
              <w:rPr>
                <w:rFonts w:ascii="Times New Roman" w:hAnsi="Times New Roman" w:cs="Times New Roman"/>
              </w:rPr>
              <w:lastRenderedPageBreak/>
              <w:t>for 25 months</w:t>
            </w:r>
          </w:p>
          <w:p w14:paraId="7E763254" w14:textId="77777777" w:rsidR="00543107" w:rsidRPr="006B40D6" w:rsidRDefault="00543107" w:rsidP="007D5BE6">
            <w:pPr>
              <w:rPr>
                <w:rFonts w:ascii="Times New Roman" w:hAnsi="Times New Roman" w:cs="Times New Roman"/>
              </w:rPr>
            </w:pPr>
          </w:p>
          <w:p w14:paraId="1775B8C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Each parcel included a $15 cheque for fresh/frozen FV</w:t>
            </w:r>
          </w:p>
        </w:tc>
        <w:tc>
          <w:tcPr>
            <w:tcW w:w="369" w:type="pct"/>
          </w:tcPr>
          <w:p w14:paraId="1A3E724D" w14:textId="61CC4E08"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Reported in Briefel, 2021</w:t>
            </w:r>
            <w:r w:rsidRPr="006B40D6">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 </w:instrText>
            </w:r>
            <w:r w:rsidR="000E73C8">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DATA </w:instrText>
            </w:r>
            <w:r w:rsidR="000E73C8">
              <w:rPr>
                <w:rFonts w:ascii="Times New Roman" w:hAnsi="Times New Roman" w:cs="Times New Roman"/>
              </w:rPr>
            </w:r>
            <w:r w:rsidR="000E73C8">
              <w:rPr>
                <w:rFonts w:ascii="Times New Roman" w:hAnsi="Times New Roman" w:cs="Times New Roman"/>
              </w:rPr>
              <w:fldChar w:fldCharType="end"/>
            </w:r>
            <w:r w:rsidRPr="006B40D6">
              <w:rPr>
                <w:rFonts w:ascii="Times New Roman" w:hAnsi="Times New Roman" w:cs="Times New Roman"/>
              </w:rPr>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5)</w:t>
            </w:r>
            <w:r w:rsidRPr="006B40D6">
              <w:rPr>
                <w:rFonts w:ascii="Times New Roman" w:hAnsi="Times New Roman" w:cs="Times New Roman"/>
              </w:rPr>
              <w:fldChar w:fldCharType="end"/>
            </w:r>
          </w:p>
        </w:tc>
        <w:tc>
          <w:tcPr>
            <w:tcW w:w="558" w:type="pct"/>
          </w:tcPr>
          <w:p w14:paraId="68B3BCC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hildren’s diet quality</w:t>
            </w:r>
          </w:p>
          <w:p w14:paraId="525EF397" w14:textId="77777777" w:rsidR="00543107" w:rsidRPr="006B40D6" w:rsidRDefault="00543107" w:rsidP="007D5BE6">
            <w:pPr>
              <w:rPr>
                <w:rFonts w:ascii="Times New Roman" w:hAnsi="Times New Roman" w:cs="Times New Roman"/>
              </w:rPr>
            </w:pPr>
          </w:p>
          <w:p w14:paraId="1FB3D00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NCI 26-item screener </w:t>
            </w:r>
          </w:p>
          <w:p w14:paraId="503FA2A2" w14:textId="77777777" w:rsidR="00543107" w:rsidRPr="006B40D6" w:rsidRDefault="00543107" w:rsidP="007D5BE6">
            <w:pPr>
              <w:rPr>
                <w:rFonts w:ascii="Times New Roman" w:hAnsi="Times New Roman" w:cs="Times New Roman"/>
              </w:rPr>
            </w:pPr>
          </w:p>
          <w:p w14:paraId="344F0CC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FV, FV without fried </w:t>
            </w:r>
            <w:r w:rsidRPr="006B40D6">
              <w:rPr>
                <w:rFonts w:ascii="Times New Roman" w:hAnsi="Times New Roman" w:cs="Times New Roman"/>
              </w:rPr>
              <w:lastRenderedPageBreak/>
              <w:t>potatoes,  fruits, vegetables, vegetables without fried potatoes, wholegrains, added sugars from foods and beverages, added sugars from sugar-sweetened beverages (SSB)</w:t>
            </w:r>
          </w:p>
          <w:p w14:paraId="57A8EACE" w14:textId="77777777" w:rsidR="00543107" w:rsidRPr="006B40D6" w:rsidRDefault="00543107" w:rsidP="007D5BE6">
            <w:pPr>
              <w:rPr>
                <w:rFonts w:ascii="Times New Roman" w:hAnsi="Times New Roman" w:cs="Times New Roman"/>
              </w:rPr>
            </w:pPr>
          </w:p>
          <w:p w14:paraId="0644BE8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Intake compared to USDA 2015-2020 Dietary Guidelines for Americans</w:t>
            </w:r>
          </w:p>
        </w:tc>
        <w:tc>
          <w:tcPr>
            <w:tcW w:w="445" w:type="pct"/>
          </w:tcPr>
          <w:p w14:paraId="164CE9ED"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lastRenderedPageBreak/>
              <w:t>-</w:t>
            </w:r>
          </w:p>
        </w:tc>
      </w:tr>
      <w:tr w:rsidR="00961069" w:rsidRPr="006B40D6" w14:paraId="763C6A6F" w14:textId="77777777" w:rsidTr="00C57120">
        <w:trPr>
          <w:trHeight w:val="4876"/>
        </w:trPr>
        <w:tc>
          <w:tcPr>
            <w:tcW w:w="431" w:type="pct"/>
          </w:tcPr>
          <w:p w14:paraId="48270352" w14:textId="722BED4F"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Chiappone, 2021</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6)</w:t>
            </w:r>
            <w:r w:rsidRPr="006B40D6">
              <w:rPr>
                <w:rFonts w:ascii="Times New Roman" w:hAnsi="Times New Roman" w:cs="Times New Roman"/>
              </w:rPr>
              <w:fldChar w:fldCharType="end"/>
            </w:r>
          </w:p>
        </w:tc>
        <w:tc>
          <w:tcPr>
            <w:tcW w:w="392" w:type="pct"/>
          </w:tcPr>
          <w:p w14:paraId="1BB738C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ross-sectional</w:t>
            </w:r>
          </w:p>
          <w:p w14:paraId="5F092764" w14:textId="77777777" w:rsidR="00543107" w:rsidRPr="006B40D6" w:rsidRDefault="00543107" w:rsidP="007D5BE6">
            <w:pPr>
              <w:rPr>
                <w:rFonts w:ascii="Times New Roman" w:hAnsi="Times New Roman" w:cs="Times New Roman"/>
              </w:rPr>
            </w:pPr>
          </w:p>
          <w:p w14:paraId="7D391B04" w14:textId="77777777" w:rsidR="00543107" w:rsidRPr="006B40D6" w:rsidRDefault="00543107" w:rsidP="007D5BE6">
            <w:pPr>
              <w:rPr>
                <w:rFonts w:ascii="Times New Roman" w:hAnsi="Times New Roman" w:cs="Times New Roman"/>
              </w:rPr>
            </w:pPr>
          </w:p>
        </w:tc>
        <w:tc>
          <w:tcPr>
            <w:tcW w:w="420" w:type="pct"/>
          </w:tcPr>
          <w:p w14:paraId="12CE53A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Nebraska, USA </w:t>
            </w:r>
          </w:p>
          <w:p w14:paraId="106CEAFE" w14:textId="77777777" w:rsidR="00543107" w:rsidRPr="006B40D6" w:rsidRDefault="00543107" w:rsidP="007D5BE6">
            <w:pPr>
              <w:rPr>
                <w:rFonts w:ascii="Times New Roman" w:hAnsi="Times New Roman" w:cs="Times New Roman"/>
              </w:rPr>
            </w:pPr>
          </w:p>
          <w:p w14:paraId="3D7FCF4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 = 563 households</w:t>
            </w:r>
          </w:p>
          <w:p w14:paraId="6B3F37FF" w14:textId="77777777" w:rsidR="00543107" w:rsidRPr="006B40D6" w:rsidRDefault="00543107" w:rsidP="007D5BE6">
            <w:pPr>
              <w:rPr>
                <w:rFonts w:ascii="Times New Roman" w:hAnsi="Times New Roman" w:cs="Times New Roman"/>
              </w:rPr>
            </w:pPr>
          </w:p>
        </w:tc>
        <w:tc>
          <w:tcPr>
            <w:tcW w:w="301" w:type="pct"/>
          </w:tcPr>
          <w:p w14:paraId="735418B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9-28 26%</w:t>
            </w:r>
          </w:p>
          <w:p w14:paraId="7C45E21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29-34 24%</w:t>
            </w:r>
          </w:p>
          <w:p w14:paraId="1FFFD86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35-43 25%</w:t>
            </w:r>
          </w:p>
          <w:p w14:paraId="351D18D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44-67 25%</w:t>
            </w:r>
          </w:p>
          <w:p w14:paraId="384DF560" w14:textId="77777777" w:rsidR="00543107" w:rsidRPr="006B40D6" w:rsidRDefault="00543107" w:rsidP="007D5BE6">
            <w:pPr>
              <w:rPr>
                <w:rFonts w:ascii="Times New Roman" w:hAnsi="Times New Roman" w:cs="Times New Roman"/>
              </w:rPr>
            </w:pPr>
          </w:p>
        </w:tc>
        <w:tc>
          <w:tcPr>
            <w:tcW w:w="301" w:type="pct"/>
          </w:tcPr>
          <w:p w14:paraId="21CB297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emale 78%</w:t>
            </w:r>
          </w:p>
          <w:p w14:paraId="0A034A13" w14:textId="77777777" w:rsidR="00543107" w:rsidRPr="006B40D6" w:rsidRDefault="00543107" w:rsidP="007D5BE6">
            <w:pPr>
              <w:rPr>
                <w:rFonts w:ascii="Times New Roman" w:hAnsi="Times New Roman" w:cs="Times New Roman"/>
              </w:rPr>
            </w:pPr>
          </w:p>
        </w:tc>
        <w:tc>
          <w:tcPr>
            <w:tcW w:w="460" w:type="pct"/>
          </w:tcPr>
          <w:p w14:paraId="3B3D6E1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n-Hispanic Black 40%</w:t>
            </w:r>
          </w:p>
          <w:p w14:paraId="3EB4D16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n-Hispanic White 25%</w:t>
            </w:r>
          </w:p>
          <w:p w14:paraId="39D32C7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ispanic 19%</w:t>
            </w:r>
          </w:p>
          <w:p w14:paraId="755DEAAE" w14:textId="77777777" w:rsidR="00543107" w:rsidRPr="006B40D6" w:rsidRDefault="00543107" w:rsidP="007D5BE6">
            <w:pPr>
              <w:rPr>
                <w:rFonts w:ascii="Times New Roman" w:hAnsi="Times New Roman" w:cs="Times New Roman"/>
              </w:rPr>
            </w:pPr>
          </w:p>
        </w:tc>
        <w:tc>
          <w:tcPr>
            <w:tcW w:w="411" w:type="pct"/>
          </w:tcPr>
          <w:p w14:paraId="2F01156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All households </w:t>
            </w:r>
          </w:p>
          <w:p w14:paraId="579F5541" w14:textId="77777777" w:rsidR="00543107" w:rsidRPr="006B40D6" w:rsidRDefault="00543107" w:rsidP="007D5BE6">
            <w:pPr>
              <w:rPr>
                <w:rFonts w:ascii="Times New Roman" w:hAnsi="Times New Roman" w:cs="Times New Roman"/>
              </w:rPr>
            </w:pPr>
          </w:p>
          <w:p w14:paraId="16967EF9" w14:textId="77777777" w:rsidR="00543107" w:rsidRPr="006B40D6" w:rsidRDefault="00543107" w:rsidP="007D5BE6">
            <w:pPr>
              <w:rPr>
                <w:rFonts w:ascii="Times New Roman" w:hAnsi="Times New Roman" w:cs="Times New Roman"/>
                <w:vertAlign w:val="superscript"/>
              </w:rPr>
            </w:pPr>
            <w:r w:rsidRPr="006B40D6">
              <w:rPr>
                <w:rFonts w:ascii="Times New Roman" w:hAnsi="Times New Roman" w:cs="Times New Roman"/>
              </w:rPr>
              <w:t>Number of children in household</w:t>
            </w:r>
          </w:p>
          <w:p w14:paraId="2691E09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0-2 63%</w:t>
            </w:r>
          </w:p>
          <w:p w14:paraId="4560C07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2 37%</w:t>
            </w:r>
          </w:p>
          <w:p w14:paraId="2BC37782" w14:textId="77777777" w:rsidR="00543107" w:rsidRPr="006B40D6" w:rsidRDefault="00543107" w:rsidP="007D5BE6">
            <w:pPr>
              <w:rPr>
                <w:rFonts w:ascii="Times New Roman" w:hAnsi="Times New Roman" w:cs="Times New Roman"/>
              </w:rPr>
            </w:pPr>
          </w:p>
          <w:p w14:paraId="04CC8282" w14:textId="77777777" w:rsidR="00543107" w:rsidRPr="006B40D6" w:rsidRDefault="00543107" w:rsidP="007D5BE6">
            <w:pPr>
              <w:rPr>
                <w:rFonts w:ascii="Times New Roman" w:hAnsi="Times New Roman" w:cs="Times New Roman"/>
              </w:rPr>
            </w:pPr>
          </w:p>
          <w:p w14:paraId="34B76542" w14:textId="77777777" w:rsidR="00543107" w:rsidRPr="006B40D6" w:rsidRDefault="00543107" w:rsidP="007D5BE6">
            <w:pPr>
              <w:rPr>
                <w:rFonts w:ascii="Times New Roman" w:hAnsi="Times New Roman" w:cs="Times New Roman"/>
              </w:rPr>
            </w:pPr>
          </w:p>
        </w:tc>
        <w:tc>
          <w:tcPr>
            <w:tcW w:w="486" w:type="pct"/>
          </w:tcPr>
          <w:p w14:paraId="7AB4590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Low-income families</w:t>
            </w:r>
          </w:p>
          <w:p w14:paraId="73C79F3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 </w:t>
            </w:r>
          </w:p>
          <w:p w14:paraId="4C347DD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9 years of age and a parent or primary caregiver to a child at least 50% of the time</w:t>
            </w:r>
          </w:p>
        </w:tc>
        <w:tc>
          <w:tcPr>
            <w:tcW w:w="426" w:type="pct"/>
          </w:tcPr>
          <w:p w14:paraId="14CD62A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requency of food pantry use:</w:t>
            </w:r>
          </w:p>
          <w:p w14:paraId="264D57B6" w14:textId="77777777" w:rsidR="00543107" w:rsidRPr="006B40D6" w:rsidRDefault="00543107" w:rsidP="007D5BE6">
            <w:pPr>
              <w:pStyle w:val="ListParagraph"/>
              <w:numPr>
                <w:ilvl w:val="0"/>
                <w:numId w:val="32"/>
              </w:numPr>
              <w:ind w:left="114" w:hanging="57"/>
              <w:rPr>
                <w:rFonts w:ascii="Times New Roman" w:hAnsi="Times New Roman" w:cs="Times New Roman"/>
              </w:rPr>
            </w:pPr>
            <w:r w:rsidRPr="006B40D6">
              <w:rPr>
                <w:rFonts w:ascii="Times New Roman" w:hAnsi="Times New Roman" w:cs="Times New Roman"/>
              </w:rPr>
              <w:t>Frequent user (once a month, once a week, multiple times a week)</w:t>
            </w:r>
          </w:p>
          <w:p w14:paraId="002AB4D1" w14:textId="77777777" w:rsidR="00543107" w:rsidRPr="006B40D6" w:rsidRDefault="00543107" w:rsidP="007D5BE6">
            <w:pPr>
              <w:pStyle w:val="ListParagraph"/>
              <w:numPr>
                <w:ilvl w:val="0"/>
                <w:numId w:val="32"/>
              </w:numPr>
              <w:ind w:left="57" w:firstLine="0"/>
              <w:rPr>
                <w:rFonts w:ascii="Times New Roman" w:hAnsi="Times New Roman" w:cs="Times New Roman"/>
              </w:rPr>
            </w:pPr>
            <w:r w:rsidRPr="006B40D6">
              <w:rPr>
                <w:rFonts w:ascii="Times New Roman" w:hAnsi="Times New Roman" w:cs="Times New Roman"/>
              </w:rPr>
              <w:t>Semi-frequent user (once or twice a year)</w:t>
            </w:r>
          </w:p>
          <w:p w14:paraId="01676549" w14:textId="77777777" w:rsidR="00543107" w:rsidRPr="006B40D6" w:rsidRDefault="00543107" w:rsidP="007D5BE6">
            <w:pPr>
              <w:pStyle w:val="ListParagraph"/>
              <w:numPr>
                <w:ilvl w:val="0"/>
                <w:numId w:val="32"/>
              </w:numPr>
              <w:ind w:left="57" w:firstLine="0"/>
              <w:rPr>
                <w:rFonts w:ascii="Times New Roman" w:hAnsi="Times New Roman" w:cs="Times New Roman"/>
              </w:rPr>
            </w:pPr>
            <w:r w:rsidRPr="006B40D6">
              <w:rPr>
                <w:rFonts w:ascii="Times New Roman" w:hAnsi="Times New Roman" w:cs="Times New Roman"/>
              </w:rPr>
              <w:t>Non-user (Do not utilise food from a pantry)</w:t>
            </w:r>
          </w:p>
        </w:tc>
        <w:tc>
          <w:tcPr>
            <w:tcW w:w="369" w:type="pct"/>
          </w:tcPr>
          <w:p w14:paraId="76A54D34" w14:textId="77777777" w:rsidR="00543107" w:rsidRPr="006B40D6" w:rsidRDefault="00543107" w:rsidP="007D5BE6">
            <w:pPr>
              <w:rPr>
                <w:rFonts w:ascii="Times New Roman" w:hAnsi="Times New Roman" w:cs="Times New Roman"/>
                <w:highlight w:val="lightGray"/>
              </w:rPr>
            </w:pPr>
            <w:r w:rsidRPr="006B40D6">
              <w:rPr>
                <w:rFonts w:ascii="Times New Roman" w:hAnsi="Times New Roman" w:cs="Times New Roman"/>
              </w:rPr>
              <w:t>USDA 6-item short form Food Security Module</w:t>
            </w:r>
          </w:p>
          <w:p w14:paraId="3E8FA822" w14:textId="77777777" w:rsidR="00543107" w:rsidRPr="006B40D6" w:rsidRDefault="00543107" w:rsidP="007D5BE6">
            <w:pPr>
              <w:ind w:left="170"/>
              <w:rPr>
                <w:rFonts w:ascii="Times New Roman" w:hAnsi="Times New Roman" w:cs="Times New Roman"/>
              </w:rPr>
            </w:pPr>
          </w:p>
        </w:tc>
        <w:tc>
          <w:tcPr>
            <w:tcW w:w="558" w:type="pct"/>
          </w:tcPr>
          <w:p w14:paraId="2831F04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CI 24-item Family Life, Activity, Sun, Health, and Eating screener (FLASHE) screener</w:t>
            </w:r>
          </w:p>
          <w:p w14:paraId="1EDC8C8C" w14:textId="77777777" w:rsidR="00543107" w:rsidRPr="006B40D6" w:rsidRDefault="00543107" w:rsidP="007D5BE6">
            <w:pPr>
              <w:rPr>
                <w:rFonts w:ascii="Times New Roman" w:hAnsi="Times New Roman" w:cs="Times New Roman"/>
              </w:rPr>
            </w:pPr>
          </w:p>
          <w:p w14:paraId="0E0890C8"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ood groups:</w:t>
            </w:r>
          </w:p>
          <w:p w14:paraId="79A70BC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V with potatoes, FV without potatoes, foods with added sugar, SSB</w:t>
            </w:r>
          </w:p>
          <w:p w14:paraId="187C3AFF" w14:textId="77777777" w:rsidR="00543107" w:rsidRPr="006B40D6" w:rsidRDefault="00543107" w:rsidP="007D5BE6">
            <w:pPr>
              <w:rPr>
                <w:rFonts w:ascii="Times New Roman" w:hAnsi="Times New Roman" w:cs="Times New Roman"/>
              </w:rPr>
            </w:pPr>
          </w:p>
          <w:p w14:paraId="70F010C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Intake adapted to frequency of intake:</w:t>
            </w:r>
          </w:p>
          <w:p w14:paraId="44C1128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lt;1 times per day</w:t>
            </w:r>
          </w:p>
          <w:p w14:paraId="3DF0129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 times per day</w:t>
            </w:r>
          </w:p>
          <w:p w14:paraId="3E0707DF" w14:textId="77777777" w:rsidR="00543107" w:rsidRPr="006B40D6" w:rsidRDefault="00543107" w:rsidP="007D5BE6">
            <w:pPr>
              <w:rPr>
                <w:rFonts w:ascii="Times New Roman" w:hAnsi="Times New Roman" w:cs="Times New Roman"/>
              </w:rPr>
            </w:pPr>
          </w:p>
        </w:tc>
        <w:tc>
          <w:tcPr>
            <w:tcW w:w="445" w:type="pct"/>
          </w:tcPr>
          <w:p w14:paraId="2EC5D300"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w:t>
            </w:r>
          </w:p>
        </w:tc>
      </w:tr>
      <w:tr w:rsidR="00961069" w:rsidRPr="006B40D6" w14:paraId="0A7FD948" w14:textId="77777777" w:rsidTr="00C57120">
        <w:trPr>
          <w:trHeight w:val="391"/>
        </w:trPr>
        <w:tc>
          <w:tcPr>
            <w:tcW w:w="431" w:type="pct"/>
          </w:tcPr>
          <w:p w14:paraId="06CC1073" w14:textId="11BBBFD5" w:rsidR="00543107" w:rsidRPr="006B40D6" w:rsidRDefault="00543107" w:rsidP="007D5BE6">
            <w:pPr>
              <w:rPr>
                <w:rFonts w:ascii="Times New Roman" w:hAnsi="Times New Roman" w:cs="Times New Roman"/>
              </w:rPr>
            </w:pPr>
            <w:r w:rsidRPr="006B40D6">
              <w:rPr>
                <w:rFonts w:ascii="Times New Roman" w:hAnsi="Times New Roman" w:cs="Times New Roman"/>
              </w:rPr>
              <w:t>Fan, 2021</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Fan&lt;/Author&gt;&lt;Year&gt;2021&lt;/Year&gt;&lt;RecNum&gt;261&lt;/RecNum&gt;&lt;DisplayText&gt;&lt;style face="superscript"&gt;(47)&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7)</w:t>
            </w:r>
            <w:r w:rsidRPr="006B40D6">
              <w:rPr>
                <w:rFonts w:ascii="Times New Roman" w:hAnsi="Times New Roman" w:cs="Times New Roman"/>
              </w:rPr>
              <w:fldChar w:fldCharType="end"/>
            </w:r>
          </w:p>
        </w:tc>
        <w:tc>
          <w:tcPr>
            <w:tcW w:w="392" w:type="pct"/>
          </w:tcPr>
          <w:p w14:paraId="5D9FC37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ross-sectional</w:t>
            </w:r>
          </w:p>
          <w:p w14:paraId="5519EB0B" w14:textId="77777777" w:rsidR="00543107" w:rsidRPr="006B40D6" w:rsidRDefault="00543107" w:rsidP="007D5BE6">
            <w:pPr>
              <w:rPr>
                <w:rFonts w:ascii="Times New Roman" w:hAnsi="Times New Roman" w:cs="Times New Roman"/>
              </w:rPr>
            </w:pPr>
          </w:p>
          <w:p w14:paraId="5E5ADDC9" w14:textId="77777777" w:rsidR="00543107" w:rsidRPr="006B40D6" w:rsidRDefault="00543107" w:rsidP="007D5BE6">
            <w:pPr>
              <w:rPr>
                <w:rFonts w:ascii="Times New Roman" w:hAnsi="Times New Roman" w:cs="Times New Roman"/>
              </w:rPr>
            </w:pPr>
          </w:p>
        </w:tc>
        <w:tc>
          <w:tcPr>
            <w:tcW w:w="420" w:type="pct"/>
          </w:tcPr>
          <w:p w14:paraId="5EFB4B3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USA</w:t>
            </w:r>
          </w:p>
          <w:p w14:paraId="6981B66D" w14:textId="77777777" w:rsidR="00543107" w:rsidRPr="006B40D6" w:rsidRDefault="00543107" w:rsidP="007D5BE6">
            <w:pPr>
              <w:rPr>
                <w:rFonts w:ascii="Times New Roman" w:hAnsi="Times New Roman" w:cs="Times New Roman"/>
              </w:rPr>
            </w:pPr>
          </w:p>
          <w:p w14:paraId="304062F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n = 134 (67 </w:t>
            </w:r>
            <w:r w:rsidRPr="006B40D6">
              <w:rPr>
                <w:rFonts w:ascii="Times New Roman" w:hAnsi="Times New Roman" w:cs="Times New Roman"/>
              </w:rPr>
              <w:lastRenderedPageBreak/>
              <w:t>charitable food assistance clients, matched to 67 non-clients)</w:t>
            </w:r>
          </w:p>
        </w:tc>
        <w:tc>
          <w:tcPr>
            <w:tcW w:w="301" w:type="pct"/>
          </w:tcPr>
          <w:p w14:paraId="31208E3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Mean age (SD): 50 </w:t>
            </w:r>
            <w:r w:rsidRPr="006B40D6">
              <w:rPr>
                <w:rFonts w:ascii="Times New Roman" w:hAnsi="Times New Roman" w:cs="Times New Roman"/>
              </w:rPr>
              <w:lastRenderedPageBreak/>
              <w:t>(±14.7)</w:t>
            </w:r>
          </w:p>
          <w:p w14:paraId="48FDC06E" w14:textId="77777777" w:rsidR="00543107" w:rsidRPr="006B40D6" w:rsidRDefault="00543107" w:rsidP="007D5BE6">
            <w:pPr>
              <w:rPr>
                <w:rFonts w:ascii="Times New Roman" w:hAnsi="Times New Roman" w:cs="Times New Roman"/>
              </w:rPr>
            </w:pPr>
          </w:p>
        </w:tc>
        <w:tc>
          <w:tcPr>
            <w:tcW w:w="301" w:type="pct"/>
          </w:tcPr>
          <w:p w14:paraId="49CC28F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Female 81%</w:t>
            </w:r>
          </w:p>
        </w:tc>
        <w:tc>
          <w:tcPr>
            <w:tcW w:w="460" w:type="pct"/>
          </w:tcPr>
          <w:p w14:paraId="384D0A0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White 72%</w:t>
            </w:r>
          </w:p>
          <w:p w14:paraId="7E86E7D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Black 19%</w:t>
            </w:r>
          </w:p>
          <w:p w14:paraId="1879048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ispanic 11%</w:t>
            </w:r>
          </w:p>
          <w:p w14:paraId="75AEF485" w14:textId="77777777" w:rsidR="00543107" w:rsidRPr="006B40D6" w:rsidRDefault="00543107" w:rsidP="007D5BE6">
            <w:pPr>
              <w:rPr>
                <w:rFonts w:ascii="Times New Roman" w:hAnsi="Times New Roman" w:cs="Times New Roman"/>
              </w:rPr>
            </w:pPr>
          </w:p>
        </w:tc>
        <w:tc>
          <w:tcPr>
            <w:tcW w:w="411" w:type="pct"/>
          </w:tcPr>
          <w:p w14:paraId="53E797D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 of households with children </w:t>
            </w:r>
            <w:r w:rsidRPr="006B40D6">
              <w:rPr>
                <w:rFonts w:ascii="Times New Roman" w:hAnsi="Times New Roman" w:cs="Times New Roman"/>
              </w:rPr>
              <w:lastRenderedPageBreak/>
              <w:t>not reported</w:t>
            </w:r>
          </w:p>
          <w:p w14:paraId="76B8E0F4" w14:textId="77777777" w:rsidR="00543107" w:rsidRPr="006B40D6" w:rsidRDefault="00543107" w:rsidP="007D5BE6">
            <w:pPr>
              <w:rPr>
                <w:rFonts w:ascii="Times New Roman" w:hAnsi="Times New Roman" w:cs="Times New Roman"/>
              </w:rPr>
            </w:pPr>
          </w:p>
          <w:p w14:paraId="2D9AE648"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ean number of children &lt;18 years (SD) = 1.3 (±2.0)</w:t>
            </w:r>
          </w:p>
        </w:tc>
        <w:tc>
          <w:tcPr>
            <w:tcW w:w="486" w:type="pct"/>
          </w:tcPr>
          <w:p w14:paraId="2A81128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Data from the 2021 USDA National </w:t>
            </w:r>
            <w:r w:rsidRPr="006B40D6">
              <w:rPr>
                <w:rFonts w:ascii="Times New Roman" w:hAnsi="Times New Roman" w:cs="Times New Roman"/>
              </w:rPr>
              <w:lastRenderedPageBreak/>
              <w:t>Household Food Acquisition and Purchase Survey (FoodAPS)</w:t>
            </w:r>
          </w:p>
        </w:tc>
        <w:tc>
          <w:tcPr>
            <w:tcW w:w="426" w:type="pct"/>
          </w:tcPr>
          <w:p w14:paraId="34B08BA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Households that utilised charitable </w:t>
            </w:r>
            <w:r w:rsidRPr="006B40D6">
              <w:rPr>
                <w:rFonts w:ascii="Times New Roman" w:hAnsi="Times New Roman" w:cs="Times New Roman"/>
              </w:rPr>
              <w:lastRenderedPageBreak/>
              <w:t>food assistance within a randomly selected 7-day survey week (April 2012 - January 2013)</w:t>
            </w:r>
          </w:p>
        </w:tc>
        <w:tc>
          <w:tcPr>
            <w:tcW w:w="369" w:type="pct"/>
          </w:tcPr>
          <w:p w14:paraId="73E9570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USDA’s 30-day Adult Food </w:t>
            </w:r>
            <w:r w:rsidRPr="006B40D6">
              <w:rPr>
                <w:rFonts w:ascii="Times New Roman" w:hAnsi="Times New Roman" w:cs="Times New Roman"/>
              </w:rPr>
              <w:lastRenderedPageBreak/>
              <w:t>Security Scale</w:t>
            </w:r>
          </w:p>
        </w:tc>
        <w:tc>
          <w:tcPr>
            <w:tcW w:w="558" w:type="pct"/>
          </w:tcPr>
          <w:p w14:paraId="59BBD86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 xml:space="preserve">Ratio of pounds of food consumed against pounds </w:t>
            </w:r>
            <w:r w:rsidRPr="006B40D6">
              <w:rPr>
                <w:rFonts w:ascii="Times New Roman" w:hAnsi="Times New Roman" w:cs="Times New Roman"/>
              </w:rPr>
              <w:lastRenderedPageBreak/>
              <w:t xml:space="preserve">of food obtained by each household compared to recommendations from the USDA Thrifty Food Plan (TFP) </w:t>
            </w:r>
          </w:p>
          <w:p w14:paraId="166A61E8" w14:textId="77777777" w:rsidR="00543107" w:rsidRPr="006B40D6" w:rsidRDefault="00543107" w:rsidP="007D5BE6">
            <w:pPr>
              <w:rPr>
                <w:rFonts w:ascii="Times New Roman" w:hAnsi="Times New Roman" w:cs="Times New Roman"/>
              </w:rPr>
            </w:pPr>
          </w:p>
        </w:tc>
        <w:tc>
          <w:tcPr>
            <w:tcW w:w="445" w:type="pct"/>
          </w:tcPr>
          <w:p w14:paraId="0A3ABD61"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lastRenderedPageBreak/>
              <w:t>-</w:t>
            </w:r>
          </w:p>
        </w:tc>
      </w:tr>
      <w:tr w:rsidR="00961069" w:rsidRPr="006B40D6" w14:paraId="22A74C44" w14:textId="77777777" w:rsidTr="00C57120">
        <w:trPr>
          <w:trHeight w:val="414"/>
        </w:trPr>
        <w:tc>
          <w:tcPr>
            <w:tcW w:w="431" w:type="pct"/>
          </w:tcPr>
          <w:p w14:paraId="65BF449E" w14:textId="1C6DD1C8" w:rsidR="00543107" w:rsidRPr="006B40D6" w:rsidRDefault="00543107" w:rsidP="007D5BE6">
            <w:pPr>
              <w:rPr>
                <w:rFonts w:ascii="Times New Roman" w:hAnsi="Times New Roman" w:cs="Times New Roman"/>
              </w:rPr>
            </w:pPr>
            <w:r w:rsidRPr="006B40D6">
              <w:rPr>
                <w:rFonts w:ascii="Times New Roman" w:hAnsi="Times New Roman" w:cs="Times New Roman"/>
              </w:rPr>
              <w:t>Loopstra, 2012</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Loopstra&lt;/Author&gt;&lt;Year&gt;2012&lt;/Year&gt;&lt;RecNum&gt;487&lt;/RecNum&gt;&lt;DisplayText&gt;&lt;style face="superscript"&gt;(49)&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9)</w:t>
            </w:r>
            <w:r w:rsidRPr="006B40D6">
              <w:rPr>
                <w:rFonts w:ascii="Times New Roman" w:hAnsi="Times New Roman" w:cs="Times New Roman"/>
              </w:rPr>
              <w:fldChar w:fldCharType="end"/>
            </w:r>
          </w:p>
        </w:tc>
        <w:tc>
          <w:tcPr>
            <w:tcW w:w="392" w:type="pct"/>
          </w:tcPr>
          <w:p w14:paraId="75B85AB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ohort</w:t>
            </w:r>
          </w:p>
          <w:p w14:paraId="3C7CAE84" w14:textId="77777777" w:rsidR="00543107" w:rsidRPr="006B40D6" w:rsidRDefault="00543107" w:rsidP="007D5BE6">
            <w:pPr>
              <w:rPr>
                <w:rFonts w:ascii="Times New Roman" w:hAnsi="Times New Roman" w:cs="Times New Roman"/>
              </w:rPr>
            </w:pPr>
          </w:p>
          <w:p w14:paraId="163FD300" w14:textId="77777777" w:rsidR="00543107" w:rsidRPr="006B40D6" w:rsidRDefault="00543107" w:rsidP="007D5BE6">
            <w:pPr>
              <w:rPr>
                <w:rFonts w:ascii="Times New Roman" w:hAnsi="Times New Roman" w:cs="Times New Roman"/>
              </w:rPr>
            </w:pPr>
          </w:p>
        </w:tc>
        <w:tc>
          <w:tcPr>
            <w:tcW w:w="420" w:type="pct"/>
          </w:tcPr>
          <w:p w14:paraId="298E60B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Toronto, Canada</w:t>
            </w:r>
          </w:p>
          <w:p w14:paraId="56206142" w14:textId="77777777" w:rsidR="00543107" w:rsidRPr="006B40D6" w:rsidRDefault="00543107" w:rsidP="007D5BE6">
            <w:pPr>
              <w:rPr>
                <w:rFonts w:ascii="Times New Roman" w:hAnsi="Times New Roman" w:cs="Times New Roman"/>
              </w:rPr>
            </w:pPr>
          </w:p>
          <w:p w14:paraId="333FFD9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 = 371</w:t>
            </w:r>
          </w:p>
        </w:tc>
        <w:tc>
          <w:tcPr>
            <w:tcW w:w="301" w:type="pct"/>
          </w:tcPr>
          <w:p w14:paraId="38F050D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301" w:type="pct"/>
          </w:tcPr>
          <w:p w14:paraId="765915E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460" w:type="pct"/>
          </w:tcPr>
          <w:p w14:paraId="52AB012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411" w:type="pct"/>
          </w:tcPr>
          <w:p w14:paraId="05594B0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All households </w:t>
            </w:r>
          </w:p>
          <w:p w14:paraId="4DA12FE7" w14:textId="77777777" w:rsidR="00543107" w:rsidRPr="006B40D6" w:rsidRDefault="00543107" w:rsidP="007D5BE6">
            <w:pPr>
              <w:rPr>
                <w:rFonts w:ascii="Times New Roman" w:hAnsi="Times New Roman" w:cs="Times New Roman"/>
              </w:rPr>
            </w:pPr>
          </w:p>
          <w:p w14:paraId="3BB7864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umber of children in household:</w:t>
            </w:r>
          </w:p>
          <w:p w14:paraId="0AA68DE9"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1 35%</w:t>
            </w:r>
          </w:p>
          <w:p w14:paraId="329EE7C1"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2 32%</w:t>
            </w:r>
          </w:p>
          <w:p w14:paraId="152DB53A"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3 21%</w:t>
            </w:r>
          </w:p>
          <w:p w14:paraId="158E2AF2"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4+ 9%</w:t>
            </w:r>
          </w:p>
          <w:p w14:paraId="0A123439" w14:textId="77777777" w:rsidR="00543107" w:rsidRPr="006B40D6" w:rsidRDefault="00543107" w:rsidP="007D5BE6">
            <w:pPr>
              <w:rPr>
                <w:rFonts w:ascii="Times New Roman" w:hAnsi="Times New Roman" w:cs="Times New Roman"/>
              </w:rPr>
            </w:pPr>
          </w:p>
        </w:tc>
        <w:tc>
          <w:tcPr>
            <w:tcW w:w="486" w:type="pct"/>
          </w:tcPr>
          <w:p w14:paraId="776A2BE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Low-income families, at least 1 child ≤18 years of age, living in a rented dwelling for at least one month</w:t>
            </w:r>
          </w:p>
          <w:p w14:paraId="3F23E5EF" w14:textId="77777777" w:rsidR="00543107" w:rsidRPr="006B40D6" w:rsidRDefault="00543107" w:rsidP="007D5BE6">
            <w:pPr>
              <w:rPr>
                <w:rFonts w:ascii="Times New Roman" w:hAnsi="Times New Roman" w:cs="Times New Roman"/>
              </w:rPr>
            </w:pPr>
          </w:p>
          <w:p w14:paraId="5F38DC90" w14:textId="77777777" w:rsidR="00543107" w:rsidRPr="006B40D6" w:rsidRDefault="00543107" w:rsidP="007D5BE6">
            <w:pPr>
              <w:rPr>
                <w:rFonts w:ascii="Times New Roman" w:hAnsi="Times New Roman" w:cs="Times New Roman"/>
              </w:rPr>
            </w:pPr>
            <w:r w:rsidRPr="006B40D6">
              <w:rPr>
                <w:rFonts w:ascii="Times New Roman" w:hAnsi="Times New Roman" w:cs="Times New Roman"/>
                <w:vertAlign w:val="superscript"/>
              </w:rPr>
              <w:t>†</w:t>
            </w:r>
            <w:r w:rsidRPr="006B40D6">
              <w:rPr>
                <w:rFonts w:ascii="Times New Roman" w:hAnsi="Times New Roman" w:cs="Times New Roman"/>
              </w:rPr>
              <w:t xml:space="preserve">Gross income at/below mid-level of Statistics Canada’s 5-category income </w:t>
            </w:r>
            <w:r w:rsidRPr="006B40D6">
              <w:rPr>
                <w:rFonts w:ascii="Times New Roman" w:hAnsi="Times New Roman" w:cs="Times New Roman"/>
              </w:rPr>
              <w:lastRenderedPageBreak/>
              <w:t>adequacy scale</w:t>
            </w:r>
          </w:p>
        </w:tc>
        <w:tc>
          <w:tcPr>
            <w:tcW w:w="426" w:type="pct"/>
          </w:tcPr>
          <w:p w14:paraId="237258E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Food bank use and frequency</w:t>
            </w:r>
          </w:p>
        </w:tc>
        <w:tc>
          <w:tcPr>
            <w:tcW w:w="369" w:type="pct"/>
          </w:tcPr>
          <w:p w14:paraId="74C87E0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18-item  Household Food Security Survey Module (HFSSM) </w:t>
            </w:r>
          </w:p>
        </w:tc>
        <w:tc>
          <w:tcPr>
            <w:tcW w:w="558" w:type="pct"/>
          </w:tcPr>
          <w:p w14:paraId="4A98185A"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w:t>
            </w:r>
          </w:p>
        </w:tc>
        <w:tc>
          <w:tcPr>
            <w:tcW w:w="445" w:type="pct"/>
          </w:tcPr>
          <w:p w14:paraId="47EB22EA"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w:t>
            </w:r>
          </w:p>
        </w:tc>
      </w:tr>
      <w:tr w:rsidR="00961069" w:rsidRPr="006B40D6" w14:paraId="097EC531" w14:textId="77777777" w:rsidTr="00C57120">
        <w:trPr>
          <w:trHeight w:val="391"/>
        </w:trPr>
        <w:tc>
          <w:tcPr>
            <w:tcW w:w="431" w:type="pct"/>
          </w:tcPr>
          <w:p w14:paraId="07259DB4" w14:textId="74C9917D" w:rsidR="00543107" w:rsidRPr="006B40D6" w:rsidRDefault="00543107" w:rsidP="007D5BE6">
            <w:pPr>
              <w:rPr>
                <w:rFonts w:ascii="Times New Roman" w:hAnsi="Times New Roman" w:cs="Times New Roman"/>
              </w:rPr>
            </w:pPr>
            <w:r w:rsidRPr="006B40D6">
              <w:rPr>
                <w:rFonts w:ascii="Times New Roman" w:hAnsi="Times New Roman" w:cs="Times New Roman"/>
              </w:rPr>
              <w:t>Palakshappa, 2021</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52)</w:t>
            </w:r>
            <w:r w:rsidRPr="006B40D6">
              <w:rPr>
                <w:rFonts w:ascii="Times New Roman" w:hAnsi="Times New Roman" w:cs="Times New Roman"/>
              </w:rPr>
              <w:fldChar w:fldCharType="end"/>
            </w:r>
          </w:p>
        </w:tc>
        <w:tc>
          <w:tcPr>
            <w:tcW w:w="392" w:type="pct"/>
          </w:tcPr>
          <w:p w14:paraId="491FC36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ohort</w:t>
            </w:r>
          </w:p>
          <w:p w14:paraId="62991FE9" w14:textId="77777777" w:rsidR="00543107" w:rsidRPr="006B40D6" w:rsidRDefault="00543107" w:rsidP="007D5BE6">
            <w:pPr>
              <w:rPr>
                <w:rFonts w:ascii="Times New Roman" w:hAnsi="Times New Roman" w:cs="Times New Roman"/>
              </w:rPr>
            </w:pPr>
          </w:p>
          <w:p w14:paraId="276A1C64" w14:textId="77777777" w:rsidR="00543107" w:rsidRPr="006B40D6" w:rsidRDefault="00543107" w:rsidP="007D5BE6">
            <w:pPr>
              <w:rPr>
                <w:rFonts w:ascii="Times New Roman" w:hAnsi="Times New Roman" w:cs="Times New Roman"/>
              </w:rPr>
            </w:pPr>
          </w:p>
          <w:p w14:paraId="2CCFEDA3" w14:textId="77777777" w:rsidR="00543107" w:rsidRPr="006B40D6" w:rsidRDefault="00543107" w:rsidP="007D5BE6">
            <w:pPr>
              <w:rPr>
                <w:rFonts w:ascii="Times New Roman" w:hAnsi="Times New Roman" w:cs="Times New Roman"/>
              </w:rPr>
            </w:pPr>
          </w:p>
        </w:tc>
        <w:tc>
          <w:tcPr>
            <w:tcW w:w="420" w:type="pct"/>
          </w:tcPr>
          <w:p w14:paraId="3FDC60B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rth Carolina, USA</w:t>
            </w:r>
          </w:p>
          <w:p w14:paraId="0477A999" w14:textId="77777777" w:rsidR="00543107" w:rsidRPr="006B40D6" w:rsidRDefault="00543107" w:rsidP="007D5BE6">
            <w:pPr>
              <w:rPr>
                <w:rFonts w:ascii="Times New Roman" w:hAnsi="Times New Roman" w:cs="Times New Roman"/>
              </w:rPr>
            </w:pPr>
          </w:p>
          <w:p w14:paraId="7DB206E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 = 41 (parent-child dyads)</w:t>
            </w:r>
          </w:p>
          <w:p w14:paraId="31BEDDB3" w14:textId="77777777" w:rsidR="00543107" w:rsidRPr="006B40D6" w:rsidRDefault="00543107" w:rsidP="007D5BE6">
            <w:pPr>
              <w:rPr>
                <w:rFonts w:ascii="Times New Roman" w:hAnsi="Times New Roman" w:cs="Times New Roman"/>
              </w:rPr>
            </w:pPr>
          </w:p>
        </w:tc>
        <w:tc>
          <w:tcPr>
            <w:tcW w:w="301" w:type="pct"/>
          </w:tcPr>
          <w:p w14:paraId="024BEE8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ean age (range) = 46 years (19 – 78)</w:t>
            </w:r>
          </w:p>
        </w:tc>
        <w:tc>
          <w:tcPr>
            <w:tcW w:w="301" w:type="pct"/>
          </w:tcPr>
          <w:p w14:paraId="360A63F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emale 49%</w:t>
            </w:r>
          </w:p>
          <w:p w14:paraId="47AAF4E5" w14:textId="77777777" w:rsidR="00543107" w:rsidRPr="006B40D6" w:rsidRDefault="00543107" w:rsidP="007D5BE6">
            <w:pPr>
              <w:rPr>
                <w:rFonts w:ascii="Times New Roman" w:hAnsi="Times New Roman" w:cs="Times New Roman"/>
              </w:rPr>
            </w:pPr>
          </w:p>
          <w:p w14:paraId="0481DC1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hild gender: Male 46%</w:t>
            </w:r>
          </w:p>
          <w:p w14:paraId="04E4611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emale 54%</w:t>
            </w:r>
          </w:p>
        </w:tc>
        <w:tc>
          <w:tcPr>
            <w:tcW w:w="460" w:type="pct"/>
          </w:tcPr>
          <w:p w14:paraId="486CFB2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n-Hispanic White 2%</w:t>
            </w:r>
          </w:p>
          <w:p w14:paraId="17EB0A0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n-Hispanic Black 91%</w:t>
            </w:r>
          </w:p>
          <w:p w14:paraId="2EECEE7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ispanic 7%</w:t>
            </w:r>
          </w:p>
          <w:p w14:paraId="5283F921" w14:textId="77777777" w:rsidR="00543107" w:rsidRPr="006B40D6" w:rsidRDefault="00543107" w:rsidP="007D5BE6">
            <w:pPr>
              <w:rPr>
                <w:rFonts w:ascii="Times New Roman" w:hAnsi="Times New Roman" w:cs="Times New Roman"/>
              </w:rPr>
            </w:pPr>
          </w:p>
        </w:tc>
        <w:tc>
          <w:tcPr>
            <w:tcW w:w="411" w:type="pct"/>
          </w:tcPr>
          <w:p w14:paraId="2BF95AE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All households </w:t>
            </w:r>
          </w:p>
          <w:p w14:paraId="182129AF" w14:textId="77777777" w:rsidR="00543107" w:rsidRPr="006B40D6" w:rsidRDefault="00543107" w:rsidP="007D5BE6">
            <w:pPr>
              <w:rPr>
                <w:rFonts w:ascii="Times New Roman" w:hAnsi="Times New Roman" w:cs="Times New Roman"/>
              </w:rPr>
            </w:pPr>
          </w:p>
          <w:p w14:paraId="4B48E94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ean child age (range):</w:t>
            </w:r>
          </w:p>
          <w:p w14:paraId="472A264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0 years (4–18)</w:t>
            </w:r>
          </w:p>
          <w:p w14:paraId="370C4C30" w14:textId="77777777" w:rsidR="00543107" w:rsidRPr="006B40D6" w:rsidRDefault="00543107" w:rsidP="007D5BE6">
            <w:pPr>
              <w:rPr>
                <w:rFonts w:ascii="Times New Roman" w:hAnsi="Times New Roman" w:cs="Times New Roman"/>
              </w:rPr>
            </w:pPr>
          </w:p>
          <w:p w14:paraId="6DD39CB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ean number of children in the home (SD) 2.0 (±1.3)</w:t>
            </w:r>
          </w:p>
          <w:p w14:paraId="6A2FD2B3" w14:textId="77777777" w:rsidR="00543107" w:rsidRPr="006B40D6" w:rsidRDefault="00543107" w:rsidP="007D5BE6">
            <w:pPr>
              <w:rPr>
                <w:rFonts w:ascii="Times New Roman" w:hAnsi="Times New Roman" w:cs="Times New Roman"/>
              </w:rPr>
            </w:pPr>
          </w:p>
        </w:tc>
        <w:tc>
          <w:tcPr>
            <w:tcW w:w="486" w:type="pct"/>
          </w:tcPr>
          <w:p w14:paraId="47B2FC1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Residents of the Boston-Thurmond neighbourhood</w:t>
            </w:r>
          </w:p>
          <w:p w14:paraId="387EAB45" w14:textId="77777777" w:rsidR="00543107" w:rsidRPr="006B40D6" w:rsidRDefault="00543107" w:rsidP="007D5BE6">
            <w:pPr>
              <w:rPr>
                <w:rFonts w:ascii="Times New Roman" w:hAnsi="Times New Roman" w:cs="Times New Roman"/>
              </w:rPr>
            </w:pPr>
          </w:p>
          <w:p w14:paraId="6E7D3B8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8 years of age or older</w:t>
            </w:r>
          </w:p>
          <w:p w14:paraId="55616C21" w14:textId="77777777" w:rsidR="00543107" w:rsidRPr="006B40D6" w:rsidRDefault="00543107" w:rsidP="007D5BE6">
            <w:pPr>
              <w:rPr>
                <w:rFonts w:ascii="Times New Roman" w:hAnsi="Times New Roman" w:cs="Times New Roman"/>
              </w:rPr>
            </w:pPr>
          </w:p>
          <w:p w14:paraId="157E0FE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At least one school-aged child (4–18 years of age)</w:t>
            </w:r>
          </w:p>
          <w:p w14:paraId="203593B9" w14:textId="77777777" w:rsidR="00543107" w:rsidRPr="006B40D6" w:rsidRDefault="00543107" w:rsidP="007D5BE6">
            <w:pPr>
              <w:rPr>
                <w:rFonts w:ascii="Times New Roman" w:hAnsi="Times New Roman" w:cs="Times New Roman"/>
              </w:rPr>
            </w:pPr>
          </w:p>
        </w:tc>
        <w:tc>
          <w:tcPr>
            <w:tcW w:w="426" w:type="pct"/>
          </w:tcPr>
          <w:p w14:paraId="4270E28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obile pantry with food parcels (2-3 days of food for the family) available for weekend collection, optional cooking classes</w:t>
            </w:r>
          </w:p>
          <w:p w14:paraId="7FAED8A3" w14:textId="77777777" w:rsidR="00543107" w:rsidRPr="006B40D6" w:rsidRDefault="00543107" w:rsidP="007D5BE6">
            <w:pPr>
              <w:rPr>
                <w:rFonts w:ascii="Times New Roman" w:hAnsi="Times New Roman" w:cs="Times New Roman"/>
              </w:rPr>
            </w:pPr>
          </w:p>
          <w:p w14:paraId="71B9DAA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obile food truck providing children a free lunch (sandwich, fruit, grain, and healthy dessert)</w:t>
            </w:r>
          </w:p>
        </w:tc>
        <w:tc>
          <w:tcPr>
            <w:tcW w:w="369" w:type="pct"/>
          </w:tcPr>
          <w:p w14:paraId="02051E3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2-item Hunger Vital Sign</w:t>
            </w:r>
          </w:p>
          <w:p w14:paraId="1965FC94" w14:textId="77777777" w:rsidR="00543107" w:rsidRPr="006B40D6" w:rsidRDefault="00543107" w:rsidP="007D5BE6">
            <w:pPr>
              <w:rPr>
                <w:rFonts w:ascii="Times New Roman" w:hAnsi="Times New Roman" w:cs="Times New Roman"/>
              </w:rPr>
            </w:pPr>
          </w:p>
          <w:p w14:paraId="78977B4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Semi-structured interviews</w:t>
            </w:r>
          </w:p>
        </w:tc>
        <w:tc>
          <w:tcPr>
            <w:tcW w:w="558" w:type="pct"/>
          </w:tcPr>
          <w:p w14:paraId="6660540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CI All-day FV Screener</w:t>
            </w:r>
          </w:p>
          <w:p w14:paraId="1883EA68" w14:textId="77777777" w:rsidR="00543107" w:rsidRPr="006B40D6" w:rsidRDefault="00543107" w:rsidP="007D5BE6">
            <w:pPr>
              <w:rPr>
                <w:rFonts w:ascii="Times New Roman" w:hAnsi="Times New Roman" w:cs="Times New Roman"/>
              </w:rPr>
            </w:pPr>
          </w:p>
          <w:p w14:paraId="17C4602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Intake compared against average daily MyPyramid servings</w:t>
            </w:r>
          </w:p>
        </w:tc>
        <w:tc>
          <w:tcPr>
            <w:tcW w:w="445" w:type="pct"/>
          </w:tcPr>
          <w:p w14:paraId="63A9F09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Patient-Reported Outcomes Measurement Information System (PROMIS) 8-item short form</w:t>
            </w:r>
          </w:p>
        </w:tc>
      </w:tr>
      <w:tr w:rsidR="00961069" w:rsidRPr="006B40D6" w14:paraId="0E96203A" w14:textId="77777777" w:rsidTr="00C57120">
        <w:trPr>
          <w:trHeight w:val="414"/>
        </w:trPr>
        <w:tc>
          <w:tcPr>
            <w:tcW w:w="431" w:type="pct"/>
          </w:tcPr>
          <w:p w14:paraId="5F5FAC76" w14:textId="603DDB56"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Rizvi, 2021</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50)</w:t>
            </w:r>
            <w:r w:rsidRPr="006B40D6">
              <w:rPr>
                <w:rFonts w:ascii="Times New Roman" w:hAnsi="Times New Roman" w:cs="Times New Roman"/>
              </w:rPr>
              <w:fldChar w:fldCharType="end"/>
            </w:r>
          </w:p>
        </w:tc>
        <w:tc>
          <w:tcPr>
            <w:tcW w:w="392" w:type="pct"/>
          </w:tcPr>
          <w:p w14:paraId="7468058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ohort</w:t>
            </w:r>
          </w:p>
          <w:p w14:paraId="55A90401" w14:textId="77777777" w:rsidR="00543107" w:rsidRPr="006B40D6" w:rsidRDefault="00543107" w:rsidP="007D5BE6">
            <w:pPr>
              <w:rPr>
                <w:rFonts w:ascii="Times New Roman" w:hAnsi="Times New Roman" w:cs="Times New Roman"/>
              </w:rPr>
            </w:pPr>
          </w:p>
          <w:p w14:paraId="500B6CDC" w14:textId="77777777" w:rsidR="00543107" w:rsidRPr="006B40D6" w:rsidRDefault="00543107" w:rsidP="007D5BE6">
            <w:pPr>
              <w:rPr>
                <w:rFonts w:ascii="Times New Roman" w:hAnsi="Times New Roman" w:cs="Times New Roman"/>
              </w:rPr>
            </w:pPr>
          </w:p>
        </w:tc>
        <w:tc>
          <w:tcPr>
            <w:tcW w:w="420" w:type="pct"/>
          </w:tcPr>
          <w:p w14:paraId="615C0D3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Ottawa, Canada</w:t>
            </w:r>
          </w:p>
          <w:p w14:paraId="2374A46B" w14:textId="77777777" w:rsidR="00543107" w:rsidRPr="006B40D6" w:rsidRDefault="00543107" w:rsidP="007D5BE6">
            <w:pPr>
              <w:rPr>
                <w:rFonts w:ascii="Times New Roman" w:hAnsi="Times New Roman" w:cs="Times New Roman"/>
              </w:rPr>
            </w:pPr>
          </w:p>
          <w:p w14:paraId="4CD46CB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Baseline n= 401 </w:t>
            </w:r>
          </w:p>
          <w:p w14:paraId="0C5CA6FE" w14:textId="77777777" w:rsidR="00543107" w:rsidRPr="006B40D6" w:rsidRDefault="00543107" w:rsidP="007D5BE6">
            <w:pPr>
              <w:rPr>
                <w:rFonts w:ascii="Times New Roman" w:hAnsi="Times New Roman" w:cs="Times New Roman"/>
              </w:rPr>
            </w:pPr>
          </w:p>
          <w:p w14:paraId="597F1C50"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inal follow-up n = 271</w:t>
            </w:r>
          </w:p>
        </w:tc>
        <w:tc>
          <w:tcPr>
            <w:tcW w:w="301" w:type="pct"/>
          </w:tcPr>
          <w:p w14:paraId="7C6E122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ean age 44 years</w:t>
            </w:r>
            <w:r w:rsidRPr="006B40D6">
              <w:rPr>
                <w:rFonts w:ascii="Times New Roman" w:hAnsi="Times New Roman" w:cs="Times New Roman"/>
                <w:vertAlign w:val="superscript"/>
              </w:rPr>
              <w:t>§</w:t>
            </w:r>
          </w:p>
        </w:tc>
        <w:tc>
          <w:tcPr>
            <w:tcW w:w="301" w:type="pct"/>
          </w:tcPr>
          <w:p w14:paraId="25BC8F3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en 41%</w:t>
            </w:r>
          </w:p>
          <w:p w14:paraId="4DCEC117"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Women 51%</w:t>
            </w:r>
          </w:p>
          <w:p w14:paraId="0FD26B3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Gender diverse 9%</w:t>
            </w:r>
          </w:p>
          <w:p w14:paraId="16681159" w14:textId="77777777" w:rsidR="00543107" w:rsidRPr="006B40D6" w:rsidRDefault="00543107" w:rsidP="007D5BE6">
            <w:pPr>
              <w:rPr>
                <w:rFonts w:ascii="Times New Roman" w:hAnsi="Times New Roman" w:cs="Times New Roman"/>
              </w:rPr>
            </w:pPr>
          </w:p>
        </w:tc>
        <w:tc>
          <w:tcPr>
            <w:tcW w:w="460" w:type="pct"/>
          </w:tcPr>
          <w:p w14:paraId="316E3A2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White 53%</w:t>
            </w:r>
          </w:p>
          <w:p w14:paraId="6CBACF0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irst Nations/Metis /Inuit 9%</w:t>
            </w:r>
          </w:p>
          <w:p w14:paraId="55A6057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Visible minority 38%</w:t>
            </w:r>
          </w:p>
          <w:p w14:paraId="5D2D1EEA" w14:textId="77777777" w:rsidR="00543107" w:rsidRPr="006B40D6" w:rsidRDefault="00543107" w:rsidP="007D5BE6">
            <w:pPr>
              <w:rPr>
                <w:rFonts w:ascii="Times New Roman" w:hAnsi="Times New Roman" w:cs="Times New Roman"/>
              </w:rPr>
            </w:pPr>
          </w:p>
        </w:tc>
        <w:tc>
          <w:tcPr>
            <w:tcW w:w="411" w:type="pct"/>
          </w:tcPr>
          <w:p w14:paraId="2707F20B" w14:textId="77777777" w:rsidR="00543107" w:rsidRPr="006B40D6" w:rsidRDefault="00543107" w:rsidP="007D5BE6">
            <w:pPr>
              <w:rPr>
                <w:rFonts w:ascii="Times New Roman" w:hAnsi="Times New Roman" w:cs="Times New Roman"/>
              </w:rPr>
            </w:pPr>
            <w:r w:rsidRPr="006B40D6">
              <w:rPr>
                <w:rFonts w:ascii="Times New Roman" w:hAnsi="Times New Roman" w:cs="Times New Roman"/>
                <w:vertAlign w:val="superscript"/>
              </w:rPr>
              <w:t>‡</w:t>
            </w:r>
            <w:r w:rsidRPr="006B40D6">
              <w:rPr>
                <w:rFonts w:ascii="Times New Roman" w:hAnsi="Times New Roman" w:cs="Times New Roman"/>
              </w:rPr>
              <w:t>Dependent:</w:t>
            </w:r>
          </w:p>
          <w:p w14:paraId="76DD4D36"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None 52%</w:t>
            </w:r>
          </w:p>
          <w:p w14:paraId="22E7F9D2"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One or more  41%</w:t>
            </w:r>
          </w:p>
        </w:tc>
        <w:tc>
          <w:tcPr>
            <w:tcW w:w="486" w:type="pct"/>
          </w:tcPr>
          <w:p w14:paraId="3867A1A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People accessing community food banks in Ottawa</w:t>
            </w:r>
          </w:p>
          <w:p w14:paraId="7AB1CF52" w14:textId="77777777" w:rsidR="00543107" w:rsidRPr="006B40D6" w:rsidRDefault="00543107" w:rsidP="007D5BE6">
            <w:pPr>
              <w:rPr>
                <w:rFonts w:ascii="Times New Roman" w:hAnsi="Times New Roman" w:cs="Times New Roman"/>
              </w:rPr>
            </w:pPr>
          </w:p>
          <w:p w14:paraId="126B717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8 years of age</w:t>
            </w:r>
          </w:p>
          <w:p w14:paraId="3EEC41F0" w14:textId="77777777" w:rsidR="00543107" w:rsidRPr="006B40D6" w:rsidRDefault="00543107" w:rsidP="007D5BE6">
            <w:pPr>
              <w:rPr>
                <w:rFonts w:ascii="Times New Roman" w:hAnsi="Times New Roman" w:cs="Times New Roman"/>
              </w:rPr>
            </w:pPr>
          </w:p>
        </w:tc>
        <w:tc>
          <w:tcPr>
            <w:tcW w:w="426" w:type="pct"/>
          </w:tcPr>
          <w:p w14:paraId="08AA6304" w14:textId="77777777" w:rsidR="00543107" w:rsidRPr="006B40D6" w:rsidRDefault="00543107" w:rsidP="007D5BE6">
            <w:pPr>
              <w:contextualSpacing/>
              <w:rPr>
                <w:rFonts w:ascii="Times New Roman" w:hAnsi="Times New Roman" w:cs="Times New Roman"/>
              </w:rPr>
            </w:pPr>
            <w:r w:rsidRPr="006B40D6">
              <w:rPr>
                <w:rFonts w:ascii="Times New Roman" w:hAnsi="Times New Roman" w:cs="Times New Roman"/>
              </w:rPr>
              <w:t xml:space="preserve">Different food bank models; Integrated within a Community Resource Centre, Choice distribution model, and those with additional onsite programmes </w:t>
            </w:r>
          </w:p>
          <w:p w14:paraId="0BA5473B" w14:textId="77777777" w:rsidR="00543107" w:rsidRPr="006B40D6" w:rsidRDefault="00543107" w:rsidP="007D5BE6">
            <w:pPr>
              <w:rPr>
                <w:rFonts w:ascii="Times New Roman" w:hAnsi="Times New Roman" w:cs="Times New Roman"/>
              </w:rPr>
            </w:pPr>
          </w:p>
          <w:p w14:paraId="5EAA4D7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Baseline and 3 follow-up surveys at 6-month intervals – total duration of 18 months</w:t>
            </w:r>
          </w:p>
        </w:tc>
        <w:tc>
          <w:tcPr>
            <w:tcW w:w="369" w:type="pct"/>
          </w:tcPr>
          <w:p w14:paraId="4669CBE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FSSM 18-item survey</w:t>
            </w:r>
          </w:p>
        </w:tc>
        <w:tc>
          <w:tcPr>
            <w:tcW w:w="558" w:type="pct"/>
          </w:tcPr>
          <w:p w14:paraId="63C1482B"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w:t>
            </w:r>
          </w:p>
        </w:tc>
        <w:tc>
          <w:tcPr>
            <w:tcW w:w="445" w:type="pct"/>
          </w:tcPr>
          <w:p w14:paraId="08FA8A3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12-item Short-Form Health Survey (Version 2)</w:t>
            </w:r>
          </w:p>
        </w:tc>
      </w:tr>
      <w:tr w:rsidR="00961069" w:rsidRPr="006B40D6" w14:paraId="2280D0B5" w14:textId="77777777" w:rsidTr="00C57120">
        <w:trPr>
          <w:trHeight w:val="414"/>
        </w:trPr>
        <w:tc>
          <w:tcPr>
            <w:tcW w:w="431" w:type="pct"/>
          </w:tcPr>
          <w:p w14:paraId="305F1149" w14:textId="5F8799DC"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Wright, 2018</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51)</w:t>
            </w:r>
            <w:r w:rsidRPr="006B40D6">
              <w:rPr>
                <w:rFonts w:ascii="Times New Roman" w:hAnsi="Times New Roman" w:cs="Times New Roman"/>
              </w:rPr>
              <w:fldChar w:fldCharType="end"/>
            </w:r>
          </w:p>
        </w:tc>
        <w:tc>
          <w:tcPr>
            <w:tcW w:w="392" w:type="pct"/>
          </w:tcPr>
          <w:p w14:paraId="4A26EA8C"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ohort</w:t>
            </w:r>
          </w:p>
          <w:p w14:paraId="5200CC35" w14:textId="77777777" w:rsidR="00543107" w:rsidRPr="006B40D6" w:rsidRDefault="00543107" w:rsidP="007D5BE6">
            <w:pPr>
              <w:rPr>
                <w:rFonts w:ascii="Times New Roman" w:hAnsi="Times New Roman" w:cs="Times New Roman"/>
              </w:rPr>
            </w:pPr>
          </w:p>
          <w:p w14:paraId="03A6F4CF" w14:textId="77777777" w:rsidR="00543107" w:rsidRPr="006B40D6" w:rsidRDefault="00543107" w:rsidP="007D5BE6">
            <w:pPr>
              <w:rPr>
                <w:rFonts w:ascii="Times New Roman" w:hAnsi="Times New Roman" w:cs="Times New Roman"/>
              </w:rPr>
            </w:pPr>
          </w:p>
        </w:tc>
        <w:tc>
          <w:tcPr>
            <w:tcW w:w="420" w:type="pct"/>
          </w:tcPr>
          <w:p w14:paraId="370A5DB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lorida, USA</w:t>
            </w:r>
          </w:p>
          <w:p w14:paraId="23BA68B6" w14:textId="77777777" w:rsidR="00543107" w:rsidRPr="006B40D6" w:rsidRDefault="00543107" w:rsidP="007D5BE6">
            <w:pPr>
              <w:rPr>
                <w:rFonts w:ascii="Times New Roman" w:hAnsi="Times New Roman" w:cs="Times New Roman"/>
              </w:rPr>
            </w:pPr>
          </w:p>
          <w:p w14:paraId="414FD42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Parents: n = 52</w:t>
            </w:r>
          </w:p>
          <w:p w14:paraId="2E8B95D2" w14:textId="77777777" w:rsidR="00543107" w:rsidRPr="006B40D6" w:rsidRDefault="00543107" w:rsidP="007D5BE6">
            <w:pPr>
              <w:rPr>
                <w:rFonts w:ascii="Times New Roman" w:hAnsi="Times New Roman" w:cs="Times New Roman"/>
              </w:rPr>
            </w:pPr>
          </w:p>
          <w:p w14:paraId="3BFF5A1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hildren: n= 120</w:t>
            </w:r>
          </w:p>
        </w:tc>
        <w:tc>
          <w:tcPr>
            <w:tcW w:w="301" w:type="pct"/>
          </w:tcPr>
          <w:p w14:paraId="4E3075D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301" w:type="pct"/>
          </w:tcPr>
          <w:p w14:paraId="3426274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460" w:type="pct"/>
          </w:tcPr>
          <w:p w14:paraId="36BE9F86" w14:textId="77777777" w:rsidR="00543107" w:rsidRPr="006B40D6" w:rsidRDefault="00543107" w:rsidP="007D5BE6">
            <w:pPr>
              <w:rPr>
                <w:rFonts w:ascii="Times New Roman" w:hAnsi="Times New Roman" w:cs="Times New Roman"/>
              </w:rPr>
            </w:pPr>
            <w:r w:rsidRPr="006B40D6">
              <w:rPr>
                <w:rFonts w:ascii="Times New Roman" w:hAnsi="Times New Roman" w:cs="Times New Roman"/>
                <w:vertAlign w:val="superscript"/>
              </w:rPr>
              <w:t>§</w:t>
            </w:r>
            <w:r w:rsidRPr="006B40D6">
              <w:rPr>
                <w:rFonts w:ascii="Times New Roman" w:hAnsi="Times New Roman" w:cs="Times New Roman"/>
              </w:rPr>
              <w:t>African American 76%</w:t>
            </w:r>
          </w:p>
          <w:p w14:paraId="49FA966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ispanic 17%</w:t>
            </w:r>
          </w:p>
          <w:p w14:paraId="2D687BC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aucasian 5%</w:t>
            </w:r>
          </w:p>
          <w:p w14:paraId="1C6262E2" w14:textId="77777777" w:rsidR="00543107" w:rsidRPr="006B40D6" w:rsidRDefault="00543107" w:rsidP="007D5BE6">
            <w:pPr>
              <w:rPr>
                <w:rFonts w:ascii="Times New Roman" w:hAnsi="Times New Roman" w:cs="Times New Roman"/>
              </w:rPr>
            </w:pPr>
          </w:p>
        </w:tc>
        <w:tc>
          <w:tcPr>
            <w:tcW w:w="411" w:type="pct"/>
          </w:tcPr>
          <w:p w14:paraId="057831CD"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All households </w:t>
            </w:r>
          </w:p>
          <w:p w14:paraId="6F1B33B3" w14:textId="77777777" w:rsidR="00543107" w:rsidRPr="006B40D6" w:rsidRDefault="00543107" w:rsidP="007D5BE6">
            <w:pPr>
              <w:rPr>
                <w:rFonts w:ascii="Times New Roman" w:hAnsi="Times New Roman" w:cs="Times New Roman"/>
              </w:rPr>
            </w:pPr>
          </w:p>
        </w:tc>
        <w:tc>
          <w:tcPr>
            <w:tcW w:w="486" w:type="pct"/>
          </w:tcPr>
          <w:p w14:paraId="019B5D0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All students and their parents at the selected school were considered eligible</w:t>
            </w:r>
          </w:p>
        </w:tc>
        <w:tc>
          <w:tcPr>
            <w:tcW w:w="426" w:type="pct"/>
          </w:tcPr>
          <w:p w14:paraId="404BB652"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Backpack containing breakfast cereal, shelf-stable milk, a protein such as canned tuna, juice boxes, pasta, fruit cup, vegetables granola bars and fresh produce provided to all students in the school at the end of the day each Friday</w:t>
            </w:r>
          </w:p>
        </w:tc>
        <w:tc>
          <w:tcPr>
            <w:tcW w:w="369" w:type="pct"/>
          </w:tcPr>
          <w:p w14:paraId="339E4228"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Parental evaluation included the USDA Food Security Survey</w:t>
            </w:r>
          </w:p>
          <w:p w14:paraId="595CB9B8" w14:textId="77777777" w:rsidR="00543107" w:rsidRPr="006B40D6" w:rsidRDefault="00543107" w:rsidP="007D5BE6">
            <w:pPr>
              <w:rPr>
                <w:rFonts w:ascii="Times New Roman" w:hAnsi="Times New Roman" w:cs="Times New Roman"/>
              </w:rPr>
            </w:pPr>
          </w:p>
          <w:p w14:paraId="554DA2B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Children’s survey included questions such as, “Do you come to school without eating breakfast because there wasn’t enough food at home?” “Do you </w:t>
            </w:r>
            <w:r w:rsidRPr="006B40D6">
              <w:rPr>
                <w:rFonts w:ascii="Times New Roman" w:hAnsi="Times New Roman" w:cs="Times New Roman"/>
              </w:rPr>
              <w:lastRenderedPageBreak/>
              <w:t xml:space="preserve">worry about not having enough food to eat?” </w:t>
            </w:r>
          </w:p>
        </w:tc>
        <w:tc>
          <w:tcPr>
            <w:tcW w:w="558" w:type="pct"/>
          </w:tcPr>
          <w:p w14:paraId="1E68C670"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lastRenderedPageBreak/>
              <w:t>-</w:t>
            </w:r>
          </w:p>
        </w:tc>
        <w:tc>
          <w:tcPr>
            <w:tcW w:w="445" w:type="pct"/>
          </w:tcPr>
          <w:p w14:paraId="34917CB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Parental surveys included questions such as “Do you feel your child worries more than usual?” “Do you feel your child is sad or depressed?” </w:t>
            </w:r>
          </w:p>
          <w:p w14:paraId="4C6B7EDB"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hildren’s survey included, “Do you get angry a lot at school?” “Are you sad a lot?”</w:t>
            </w:r>
          </w:p>
          <w:p w14:paraId="52EE7EBC" w14:textId="77777777" w:rsidR="00543107" w:rsidRPr="006B40D6" w:rsidRDefault="00543107" w:rsidP="007D5BE6">
            <w:pPr>
              <w:rPr>
                <w:rFonts w:ascii="Times New Roman" w:hAnsi="Times New Roman" w:cs="Times New Roman"/>
              </w:rPr>
            </w:pPr>
          </w:p>
        </w:tc>
      </w:tr>
      <w:tr w:rsidR="00961069" w:rsidRPr="006B40D6" w14:paraId="61C08CE2" w14:textId="77777777" w:rsidTr="00C57120">
        <w:trPr>
          <w:trHeight w:val="414"/>
        </w:trPr>
        <w:tc>
          <w:tcPr>
            <w:tcW w:w="431" w:type="pct"/>
          </w:tcPr>
          <w:p w14:paraId="42D3847F" w14:textId="04B0D108" w:rsidR="00543107" w:rsidRPr="006B40D6" w:rsidRDefault="00543107" w:rsidP="007D5BE6">
            <w:pPr>
              <w:rPr>
                <w:rFonts w:ascii="Times New Roman" w:hAnsi="Times New Roman" w:cs="Times New Roman"/>
              </w:rPr>
            </w:pPr>
            <w:r w:rsidRPr="006B40D6">
              <w:rPr>
                <w:rFonts w:ascii="Times New Roman" w:hAnsi="Times New Roman" w:cs="Times New Roman"/>
              </w:rPr>
              <w:t>Zigmont, 2022</w:t>
            </w:r>
            <w:r w:rsidRPr="006B40D6">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Pr="006B40D6">
              <w:rPr>
                <w:rFonts w:ascii="Times New Roman" w:hAnsi="Times New Roman" w:cs="Times New Roman"/>
              </w:rPr>
              <w:fldChar w:fldCharType="separate"/>
            </w:r>
            <w:r w:rsidR="00BE310F" w:rsidRPr="00BE310F">
              <w:rPr>
                <w:rFonts w:ascii="Times New Roman" w:hAnsi="Times New Roman" w:cs="Times New Roman"/>
                <w:noProof/>
                <w:vertAlign w:val="superscript"/>
              </w:rPr>
              <w:t>(48)</w:t>
            </w:r>
            <w:r w:rsidRPr="006B40D6">
              <w:rPr>
                <w:rFonts w:ascii="Times New Roman" w:hAnsi="Times New Roman" w:cs="Times New Roman"/>
              </w:rPr>
              <w:fldChar w:fldCharType="end"/>
            </w:r>
          </w:p>
        </w:tc>
        <w:tc>
          <w:tcPr>
            <w:tcW w:w="392" w:type="pct"/>
          </w:tcPr>
          <w:p w14:paraId="478EE6AF"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ross-sectional</w:t>
            </w:r>
          </w:p>
          <w:p w14:paraId="5034ACA7" w14:textId="77777777" w:rsidR="00543107" w:rsidRPr="006B40D6" w:rsidRDefault="00543107" w:rsidP="007D5BE6">
            <w:pPr>
              <w:rPr>
                <w:rFonts w:ascii="Times New Roman" w:hAnsi="Times New Roman" w:cs="Times New Roman"/>
              </w:rPr>
            </w:pPr>
          </w:p>
          <w:p w14:paraId="0FD05DC9" w14:textId="77777777" w:rsidR="00543107" w:rsidRPr="006B40D6" w:rsidRDefault="00543107" w:rsidP="007D5BE6">
            <w:pPr>
              <w:rPr>
                <w:rFonts w:ascii="Times New Roman" w:hAnsi="Times New Roman" w:cs="Times New Roman"/>
              </w:rPr>
            </w:pPr>
          </w:p>
        </w:tc>
        <w:tc>
          <w:tcPr>
            <w:tcW w:w="420" w:type="pct"/>
          </w:tcPr>
          <w:p w14:paraId="47AA96B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Connecticut, USA</w:t>
            </w:r>
          </w:p>
          <w:p w14:paraId="76643115" w14:textId="77777777" w:rsidR="00543107" w:rsidRPr="006B40D6" w:rsidRDefault="00543107" w:rsidP="007D5BE6">
            <w:pPr>
              <w:rPr>
                <w:rFonts w:ascii="Times New Roman" w:hAnsi="Times New Roman" w:cs="Times New Roman"/>
              </w:rPr>
            </w:pPr>
          </w:p>
          <w:p w14:paraId="7CBBED9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 = 153</w:t>
            </w:r>
          </w:p>
        </w:tc>
        <w:tc>
          <w:tcPr>
            <w:tcW w:w="301" w:type="pct"/>
          </w:tcPr>
          <w:p w14:paraId="5096702E"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301" w:type="pct"/>
          </w:tcPr>
          <w:p w14:paraId="365A62B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Female 86%</w:t>
            </w:r>
          </w:p>
          <w:p w14:paraId="4489BD5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ale 14%</w:t>
            </w:r>
          </w:p>
          <w:p w14:paraId="733117DA" w14:textId="77777777" w:rsidR="00543107" w:rsidRPr="006B40D6" w:rsidRDefault="00543107" w:rsidP="007D5BE6">
            <w:pPr>
              <w:rPr>
                <w:rFonts w:ascii="Times New Roman" w:hAnsi="Times New Roman" w:cs="Times New Roman"/>
              </w:rPr>
            </w:pPr>
          </w:p>
        </w:tc>
        <w:tc>
          <w:tcPr>
            <w:tcW w:w="460" w:type="pct"/>
          </w:tcPr>
          <w:p w14:paraId="3D6D0C51"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ot reported</w:t>
            </w:r>
          </w:p>
        </w:tc>
        <w:tc>
          <w:tcPr>
            <w:tcW w:w="411" w:type="pct"/>
          </w:tcPr>
          <w:p w14:paraId="1B7E5EAA"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Households with children &lt;18 years of age 78%</w:t>
            </w:r>
          </w:p>
          <w:p w14:paraId="5A024E10" w14:textId="77777777" w:rsidR="00543107" w:rsidRPr="006B40D6" w:rsidRDefault="00543107" w:rsidP="007D5BE6">
            <w:pPr>
              <w:ind w:left="113"/>
              <w:rPr>
                <w:rFonts w:ascii="Times New Roman" w:hAnsi="Times New Roman" w:cs="Times New Roman"/>
              </w:rPr>
            </w:pPr>
          </w:p>
          <w:p w14:paraId="25799F6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Number of children in household:</w:t>
            </w:r>
          </w:p>
          <w:p w14:paraId="45E4A887"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0 22%</w:t>
            </w:r>
          </w:p>
          <w:p w14:paraId="70221DC7"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1 12%</w:t>
            </w:r>
          </w:p>
          <w:p w14:paraId="67DD5A38"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2 28%</w:t>
            </w:r>
          </w:p>
          <w:p w14:paraId="31DB0B28"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3 21%</w:t>
            </w:r>
          </w:p>
          <w:p w14:paraId="3B47DE30" w14:textId="77777777" w:rsidR="00543107" w:rsidRPr="006B40D6" w:rsidRDefault="00543107" w:rsidP="007D5BE6">
            <w:pPr>
              <w:ind w:left="113"/>
              <w:rPr>
                <w:rFonts w:ascii="Times New Roman" w:hAnsi="Times New Roman" w:cs="Times New Roman"/>
              </w:rPr>
            </w:pPr>
            <w:r w:rsidRPr="006B40D6">
              <w:rPr>
                <w:rFonts w:ascii="Times New Roman" w:hAnsi="Times New Roman" w:cs="Times New Roman"/>
              </w:rPr>
              <w:t>≥4 17%</w:t>
            </w:r>
          </w:p>
          <w:p w14:paraId="4F23BD6A" w14:textId="77777777" w:rsidR="00543107" w:rsidRPr="006B40D6" w:rsidRDefault="00543107" w:rsidP="007D5BE6">
            <w:pPr>
              <w:ind w:left="113"/>
              <w:rPr>
                <w:rFonts w:ascii="Times New Roman" w:hAnsi="Times New Roman" w:cs="Times New Roman"/>
              </w:rPr>
            </w:pPr>
          </w:p>
          <w:p w14:paraId="29266D84" w14:textId="77777777" w:rsidR="00543107" w:rsidRPr="006B40D6" w:rsidRDefault="00543107" w:rsidP="007D5BE6">
            <w:pPr>
              <w:ind w:left="113"/>
              <w:rPr>
                <w:rFonts w:ascii="Times New Roman" w:hAnsi="Times New Roman" w:cs="Times New Roman"/>
              </w:rPr>
            </w:pPr>
          </w:p>
        </w:tc>
        <w:tc>
          <w:tcPr>
            <w:tcW w:w="486" w:type="pct"/>
          </w:tcPr>
          <w:p w14:paraId="42442AE8"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Any persons accessing the Mobile Food Pantry at the 4 locations</w:t>
            </w:r>
          </w:p>
        </w:tc>
        <w:tc>
          <w:tcPr>
            <w:tcW w:w="426" w:type="pct"/>
          </w:tcPr>
          <w:p w14:paraId="4C2EEAD6"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Mobile food pantry truck at selected sites providing fresh produce, bread, and non-perishables</w:t>
            </w:r>
          </w:p>
          <w:p w14:paraId="3EF3E471" w14:textId="77777777" w:rsidR="00543107" w:rsidRPr="006B40D6" w:rsidRDefault="00543107" w:rsidP="007D5BE6">
            <w:pPr>
              <w:rPr>
                <w:rFonts w:ascii="Times New Roman" w:hAnsi="Times New Roman" w:cs="Times New Roman"/>
              </w:rPr>
            </w:pPr>
          </w:p>
          <w:p w14:paraId="2D8F8E94"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A second mobile truck visits the same site providing dinner (sandwich, </w:t>
            </w:r>
            <w:r w:rsidRPr="006B40D6">
              <w:rPr>
                <w:rFonts w:ascii="Times New Roman" w:hAnsi="Times New Roman" w:cs="Times New Roman"/>
              </w:rPr>
              <w:lastRenderedPageBreak/>
              <w:t>drink and fruit)</w:t>
            </w:r>
          </w:p>
        </w:tc>
        <w:tc>
          <w:tcPr>
            <w:tcW w:w="369" w:type="pct"/>
          </w:tcPr>
          <w:p w14:paraId="775DA133"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The following question was asked:</w:t>
            </w:r>
          </w:p>
          <w:p w14:paraId="5DFE0EC5"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t xml:space="preserve">“In the past month, was there any day when you or anyone in your family went hungry because you did not have </w:t>
            </w:r>
            <w:r w:rsidRPr="006B40D6">
              <w:rPr>
                <w:rFonts w:ascii="Times New Roman" w:hAnsi="Times New Roman" w:cs="Times New Roman"/>
              </w:rPr>
              <w:lastRenderedPageBreak/>
              <w:t>enough money for food?”</w:t>
            </w:r>
          </w:p>
        </w:tc>
        <w:tc>
          <w:tcPr>
            <w:tcW w:w="558" w:type="pct"/>
          </w:tcPr>
          <w:p w14:paraId="76899579" w14:textId="77777777" w:rsidR="00543107" w:rsidRPr="006B40D6" w:rsidRDefault="00543107" w:rsidP="007D5BE6">
            <w:pPr>
              <w:rPr>
                <w:rFonts w:ascii="Times New Roman" w:hAnsi="Times New Roman" w:cs="Times New Roman"/>
              </w:rPr>
            </w:pPr>
            <w:r w:rsidRPr="006B40D6">
              <w:rPr>
                <w:rFonts w:ascii="Times New Roman" w:hAnsi="Times New Roman" w:cs="Times New Roman"/>
              </w:rPr>
              <w:lastRenderedPageBreak/>
              <w:t>Measured by the question “Summer meals helps your  family eat a healthier diet”</w:t>
            </w:r>
          </w:p>
        </w:tc>
        <w:tc>
          <w:tcPr>
            <w:tcW w:w="445" w:type="pct"/>
          </w:tcPr>
          <w:p w14:paraId="1738311B" w14:textId="77777777" w:rsidR="00543107" w:rsidRPr="006B40D6" w:rsidRDefault="00543107" w:rsidP="007D5BE6">
            <w:pPr>
              <w:jc w:val="center"/>
              <w:rPr>
                <w:rFonts w:ascii="Times New Roman" w:hAnsi="Times New Roman" w:cs="Times New Roman"/>
              </w:rPr>
            </w:pPr>
            <w:r w:rsidRPr="006B40D6">
              <w:rPr>
                <w:rFonts w:ascii="Times New Roman" w:hAnsi="Times New Roman" w:cs="Times New Roman"/>
              </w:rPr>
              <w:t>-</w:t>
            </w:r>
          </w:p>
        </w:tc>
      </w:tr>
    </w:tbl>
    <w:p w14:paraId="02F4A5C8" w14:textId="377A9DD9" w:rsidR="00322D42" w:rsidRPr="00894157" w:rsidRDefault="00322D42" w:rsidP="00322D42">
      <w:pPr>
        <w:spacing w:line="240" w:lineRule="auto"/>
        <w:contextualSpacing/>
        <w:rPr>
          <w:rFonts w:ascii="Times New Roman" w:hAnsi="Times New Roman" w:cs="Times New Roman"/>
          <w:sz w:val="20"/>
          <w:szCs w:val="20"/>
        </w:rPr>
      </w:pPr>
      <w:r w:rsidRPr="00894157">
        <w:rPr>
          <w:rFonts w:ascii="Times New Roman" w:hAnsi="Times New Roman" w:cs="Times New Roman"/>
          <w:sz w:val="20"/>
          <w:szCs w:val="20"/>
        </w:rPr>
        <w:t xml:space="preserve">*The RCT studies are the same intervention with food security reported by Briefel </w:t>
      </w:r>
      <w:r w:rsidRPr="00894157">
        <w:rPr>
          <w:rFonts w:ascii="Times New Roman" w:hAnsi="Times New Roman" w:cs="Times New Roman"/>
          <w:i/>
          <w:iCs/>
          <w:sz w:val="20"/>
          <w:szCs w:val="20"/>
        </w:rPr>
        <w:t>et al.</w:t>
      </w:r>
      <w:r w:rsidRPr="00894157">
        <w:rPr>
          <w:rFonts w:ascii="Times New Roman" w:hAnsi="Times New Roman" w:cs="Times New Roman"/>
          <w:sz w:val="20"/>
          <w:szCs w:val="20"/>
        </w:rPr>
        <w:t xml:space="preserve"> </w:t>
      </w:r>
      <w:r w:rsidRPr="00894157">
        <w:rPr>
          <w:rFonts w:ascii="Times New Roman" w:hAnsi="Times New Roman" w:cs="Times New Roman"/>
          <w:sz w:val="20"/>
          <w:szCs w:val="20"/>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sz w:val="20"/>
          <w:szCs w:val="20"/>
        </w:rPr>
        <w:instrText xml:space="preserve"> ADDIN EN.CITE </w:instrText>
      </w:r>
      <w:r w:rsidR="000E73C8">
        <w:rPr>
          <w:rFonts w:ascii="Times New Roman" w:hAnsi="Times New Roman" w:cs="Times New Roman"/>
          <w:sz w:val="20"/>
          <w:szCs w:val="20"/>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sz w:val="20"/>
          <w:szCs w:val="20"/>
        </w:rPr>
        <w:instrText xml:space="preserve"> ADDIN EN.CITE.DATA </w:instrText>
      </w:r>
      <w:r w:rsidR="000E73C8">
        <w:rPr>
          <w:rFonts w:ascii="Times New Roman" w:hAnsi="Times New Roman" w:cs="Times New Roman"/>
          <w:sz w:val="20"/>
          <w:szCs w:val="20"/>
        </w:rPr>
      </w:r>
      <w:r w:rsidR="000E73C8">
        <w:rPr>
          <w:rFonts w:ascii="Times New Roman" w:hAnsi="Times New Roman" w:cs="Times New Roman"/>
          <w:sz w:val="20"/>
          <w:szCs w:val="20"/>
        </w:rPr>
        <w:fldChar w:fldCharType="end"/>
      </w:r>
      <w:r w:rsidRPr="00894157">
        <w:rPr>
          <w:rFonts w:ascii="Times New Roman" w:hAnsi="Times New Roman" w:cs="Times New Roman"/>
          <w:sz w:val="20"/>
          <w:szCs w:val="20"/>
        </w:rPr>
      </w:r>
      <w:r w:rsidRPr="00894157">
        <w:rPr>
          <w:rFonts w:ascii="Times New Roman" w:hAnsi="Times New Roman" w:cs="Times New Roman"/>
          <w:sz w:val="20"/>
          <w:szCs w:val="20"/>
        </w:rPr>
        <w:fldChar w:fldCharType="separate"/>
      </w:r>
      <w:r w:rsidR="00BE310F" w:rsidRPr="00BE310F">
        <w:rPr>
          <w:rFonts w:ascii="Times New Roman" w:hAnsi="Times New Roman" w:cs="Times New Roman"/>
          <w:noProof/>
          <w:sz w:val="20"/>
          <w:szCs w:val="20"/>
          <w:vertAlign w:val="superscript"/>
        </w:rPr>
        <w:t>(45)</w:t>
      </w:r>
      <w:r w:rsidRPr="00894157">
        <w:rPr>
          <w:rFonts w:ascii="Times New Roman" w:hAnsi="Times New Roman" w:cs="Times New Roman"/>
          <w:sz w:val="20"/>
          <w:szCs w:val="20"/>
        </w:rPr>
        <w:fldChar w:fldCharType="end"/>
      </w:r>
      <w:r w:rsidRPr="00894157">
        <w:rPr>
          <w:rFonts w:ascii="Times New Roman" w:hAnsi="Times New Roman" w:cs="Times New Roman"/>
          <w:sz w:val="20"/>
          <w:szCs w:val="20"/>
        </w:rPr>
        <w:t xml:space="preserve"> and children’s diet quality by Cabili </w:t>
      </w:r>
      <w:r w:rsidRPr="00894157">
        <w:rPr>
          <w:rFonts w:ascii="Times New Roman" w:hAnsi="Times New Roman" w:cs="Times New Roman"/>
          <w:i/>
          <w:iCs/>
          <w:sz w:val="20"/>
          <w:szCs w:val="20"/>
        </w:rPr>
        <w:t>et al.</w:t>
      </w:r>
      <w:r w:rsidRPr="00894157">
        <w:rPr>
          <w:rFonts w:ascii="Times New Roman" w:hAnsi="Times New Roman" w:cs="Times New Roman"/>
          <w:sz w:val="20"/>
          <w:szCs w:val="20"/>
        </w:rPr>
        <w:t xml:space="preserve"> </w:t>
      </w:r>
      <w:r w:rsidRPr="00894157">
        <w:rPr>
          <w:rFonts w:ascii="Times New Roman" w:hAnsi="Times New Roman" w:cs="Times New Roman"/>
          <w:sz w:val="20"/>
          <w:szCs w:val="20"/>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0"/>
          <w:szCs w:val="20"/>
        </w:rPr>
        <w:instrText xml:space="preserve"> ADDIN EN.CITE </w:instrText>
      </w:r>
      <w:r w:rsidR="00BE310F">
        <w:rPr>
          <w:rFonts w:ascii="Times New Roman" w:hAnsi="Times New Roman" w:cs="Times New Roman"/>
          <w:sz w:val="20"/>
          <w:szCs w:val="20"/>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sz w:val="20"/>
          <w:szCs w:val="20"/>
        </w:rPr>
        <w:instrText xml:space="preserve"> ADDIN EN.CITE.DATA </w:instrText>
      </w:r>
      <w:r w:rsidR="00BE310F">
        <w:rPr>
          <w:rFonts w:ascii="Times New Roman" w:hAnsi="Times New Roman" w:cs="Times New Roman"/>
          <w:sz w:val="20"/>
          <w:szCs w:val="20"/>
        </w:rPr>
      </w:r>
      <w:r w:rsidR="00BE310F">
        <w:rPr>
          <w:rFonts w:ascii="Times New Roman" w:hAnsi="Times New Roman" w:cs="Times New Roman"/>
          <w:sz w:val="20"/>
          <w:szCs w:val="20"/>
        </w:rPr>
        <w:fldChar w:fldCharType="end"/>
      </w:r>
      <w:r w:rsidRPr="00894157">
        <w:rPr>
          <w:rFonts w:ascii="Times New Roman" w:hAnsi="Times New Roman" w:cs="Times New Roman"/>
          <w:sz w:val="20"/>
          <w:szCs w:val="20"/>
        </w:rPr>
      </w:r>
      <w:r w:rsidRPr="00894157">
        <w:rPr>
          <w:rFonts w:ascii="Times New Roman" w:hAnsi="Times New Roman" w:cs="Times New Roman"/>
          <w:sz w:val="20"/>
          <w:szCs w:val="20"/>
        </w:rPr>
        <w:fldChar w:fldCharType="separate"/>
      </w:r>
      <w:r w:rsidR="00BE310F" w:rsidRPr="00BE310F">
        <w:rPr>
          <w:rFonts w:ascii="Times New Roman" w:hAnsi="Times New Roman" w:cs="Times New Roman"/>
          <w:noProof/>
          <w:sz w:val="20"/>
          <w:szCs w:val="20"/>
          <w:vertAlign w:val="superscript"/>
        </w:rPr>
        <w:t>(44)</w:t>
      </w:r>
      <w:r w:rsidRPr="00894157">
        <w:rPr>
          <w:rFonts w:ascii="Times New Roman" w:hAnsi="Times New Roman" w:cs="Times New Roman"/>
          <w:sz w:val="20"/>
          <w:szCs w:val="20"/>
        </w:rPr>
        <w:fldChar w:fldCharType="end"/>
      </w:r>
    </w:p>
    <w:p w14:paraId="7E88A85E" w14:textId="26A44224" w:rsidR="00322D42" w:rsidRPr="00894157" w:rsidRDefault="00322D42" w:rsidP="00322D42">
      <w:pPr>
        <w:spacing w:line="240" w:lineRule="auto"/>
        <w:contextualSpacing/>
        <w:rPr>
          <w:rFonts w:ascii="Times New Roman" w:hAnsi="Times New Roman" w:cs="Times New Roman"/>
          <w:sz w:val="20"/>
          <w:szCs w:val="20"/>
        </w:rPr>
      </w:pPr>
      <w:r w:rsidRPr="00894157">
        <w:rPr>
          <w:rFonts w:ascii="Times New Roman" w:hAnsi="Times New Roman" w:cs="Times New Roman"/>
          <w:sz w:val="20"/>
          <w:szCs w:val="20"/>
        </w:rPr>
        <w:t>Food parcels could be ordered online or via telephone. Choice of 5 food parcels containing shelf-stable foods, including 6 protein-rich items, 2 dairy items, 4 grain foods, 4 cans of fruit, 12 cans of vegetables, recipes, and nutrition education handouts. All eligible children were allowed 1 parcel each. Chickasaw Nation Nutrition Service nutritionists selected items based on the quality of their nutritional content, knowledge about what Chickasaw Nation families eat, and communication with Chickasaw families. The food parcel, including the $15 check, was valued at $53 per eligible child</w:t>
      </w:r>
      <w:r w:rsidRPr="00894157">
        <w:rPr>
          <w:rFonts w:ascii="Times New Roman" w:hAnsi="Times New Roman" w:cs="Times New Roman"/>
          <w:sz w:val="20"/>
          <w:szCs w:val="20"/>
          <w:highlight w:val="yellow"/>
          <w:vertAlign w:val="superscript"/>
        </w:rPr>
        <w:fldChar w:fldCharType="begin"/>
      </w:r>
      <w:r w:rsidRPr="00894157">
        <w:rPr>
          <w:rFonts w:ascii="Times New Roman" w:hAnsi="Times New Roman" w:cs="Times New Roman"/>
          <w:sz w:val="20"/>
          <w:szCs w:val="20"/>
          <w:highlight w:val="yellow"/>
          <w:vertAlign w:val="superscript"/>
        </w:rPr>
        <w:instrText xml:space="preserve"> ADDIN ZOTERO_TEMP </w:instrText>
      </w:r>
      <w:r w:rsidR="00000000">
        <w:rPr>
          <w:rFonts w:ascii="Times New Roman" w:hAnsi="Times New Roman" w:cs="Times New Roman"/>
          <w:sz w:val="20"/>
          <w:szCs w:val="20"/>
          <w:highlight w:val="yellow"/>
          <w:vertAlign w:val="superscript"/>
        </w:rPr>
        <w:fldChar w:fldCharType="separate"/>
      </w:r>
      <w:r w:rsidRPr="00894157">
        <w:rPr>
          <w:rFonts w:ascii="Times New Roman" w:hAnsi="Times New Roman" w:cs="Times New Roman"/>
          <w:sz w:val="20"/>
          <w:szCs w:val="20"/>
          <w:highlight w:val="yellow"/>
          <w:vertAlign w:val="superscript"/>
        </w:rPr>
        <w:fldChar w:fldCharType="end"/>
      </w:r>
      <w:r w:rsidRPr="00894157">
        <w:rPr>
          <w:rFonts w:ascii="Times New Roman" w:hAnsi="Times New Roman" w:cs="Times New Roman"/>
          <w:sz w:val="20"/>
          <w:szCs w:val="20"/>
        </w:rPr>
        <w:fldChar w:fldCharType="begin">
          <w:fldData xml:space="preserve">PEVuZE5vdGU+PENpdGU+PEF1dGhvcj5CcmllZmVsPC9BdXRob3I+PFllYXI+MjAyMTwvWWVhcj48
UmVjTnVtPjcyMDE8L1JlY051bT48RGlzcGxheVRleHQ+PHN0eWxlIGZhY2U9InN1cGVyc2NyaXB0
Ij4oNDQsIDQ1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Q2FiaWxpPC9BdXRob3I+
PFllYXI+MjAyMTwvWWVhcj48UmVjTnVtPjM4NDE8L1JlY051bT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0"/>
          <w:szCs w:val="20"/>
        </w:rPr>
        <w:instrText xml:space="preserve"> ADDIN EN.CITE </w:instrText>
      </w:r>
      <w:r w:rsidR="000E73C8">
        <w:rPr>
          <w:rFonts w:ascii="Times New Roman" w:hAnsi="Times New Roman" w:cs="Times New Roman"/>
          <w:sz w:val="20"/>
          <w:szCs w:val="20"/>
        </w:rPr>
        <w:fldChar w:fldCharType="begin">
          <w:fldData xml:space="preserve">PEVuZE5vdGU+PENpdGU+PEF1dGhvcj5CcmllZmVsPC9BdXRob3I+PFllYXI+MjAyMTwvWWVhcj48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=
</w:fldData>
        </w:fldChar>
      </w:r>
      <w:r w:rsidR="000E73C8">
        <w:rPr>
          <w:rFonts w:ascii="Times New Roman" w:hAnsi="Times New Roman" w:cs="Times New Roman"/>
          <w:sz w:val="20"/>
          <w:szCs w:val="20"/>
        </w:rPr>
        <w:instrText xml:space="preserve"> ADDIN EN.CITE.DATA </w:instrText>
      </w:r>
      <w:r w:rsidR="000E73C8">
        <w:rPr>
          <w:rFonts w:ascii="Times New Roman" w:hAnsi="Times New Roman" w:cs="Times New Roman"/>
          <w:sz w:val="20"/>
          <w:szCs w:val="20"/>
        </w:rPr>
      </w:r>
      <w:r w:rsidR="000E73C8">
        <w:rPr>
          <w:rFonts w:ascii="Times New Roman" w:hAnsi="Times New Roman" w:cs="Times New Roman"/>
          <w:sz w:val="20"/>
          <w:szCs w:val="20"/>
        </w:rPr>
        <w:fldChar w:fldCharType="end"/>
      </w:r>
      <w:r w:rsidRPr="00894157">
        <w:rPr>
          <w:rFonts w:ascii="Times New Roman" w:hAnsi="Times New Roman" w:cs="Times New Roman"/>
          <w:sz w:val="20"/>
          <w:szCs w:val="20"/>
        </w:rPr>
      </w:r>
      <w:r w:rsidRPr="00894157">
        <w:rPr>
          <w:rFonts w:ascii="Times New Roman" w:hAnsi="Times New Roman" w:cs="Times New Roman"/>
          <w:sz w:val="20"/>
          <w:szCs w:val="20"/>
        </w:rPr>
        <w:fldChar w:fldCharType="separate"/>
      </w:r>
      <w:r w:rsidR="00BE310F" w:rsidRPr="00BE310F">
        <w:rPr>
          <w:rFonts w:ascii="Times New Roman" w:hAnsi="Times New Roman" w:cs="Times New Roman"/>
          <w:noProof/>
          <w:sz w:val="20"/>
          <w:szCs w:val="20"/>
          <w:vertAlign w:val="superscript"/>
        </w:rPr>
        <w:t>(44, 45)</w:t>
      </w:r>
      <w:r w:rsidRPr="00894157">
        <w:rPr>
          <w:rFonts w:ascii="Times New Roman" w:hAnsi="Times New Roman" w:cs="Times New Roman"/>
          <w:sz w:val="20"/>
          <w:szCs w:val="20"/>
        </w:rPr>
        <w:fldChar w:fldCharType="end"/>
      </w:r>
      <w:r w:rsidRPr="00894157">
        <w:rPr>
          <w:rFonts w:ascii="Times New Roman" w:hAnsi="Times New Roman" w:cs="Times New Roman"/>
          <w:sz w:val="20"/>
          <w:szCs w:val="20"/>
        </w:rPr>
        <w:t>.</w:t>
      </w:r>
    </w:p>
    <w:p w14:paraId="5BB01FA0" w14:textId="77777777" w:rsidR="00322D42" w:rsidRPr="00894157" w:rsidRDefault="00322D42" w:rsidP="00322D42">
      <w:pPr>
        <w:spacing w:line="240" w:lineRule="auto"/>
        <w:contextualSpacing/>
        <w:rPr>
          <w:rFonts w:ascii="Times New Roman" w:hAnsi="Times New Roman" w:cs="Times New Roman"/>
          <w:sz w:val="20"/>
          <w:szCs w:val="20"/>
        </w:rPr>
      </w:pPr>
      <w:r w:rsidRPr="00894157">
        <w:rPr>
          <w:rFonts w:ascii="Times New Roman" w:hAnsi="Times New Roman" w:cs="Times New Roman"/>
          <w:sz w:val="20"/>
          <w:szCs w:val="20"/>
          <w:vertAlign w:val="superscript"/>
        </w:rPr>
        <w:t xml:space="preserve">† </w:t>
      </w:r>
      <w:r w:rsidRPr="00894157">
        <w:rPr>
          <w:rFonts w:ascii="Times New Roman" w:hAnsi="Times New Roman" w:cs="Times New Roman"/>
          <w:sz w:val="20"/>
          <w:szCs w:val="20"/>
        </w:rPr>
        <w:t>Statistics Canada’s 5 category income adequacy scale: ≤ $29,999, $39,999, or $59,999 if household 1 or 2 people, 3 or 4 people, or 5+ people, respectively.</w:t>
      </w:r>
    </w:p>
    <w:p w14:paraId="0EBA2940" w14:textId="77777777" w:rsidR="00322D42" w:rsidRPr="00894157" w:rsidRDefault="00322D42" w:rsidP="00322D42">
      <w:pPr>
        <w:spacing w:line="240" w:lineRule="auto"/>
        <w:contextualSpacing/>
        <w:rPr>
          <w:rFonts w:ascii="Times New Roman" w:hAnsi="Times New Roman" w:cs="Times New Roman"/>
          <w:sz w:val="20"/>
          <w:szCs w:val="20"/>
        </w:rPr>
      </w:pPr>
      <w:r w:rsidRPr="00894157">
        <w:rPr>
          <w:rFonts w:ascii="Times New Roman" w:hAnsi="Times New Roman" w:cs="Times New Roman"/>
          <w:sz w:val="20"/>
          <w:szCs w:val="20"/>
          <w:vertAlign w:val="superscript"/>
        </w:rPr>
        <w:t>‡</w:t>
      </w:r>
      <w:r w:rsidRPr="00894157">
        <w:rPr>
          <w:rFonts w:ascii="Times New Roman" w:hAnsi="Times New Roman" w:cs="Times New Roman"/>
          <w:sz w:val="20"/>
          <w:szCs w:val="20"/>
        </w:rPr>
        <w:t>Dependents include children or adult dependents.</w:t>
      </w:r>
    </w:p>
    <w:p w14:paraId="16CD33DA" w14:textId="77777777" w:rsidR="00322D42" w:rsidRDefault="00322D42" w:rsidP="00322D42">
      <w:pPr>
        <w:spacing w:after="240" w:line="240" w:lineRule="auto"/>
        <w:rPr>
          <w:rFonts w:ascii="Times New Roman" w:hAnsi="Times New Roman" w:cs="Times New Roman"/>
          <w:sz w:val="20"/>
          <w:szCs w:val="20"/>
        </w:rPr>
      </w:pPr>
      <w:r w:rsidRPr="00894157">
        <w:rPr>
          <w:rFonts w:ascii="Times New Roman" w:hAnsi="Times New Roman" w:cs="Times New Roman"/>
          <w:sz w:val="20"/>
          <w:szCs w:val="20"/>
        </w:rPr>
        <w:t>§Ethnicity data shown are for the whole school population (n = 496) and not the sample population. Socio-demographic sample data was not collected as the researchers were concerned about the privacy and confidentiality of the participants. The data indicate the ethnicity mix of the school.</w:t>
      </w:r>
    </w:p>
    <w:p w14:paraId="53061C8B" w14:textId="592FDBE8" w:rsidR="0085299F" w:rsidRPr="0085299F" w:rsidRDefault="0085299F" w:rsidP="0085299F">
      <w:pPr>
        <w:spacing w:after="0"/>
        <w:rPr>
          <w:rFonts w:ascii="Times New Roman" w:hAnsi="Times New Roman" w:cs="Times New Roman"/>
          <w:sz w:val="24"/>
          <w:szCs w:val="24"/>
        </w:rPr>
      </w:pPr>
      <w:bookmarkStart w:id="8" w:name="_Ref126418239"/>
      <w:bookmarkStart w:id="9" w:name="_Toc134798648"/>
      <w:bookmarkStart w:id="10" w:name="_Toc140331188"/>
      <w:bookmarkStart w:id="11" w:name="_Toc140415200"/>
      <w:r w:rsidRPr="002C7018">
        <w:rPr>
          <w:rFonts w:ascii="Times New Roman" w:hAnsi="Times New Roman" w:cs="Times New Roman"/>
          <w:sz w:val="24"/>
          <w:szCs w:val="24"/>
        </w:rPr>
        <w:t xml:space="preserve">Table </w:t>
      </w:r>
      <w:r w:rsidRPr="002C7018">
        <w:rPr>
          <w:rFonts w:ascii="Times New Roman" w:hAnsi="Times New Roman" w:cs="Times New Roman"/>
          <w:sz w:val="24"/>
          <w:szCs w:val="24"/>
        </w:rPr>
        <w:fldChar w:fldCharType="begin"/>
      </w:r>
      <w:r w:rsidRPr="002C7018">
        <w:rPr>
          <w:rFonts w:ascii="Times New Roman" w:hAnsi="Times New Roman" w:cs="Times New Roman"/>
          <w:sz w:val="24"/>
          <w:szCs w:val="24"/>
        </w:rPr>
        <w:instrText xml:space="preserve"> SEQ Table \* ARABIC </w:instrText>
      </w:r>
      <w:r w:rsidRPr="002C7018">
        <w:rPr>
          <w:rFonts w:ascii="Times New Roman" w:hAnsi="Times New Roman" w:cs="Times New Roman"/>
          <w:sz w:val="24"/>
          <w:szCs w:val="24"/>
        </w:rPr>
        <w:fldChar w:fldCharType="separate"/>
      </w:r>
      <w:r>
        <w:rPr>
          <w:rFonts w:ascii="Times New Roman" w:hAnsi="Times New Roman" w:cs="Times New Roman"/>
          <w:noProof/>
          <w:sz w:val="24"/>
          <w:szCs w:val="24"/>
        </w:rPr>
        <w:t>4</w:t>
      </w:r>
      <w:r w:rsidRPr="002C7018">
        <w:rPr>
          <w:rFonts w:ascii="Times New Roman" w:hAnsi="Times New Roman" w:cs="Times New Roman"/>
          <w:sz w:val="24"/>
          <w:szCs w:val="24"/>
        </w:rPr>
        <w:fldChar w:fldCharType="end"/>
      </w:r>
      <w:bookmarkEnd w:id="8"/>
      <w:r w:rsidRPr="002C7018">
        <w:rPr>
          <w:rFonts w:ascii="Times New Roman" w:hAnsi="Times New Roman" w:cs="Times New Roman"/>
          <w:sz w:val="24"/>
          <w:szCs w:val="24"/>
        </w:rPr>
        <w:t xml:space="preserve"> Summary of findings </w:t>
      </w:r>
      <w:bookmarkEnd w:id="9"/>
      <w:bookmarkEnd w:id="10"/>
      <w:bookmarkEnd w:id="11"/>
      <w:r>
        <w:rPr>
          <w:rFonts w:ascii="Times New Roman" w:hAnsi="Times New Roman" w:cs="Times New Roman"/>
          <w:sz w:val="24"/>
          <w:szCs w:val="24"/>
        </w:rPr>
        <w:t>for included studies</w:t>
      </w:r>
    </w:p>
    <w:tbl>
      <w:tblPr>
        <w:tblStyle w:val="TableGrid"/>
        <w:tblW w:w="13277" w:type="dxa"/>
        <w:tblLook w:val="04A0" w:firstRow="1" w:lastRow="0" w:firstColumn="1" w:lastColumn="0" w:noHBand="0" w:noVBand="1"/>
      </w:tblPr>
      <w:tblGrid>
        <w:gridCol w:w="1372"/>
        <w:gridCol w:w="2551"/>
        <w:gridCol w:w="3458"/>
        <w:gridCol w:w="2948"/>
        <w:gridCol w:w="2948"/>
      </w:tblGrid>
      <w:tr w:rsidR="0085299F" w:rsidRPr="00060964" w14:paraId="581F88B0" w14:textId="77777777" w:rsidTr="007D5BE6">
        <w:trPr>
          <w:tblHeader/>
        </w:trPr>
        <w:tc>
          <w:tcPr>
            <w:tcW w:w="1372" w:type="dxa"/>
          </w:tcPr>
          <w:p w14:paraId="749604D4" w14:textId="77777777" w:rsidR="0085299F" w:rsidRPr="00060964" w:rsidRDefault="0085299F" w:rsidP="007D5BE6">
            <w:pPr>
              <w:rPr>
                <w:rFonts w:ascii="Times New Roman" w:hAnsi="Times New Roman" w:cs="Times New Roman"/>
                <w:b/>
                <w:bCs/>
              </w:rPr>
            </w:pPr>
            <w:bookmarkStart w:id="12" w:name="_Hlk126417290"/>
            <w:r w:rsidRPr="00060964">
              <w:rPr>
                <w:rFonts w:ascii="Times New Roman" w:hAnsi="Times New Roman" w:cs="Times New Roman"/>
                <w:b/>
                <w:bCs/>
              </w:rPr>
              <w:t>Author, Date</w:t>
            </w:r>
          </w:p>
        </w:tc>
        <w:tc>
          <w:tcPr>
            <w:tcW w:w="2551" w:type="dxa"/>
          </w:tcPr>
          <w:p w14:paraId="3A443F83" w14:textId="77777777" w:rsidR="0085299F" w:rsidRPr="00060964" w:rsidRDefault="0085299F" w:rsidP="007D5BE6">
            <w:pPr>
              <w:rPr>
                <w:rFonts w:ascii="Times New Roman" w:hAnsi="Times New Roman" w:cs="Times New Roman"/>
                <w:b/>
                <w:bCs/>
              </w:rPr>
            </w:pPr>
            <w:r w:rsidRPr="00060964">
              <w:rPr>
                <w:rFonts w:ascii="Times New Roman" w:hAnsi="Times New Roman" w:cs="Times New Roman"/>
                <w:b/>
                <w:bCs/>
              </w:rPr>
              <w:t xml:space="preserve">Food </w:t>
            </w:r>
            <w:r>
              <w:rPr>
                <w:rFonts w:ascii="Times New Roman" w:hAnsi="Times New Roman" w:cs="Times New Roman"/>
                <w:b/>
                <w:bCs/>
              </w:rPr>
              <w:t xml:space="preserve">aid </w:t>
            </w:r>
            <w:r w:rsidRPr="00060964">
              <w:rPr>
                <w:rFonts w:ascii="Times New Roman" w:hAnsi="Times New Roman" w:cs="Times New Roman"/>
                <w:b/>
                <w:bCs/>
              </w:rPr>
              <w:t>intervention</w:t>
            </w:r>
          </w:p>
        </w:tc>
        <w:tc>
          <w:tcPr>
            <w:tcW w:w="3458" w:type="dxa"/>
          </w:tcPr>
          <w:p w14:paraId="6745603A" w14:textId="77777777" w:rsidR="0085299F" w:rsidRPr="00060964" w:rsidRDefault="0085299F" w:rsidP="007D5BE6">
            <w:pPr>
              <w:rPr>
                <w:rFonts w:ascii="Times New Roman" w:hAnsi="Times New Roman" w:cs="Times New Roman"/>
                <w:b/>
                <w:bCs/>
              </w:rPr>
            </w:pPr>
            <w:r w:rsidRPr="00060964">
              <w:rPr>
                <w:rFonts w:ascii="Times New Roman" w:hAnsi="Times New Roman" w:cs="Times New Roman"/>
                <w:b/>
                <w:bCs/>
              </w:rPr>
              <w:t xml:space="preserve">Food </w:t>
            </w:r>
            <w:r>
              <w:rPr>
                <w:rFonts w:ascii="Times New Roman" w:hAnsi="Times New Roman" w:cs="Times New Roman"/>
                <w:b/>
                <w:bCs/>
              </w:rPr>
              <w:t>Ins</w:t>
            </w:r>
            <w:r w:rsidRPr="00060964">
              <w:rPr>
                <w:rFonts w:ascii="Times New Roman" w:hAnsi="Times New Roman" w:cs="Times New Roman"/>
                <w:b/>
                <w:bCs/>
              </w:rPr>
              <w:t>ecurity</w:t>
            </w:r>
          </w:p>
        </w:tc>
        <w:tc>
          <w:tcPr>
            <w:tcW w:w="2948" w:type="dxa"/>
          </w:tcPr>
          <w:p w14:paraId="6B897087" w14:textId="77777777" w:rsidR="0085299F" w:rsidRPr="00060964" w:rsidRDefault="0085299F" w:rsidP="007D5BE6">
            <w:pPr>
              <w:rPr>
                <w:rFonts w:ascii="Times New Roman" w:hAnsi="Times New Roman" w:cs="Times New Roman"/>
                <w:b/>
                <w:bCs/>
              </w:rPr>
            </w:pPr>
            <w:r w:rsidRPr="00060964">
              <w:rPr>
                <w:rFonts w:ascii="Times New Roman" w:hAnsi="Times New Roman" w:cs="Times New Roman"/>
                <w:b/>
                <w:bCs/>
              </w:rPr>
              <w:t>Diet Quality</w:t>
            </w:r>
          </w:p>
        </w:tc>
        <w:tc>
          <w:tcPr>
            <w:tcW w:w="2948" w:type="dxa"/>
          </w:tcPr>
          <w:p w14:paraId="12AED49F" w14:textId="77777777" w:rsidR="0085299F" w:rsidRPr="00060964" w:rsidRDefault="0085299F" w:rsidP="007D5BE6">
            <w:pPr>
              <w:rPr>
                <w:rFonts w:ascii="Times New Roman" w:hAnsi="Times New Roman" w:cs="Times New Roman"/>
                <w:b/>
                <w:bCs/>
              </w:rPr>
            </w:pPr>
            <w:r w:rsidRPr="00060964">
              <w:rPr>
                <w:rFonts w:ascii="Times New Roman" w:hAnsi="Times New Roman" w:cs="Times New Roman"/>
                <w:b/>
                <w:bCs/>
              </w:rPr>
              <w:t>Mental Health</w:t>
            </w:r>
          </w:p>
        </w:tc>
      </w:tr>
      <w:bookmarkEnd w:id="12"/>
      <w:tr w:rsidR="0085299F" w:rsidRPr="00060964" w14:paraId="46B7CF57" w14:textId="77777777" w:rsidTr="007D5BE6">
        <w:tc>
          <w:tcPr>
            <w:tcW w:w="1372" w:type="dxa"/>
          </w:tcPr>
          <w:p w14:paraId="4CCBB93B" w14:textId="41E9172A" w:rsidR="0085299F" w:rsidRPr="00060964" w:rsidRDefault="0085299F" w:rsidP="007D5BE6">
            <w:pPr>
              <w:rPr>
                <w:rFonts w:ascii="Times New Roman" w:hAnsi="Times New Roman" w:cs="Times New Roman"/>
              </w:rPr>
            </w:pPr>
            <w:r w:rsidRPr="00060964">
              <w:rPr>
                <w:rFonts w:ascii="Times New Roman" w:hAnsi="Times New Roman" w:cs="Times New Roman"/>
              </w:rPr>
              <w:t>Briefel, 2021</w:t>
            </w:r>
            <w:r w:rsidRPr="00060964">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 </w:instrText>
            </w:r>
            <w:r w:rsidR="000E73C8">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DATA </w:instrText>
            </w:r>
            <w:r w:rsidR="000E73C8">
              <w:rPr>
                <w:rFonts w:ascii="Times New Roman" w:hAnsi="Times New Roman" w:cs="Times New Roman"/>
              </w:rPr>
            </w:r>
            <w:r w:rsidR="000E73C8">
              <w:rPr>
                <w:rFonts w:ascii="Times New Roman" w:hAnsi="Times New Roman" w:cs="Times New Roman"/>
              </w:rPr>
              <w:fldChar w:fldCharType="end"/>
            </w:r>
            <w:r w:rsidRPr="00060964">
              <w:rPr>
                <w:rFonts w:ascii="Times New Roman" w:hAnsi="Times New Roman" w:cs="Times New Roman"/>
              </w:rPr>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45)</w:t>
            </w:r>
            <w:r w:rsidRPr="00060964">
              <w:rPr>
                <w:rFonts w:ascii="Times New Roman" w:hAnsi="Times New Roman" w:cs="Times New Roman"/>
              </w:rPr>
              <w:fldChar w:fldCharType="end"/>
            </w:r>
          </w:p>
        </w:tc>
        <w:tc>
          <w:tcPr>
            <w:tcW w:w="2551" w:type="dxa"/>
          </w:tcPr>
          <w:p w14:paraId="3E8DD87C"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97% of</w:t>
            </w:r>
            <w:r>
              <w:rPr>
                <w:rFonts w:ascii="Times New Roman" w:hAnsi="Times New Roman" w:cs="Times New Roman"/>
              </w:rPr>
              <w:t xml:space="preserve"> eligible</w:t>
            </w:r>
            <w:r w:rsidRPr="00060964">
              <w:rPr>
                <w:rFonts w:ascii="Times New Roman" w:hAnsi="Times New Roman" w:cs="Times New Roman"/>
              </w:rPr>
              <w:t xml:space="preserve"> </w:t>
            </w:r>
            <w:r>
              <w:rPr>
                <w:rFonts w:ascii="Times New Roman" w:hAnsi="Times New Roman" w:cs="Times New Roman"/>
              </w:rPr>
              <w:t>households</w:t>
            </w:r>
            <w:r w:rsidRPr="00060964">
              <w:rPr>
                <w:rFonts w:ascii="Times New Roman" w:hAnsi="Times New Roman" w:cs="Times New Roman"/>
              </w:rPr>
              <w:t xml:space="preserve"> ordered</w:t>
            </w:r>
            <w:r>
              <w:rPr>
                <w:rFonts w:ascii="Times New Roman" w:hAnsi="Times New Roman" w:cs="Times New Roman"/>
              </w:rPr>
              <w:t xml:space="preserve"> a food parcel</w:t>
            </w:r>
            <w:r w:rsidRPr="00060964">
              <w:rPr>
                <w:rFonts w:ascii="Times New Roman" w:hAnsi="Times New Roman" w:cs="Times New Roman"/>
              </w:rPr>
              <w:t xml:space="preserve"> at least once</w:t>
            </w:r>
            <w:r>
              <w:rPr>
                <w:rFonts w:ascii="Times New Roman" w:hAnsi="Times New Roman" w:cs="Times New Roman"/>
              </w:rPr>
              <w:t xml:space="preserve"> during the intervention</w:t>
            </w:r>
          </w:p>
          <w:p w14:paraId="62B6F4E5" w14:textId="77777777" w:rsidR="0085299F" w:rsidRPr="00060964" w:rsidRDefault="0085299F" w:rsidP="007D5BE6">
            <w:pPr>
              <w:rPr>
                <w:rFonts w:ascii="Times New Roman" w:hAnsi="Times New Roman" w:cs="Times New Roman"/>
              </w:rPr>
            </w:pPr>
          </w:p>
          <w:p w14:paraId="1FDDEBF4"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 xml:space="preserve">Average participation rate </w:t>
            </w:r>
            <w:r>
              <w:rPr>
                <w:rFonts w:ascii="Times New Roman" w:hAnsi="Times New Roman" w:cs="Times New Roman"/>
              </w:rPr>
              <w:t xml:space="preserve">in monthly orders </w:t>
            </w:r>
            <w:r w:rsidRPr="00060964">
              <w:rPr>
                <w:rFonts w:ascii="Times New Roman" w:hAnsi="Times New Roman" w:cs="Times New Roman"/>
              </w:rPr>
              <w:t>was 61%</w:t>
            </w:r>
          </w:p>
          <w:p w14:paraId="1FB1C5A9" w14:textId="77777777" w:rsidR="0085299F" w:rsidRPr="00060964" w:rsidRDefault="0085299F" w:rsidP="007D5BE6">
            <w:pPr>
              <w:rPr>
                <w:rFonts w:ascii="Times New Roman" w:hAnsi="Times New Roman" w:cs="Times New Roman"/>
              </w:rPr>
            </w:pPr>
          </w:p>
          <w:p w14:paraId="01F8ABF5" w14:textId="77777777" w:rsidR="0085299F" w:rsidRDefault="0085299F" w:rsidP="007D5BE6">
            <w:pPr>
              <w:rPr>
                <w:rFonts w:ascii="Times New Roman" w:hAnsi="Times New Roman" w:cs="Times New Roman"/>
              </w:rPr>
            </w:pPr>
            <w:r w:rsidRPr="00060964">
              <w:rPr>
                <w:rFonts w:ascii="Times New Roman" w:hAnsi="Times New Roman" w:cs="Times New Roman"/>
              </w:rPr>
              <w:t xml:space="preserve">88% of </w:t>
            </w:r>
            <w:r>
              <w:rPr>
                <w:rFonts w:ascii="Times New Roman" w:hAnsi="Times New Roman" w:cs="Times New Roman"/>
              </w:rPr>
              <w:t>households</w:t>
            </w:r>
            <w:r w:rsidRPr="00060964">
              <w:rPr>
                <w:rFonts w:ascii="Times New Roman" w:hAnsi="Times New Roman" w:cs="Times New Roman"/>
              </w:rPr>
              <w:t xml:space="preserve"> redeemed at least 1 Fresh cheque</w:t>
            </w:r>
          </w:p>
          <w:p w14:paraId="3BE97506" w14:textId="77777777" w:rsidR="0085299F" w:rsidRDefault="0085299F" w:rsidP="007D5BE6">
            <w:pPr>
              <w:rPr>
                <w:rFonts w:ascii="Times New Roman" w:hAnsi="Times New Roman" w:cs="Times New Roman"/>
              </w:rPr>
            </w:pPr>
          </w:p>
          <w:p w14:paraId="063B48AB" w14:textId="77777777" w:rsidR="0085299F" w:rsidRPr="00060964" w:rsidRDefault="0085299F" w:rsidP="007D5BE6">
            <w:pPr>
              <w:rPr>
                <w:rFonts w:ascii="Times New Roman" w:hAnsi="Times New Roman" w:cs="Times New Roman"/>
              </w:rPr>
            </w:pPr>
            <w:r>
              <w:rPr>
                <w:rFonts w:ascii="Times New Roman" w:hAnsi="Times New Roman" w:cs="Times New Roman"/>
              </w:rPr>
              <w:lastRenderedPageBreak/>
              <w:t>1</w:t>
            </w:r>
            <w:r w:rsidRPr="008C655E">
              <w:rPr>
                <w:rFonts w:ascii="Times New Roman" w:hAnsi="Times New Roman" w:cs="Times New Roman"/>
                <w:vertAlign w:val="superscript"/>
              </w:rPr>
              <w:t>st</w:t>
            </w:r>
            <w:r>
              <w:rPr>
                <w:rFonts w:ascii="Times New Roman" w:hAnsi="Times New Roman" w:cs="Times New Roman"/>
              </w:rPr>
              <w:t xml:space="preserve"> follow-up at 12 months, 2</w:t>
            </w:r>
            <w:r w:rsidRPr="00484E96">
              <w:rPr>
                <w:rFonts w:ascii="Times New Roman" w:hAnsi="Times New Roman" w:cs="Times New Roman"/>
                <w:vertAlign w:val="superscript"/>
              </w:rPr>
              <w:t>nd</w:t>
            </w:r>
            <w:r>
              <w:rPr>
                <w:rFonts w:ascii="Times New Roman" w:hAnsi="Times New Roman" w:cs="Times New Roman"/>
              </w:rPr>
              <w:t xml:space="preserve"> at 18 months</w:t>
            </w:r>
          </w:p>
        </w:tc>
        <w:tc>
          <w:tcPr>
            <w:tcW w:w="3458" w:type="dxa"/>
          </w:tcPr>
          <w:p w14:paraId="2B5F784D"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lastRenderedPageBreak/>
              <w:t xml:space="preserve">No reduction of child </w:t>
            </w:r>
            <w:r>
              <w:rPr>
                <w:rFonts w:ascii="Times New Roman" w:hAnsi="Times New Roman" w:cs="Times New Roman"/>
              </w:rPr>
              <w:t>food insecurity</w:t>
            </w:r>
            <w:r w:rsidRPr="00060964">
              <w:rPr>
                <w:rFonts w:ascii="Times New Roman" w:hAnsi="Times New Roman" w:cs="Times New Roman"/>
              </w:rPr>
              <w:t xml:space="preserve"> at </w:t>
            </w:r>
            <w:r>
              <w:rPr>
                <w:rFonts w:ascii="Times New Roman" w:hAnsi="Times New Roman" w:cs="Times New Roman"/>
              </w:rPr>
              <w:t>1</w:t>
            </w:r>
            <w:r w:rsidRPr="00BF6DE5">
              <w:rPr>
                <w:rFonts w:ascii="Times New Roman" w:hAnsi="Times New Roman" w:cs="Times New Roman"/>
                <w:vertAlign w:val="superscript"/>
              </w:rPr>
              <w:t>st</w:t>
            </w:r>
            <w:r>
              <w:rPr>
                <w:rFonts w:ascii="Times New Roman" w:hAnsi="Times New Roman" w:cs="Times New Roman"/>
              </w:rPr>
              <w:t xml:space="preserve"> or 2</w:t>
            </w:r>
            <w:r w:rsidRPr="00BF6DE5">
              <w:rPr>
                <w:rFonts w:ascii="Times New Roman" w:hAnsi="Times New Roman" w:cs="Times New Roman"/>
                <w:vertAlign w:val="superscript"/>
              </w:rPr>
              <w:t>nd</w:t>
            </w:r>
            <w:r>
              <w:rPr>
                <w:rFonts w:ascii="Times New Roman" w:hAnsi="Times New Roman" w:cs="Times New Roman"/>
              </w:rPr>
              <w:t xml:space="preserve"> </w:t>
            </w:r>
            <w:r w:rsidRPr="00060964">
              <w:rPr>
                <w:rFonts w:ascii="Times New Roman" w:hAnsi="Times New Roman" w:cs="Times New Roman"/>
              </w:rPr>
              <w:t>follow-up in treatment group</w:t>
            </w:r>
          </w:p>
          <w:p w14:paraId="0896F3F3" w14:textId="77777777" w:rsidR="0085299F" w:rsidRPr="00060964" w:rsidRDefault="0085299F" w:rsidP="007D5BE6">
            <w:pPr>
              <w:rPr>
                <w:rFonts w:ascii="Times New Roman" w:hAnsi="Times New Roman" w:cs="Times New Roman"/>
              </w:rPr>
            </w:pPr>
          </w:p>
          <w:p w14:paraId="221959D1"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 xml:space="preserve">Significant reduction by 2.8% points in adult </w:t>
            </w:r>
            <w:r>
              <w:rPr>
                <w:rFonts w:ascii="Times New Roman" w:hAnsi="Times New Roman" w:cs="Times New Roman"/>
              </w:rPr>
              <w:t>food insecurity</w:t>
            </w:r>
            <w:r w:rsidRPr="00060964">
              <w:rPr>
                <w:rFonts w:ascii="Times New Roman" w:hAnsi="Times New Roman" w:cs="Times New Roman"/>
              </w:rPr>
              <w:t xml:space="preserve">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 xml:space="preserve">002, 95% CI: -4.8,  -0.9) and 2.4% points in </w:t>
            </w:r>
            <w:r>
              <w:rPr>
                <w:rFonts w:ascii="Times New Roman" w:hAnsi="Times New Roman" w:cs="Times New Roman"/>
              </w:rPr>
              <w:t>household</w:t>
            </w:r>
            <w:r w:rsidRPr="00060964">
              <w:rPr>
                <w:rFonts w:ascii="Times New Roman" w:hAnsi="Times New Roman" w:cs="Times New Roman"/>
              </w:rPr>
              <w:t xml:space="preserve"> </w:t>
            </w:r>
            <w:r>
              <w:rPr>
                <w:rFonts w:ascii="Times New Roman" w:hAnsi="Times New Roman" w:cs="Times New Roman"/>
              </w:rPr>
              <w:t>food insecurity</w:t>
            </w:r>
            <w:r w:rsidRPr="00060964">
              <w:rPr>
                <w:rFonts w:ascii="Times New Roman" w:hAnsi="Times New Roman" w:cs="Times New Roman"/>
              </w:rPr>
              <w:t xml:space="preserve"> (</w:t>
            </w:r>
            <w:r w:rsidRPr="00060964">
              <w:rPr>
                <w:rFonts w:ascii="Times New Roman" w:hAnsi="Times New Roman" w:cs="Times New Roman"/>
                <w:i/>
                <w:iCs/>
              </w:rPr>
              <w:t>P=</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003, 95% CI: -4.1, -0.6) at first follow up</w:t>
            </w:r>
          </w:p>
          <w:p w14:paraId="419764AB" w14:textId="77777777" w:rsidR="0085299F" w:rsidRPr="00060964" w:rsidRDefault="0085299F" w:rsidP="007D5BE6">
            <w:pPr>
              <w:rPr>
                <w:rFonts w:ascii="Times New Roman" w:hAnsi="Times New Roman" w:cs="Times New Roman"/>
              </w:rPr>
            </w:pPr>
          </w:p>
          <w:p w14:paraId="67FDC15F"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lastRenderedPageBreak/>
              <w:t>No significant difference at 2</w:t>
            </w:r>
            <w:r w:rsidRPr="00060964">
              <w:rPr>
                <w:rFonts w:ascii="Times New Roman" w:hAnsi="Times New Roman" w:cs="Times New Roman"/>
                <w:vertAlign w:val="superscript"/>
              </w:rPr>
              <w:t>nd</w:t>
            </w:r>
            <w:r w:rsidRPr="00060964">
              <w:rPr>
                <w:rFonts w:ascii="Times New Roman" w:hAnsi="Times New Roman" w:cs="Times New Roman"/>
              </w:rPr>
              <w:t xml:space="preserve"> follow-up</w:t>
            </w:r>
            <w:r>
              <w:rPr>
                <w:rFonts w:ascii="Times New Roman" w:hAnsi="Times New Roman" w:cs="Times New Roman"/>
              </w:rPr>
              <w:t xml:space="preserve"> for adult or household food insecurity</w:t>
            </w:r>
          </w:p>
        </w:tc>
        <w:tc>
          <w:tcPr>
            <w:tcW w:w="2948" w:type="dxa"/>
          </w:tcPr>
          <w:p w14:paraId="0CF03DC5" w14:textId="7E159AD0" w:rsidR="0085299F" w:rsidRPr="00060964" w:rsidRDefault="0085299F" w:rsidP="007D5BE6">
            <w:pPr>
              <w:rPr>
                <w:rFonts w:ascii="Times New Roman" w:hAnsi="Times New Roman" w:cs="Times New Roman"/>
              </w:rPr>
            </w:pPr>
            <w:r w:rsidRPr="00060964">
              <w:rPr>
                <w:rFonts w:ascii="Times New Roman" w:hAnsi="Times New Roman" w:cs="Times New Roman"/>
              </w:rPr>
              <w:lastRenderedPageBreak/>
              <w:t>Reported in Cabili, 2021</w:t>
            </w:r>
            <w:r>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 </w:instrText>
            </w:r>
            <w:r w:rsidR="00BE310F">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DATA </w:instrText>
            </w:r>
            <w:r w:rsidR="00BE310F">
              <w:rPr>
                <w:rFonts w:ascii="Times New Roman" w:hAnsi="Times New Roman" w:cs="Times New Roman"/>
              </w:rPr>
            </w:r>
            <w:r w:rsidR="00BE310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E310F" w:rsidRPr="00BE310F">
              <w:rPr>
                <w:rFonts w:ascii="Times New Roman" w:hAnsi="Times New Roman" w:cs="Times New Roman"/>
                <w:noProof/>
                <w:vertAlign w:val="superscript"/>
              </w:rPr>
              <w:t>(44)</w:t>
            </w:r>
            <w:r>
              <w:rPr>
                <w:rFonts w:ascii="Times New Roman" w:hAnsi="Times New Roman" w:cs="Times New Roman"/>
              </w:rPr>
              <w:fldChar w:fldCharType="end"/>
            </w:r>
          </w:p>
        </w:tc>
        <w:tc>
          <w:tcPr>
            <w:tcW w:w="2948" w:type="dxa"/>
          </w:tcPr>
          <w:p w14:paraId="777E6363" w14:textId="77777777" w:rsidR="0085299F" w:rsidRPr="00060964" w:rsidRDefault="0085299F" w:rsidP="007D5BE6">
            <w:pPr>
              <w:jc w:val="center"/>
              <w:rPr>
                <w:rFonts w:ascii="Times New Roman" w:hAnsi="Times New Roman" w:cs="Times New Roman"/>
              </w:rPr>
            </w:pPr>
            <w:r>
              <w:rPr>
                <w:rFonts w:ascii="Times New Roman" w:hAnsi="Times New Roman" w:cs="Times New Roman"/>
              </w:rPr>
              <w:t>-</w:t>
            </w:r>
          </w:p>
        </w:tc>
      </w:tr>
      <w:tr w:rsidR="0085299F" w:rsidRPr="00060964" w14:paraId="0F8886BA" w14:textId="77777777" w:rsidTr="007D5BE6">
        <w:tc>
          <w:tcPr>
            <w:tcW w:w="1372" w:type="dxa"/>
          </w:tcPr>
          <w:p w14:paraId="149A188C" w14:textId="31F3FE72" w:rsidR="0085299F" w:rsidRPr="00060964" w:rsidRDefault="0085299F" w:rsidP="007D5BE6">
            <w:pPr>
              <w:rPr>
                <w:rFonts w:ascii="Times New Roman" w:hAnsi="Times New Roman" w:cs="Times New Roman"/>
              </w:rPr>
            </w:pPr>
            <w:r w:rsidRPr="00060964">
              <w:rPr>
                <w:rFonts w:ascii="Times New Roman" w:hAnsi="Times New Roman" w:cs="Times New Roman"/>
              </w:rPr>
              <w:t>Cabili, 2021</w:t>
            </w:r>
            <w:r w:rsidRPr="00060964">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 </w:instrText>
            </w:r>
            <w:r w:rsidR="00BE310F">
              <w:rPr>
                <w:rFonts w:ascii="Times New Roman" w:hAnsi="Times New Roman" w:cs="Times New Roman"/>
              </w:rPr>
              <w:fldChar w:fldCharType="begin">
                <w:fldData xml:space="preserve">PEVuZE5vdGU+PENpdGU+PEF1dGhvcj5DYWJpbGk8L0F1dGhvcj48WWVhcj4yMDIxPC9ZZWFyPjxS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</w:fldData>
              </w:fldChar>
            </w:r>
            <w:r w:rsidR="00BE310F">
              <w:rPr>
                <w:rFonts w:ascii="Times New Roman" w:hAnsi="Times New Roman" w:cs="Times New Roman"/>
              </w:rPr>
              <w:instrText xml:space="preserve"> ADDIN EN.CITE.DATA </w:instrText>
            </w:r>
            <w:r w:rsidR="00BE310F">
              <w:rPr>
                <w:rFonts w:ascii="Times New Roman" w:hAnsi="Times New Roman" w:cs="Times New Roman"/>
              </w:rPr>
            </w:r>
            <w:r w:rsidR="00BE310F">
              <w:rPr>
                <w:rFonts w:ascii="Times New Roman" w:hAnsi="Times New Roman" w:cs="Times New Roman"/>
              </w:rPr>
              <w:fldChar w:fldCharType="end"/>
            </w:r>
            <w:r w:rsidRPr="00060964">
              <w:rPr>
                <w:rFonts w:ascii="Times New Roman" w:hAnsi="Times New Roman" w:cs="Times New Roman"/>
              </w:rPr>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44)</w:t>
            </w:r>
            <w:r w:rsidRPr="00060964">
              <w:rPr>
                <w:rFonts w:ascii="Times New Roman" w:hAnsi="Times New Roman" w:cs="Times New Roman"/>
              </w:rPr>
              <w:fldChar w:fldCharType="end"/>
            </w:r>
          </w:p>
        </w:tc>
        <w:tc>
          <w:tcPr>
            <w:tcW w:w="2551" w:type="dxa"/>
          </w:tcPr>
          <w:p w14:paraId="76AC6176" w14:textId="4DD54D60" w:rsidR="0085299F" w:rsidRPr="00060964" w:rsidRDefault="0085299F" w:rsidP="007D5BE6">
            <w:pPr>
              <w:rPr>
                <w:rFonts w:ascii="Times New Roman" w:hAnsi="Times New Roman" w:cs="Times New Roman"/>
              </w:rPr>
            </w:pPr>
            <w:r w:rsidRPr="00060964">
              <w:rPr>
                <w:rFonts w:ascii="Times New Roman" w:hAnsi="Times New Roman" w:cs="Times New Roman"/>
              </w:rPr>
              <w:t>Reported in Briefel, 2021</w:t>
            </w:r>
            <w:r>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 </w:instrText>
            </w:r>
            <w:r w:rsidR="000E73C8">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DATA </w:instrText>
            </w:r>
            <w:r w:rsidR="000E73C8">
              <w:rPr>
                <w:rFonts w:ascii="Times New Roman" w:hAnsi="Times New Roman" w:cs="Times New Roman"/>
              </w:rPr>
            </w:r>
            <w:r w:rsidR="000E73C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E310F" w:rsidRPr="00BE310F">
              <w:rPr>
                <w:rFonts w:ascii="Times New Roman" w:hAnsi="Times New Roman" w:cs="Times New Roman"/>
                <w:noProof/>
                <w:vertAlign w:val="superscript"/>
              </w:rPr>
              <w:t>(45)</w:t>
            </w:r>
            <w:r>
              <w:rPr>
                <w:rFonts w:ascii="Times New Roman" w:hAnsi="Times New Roman" w:cs="Times New Roman"/>
              </w:rPr>
              <w:fldChar w:fldCharType="end"/>
            </w:r>
          </w:p>
        </w:tc>
        <w:tc>
          <w:tcPr>
            <w:tcW w:w="3458" w:type="dxa"/>
          </w:tcPr>
          <w:p w14:paraId="4E23EB52" w14:textId="364521E0" w:rsidR="0085299F" w:rsidRPr="00060964" w:rsidRDefault="0085299F" w:rsidP="007D5BE6">
            <w:pPr>
              <w:rPr>
                <w:rFonts w:ascii="Times New Roman" w:hAnsi="Times New Roman" w:cs="Times New Roman"/>
              </w:rPr>
            </w:pPr>
            <w:r w:rsidRPr="00060964">
              <w:rPr>
                <w:rFonts w:ascii="Times New Roman" w:hAnsi="Times New Roman" w:cs="Times New Roman"/>
              </w:rPr>
              <w:t>Reported in Briefel, 2021</w:t>
            </w:r>
            <w:r>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 </w:instrText>
            </w:r>
            <w:r w:rsidR="000E73C8">
              <w:rPr>
                <w:rFonts w:ascii="Times New Roman" w:hAnsi="Times New Roman" w:cs="Times New Roman"/>
              </w:rPr>
              <w:fldChar w:fldCharType="begin">
                <w:fldData xml:space="preserve">PEVuZE5vdGU+PENpdGU+PEF1dGhvcj5CcmllZmVsPC9BdXRob3I+PFllYXI+MjAyMTwvWWVhcj48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</w:fldData>
              </w:fldChar>
            </w:r>
            <w:r w:rsidR="000E73C8">
              <w:rPr>
                <w:rFonts w:ascii="Times New Roman" w:hAnsi="Times New Roman" w:cs="Times New Roman"/>
              </w:rPr>
              <w:instrText xml:space="preserve"> ADDIN EN.CITE.DATA </w:instrText>
            </w:r>
            <w:r w:rsidR="000E73C8">
              <w:rPr>
                <w:rFonts w:ascii="Times New Roman" w:hAnsi="Times New Roman" w:cs="Times New Roman"/>
              </w:rPr>
            </w:r>
            <w:r w:rsidR="000E73C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E310F" w:rsidRPr="00BE310F">
              <w:rPr>
                <w:rFonts w:ascii="Times New Roman" w:hAnsi="Times New Roman" w:cs="Times New Roman"/>
                <w:noProof/>
                <w:vertAlign w:val="superscript"/>
              </w:rPr>
              <w:t>(45)</w:t>
            </w:r>
            <w:r>
              <w:rPr>
                <w:rFonts w:ascii="Times New Roman" w:hAnsi="Times New Roman" w:cs="Times New Roman"/>
              </w:rPr>
              <w:fldChar w:fldCharType="end"/>
            </w:r>
          </w:p>
        </w:tc>
        <w:tc>
          <w:tcPr>
            <w:tcW w:w="2948" w:type="dxa"/>
          </w:tcPr>
          <w:p w14:paraId="53078194" w14:textId="77777777" w:rsidR="0085299F" w:rsidRDefault="0085299F" w:rsidP="007D5BE6">
            <w:pPr>
              <w:rPr>
                <w:rFonts w:ascii="Times New Roman" w:hAnsi="Times New Roman" w:cs="Times New Roman"/>
              </w:rPr>
            </w:pPr>
            <w:r w:rsidRPr="00060964">
              <w:rPr>
                <w:rFonts w:ascii="Times New Roman" w:hAnsi="Times New Roman" w:cs="Times New Roman"/>
              </w:rPr>
              <w:t xml:space="preserve">Children in the treatment group increased </w:t>
            </w:r>
            <w:r>
              <w:rPr>
                <w:rFonts w:ascii="Times New Roman" w:hAnsi="Times New Roman" w:cs="Times New Roman"/>
              </w:rPr>
              <w:t>daily:</w:t>
            </w:r>
          </w:p>
          <w:p w14:paraId="6202EDF8" w14:textId="77777777" w:rsidR="0085299F" w:rsidRDefault="0085299F" w:rsidP="007D5BE6">
            <w:pPr>
              <w:rPr>
                <w:rFonts w:ascii="Times New Roman" w:hAnsi="Times New Roman" w:cs="Times New Roman"/>
              </w:rPr>
            </w:pPr>
            <w:r>
              <w:rPr>
                <w:rFonts w:ascii="Times New Roman" w:hAnsi="Times New Roman" w:cs="Times New Roman"/>
              </w:rPr>
              <w:t>Total fruit and vegetable</w:t>
            </w:r>
            <w:r w:rsidRPr="00060964">
              <w:rPr>
                <w:rFonts w:ascii="Times New Roman" w:hAnsi="Times New Roman" w:cs="Times New Roman"/>
              </w:rPr>
              <w:t xml:space="preserve"> consumption of 0.1-cup equivalents (95% CI: 0.06, 0.13), </w:t>
            </w:r>
          </w:p>
          <w:p w14:paraId="25702FD1" w14:textId="77777777" w:rsidR="0085299F" w:rsidRDefault="0085299F" w:rsidP="007D5BE6">
            <w:pPr>
              <w:rPr>
                <w:rFonts w:ascii="Times New Roman" w:hAnsi="Times New Roman" w:cs="Times New Roman"/>
              </w:rPr>
            </w:pPr>
            <w:r w:rsidRPr="00060964">
              <w:rPr>
                <w:rFonts w:ascii="Times New Roman" w:hAnsi="Times New Roman" w:cs="Times New Roman"/>
              </w:rPr>
              <w:t xml:space="preserve">0.05-cup equivalents of fruits (95% CI: 0.03, 0.08), </w:t>
            </w:r>
          </w:p>
          <w:p w14:paraId="5BE72DE8" w14:textId="77777777" w:rsidR="0085299F" w:rsidRDefault="0085299F" w:rsidP="007D5BE6">
            <w:pPr>
              <w:rPr>
                <w:rFonts w:ascii="Times New Roman" w:hAnsi="Times New Roman" w:cs="Times New Roman"/>
              </w:rPr>
            </w:pPr>
            <w:r w:rsidRPr="00060964">
              <w:rPr>
                <w:rFonts w:ascii="Times New Roman" w:hAnsi="Times New Roman" w:cs="Times New Roman"/>
              </w:rPr>
              <w:t xml:space="preserve">0.03-cup equivalents of  vegetables (95% CI: 0.01, 0.05), </w:t>
            </w:r>
          </w:p>
          <w:p w14:paraId="4ED8F3F9"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 xml:space="preserve">0.07-ounce equivalents of wholegrains (95% CI: 0.04, 0.08), all findings </w:t>
            </w:r>
            <w:r w:rsidRPr="00E72BCA">
              <w:rPr>
                <w:rFonts w:ascii="Times New Roman" w:hAnsi="Times New Roman" w:cs="Times New Roman"/>
                <w:i/>
                <w:iCs/>
              </w:rPr>
              <w:t>P</w:t>
            </w:r>
            <w:r w:rsidRPr="00060964">
              <w:rPr>
                <w:rFonts w:ascii="Times New Roman" w:hAnsi="Times New Roman" w:cs="Times New Roman"/>
              </w:rPr>
              <w:t>&lt;0</w:t>
            </w:r>
            <w:r>
              <w:rPr>
                <w:rFonts w:ascii="Times New Roman" w:hAnsi="Times New Roman" w:cs="Times New Roman"/>
              </w:rPr>
              <w:t>·</w:t>
            </w:r>
            <w:r w:rsidRPr="00060964">
              <w:rPr>
                <w:rFonts w:ascii="Times New Roman" w:hAnsi="Times New Roman" w:cs="Times New Roman"/>
              </w:rPr>
              <w:t>001</w:t>
            </w:r>
          </w:p>
          <w:p w14:paraId="7414775D" w14:textId="77777777" w:rsidR="0085299F" w:rsidRPr="00060964" w:rsidRDefault="0085299F" w:rsidP="007D5BE6">
            <w:pPr>
              <w:rPr>
                <w:rFonts w:ascii="Times New Roman" w:hAnsi="Times New Roman" w:cs="Times New Roman"/>
              </w:rPr>
            </w:pPr>
          </w:p>
          <w:p w14:paraId="503417CE" w14:textId="77777777" w:rsidR="0085299F" w:rsidRDefault="0085299F" w:rsidP="007D5BE6">
            <w:pPr>
              <w:rPr>
                <w:rFonts w:ascii="Times New Roman" w:hAnsi="Times New Roman" w:cs="Times New Roman"/>
              </w:rPr>
            </w:pPr>
            <w:r w:rsidRPr="00060964">
              <w:rPr>
                <w:rFonts w:ascii="Times New Roman" w:hAnsi="Times New Roman" w:cs="Times New Roman"/>
              </w:rPr>
              <w:t>Treatment group increased mean daily frequency of consumption of</w:t>
            </w:r>
            <w:r>
              <w:rPr>
                <w:rFonts w:ascii="Times New Roman" w:hAnsi="Times New Roman" w:cs="Times New Roman"/>
              </w:rPr>
              <w:t>:</w:t>
            </w:r>
          </w:p>
          <w:p w14:paraId="79821EC3" w14:textId="77777777" w:rsidR="0085299F" w:rsidRDefault="0085299F" w:rsidP="007D5BE6">
            <w:pPr>
              <w:rPr>
                <w:rFonts w:ascii="Times New Roman" w:hAnsi="Times New Roman" w:cs="Times New Roman"/>
              </w:rPr>
            </w:pPr>
            <w:r w:rsidRPr="00060964">
              <w:rPr>
                <w:rFonts w:ascii="Times New Roman" w:hAnsi="Times New Roman" w:cs="Times New Roman"/>
              </w:rPr>
              <w:t>fruit (fresh, frozen, canned), (</w:t>
            </w:r>
            <w:r w:rsidRPr="00E72BCA">
              <w:rPr>
                <w:rFonts w:ascii="Times New Roman" w:hAnsi="Times New Roman" w:cs="Times New Roman"/>
                <w:i/>
                <w:iCs/>
              </w:rPr>
              <w:t>P</w:t>
            </w:r>
            <w:r w:rsidRPr="00060964">
              <w:rPr>
                <w:rFonts w:ascii="Times New Roman" w:hAnsi="Times New Roman" w:cs="Times New Roman"/>
              </w:rPr>
              <w:t>&lt;0</w:t>
            </w:r>
            <w:r>
              <w:rPr>
                <w:rFonts w:ascii="Times New Roman" w:hAnsi="Times New Roman" w:cs="Times New Roman"/>
              </w:rPr>
              <w:t>·</w:t>
            </w:r>
            <w:r w:rsidRPr="00060964">
              <w:rPr>
                <w:rFonts w:ascii="Times New Roman" w:hAnsi="Times New Roman" w:cs="Times New Roman"/>
              </w:rPr>
              <w:t>001, 95% CI: 0.06, 0.14)</w:t>
            </w:r>
          </w:p>
          <w:p w14:paraId="0FE31262" w14:textId="77777777" w:rsidR="0085299F" w:rsidRDefault="0085299F" w:rsidP="007D5BE6">
            <w:pPr>
              <w:rPr>
                <w:rFonts w:ascii="Times New Roman" w:hAnsi="Times New Roman" w:cs="Times New Roman"/>
              </w:rPr>
            </w:pPr>
            <w:r w:rsidRPr="00060964">
              <w:rPr>
                <w:rFonts w:ascii="Times New Roman" w:hAnsi="Times New Roman" w:cs="Times New Roman"/>
              </w:rPr>
              <w:t>vegetables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 xml:space="preserve">048, 95% CI: 0.00, 0.06), </w:t>
            </w:r>
          </w:p>
          <w:p w14:paraId="1544F0AD" w14:textId="77777777" w:rsidR="0085299F" w:rsidRDefault="0085299F" w:rsidP="007D5BE6">
            <w:pPr>
              <w:rPr>
                <w:rFonts w:ascii="Times New Roman" w:hAnsi="Times New Roman" w:cs="Times New Roman"/>
              </w:rPr>
            </w:pPr>
            <w:r w:rsidRPr="00060964">
              <w:rPr>
                <w:rFonts w:ascii="Times New Roman" w:hAnsi="Times New Roman" w:cs="Times New Roman"/>
              </w:rPr>
              <w:t>brown rice and cooked wholegrains (</w:t>
            </w:r>
            <w:r w:rsidRPr="00E72BCA">
              <w:rPr>
                <w:rFonts w:ascii="Times New Roman" w:hAnsi="Times New Roman" w:cs="Times New Roman"/>
                <w:i/>
                <w:iCs/>
              </w:rPr>
              <w:t>P</w:t>
            </w:r>
            <w:r w:rsidRPr="00060964">
              <w:rPr>
                <w:rFonts w:ascii="Times New Roman" w:hAnsi="Times New Roman" w:cs="Times New Roman"/>
              </w:rPr>
              <w:t>&lt;0</w:t>
            </w:r>
            <w:r>
              <w:rPr>
                <w:rFonts w:ascii="Times New Roman" w:hAnsi="Times New Roman" w:cs="Times New Roman"/>
              </w:rPr>
              <w:t>·</w:t>
            </w:r>
            <w:r w:rsidRPr="00060964">
              <w:rPr>
                <w:rFonts w:ascii="Times New Roman" w:hAnsi="Times New Roman" w:cs="Times New Roman"/>
              </w:rPr>
              <w:t xml:space="preserve">001, 95% CI: 0.01, 0.02), </w:t>
            </w:r>
          </w:p>
          <w:p w14:paraId="10D1E3BC"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wholegrain bread and tortillas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049, 95% CI: 0.00, 0.07)</w:t>
            </w:r>
          </w:p>
        </w:tc>
        <w:tc>
          <w:tcPr>
            <w:tcW w:w="2948" w:type="dxa"/>
          </w:tcPr>
          <w:p w14:paraId="5F1A5054" w14:textId="77777777" w:rsidR="0085299F" w:rsidRPr="00060964" w:rsidRDefault="0085299F" w:rsidP="007D5BE6">
            <w:pPr>
              <w:jc w:val="center"/>
              <w:rPr>
                <w:rFonts w:ascii="Times New Roman" w:hAnsi="Times New Roman" w:cs="Times New Roman"/>
              </w:rPr>
            </w:pPr>
            <w:r>
              <w:rPr>
                <w:rFonts w:ascii="Times New Roman" w:hAnsi="Times New Roman" w:cs="Times New Roman"/>
              </w:rPr>
              <w:t>-</w:t>
            </w:r>
          </w:p>
        </w:tc>
      </w:tr>
      <w:tr w:rsidR="0085299F" w:rsidRPr="00060964" w14:paraId="29D879C4" w14:textId="77777777" w:rsidTr="007D5BE6">
        <w:tc>
          <w:tcPr>
            <w:tcW w:w="1372" w:type="dxa"/>
          </w:tcPr>
          <w:p w14:paraId="03A549BE" w14:textId="1A1C21C0" w:rsidR="0085299F" w:rsidRPr="00060964" w:rsidRDefault="0085299F" w:rsidP="007D5BE6">
            <w:pPr>
              <w:rPr>
                <w:rFonts w:ascii="Times New Roman" w:hAnsi="Times New Roman" w:cs="Times New Roman"/>
              </w:rPr>
            </w:pPr>
            <w:r w:rsidRPr="00060964">
              <w:rPr>
                <w:rFonts w:ascii="Times New Roman" w:hAnsi="Times New Roman" w:cs="Times New Roman"/>
              </w:rPr>
              <w:t>Chiappone, 2021</w:t>
            </w:r>
            <w:r w:rsidRPr="00060964">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46)</w:t>
            </w:r>
            <w:r w:rsidRPr="00060964">
              <w:rPr>
                <w:rFonts w:ascii="Times New Roman" w:hAnsi="Times New Roman" w:cs="Times New Roman"/>
              </w:rPr>
              <w:fldChar w:fldCharType="end"/>
            </w:r>
          </w:p>
        </w:tc>
        <w:tc>
          <w:tcPr>
            <w:tcW w:w="2551" w:type="dxa"/>
          </w:tcPr>
          <w:p w14:paraId="770AAC07" w14:textId="77777777" w:rsidR="0085299F" w:rsidRPr="00DE054C" w:rsidRDefault="0085299F" w:rsidP="007D5BE6">
            <w:pPr>
              <w:rPr>
                <w:rFonts w:ascii="Times New Roman" w:hAnsi="Times New Roman" w:cs="Times New Roman"/>
              </w:rPr>
            </w:pPr>
            <w:r w:rsidRPr="00925EDD">
              <w:rPr>
                <w:rFonts w:ascii="Times New Roman" w:hAnsi="Times New Roman" w:cs="Times New Roman"/>
                <w:vertAlign w:val="superscript"/>
              </w:rPr>
              <w:t>*</w:t>
            </w:r>
            <w:r>
              <w:rPr>
                <w:rFonts w:ascii="Times New Roman" w:hAnsi="Times New Roman" w:cs="Times New Roman"/>
              </w:rPr>
              <w:t>Frequency of food pantry use (n=</w:t>
            </w:r>
            <w:r w:rsidRPr="00DE054C">
              <w:rPr>
                <w:rFonts w:ascii="Times New Roman" w:hAnsi="Times New Roman" w:cs="Times New Roman"/>
              </w:rPr>
              <w:t>563</w:t>
            </w:r>
            <w:r>
              <w:rPr>
                <w:rFonts w:ascii="Times New Roman" w:hAnsi="Times New Roman" w:cs="Times New Roman"/>
              </w:rPr>
              <w:t>)</w:t>
            </w:r>
            <w:r w:rsidRPr="00DE054C">
              <w:rPr>
                <w:rFonts w:ascii="Times New Roman" w:hAnsi="Times New Roman" w:cs="Times New Roman"/>
              </w:rPr>
              <w:t xml:space="preserve"> households:</w:t>
            </w:r>
          </w:p>
          <w:p w14:paraId="6F76769C" w14:textId="77777777" w:rsidR="0085299F" w:rsidRPr="00DE054C" w:rsidRDefault="0085299F" w:rsidP="007D5BE6">
            <w:pPr>
              <w:rPr>
                <w:rFonts w:ascii="Times New Roman" w:hAnsi="Times New Roman" w:cs="Times New Roman"/>
              </w:rPr>
            </w:pPr>
            <w:r w:rsidRPr="00DE054C">
              <w:rPr>
                <w:rFonts w:ascii="Times New Roman" w:hAnsi="Times New Roman" w:cs="Times New Roman"/>
              </w:rPr>
              <w:t>29% frequent users</w:t>
            </w:r>
          </w:p>
          <w:p w14:paraId="2EB1386F" w14:textId="77777777" w:rsidR="0085299F" w:rsidRPr="00060964" w:rsidRDefault="0085299F" w:rsidP="007D5BE6">
            <w:pPr>
              <w:rPr>
                <w:rFonts w:ascii="Times New Roman" w:hAnsi="Times New Roman" w:cs="Times New Roman"/>
              </w:rPr>
            </w:pPr>
            <w:r w:rsidRPr="00DE054C">
              <w:rPr>
                <w:rFonts w:ascii="Times New Roman" w:hAnsi="Times New Roman" w:cs="Times New Roman"/>
              </w:rPr>
              <w:lastRenderedPageBreak/>
              <w:t>33% semi</w:t>
            </w:r>
            <w:r>
              <w:rPr>
                <w:rFonts w:ascii="Times New Roman" w:hAnsi="Times New Roman" w:cs="Times New Roman"/>
              </w:rPr>
              <w:t>-</w:t>
            </w:r>
            <w:r w:rsidRPr="00DE054C">
              <w:rPr>
                <w:rFonts w:ascii="Times New Roman" w:hAnsi="Times New Roman" w:cs="Times New Roman"/>
              </w:rPr>
              <w:t>frequent users</w:t>
            </w:r>
          </w:p>
        </w:tc>
        <w:tc>
          <w:tcPr>
            <w:tcW w:w="3458" w:type="dxa"/>
          </w:tcPr>
          <w:p w14:paraId="5FCEB43E" w14:textId="77777777" w:rsidR="0085299F" w:rsidRDefault="0085299F" w:rsidP="007D5BE6">
            <w:pPr>
              <w:rPr>
                <w:rFonts w:ascii="Times New Roman" w:hAnsi="Times New Roman" w:cs="Times New Roman"/>
              </w:rPr>
            </w:pPr>
            <w:r>
              <w:rPr>
                <w:rFonts w:ascii="Times New Roman" w:hAnsi="Times New Roman" w:cs="Times New Roman"/>
              </w:rPr>
              <w:lastRenderedPageBreak/>
              <w:t>Frequency of pantry use significantly associated with food insecurity, (</w:t>
            </w:r>
            <w:r w:rsidRPr="00E72BCA">
              <w:rPr>
                <w:rFonts w:ascii="Times New Roman" w:hAnsi="Times New Roman" w:cs="Times New Roman"/>
                <w:i/>
                <w:iCs/>
              </w:rPr>
              <w:t>P</w:t>
            </w:r>
            <w:r>
              <w:rPr>
                <w:rFonts w:ascii="Times New Roman" w:hAnsi="Times New Roman" w:cs="Times New Roman"/>
              </w:rPr>
              <w:t>&lt;0·001)</w:t>
            </w:r>
          </w:p>
          <w:p w14:paraId="17E59806" w14:textId="77777777" w:rsidR="0085299F" w:rsidRPr="00D96184" w:rsidRDefault="0085299F" w:rsidP="007D5BE6">
            <w:pPr>
              <w:rPr>
                <w:rFonts w:ascii="Times New Roman" w:hAnsi="Times New Roman" w:cs="Times New Roman"/>
              </w:rPr>
            </w:pPr>
          </w:p>
          <w:p w14:paraId="5E05EE6D" w14:textId="77777777" w:rsidR="0085299F" w:rsidRDefault="0085299F" w:rsidP="007D5BE6">
            <w:pPr>
              <w:rPr>
                <w:rFonts w:ascii="Times New Roman" w:hAnsi="Times New Roman" w:cs="Times New Roman"/>
              </w:rPr>
            </w:pPr>
            <w:r>
              <w:rPr>
                <w:rFonts w:ascii="Times New Roman" w:hAnsi="Times New Roman" w:cs="Times New Roman"/>
              </w:rPr>
              <w:t>Frequent food pantry users:</w:t>
            </w:r>
          </w:p>
          <w:p w14:paraId="2498BA0B" w14:textId="77777777" w:rsidR="0085299F" w:rsidRDefault="0085299F" w:rsidP="007D5BE6">
            <w:pPr>
              <w:rPr>
                <w:rFonts w:ascii="Times New Roman" w:hAnsi="Times New Roman" w:cs="Times New Roman"/>
              </w:rPr>
            </w:pPr>
            <w:r>
              <w:rPr>
                <w:rFonts w:ascii="Times New Roman" w:hAnsi="Times New Roman" w:cs="Times New Roman"/>
              </w:rPr>
              <w:t>45% severely food insecure</w:t>
            </w:r>
          </w:p>
          <w:p w14:paraId="122607CC" w14:textId="77777777" w:rsidR="0085299F" w:rsidRDefault="0085299F" w:rsidP="007D5BE6">
            <w:pPr>
              <w:rPr>
                <w:rFonts w:ascii="Times New Roman" w:hAnsi="Times New Roman" w:cs="Times New Roman"/>
              </w:rPr>
            </w:pPr>
            <w:r>
              <w:rPr>
                <w:rFonts w:ascii="Times New Roman" w:hAnsi="Times New Roman" w:cs="Times New Roman"/>
              </w:rPr>
              <w:t>40% moderately food insecure</w:t>
            </w:r>
          </w:p>
          <w:p w14:paraId="5805E1BE" w14:textId="77777777" w:rsidR="0085299F" w:rsidRDefault="0085299F" w:rsidP="007D5BE6">
            <w:pPr>
              <w:rPr>
                <w:rFonts w:ascii="Times New Roman" w:hAnsi="Times New Roman" w:cs="Times New Roman"/>
              </w:rPr>
            </w:pPr>
            <w:r>
              <w:rPr>
                <w:rFonts w:ascii="Times New Roman" w:hAnsi="Times New Roman" w:cs="Times New Roman"/>
              </w:rPr>
              <w:t>6% marginally food insecure</w:t>
            </w:r>
          </w:p>
          <w:p w14:paraId="74B21E8C" w14:textId="77777777" w:rsidR="0085299F" w:rsidRDefault="0085299F" w:rsidP="007D5BE6">
            <w:pPr>
              <w:rPr>
                <w:rFonts w:ascii="Times New Roman" w:hAnsi="Times New Roman" w:cs="Times New Roman"/>
              </w:rPr>
            </w:pPr>
          </w:p>
          <w:p w14:paraId="704AC99B" w14:textId="77777777" w:rsidR="0085299F" w:rsidRDefault="0085299F" w:rsidP="007D5BE6">
            <w:pPr>
              <w:rPr>
                <w:rFonts w:ascii="Times New Roman" w:hAnsi="Times New Roman" w:cs="Times New Roman"/>
              </w:rPr>
            </w:pPr>
            <w:r>
              <w:rPr>
                <w:rFonts w:ascii="Times New Roman" w:hAnsi="Times New Roman" w:cs="Times New Roman"/>
              </w:rPr>
              <w:t>Semi-frequent users:</w:t>
            </w:r>
          </w:p>
          <w:p w14:paraId="00253D1E" w14:textId="77777777" w:rsidR="0085299F" w:rsidRDefault="0085299F" w:rsidP="007D5BE6">
            <w:pPr>
              <w:rPr>
                <w:rFonts w:ascii="Times New Roman" w:hAnsi="Times New Roman" w:cs="Times New Roman"/>
              </w:rPr>
            </w:pPr>
            <w:r>
              <w:rPr>
                <w:rFonts w:ascii="Times New Roman" w:hAnsi="Times New Roman" w:cs="Times New Roman"/>
              </w:rPr>
              <w:t>37% severely food insecure</w:t>
            </w:r>
          </w:p>
          <w:p w14:paraId="2FA65A7A" w14:textId="77777777" w:rsidR="0085299F" w:rsidRDefault="0085299F" w:rsidP="007D5BE6">
            <w:pPr>
              <w:rPr>
                <w:rFonts w:ascii="Times New Roman" w:hAnsi="Times New Roman" w:cs="Times New Roman"/>
              </w:rPr>
            </w:pPr>
            <w:r>
              <w:rPr>
                <w:rFonts w:ascii="Times New Roman" w:hAnsi="Times New Roman" w:cs="Times New Roman"/>
              </w:rPr>
              <w:t>40% moderately food insecure</w:t>
            </w:r>
          </w:p>
          <w:p w14:paraId="1BE9C51A" w14:textId="77777777" w:rsidR="0085299F" w:rsidRDefault="0085299F" w:rsidP="007D5BE6">
            <w:pPr>
              <w:rPr>
                <w:rFonts w:ascii="Times New Roman" w:hAnsi="Times New Roman" w:cs="Times New Roman"/>
              </w:rPr>
            </w:pPr>
            <w:r>
              <w:rPr>
                <w:rFonts w:ascii="Times New Roman" w:hAnsi="Times New Roman" w:cs="Times New Roman"/>
              </w:rPr>
              <w:t>12% marginally food insecure</w:t>
            </w:r>
          </w:p>
        </w:tc>
        <w:tc>
          <w:tcPr>
            <w:tcW w:w="2948" w:type="dxa"/>
          </w:tcPr>
          <w:p w14:paraId="723B42F2"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lastRenderedPageBreak/>
              <w:t xml:space="preserve">Consumption of foods with added sugar  ≥1 time per day greater in frequent </w:t>
            </w:r>
            <w:r>
              <w:rPr>
                <w:rFonts w:ascii="Times New Roman" w:hAnsi="Times New Roman" w:cs="Times New Roman"/>
              </w:rPr>
              <w:t>food pantry</w:t>
            </w:r>
            <w:r w:rsidRPr="00060964">
              <w:rPr>
                <w:rFonts w:ascii="Times New Roman" w:hAnsi="Times New Roman" w:cs="Times New Roman"/>
              </w:rPr>
              <w:t xml:space="preserve"> </w:t>
            </w:r>
            <w:r w:rsidRPr="00060964">
              <w:rPr>
                <w:rFonts w:ascii="Times New Roman" w:hAnsi="Times New Roman" w:cs="Times New Roman"/>
              </w:rPr>
              <w:lastRenderedPageBreak/>
              <w:t>users (OR 2.14, 95% CI: 1.33, 3.44) and semi-frequent users (OR 1.57, 95% CI: 1.00, 2.46) compared to non-users</w:t>
            </w:r>
          </w:p>
          <w:p w14:paraId="66842936" w14:textId="77777777" w:rsidR="0085299F" w:rsidRPr="00060964" w:rsidRDefault="0085299F" w:rsidP="007D5BE6">
            <w:pPr>
              <w:rPr>
                <w:rFonts w:ascii="Times New Roman" w:hAnsi="Times New Roman" w:cs="Times New Roman"/>
              </w:rPr>
            </w:pPr>
          </w:p>
          <w:p w14:paraId="772DDAA6" w14:textId="77777777" w:rsidR="0085299F" w:rsidRDefault="0085299F" w:rsidP="007D5BE6">
            <w:pPr>
              <w:rPr>
                <w:rFonts w:ascii="Times New Roman" w:hAnsi="Times New Roman" w:cs="Times New Roman"/>
              </w:rPr>
            </w:pPr>
          </w:p>
        </w:tc>
        <w:tc>
          <w:tcPr>
            <w:tcW w:w="2948" w:type="dxa"/>
          </w:tcPr>
          <w:p w14:paraId="352A10EF" w14:textId="77777777" w:rsidR="0085299F" w:rsidRDefault="0085299F" w:rsidP="007D5BE6">
            <w:pPr>
              <w:jc w:val="center"/>
              <w:rPr>
                <w:rFonts w:ascii="Times New Roman" w:hAnsi="Times New Roman" w:cs="Times New Roman"/>
              </w:rPr>
            </w:pPr>
            <w:r>
              <w:rPr>
                <w:rFonts w:ascii="Times New Roman" w:hAnsi="Times New Roman" w:cs="Times New Roman"/>
              </w:rPr>
              <w:lastRenderedPageBreak/>
              <w:t>-</w:t>
            </w:r>
          </w:p>
        </w:tc>
      </w:tr>
      <w:tr w:rsidR="0085299F" w:rsidRPr="00060964" w14:paraId="37EA4FA5" w14:textId="77777777" w:rsidTr="007D5BE6">
        <w:tc>
          <w:tcPr>
            <w:tcW w:w="1372" w:type="dxa"/>
          </w:tcPr>
          <w:p w14:paraId="70C41EFB" w14:textId="75A1EE51" w:rsidR="0085299F" w:rsidRPr="00060964" w:rsidRDefault="0085299F" w:rsidP="007D5BE6">
            <w:pPr>
              <w:rPr>
                <w:rFonts w:ascii="Times New Roman" w:hAnsi="Times New Roman" w:cs="Times New Roman"/>
              </w:rPr>
            </w:pPr>
            <w:r w:rsidRPr="00060964">
              <w:rPr>
                <w:rFonts w:ascii="Times New Roman" w:hAnsi="Times New Roman" w:cs="Times New Roman"/>
              </w:rPr>
              <w:t>Fan, 2021</w:t>
            </w:r>
            <w:r w:rsidRPr="00060964">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Fan&lt;/Author&gt;&lt;Year&gt;2021&lt;/Year&gt;&lt;RecNum&gt;261&lt;/RecNum&gt;&lt;DisplayText&gt;&lt;style face="superscript"&gt;(47)&lt;/style&gt;&lt;/DisplayText&gt;&lt;record&gt;&lt;rec-number&gt;261&lt;/rec-number&gt;&lt;foreign-keys&gt;&lt;key app="EN" db-id="pwffzpaahra2e9etf21v5pfb99xz209wpr0z" timestamp="1657625175"&gt;261&lt;/key&gt;&lt;/foreign-keys&gt;&lt;ref-type name="Journal Article"&gt;17&lt;/ref-type&gt;&lt;contributors&gt;&lt;authors&gt;&lt;author&gt;Fan, LL&lt;/author&gt;&lt;author&gt;Gundersen, C&lt;/author&gt;&lt;author&gt;Baylis, K&lt;/author&gt;&lt;author&gt;Saksena, M&lt;/author&gt;&lt;/authors&gt;&lt;/contributors&gt;&lt;titles&gt;&lt;title&gt;The Use of Charitable Food Assistance Among Low-Income Households in the United States&lt;/title&gt;&lt;secondary-title&gt;J Acad Nutr Diet&lt;/secondary-title&gt;&lt;/titles&gt;&lt;periodical&gt;&lt;full-title&gt;J Acad Nutr Diet&lt;/full-title&gt;&lt;/periodical&gt;&lt;pages&gt;27-35&lt;/pages&gt;&lt;volume&gt;121&lt;/volume&gt;&lt;number&gt;1&lt;/number&gt;&lt;keywords&gt;&lt;keyword&gt;United States&lt;/keyword&gt;&lt;/keywords&gt;&lt;dates&gt;&lt;year&gt;2021&lt;/year&gt;&lt;pub-dates&gt;&lt;date&gt;2021&lt;/date&gt;&lt;/pub-dates&gt;&lt;/dates&gt;&lt;isbn&gt;[&amp;quot;2212-2672&amp;quot;, &amp;quot;2212-2680&amp;quot;]&lt;/isbn&gt;&lt;accession-num&gt;rayyan-845778218&lt;/accession-num&gt;&lt;urls&gt;&lt;/urls&gt;&lt;/record&gt;&lt;/Cite&gt;&lt;/EndNote&gt;</w:instrText>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47)</w:t>
            </w:r>
            <w:r w:rsidRPr="00060964">
              <w:rPr>
                <w:rFonts w:ascii="Times New Roman" w:hAnsi="Times New Roman" w:cs="Times New Roman"/>
              </w:rPr>
              <w:fldChar w:fldCharType="end"/>
            </w:r>
          </w:p>
        </w:tc>
        <w:tc>
          <w:tcPr>
            <w:tcW w:w="2551" w:type="dxa"/>
          </w:tcPr>
          <w:p w14:paraId="2EE567AA" w14:textId="77777777" w:rsidR="0085299F" w:rsidRPr="00060964" w:rsidRDefault="0085299F" w:rsidP="007D5BE6">
            <w:pPr>
              <w:rPr>
                <w:rFonts w:ascii="Times New Roman" w:hAnsi="Times New Roman" w:cs="Times New Roman"/>
              </w:rPr>
            </w:pPr>
            <w:r>
              <w:rPr>
                <w:rFonts w:ascii="Times New Roman" w:hAnsi="Times New Roman" w:cs="Times New Roman"/>
              </w:rPr>
              <w:t xml:space="preserve">Use of charitable food aid </w:t>
            </w:r>
            <w:r w:rsidRPr="00060964">
              <w:rPr>
                <w:rFonts w:ascii="Times New Roman" w:hAnsi="Times New Roman" w:cs="Times New Roman"/>
              </w:rPr>
              <w:t>during a 7-day survey week</w:t>
            </w:r>
          </w:p>
        </w:tc>
        <w:tc>
          <w:tcPr>
            <w:tcW w:w="3458" w:type="dxa"/>
          </w:tcPr>
          <w:p w14:paraId="31C6AE90" w14:textId="77777777" w:rsidR="0085299F" w:rsidRPr="009F3795" w:rsidRDefault="0085299F" w:rsidP="007D5BE6">
            <w:pPr>
              <w:rPr>
                <w:rFonts w:ascii="Times New Roman" w:hAnsi="Times New Roman" w:cs="Times New Roman"/>
              </w:rPr>
            </w:pPr>
            <w:r w:rsidRPr="00335FED">
              <w:rPr>
                <w:rFonts w:ascii="Times New Roman" w:hAnsi="Times New Roman" w:cs="Times New Roman"/>
                <w:vertAlign w:val="superscript"/>
              </w:rPr>
              <w:t>†</w:t>
            </w:r>
            <w:r>
              <w:rPr>
                <w:rFonts w:ascii="Times New Roman" w:hAnsi="Times New Roman" w:cs="Times New Roman"/>
              </w:rPr>
              <w:t xml:space="preserve">Statistically greater numbers of charitable food aid users were food insecure (48%) compared to non-users (28%), </w:t>
            </w:r>
            <w:r w:rsidRPr="00E72BCA">
              <w:rPr>
                <w:rFonts w:ascii="Times New Roman" w:hAnsi="Times New Roman" w:cs="Times New Roman"/>
                <w:i/>
                <w:iCs/>
              </w:rPr>
              <w:t>P</w:t>
            </w:r>
            <w:r>
              <w:rPr>
                <w:rFonts w:ascii="Times New Roman" w:hAnsi="Times New Roman" w:cs="Times New Roman"/>
              </w:rPr>
              <w:t>=0·001</w:t>
            </w:r>
          </w:p>
          <w:p w14:paraId="2E23A0EE" w14:textId="77777777" w:rsidR="0085299F" w:rsidRPr="00060964" w:rsidRDefault="0085299F" w:rsidP="007D5BE6">
            <w:pPr>
              <w:rPr>
                <w:rFonts w:ascii="Times New Roman" w:hAnsi="Times New Roman" w:cs="Times New Roman"/>
              </w:rPr>
            </w:pPr>
          </w:p>
          <w:p w14:paraId="27E1A367" w14:textId="77777777" w:rsidR="0085299F" w:rsidRDefault="0085299F" w:rsidP="007D5BE6">
            <w:pPr>
              <w:rPr>
                <w:rFonts w:ascii="Times New Roman" w:hAnsi="Times New Roman" w:cs="Times New Roman"/>
              </w:rPr>
            </w:pPr>
          </w:p>
        </w:tc>
        <w:tc>
          <w:tcPr>
            <w:tcW w:w="2948" w:type="dxa"/>
          </w:tcPr>
          <w:p w14:paraId="16467133" w14:textId="77777777" w:rsidR="0085299F" w:rsidRDefault="0085299F" w:rsidP="007D5BE6">
            <w:pPr>
              <w:rPr>
                <w:rFonts w:ascii="Times New Roman" w:hAnsi="Times New Roman" w:cs="Times New Roman"/>
              </w:rPr>
            </w:pPr>
            <w:r>
              <w:rPr>
                <w:rFonts w:ascii="Times New Roman" w:hAnsi="Times New Roman" w:cs="Times New Roman"/>
              </w:rPr>
              <w:t>People accessing charitable food aid obtained 28% of their food from food aid</w:t>
            </w:r>
          </w:p>
          <w:p w14:paraId="27716FA5" w14:textId="77777777" w:rsidR="0085299F" w:rsidRDefault="0085299F" w:rsidP="007D5BE6">
            <w:pPr>
              <w:rPr>
                <w:rFonts w:ascii="Times New Roman" w:hAnsi="Times New Roman" w:cs="Times New Roman"/>
              </w:rPr>
            </w:pPr>
          </w:p>
          <w:p w14:paraId="45D4D6AC" w14:textId="77777777" w:rsidR="0085299F" w:rsidRPr="00060964" w:rsidRDefault="0085299F" w:rsidP="007D5BE6">
            <w:pPr>
              <w:rPr>
                <w:rFonts w:ascii="Times New Roman" w:hAnsi="Times New Roman" w:cs="Times New Roman"/>
              </w:rPr>
            </w:pPr>
            <w:r>
              <w:rPr>
                <w:rFonts w:ascii="Times New Roman" w:hAnsi="Times New Roman" w:cs="Times New Roman"/>
              </w:rPr>
              <w:t>Significantly greater proportion of n</w:t>
            </w:r>
            <w:r w:rsidRPr="00060964">
              <w:rPr>
                <w:rFonts w:ascii="Times New Roman" w:hAnsi="Times New Roman" w:cs="Times New Roman"/>
              </w:rPr>
              <w:t xml:space="preserve">on-starchy vegetables (0.16 [SD: ±0.03] vs 0.08 [SD: ±0.02],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 xml:space="preserve">018) </w:t>
            </w:r>
            <w:r>
              <w:rPr>
                <w:rFonts w:ascii="Times New Roman" w:hAnsi="Times New Roman" w:cs="Times New Roman"/>
              </w:rPr>
              <w:t>obtained by people accessing charitable food aid compared to non-users</w:t>
            </w:r>
          </w:p>
          <w:p w14:paraId="113C5423" w14:textId="77777777" w:rsidR="0085299F" w:rsidRPr="00060964" w:rsidRDefault="0085299F" w:rsidP="007D5BE6">
            <w:pPr>
              <w:ind w:left="170"/>
              <w:rPr>
                <w:rFonts w:ascii="Times New Roman" w:hAnsi="Times New Roman" w:cs="Times New Roman"/>
              </w:rPr>
            </w:pPr>
          </w:p>
          <w:p w14:paraId="52747969" w14:textId="77777777" w:rsidR="0085299F" w:rsidRDefault="0085299F" w:rsidP="007D5BE6">
            <w:pPr>
              <w:rPr>
                <w:rFonts w:ascii="Times New Roman" w:hAnsi="Times New Roman" w:cs="Times New Roman"/>
              </w:rPr>
            </w:pPr>
            <w:r>
              <w:rPr>
                <w:rFonts w:ascii="Times New Roman" w:hAnsi="Times New Roman" w:cs="Times New Roman"/>
              </w:rPr>
              <w:t xml:space="preserve">A non-significant increased trend in proportion of </w:t>
            </w:r>
            <w:r w:rsidRPr="00060964">
              <w:rPr>
                <w:rFonts w:ascii="Times New Roman" w:hAnsi="Times New Roman" w:cs="Times New Roman"/>
              </w:rPr>
              <w:t xml:space="preserve">meat and beans (0.57 [SD: ±0.11] vs 0.34 [SD: ±0.06], </w:t>
            </w:r>
            <w:r w:rsidRPr="00E72BCA">
              <w:rPr>
                <w:rFonts w:ascii="Times New Roman" w:hAnsi="Times New Roman" w:cs="Times New Roman"/>
                <w:i/>
                <w:iCs/>
              </w:rPr>
              <w:t>P</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051)</w:t>
            </w:r>
            <w:r>
              <w:rPr>
                <w:rFonts w:ascii="Times New Roman" w:hAnsi="Times New Roman" w:cs="Times New Roman"/>
              </w:rPr>
              <w:t xml:space="preserve"> obtained by people accessing charitable food aid compared to non-users</w:t>
            </w:r>
          </w:p>
        </w:tc>
        <w:tc>
          <w:tcPr>
            <w:tcW w:w="2948" w:type="dxa"/>
          </w:tcPr>
          <w:p w14:paraId="5962A1E9" w14:textId="77777777" w:rsidR="0085299F" w:rsidRDefault="0085299F" w:rsidP="007D5BE6">
            <w:pPr>
              <w:jc w:val="center"/>
              <w:rPr>
                <w:rFonts w:ascii="Times New Roman" w:hAnsi="Times New Roman" w:cs="Times New Roman"/>
              </w:rPr>
            </w:pPr>
            <w:r>
              <w:rPr>
                <w:rFonts w:ascii="Times New Roman" w:hAnsi="Times New Roman" w:cs="Times New Roman"/>
              </w:rPr>
              <w:t>-</w:t>
            </w:r>
          </w:p>
        </w:tc>
      </w:tr>
      <w:tr w:rsidR="0085299F" w:rsidRPr="00060964" w14:paraId="435E05E8" w14:textId="77777777" w:rsidTr="007D5BE6">
        <w:tc>
          <w:tcPr>
            <w:tcW w:w="1372" w:type="dxa"/>
          </w:tcPr>
          <w:p w14:paraId="32FE4B47" w14:textId="2C5A6F0E" w:rsidR="0085299F" w:rsidRPr="00060964" w:rsidRDefault="0085299F" w:rsidP="007D5BE6">
            <w:pPr>
              <w:rPr>
                <w:rFonts w:ascii="Times New Roman" w:hAnsi="Times New Roman" w:cs="Times New Roman"/>
              </w:rPr>
            </w:pPr>
            <w:r w:rsidRPr="00060964">
              <w:rPr>
                <w:rFonts w:ascii="Times New Roman" w:hAnsi="Times New Roman" w:cs="Times New Roman"/>
              </w:rPr>
              <w:t>Loopstra, 2012</w:t>
            </w:r>
            <w:r w:rsidRPr="00060964">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Loopstra&lt;/Author&gt;&lt;Year&gt;2012&lt;/Year&gt;&lt;RecNum&gt;487&lt;/RecNum&gt;&lt;DisplayText&gt;&lt;style face="superscript"&gt;(49)&lt;/style&gt;&lt;/DisplayText&gt;&lt;record&gt;&lt;rec-number&gt;487&lt;/rec-number&gt;&lt;foreign-keys&gt;&lt;key app="EN" db-id="pwffzpaahra2e9etf21v5pfb99xz209wpr0z" timestamp="1657625175"&gt;487&lt;/key&gt;&lt;/foreign-keys&gt;&lt;ref-type name="Journal Article"&gt;17&lt;/ref-type&gt;&lt;contributors&gt;&lt;authors&gt;&lt;author&gt;Loopstra, R&lt;/author&gt;&lt;author&gt;Tarasuk, V&lt;/author&gt;&lt;/authors&gt;&lt;/contributors&gt;&lt;titles&gt;&lt;title&gt;The Relationship between Food Banks and Household Food Insecurity among Low-Income Toronto Families&lt;/title&gt;&lt;secondary-title&gt;Can Public Policy&lt;/secondary-title&gt;&lt;/titles&gt;&lt;periodical&gt;&lt;full-title&gt;Can Public Policy&lt;/full-title&gt;&lt;/periodical&gt;&lt;pages&gt;497-514&lt;/pages&gt;&lt;volume&gt;38&lt;/volume&gt;&lt;number&gt;4&lt;/number&gt;&lt;dates&gt;&lt;year&gt;2012&lt;/year&gt;&lt;pub-dates&gt;&lt;date&gt;2012&lt;/date&gt;&lt;/pub-dates&gt;&lt;/dates&gt;&lt;isbn&gt;[&amp;quot;0317-0861&amp;quot;, &amp;quot;1911-9917&amp;quot;]&lt;/isbn&gt;&lt;accession-num&gt;rayyan-845778448&lt;/accession-num&gt;&lt;urls&gt;&lt;/urls&gt;&lt;/record&gt;&lt;/Cite&gt;&lt;/EndNote&gt;</w:instrText>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49)</w:t>
            </w:r>
            <w:r w:rsidRPr="00060964">
              <w:rPr>
                <w:rFonts w:ascii="Times New Roman" w:hAnsi="Times New Roman" w:cs="Times New Roman"/>
              </w:rPr>
              <w:fldChar w:fldCharType="end"/>
            </w:r>
          </w:p>
        </w:tc>
        <w:tc>
          <w:tcPr>
            <w:tcW w:w="2551" w:type="dxa"/>
          </w:tcPr>
          <w:p w14:paraId="609AB091" w14:textId="77777777" w:rsidR="0085299F" w:rsidRDefault="0085299F" w:rsidP="007D5BE6">
            <w:pPr>
              <w:rPr>
                <w:rFonts w:ascii="Times New Roman" w:hAnsi="Times New Roman" w:cs="Times New Roman"/>
              </w:rPr>
            </w:pPr>
            <w:r w:rsidRPr="00060964">
              <w:rPr>
                <w:rFonts w:ascii="Times New Roman" w:hAnsi="Times New Roman" w:cs="Times New Roman"/>
              </w:rPr>
              <w:t xml:space="preserve">Use of </w:t>
            </w:r>
            <w:r>
              <w:rPr>
                <w:rFonts w:ascii="Times New Roman" w:hAnsi="Times New Roman" w:cs="Times New Roman"/>
              </w:rPr>
              <w:t xml:space="preserve">a </w:t>
            </w:r>
            <w:r w:rsidRPr="00060964">
              <w:rPr>
                <w:rFonts w:ascii="Times New Roman" w:hAnsi="Times New Roman" w:cs="Times New Roman"/>
              </w:rPr>
              <w:t xml:space="preserve">food bank </w:t>
            </w:r>
            <w:r>
              <w:rPr>
                <w:rFonts w:ascii="Times New Roman" w:hAnsi="Times New Roman" w:cs="Times New Roman"/>
              </w:rPr>
              <w:t>in the previous 12 months</w:t>
            </w:r>
          </w:p>
          <w:p w14:paraId="29749959" w14:textId="77777777" w:rsidR="0085299F" w:rsidRDefault="0085299F" w:rsidP="007D5BE6">
            <w:pPr>
              <w:rPr>
                <w:rFonts w:ascii="Times New Roman" w:hAnsi="Times New Roman" w:cs="Times New Roman"/>
              </w:rPr>
            </w:pPr>
          </w:p>
          <w:p w14:paraId="792BA9AB" w14:textId="77777777" w:rsidR="0085299F" w:rsidRPr="00CE238F" w:rsidRDefault="0085299F" w:rsidP="007D5BE6">
            <w:pPr>
              <w:rPr>
                <w:rFonts w:ascii="Times New Roman" w:hAnsi="Times New Roman" w:cs="Times New Roman"/>
              </w:rPr>
            </w:pPr>
            <w:r w:rsidRPr="00CE238F">
              <w:rPr>
                <w:rFonts w:ascii="Times New Roman" w:hAnsi="Times New Roman" w:cs="Times New Roman"/>
              </w:rPr>
              <w:lastRenderedPageBreak/>
              <w:t>23% of families used a food bank</w:t>
            </w:r>
          </w:p>
          <w:p w14:paraId="1B190A1F" w14:textId="77777777" w:rsidR="0085299F" w:rsidRPr="00CE238F" w:rsidRDefault="0085299F" w:rsidP="007D5BE6">
            <w:pPr>
              <w:rPr>
                <w:rFonts w:ascii="Times New Roman" w:hAnsi="Times New Roman" w:cs="Times New Roman"/>
              </w:rPr>
            </w:pPr>
          </w:p>
          <w:p w14:paraId="2AA60AA0" w14:textId="77777777" w:rsidR="0085299F" w:rsidRPr="00060964" w:rsidRDefault="0085299F" w:rsidP="007D5BE6">
            <w:pPr>
              <w:rPr>
                <w:rFonts w:ascii="Times New Roman" w:hAnsi="Times New Roman" w:cs="Times New Roman"/>
              </w:rPr>
            </w:pPr>
            <w:r w:rsidRPr="00CE238F">
              <w:rPr>
                <w:rFonts w:ascii="Times New Roman" w:hAnsi="Times New Roman" w:cs="Times New Roman"/>
              </w:rPr>
              <w:t>15% of</w:t>
            </w:r>
            <w:r>
              <w:rPr>
                <w:rFonts w:ascii="Times New Roman" w:hAnsi="Times New Roman" w:cs="Times New Roman"/>
              </w:rPr>
              <w:t xml:space="preserve"> families visited a</w:t>
            </w:r>
            <w:r w:rsidRPr="00CE238F">
              <w:rPr>
                <w:rFonts w:ascii="Times New Roman" w:hAnsi="Times New Roman" w:cs="Times New Roman"/>
              </w:rPr>
              <w:t xml:space="preserve"> food</w:t>
            </w:r>
            <w:r>
              <w:rPr>
                <w:rFonts w:ascii="Times New Roman" w:hAnsi="Times New Roman" w:cs="Times New Roman"/>
              </w:rPr>
              <w:t xml:space="preserve"> b</w:t>
            </w:r>
            <w:r w:rsidRPr="00CE238F">
              <w:rPr>
                <w:rFonts w:ascii="Times New Roman" w:hAnsi="Times New Roman" w:cs="Times New Roman"/>
              </w:rPr>
              <w:t>ank between 1-5 times compared to 8% visiting between 6 – 12 times</w:t>
            </w:r>
          </w:p>
        </w:tc>
        <w:tc>
          <w:tcPr>
            <w:tcW w:w="3458" w:type="dxa"/>
          </w:tcPr>
          <w:p w14:paraId="3EF25AEA" w14:textId="77777777" w:rsidR="0085299F" w:rsidRPr="00060964" w:rsidRDefault="0085299F" w:rsidP="007D5BE6">
            <w:pPr>
              <w:rPr>
                <w:rFonts w:ascii="Times New Roman" w:hAnsi="Times New Roman" w:cs="Times New Roman"/>
              </w:rPr>
            </w:pPr>
            <w:r>
              <w:rPr>
                <w:rFonts w:ascii="Times New Roman" w:hAnsi="Times New Roman" w:cs="Times New Roman"/>
              </w:rPr>
              <w:lastRenderedPageBreak/>
              <w:t>Odds of using food bank at 12-months follow-up increased with severity:</w:t>
            </w:r>
          </w:p>
          <w:p w14:paraId="7296A516" w14:textId="77777777" w:rsidR="0085299F" w:rsidRPr="00060964" w:rsidRDefault="0085299F" w:rsidP="007D5BE6">
            <w:pPr>
              <w:ind w:left="170"/>
              <w:rPr>
                <w:rFonts w:ascii="Times New Roman" w:hAnsi="Times New Roman" w:cs="Times New Roman"/>
              </w:rPr>
            </w:pPr>
            <w:r w:rsidRPr="00060964">
              <w:rPr>
                <w:rFonts w:ascii="Times New Roman" w:hAnsi="Times New Roman" w:cs="Times New Roman"/>
              </w:rPr>
              <w:lastRenderedPageBreak/>
              <w:t>Moderate</w:t>
            </w:r>
            <w:r>
              <w:rPr>
                <w:rFonts w:ascii="Times New Roman" w:hAnsi="Times New Roman" w:cs="Times New Roman"/>
              </w:rPr>
              <w:t>ly</w:t>
            </w:r>
            <w:r w:rsidRPr="00060964">
              <w:rPr>
                <w:rFonts w:ascii="Times New Roman" w:hAnsi="Times New Roman" w:cs="Times New Roman"/>
              </w:rPr>
              <w:t xml:space="preserve"> </w:t>
            </w:r>
            <w:r>
              <w:rPr>
                <w:rFonts w:ascii="Times New Roman" w:hAnsi="Times New Roman" w:cs="Times New Roman"/>
              </w:rPr>
              <w:t>food insecure</w:t>
            </w:r>
            <w:r w:rsidRPr="00060964">
              <w:rPr>
                <w:rFonts w:ascii="Times New Roman" w:hAnsi="Times New Roman" w:cs="Times New Roman"/>
              </w:rPr>
              <w:t xml:space="preserve"> (OR 3.21, 95% CI: 1.26, 8.18)</w:t>
            </w:r>
          </w:p>
          <w:p w14:paraId="18483448" w14:textId="77777777" w:rsidR="0085299F" w:rsidRPr="00060964" w:rsidRDefault="0085299F" w:rsidP="007D5BE6">
            <w:pPr>
              <w:ind w:left="170"/>
              <w:rPr>
                <w:rFonts w:ascii="Times New Roman" w:hAnsi="Times New Roman" w:cs="Times New Roman"/>
              </w:rPr>
            </w:pPr>
            <w:r w:rsidRPr="00060964">
              <w:rPr>
                <w:rFonts w:ascii="Times New Roman" w:hAnsi="Times New Roman" w:cs="Times New Roman"/>
              </w:rPr>
              <w:t xml:space="preserve">Severely </w:t>
            </w:r>
            <w:r>
              <w:rPr>
                <w:rFonts w:ascii="Times New Roman" w:hAnsi="Times New Roman" w:cs="Times New Roman"/>
              </w:rPr>
              <w:t xml:space="preserve">food insecure </w:t>
            </w:r>
            <w:r w:rsidRPr="00060964">
              <w:rPr>
                <w:rFonts w:ascii="Times New Roman" w:hAnsi="Times New Roman" w:cs="Times New Roman"/>
              </w:rPr>
              <w:t>(OR 3.75, 95% CI: 1.18, 11.90)</w:t>
            </w:r>
          </w:p>
          <w:p w14:paraId="250A683A" w14:textId="77777777" w:rsidR="0085299F" w:rsidRPr="00060964" w:rsidRDefault="0085299F" w:rsidP="007D5BE6">
            <w:pPr>
              <w:ind w:left="170"/>
              <w:rPr>
                <w:rFonts w:ascii="Times New Roman" w:hAnsi="Times New Roman" w:cs="Times New Roman"/>
              </w:rPr>
            </w:pPr>
          </w:p>
          <w:p w14:paraId="1B4D4A25" w14:textId="77777777" w:rsidR="0085299F" w:rsidRPr="0066249A" w:rsidRDefault="0085299F" w:rsidP="007D5BE6">
            <w:pPr>
              <w:rPr>
                <w:rFonts w:ascii="Times New Roman" w:hAnsi="Times New Roman" w:cs="Times New Roman"/>
              </w:rPr>
            </w:pPr>
            <w:r w:rsidRPr="0066249A">
              <w:rPr>
                <w:rFonts w:ascii="Times New Roman" w:hAnsi="Times New Roman" w:cs="Times New Roman"/>
              </w:rPr>
              <w:t>Food security status at 12-months:</w:t>
            </w:r>
          </w:p>
          <w:p w14:paraId="7F223572" w14:textId="77777777" w:rsidR="0085299F" w:rsidRPr="00297B58" w:rsidRDefault="0085299F" w:rsidP="007D5BE6">
            <w:pPr>
              <w:pStyle w:val="ListParagraph"/>
              <w:numPr>
                <w:ilvl w:val="0"/>
                <w:numId w:val="25"/>
              </w:numPr>
              <w:rPr>
                <w:rFonts w:ascii="Times New Roman" w:hAnsi="Times New Roman" w:cs="Times New Roman"/>
              </w:rPr>
            </w:pPr>
            <w:r w:rsidRPr="00297B58">
              <w:rPr>
                <w:rFonts w:ascii="Times New Roman" w:hAnsi="Times New Roman" w:cs="Times New Roman"/>
              </w:rPr>
              <w:t>Food secure 6%</w:t>
            </w:r>
          </w:p>
          <w:p w14:paraId="5E69459B" w14:textId="77777777" w:rsidR="0085299F" w:rsidRPr="00297B58" w:rsidRDefault="0085299F" w:rsidP="007D5BE6">
            <w:pPr>
              <w:pStyle w:val="ListParagraph"/>
              <w:numPr>
                <w:ilvl w:val="0"/>
                <w:numId w:val="25"/>
              </w:numPr>
              <w:rPr>
                <w:rFonts w:ascii="Times New Roman" w:hAnsi="Times New Roman" w:cs="Times New Roman"/>
              </w:rPr>
            </w:pPr>
            <w:r w:rsidRPr="00297B58">
              <w:rPr>
                <w:rFonts w:ascii="Times New Roman" w:hAnsi="Times New Roman" w:cs="Times New Roman"/>
              </w:rPr>
              <w:t>Marginally food insecure 11%</w:t>
            </w:r>
          </w:p>
          <w:p w14:paraId="07A03A6E" w14:textId="77777777" w:rsidR="0085299F" w:rsidRPr="00297B58" w:rsidRDefault="0085299F" w:rsidP="007D5BE6">
            <w:pPr>
              <w:pStyle w:val="ListParagraph"/>
              <w:numPr>
                <w:ilvl w:val="0"/>
                <w:numId w:val="25"/>
              </w:numPr>
              <w:rPr>
                <w:rFonts w:ascii="Times New Roman" w:hAnsi="Times New Roman" w:cs="Times New Roman"/>
              </w:rPr>
            </w:pPr>
            <w:r w:rsidRPr="00297B58">
              <w:rPr>
                <w:rFonts w:ascii="Times New Roman" w:hAnsi="Times New Roman" w:cs="Times New Roman"/>
              </w:rPr>
              <w:t>Moderately food insecure 25%</w:t>
            </w:r>
          </w:p>
          <w:p w14:paraId="28EE4FC0" w14:textId="77777777" w:rsidR="0085299F" w:rsidRPr="006F489D" w:rsidRDefault="0085299F" w:rsidP="007D5BE6">
            <w:pPr>
              <w:pStyle w:val="ListParagraph"/>
              <w:numPr>
                <w:ilvl w:val="0"/>
                <w:numId w:val="25"/>
              </w:numPr>
              <w:rPr>
                <w:rFonts w:ascii="Times New Roman" w:hAnsi="Times New Roman" w:cs="Times New Roman"/>
              </w:rPr>
            </w:pPr>
            <w:r w:rsidRPr="006F489D">
              <w:rPr>
                <w:rFonts w:ascii="Times New Roman" w:hAnsi="Times New Roman" w:cs="Times New Roman"/>
              </w:rPr>
              <w:t>Severely food insecure 39%</w:t>
            </w:r>
          </w:p>
          <w:p w14:paraId="59763EA8" w14:textId="77777777" w:rsidR="0085299F" w:rsidRPr="00223560" w:rsidRDefault="0085299F" w:rsidP="007D5BE6">
            <w:pPr>
              <w:rPr>
                <w:rFonts w:ascii="Times New Roman" w:hAnsi="Times New Roman" w:cs="Times New Roman"/>
              </w:rPr>
            </w:pPr>
          </w:p>
          <w:p w14:paraId="284E9EEE" w14:textId="77777777" w:rsidR="0085299F" w:rsidRPr="00223560" w:rsidRDefault="0085299F" w:rsidP="007D5BE6">
            <w:pPr>
              <w:rPr>
                <w:rFonts w:ascii="Times New Roman" w:hAnsi="Times New Roman" w:cs="Times New Roman"/>
              </w:rPr>
            </w:pPr>
            <w:r>
              <w:rPr>
                <w:rFonts w:ascii="Times New Roman" w:hAnsi="Times New Roman" w:cs="Times New Roman"/>
              </w:rPr>
              <w:t>Families u</w:t>
            </w:r>
            <w:r w:rsidRPr="00223560">
              <w:rPr>
                <w:rFonts w:ascii="Times New Roman" w:hAnsi="Times New Roman" w:cs="Times New Roman"/>
              </w:rPr>
              <w:t xml:space="preserve">sing a food bank at baseline and follow-up (n=54), 41%  were severely food insecure at baseline and remained so at follow-up </w:t>
            </w:r>
          </w:p>
          <w:p w14:paraId="6B33D984" w14:textId="77777777" w:rsidR="0085299F" w:rsidRPr="00223560" w:rsidRDefault="0085299F" w:rsidP="007D5BE6">
            <w:pPr>
              <w:rPr>
                <w:rFonts w:ascii="Times New Roman" w:hAnsi="Times New Roman" w:cs="Times New Roman"/>
              </w:rPr>
            </w:pPr>
          </w:p>
          <w:p w14:paraId="3F2C7A9D" w14:textId="77777777" w:rsidR="0085299F" w:rsidRPr="00223560" w:rsidRDefault="0085299F" w:rsidP="007D5BE6">
            <w:pPr>
              <w:rPr>
                <w:rFonts w:ascii="Times New Roman" w:hAnsi="Times New Roman" w:cs="Times New Roman"/>
              </w:rPr>
            </w:pPr>
            <w:r>
              <w:rPr>
                <w:rFonts w:ascii="Times New Roman" w:hAnsi="Times New Roman" w:cs="Times New Roman"/>
              </w:rPr>
              <w:t>Families</w:t>
            </w:r>
            <w:r w:rsidRPr="00223560">
              <w:rPr>
                <w:rFonts w:ascii="Times New Roman" w:hAnsi="Times New Roman" w:cs="Times New Roman"/>
              </w:rPr>
              <w:t xml:space="preserve"> no longer using a food bank at follow-up (n=31), only 7% reported</w:t>
            </w:r>
            <w:r>
              <w:rPr>
                <w:rFonts w:ascii="Times New Roman" w:hAnsi="Times New Roman" w:cs="Times New Roman"/>
              </w:rPr>
              <w:t xml:space="preserve"> </w:t>
            </w:r>
            <w:r w:rsidRPr="00223560">
              <w:rPr>
                <w:rFonts w:ascii="Times New Roman" w:hAnsi="Times New Roman" w:cs="Times New Roman"/>
              </w:rPr>
              <w:t xml:space="preserve">no longer being severely food insecure </w:t>
            </w:r>
          </w:p>
          <w:p w14:paraId="2868B4F9" w14:textId="77777777" w:rsidR="0085299F" w:rsidRPr="00223560" w:rsidRDefault="0085299F" w:rsidP="007D5BE6">
            <w:pPr>
              <w:rPr>
                <w:rFonts w:ascii="Times New Roman" w:hAnsi="Times New Roman" w:cs="Times New Roman"/>
              </w:rPr>
            </w:pPr>
          </w:p>
          <w:p w14:paraId="53F3896D" w14:textId="77777777" w:rsidR="0085299F" w:rsidRPr="00060964" w:rsidRDefault="0085299F" w:rsidP="007D5BE6">
            <w:pPr>
              <w:rPr>
                <w:rFonts w:ascii="Times New Roman" w:hAnsi="Times New Roman" w:cs="Times New Roman"/>
              </w:rPr>
            </w:pPr>
            <w:r>
              <w:rPr>
                <w:rFonts w:ascii="Times New Roman" w:hAnsi="Times New Roman" w:cs="Times New Roman"/>
              </w:rPr>
              <w:t>Families</w:t>
            </w:r>
            <w:r w:rsidRPr="00223560">
              <w:rPr>
                <w:rFonts w:ascii="Times New Roman" w:hAnsi="Times New Roman" w:cs="Times New Roman"/>
              </w:rPr>
              <w:t xml:space="preserve"> accessing a food bank</w:t>
            </w:r>
            <w:r>
              <w:rPr>
                <w:rFonts w:ascii="Times New Roman" w:hAnsi="Times New Roman" w:cs="Times New Roman"/>
              </w:rPr>
              <w:t xml:space="preserve"> only</w:t>
            </w:r>
            <w:r w:rsidRPr="00223560">
              <w:rPr>
                <w:rFonts w:ascii="Times New Roman" w:hAnsi="Times New Roman" w:cs="Times New Roman"/>
              </w:rPr>
              <w:t xml:space="preserve"> at follow-up (n=30), 43% reported being severely food insecure at both baseline and follow-u</w:t>
            </w:r>
            <w:r>
              <w:rPr>
                <w:rFonts w:ascii="Times New Roman" w:hAnsi="Times New Roman" w:cs="Times New Roman"/>
              </w:rPr>
              <w:t>p</w:t>
            </w:r>
            <w:r w:rsidRPr="00223560">
              <w:rPr>
                <w:rFonts w:ascii="Times New Roman" w:hAnsi="Times New Roman" w:cs="Times New Roman"/>
              </w:rPr>
              <w:t xml:space="preserve"> </w:t>
            </w:r>
          </w:p>
        </w:tc>
        <w:tc>
          <w:tcPr>
            <w:tcW w:w="2948" w:type="dxa"/>
          </w:tcPr>
          <w:p w14:paraId="40EBF3B0" w14:textId="77777777" w:rsidR="0085299F" w:rsidRPr="00060964" w:rsidRDefault="0085299F" w:rsidP="007D5BE6">
            <w:pPr>
              <w:jc w:val="center"/>
              <w:rPr>
                <w:rFonts w:ascii="Times New Roman" w:hAnsi="Times New Roman" w:cs="Times New Roman"/>
              </w:rPr>
            </w:pPr>
            <w:r>
              <w:rPr>
                <w:rFonts w:ascii="Times New Roman" w:hAnsi="Times New Roman" w:cs="Times New Roman"/>
              </w:rPr>
              <w:lastRenderedPageBreak/>
              <w:t>-</w:t>
            </w:r>
          </w:p>
        </w:tc>
        <w:tc>
          <w:tcPr>
            <w:tcW w:w="2948" w:type="dxa"/>
          </w:tcPr>
          <w:p w14:paraId="36F07FA7" w14:textId="77777777" w:rsidR="0085299F" w:rsidRPr="00060964" w:rsidRDefault="0085299F" w:rsidP="007D5BE6">
            <w:pPr>
              <w:jc w:val="center"/>
              <w:rPr>
                <w:rFonts w:ascii="Times New Roman" w:hAnsi="Times New Roman" w:cs="Times New Roman"/>
              </w:rPr>
            </w:pPr>
            <w:r>
              <w:rPr>
                <w:rFonts w:ascii="Times New Roman" w:hAnsi="Times New Roman" w:cs="Times New Roman"/>
              </w:rPr>
              <w:t>-</w:t>
            </w:r>
          </w:p>
        </w:tc>
      </w:tr>
      <w:tr w:rsidR="0085299F" w:rsidRPr="00060964" w14:paraId="12E2A8EE" w14:textId="77777777" w:rsidTr="007D5BE6">
        <w:tc>
          <w:tcPr>
            <w:tcW w:w="1372" w:type="dxa"/>
          </w:tcPr>
          <w:p w14:paraId="09155FC3" w14:textId="214048EB" w:rsidR="0085299F" w:rsidRPr="00060964" w:rsidRDefault="0085299F" w:rsidP="007D5BE6">
            <w:pPr>
              <w:rPr>
                <w:rFonts w:ascii="Times New Roman" w:hAnsi="Times New Roman" w:cs="Times New Roman"/>
              </w:rPr>
            </w:pPr>
            <w:r w:rsidRPr="00060964">
              <w:rPr>
                <w:rFonts w:ascii="Times New Roman" w:hAnsi="Times New Roman" w:cs="Times New Roman"/>
              </w:rPr>
              <w:t>Palakshappa, 2021</w:t>
            </w:r>
            <w:r>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Palakshappa&lt;/Author&gt;&lt;Year&gt;2021&lt;/Year&gt;&lt;RecNum&gt;7368&lt;/RecNum&gt;&lt;DisplayText&gt;&lt;style face="superscript"&gt;(52)&lt;/style&gt;&lt;/DisplayText&gt;&lt;record&gt;&lt;rec-number&gt;7368&lt;/rec-number&gt;&lt;foreign-keys&gt;&lt;key app="EN" db-id="pwffzpaahra2e9etf21v5pfb99xz209wpr0z" timestamp="1695661543"&gt;7368&lt;/key&gt;&lt;/foreign-keys&gt;&lt;ref-type name="Journal Article"&gt;17&lt;/ref-type&gt;&lt;contributors&gt;&lt;authors&gt;&lt;author&gt;Palakshappa, D.&lt;/author&gt;&lt;author&gt;Tam, M.&lt;/author&gt;&lt;author&gt;Montez, K.&lt;/author&gt;&lt;author&gt;Dezern, K.&lt;/author&gt;&lt;author&gt;Moore, K.&lt;/author&gt;&lt;author&gt;Best, S.&lt;/author&gt;&lt;author&gt;Skelton, J. A.&lt;/author&gt;&lt;/authors&gt;&lt;/contributors&gt;&lt;titles&gt;&lt;title&gt;Engaging Food Insecure Families on the Weekend to Improve Nutrition and Health&lt;/title&gt;&lt;secondary-title&gt;Prog Community Health Partnersh&lt;/secondary-title&gt;&lt;/titles&gt;&lt;periodical&gt;&lt;full-title&gt;Prog Community Health Partnersh&lt;/full-title&gt;&lt;/periodical&gt;&lt;pages&gt;489-500&lt;/pages&gt;&lt;volume&gt;15&lt;/volume&gt;&lt;number&gt;4&lt;/number&gt;&lt;keywords&gt;&lt;keyword&gt;*Community-Based Participatory Research&lt;/keyword&gt;&lt;keyword&gt;Food Insecurity&lt;/keyword&gt;&lt;keyword&gt;Fruit&lt;/keyword&gt;&lt;keyword&gt;Humans&lt;/keyword&gt;&lt;keyword&gt;Pilot Projects&lt;/keyword&gt;&lt;keyword&gt;Prospective Studies&lt;/keyword&gt;&lt;keyword&gt;*Vegetables&lt;/keyword&gt;&lt;/keywords&gt;&lt;dates&gt;&lt;year&gt;2021&lt;/year&gt;&lt;/dates&gt;&lt;isbn&gt;1557-0541&lt;/isbn&gt;&lt;accession-num&gt;34975030&lt;/accession-num&gt;&lt;urls&gt;&lt;/urls&gt;&lt;electronic-resource-num&gt;10.1353/cpr.2021.0061&lt;/electronic-resource-num&gt;&lt;remote-database-provider&gt;NLM&lt;/remote-database-provider&gt;&lt;language&gt;eng&lt;/language&gt;&lt;/record&gt;&lt;/Cite&gt;&lt;/EndNote&gt;</w:instrText>
            </w:r>
            <w:r>
              <w:rPr>
                <w:rFonts w:ascii="Times New Roman" w:hAnsi="Times New Roman" w:cs="Times New Roman"/>
              </w:rPr>
              <w:fldChar w:fldCharType="separate"/>
            </w:r>
            <w:r w:rsidR="00BE310F" w:rsidRPr="00BE310F">
              <w:rPr>
                <w:rFonts w:ascii="Times New Roman" w:hAnsi="Times New Roman" w:cs="Times New Roman"/>
                <w:noProof/>
                <w:vertAlign w:val="superscript"/>
              </w:rPr>
              <w:t>(52)</w:t>
            </w:r>
            <w:r>
              <w:rPr>
                <w:rFonts w:ascii="Times New Roman" w:hAnsi="Times New Roman" w:cs="Times New Roman"/>
              </w:rPr>
              <w:fldChar w:fldCharType="end"/>
            </w:r>
          </w:p>
        </w:tc>
        <w:tc>
          <w:tcPr>
            <w:tcW w:w="2551" w:type="dxa"/>
          </w:tcPr>
          <w:p w14:paraId="14078473" w14:textId="77777777" w:rsidR="0085299F" w:rsidRDefault="0085299F" w:rsidP="007D5BE6">
            <w:pPr>
              <w:rPr>
                <w:rFonts w:ascii="Times New Roman" w:hAnsi="Times New Roman" w:cs="Times New Roman"/>
                <w:vertAlign w:val="superscript"/>
              </w:rPr>
            </w:pPr>
            <w:r>
              <w:rPr>
                <w:rFonts w:ascii="Times New Roman" w:hAnsi="Times New Roman" w:cs="Times New Roman"/>
              </w:rPr>
              <w:t>Follow up survey between 3 – 6 months, p</w:t>
            </w:r>
            <w:r w:rsidRPr="00060964">
              <w:rPr>
                <w:rFonts w:ascii="Times New Roman" w:hAnsi="Times New Roman" w:cs="Times New Roman"/>
              </w:rPr>
              <w:t>arents/guardians visited the site on average 0.93 ±1.38 times</w:t>
            </w:r>
            <w:r>
              <w:rPr>
                <w:rFonts w:ascii="Times New Roman" w:hAnsi="Times New Roman" w:cs="Times New Roman"/>
              </w:rPr>
              <w:t xml:space="preserve"> in the previous 4 weeks</w:t>
            </w:r>
            <w:r w:rsidRPr="00060964">
              <w:rPr>
                <w:rFonts w:ascii="Times New Roman" w:hAnsi="Times New Roman" w:cs="Times New Roman"/>
                <w:vertAlign w:val="superscript"/>
              </w:rPr>
              <w:t xml:space="preserve"> </w:t>
            </w:r>
          </w:p>
          <w:p w14:paraId="7F70E3A0" w14:textId="77777777" w:rsidR="0085299F" w:rsidRDefault="0085299F" w:rsidP="007D5BE6">
            <w:pPr>
              <w:rPr>
                <w:rFonts w:ascii="Times New Roman" w:hAnsi="Times New Roman" w:cs="Times New Roman"/>
              </w:rPr>
            </w:pPr>
          </w:p>
          <w:p w14:paraId="28D965A4" w14:textId="77777777" w:rsidR="0085299F" w:rsidRPr="00060964" w:rsidRDefault="0085299F" w:rsidP="007D5BE6">
            <w:pPr>
              <w:rPr>
                <w:rFonts w:ascii="Times New Roman" w:hAnsi="Times New Roman" w:cs="Times New Roman"/>
              </w:rPr>
            </w:pPr>
            <w:r>
              <w:rPr>
                <w:rFonts w:ascii="Times New Roman" w:hAnsi="Times New Roman" w:cs="Times New Roman"/>
              </w:rPr>
              <w:lastRenderedPageBreak/>
              <w:t>16 parents/guardians participated in the cooking classes</w:t>
            </w:r>
          </w:p>
        </w:tc>
        <w:tc>
          <w:tcPr>
            <w:tcW w:w="3458" w:type="dxa"/>
          </w:tcPr>
          <w:p w14:paraId="371D0970" w14:textId="77777777" w:rsidR="0085299F" w:rsidRDefault="0085299F" w:rsidP="007D5BE6">
            <w:pPr>
              <w:rPr>
                <w:rFonts w:ascii="Times New Roman" w:hAnsi="Times New Roman" w:cs="Times New Roman"/>
              </w:rPr>
            </w:pPr>
            <w:r>
              <w:rPr>
                <w:rFonts w:ascii="Times New Roman" w:hAnsi="Times New Roman" w:cs="Times New Roman"/>
              </w:rPr>
              <w:lastRenderedPageBreak/>
              <w:t>Qualitative results (</w:t>
            </w:r>
            <w:r w:rsidRPr="00060964">
              <w:rPr>
                <w:rFonts w:ascii="Times New Roman" w:hAnsi="Times New Roman" w:cs="Times New Roman"/>
              </w:rPr>
              <w:t>3 sub-themes</w:t>
            </w:r>
            <w:r>
              <w:rPr>
                <w:rFonts w:ascii="Times New Roman" w:hAnsi="Times New Roman" w:cs="Times New Roman"/>
              </w:rPr>
              <w:t>):</w:t>
            </w:r>
          </w:p>
          <w:p w14:paraId="6FFFE4C0" w14:textId="77777777" w:rsidR="0085299F" w:rsidRDefault="0085299F" w:rsidP="007D5BE6">
            <w:pPr>
              <w:pStyle w:val="ListParagraph"/>
              <w:numPr>
                <w:ilvl w:val="0"/>
                <w:numId w:val="30"/>
              </w:numPr>
              <w:rPr>
                <w:rFonts w:ascii="Times New Roman" w:hAnsi="Times New Roman" w:cs="Times New Roman"/>
              </w:rPr>
            </w:pPr>
            <w:r w:rsidRPr="00A15A4F">
              <w:rPr>
                <w:rFonts w:ascii="Times New Roman" w:hAnsi="Times New Roman" w:cs="Times New Roman"/>
              </w:rPr>
              <w:t>Scarce resources</w:t>
            </w:r>
            <w:r>
              <w:rPr>
                <w:rFonts w:ascii="Times New Roman" w:hAnsi="Times New Roman" w:cs="Times New Roman"/>
              </w:rPr>
              <w:t>:</w:t>
            </w:r>
            <w:r w:rsidRPr="00A15A4F">
              <w:rPr>
                <w:rFonts w:ascii="Times New Roman" w:hAnsi="Times New Roman" w:cs="Times New Roman"/>
              </w:rPr>
              <w:t xml:space="preserve"> limit foods/meals that could be provided to children</w:t>
            </w:r>
          </w:p>
          <w:p w14:paraId="46F79C80" w14:textId="77777777" w:rsidR="0085299F" w:rsidRPr="00A15A4F" w:rsidRDefault="0085299F" w:rsidP="007D5BE6">
            <w:pPr>
              <w:pStyle w:val="ListParagraph"/>
              <w:numPr>
                <w:ilvl w:val="0"/>
                <w:numId w:val="30"/>
              </w:numPr>
              <w:rPr>
                <w:rFonts w:ascii="Times New Roman" w:hAnsi="Times New Roman" w:cs="Times New Roman"/>
              </w:rPr>
            </w:pPr>
            <w:r w:rsidRPr="00A15A4F">
              <w:rPr>
                <w:rFonts w:ascii="Times New Roman" w:hAnsi="Times New Roman" w:cs="Times New Roman"/>
              </w:rPr>
              <w:t>Generational care of children</w:t>
            </w:r>
            <w:r>
              <w:rPr>
                <w:rFonts w:ascii="Times New Roman" w:hAnsi="Times New Roman" w:cs="Times New Roman"/>
              </w:rPr>
              <w:t>:</w:t>
            </w:r>
            <w:r w:rsidRPr="00A15A4F">
              <w:rPr>
                <w:rFonts w:ascii="Times New Roman" w:hAnsi="Times New Roman" w:cs="Times New Roman"/>
              </w:rPr>
              <w:t xml:space="preserve"> intergenerational tension of ability </w:t>
            </w:r>
            <w:r w:rsidRPr="00A15A4F">
              <w:rPr>
                <w:rFonts w:ascii="Times New Roman" w:hAnsi="Times New Roman" w:cs="Times New Roman"/>
              </w:rPr>
              <w:lastRenderedPageBreak/>
              <w:t>to feed every age group in the household</w:t>
            </w:r>
          </w:p>
          <w:p w14:paraId="243BB2FE" w14:textId="77777777" w:rsidR="0085299F" w:rsidRPr="00A73DAE" w:rsidRDefault="0085299F" w:rsidP="007D5BE6">
            <w:pPr>
              <w:pStyle w:val="ListParagraph"/>
              <w:numPr>
                <w:ilvl w:val="0"/>
                <w:numId w:val="30"/>
              </w:numPr>
              <w:rPr>
                <w:rFonts w:ascii="Times New Roman" w:hAnsi="Times New Roman" w:cs="Times New Roman"/>
              </w:rPr>
            </w:pPr>
            <w:r w:rsidRPr="00A73DAE">
              <w:rPr>
                <w:rFonts w:ascii="Times New Roman" w:hAnsi="Times New Roman" w:cs="Times New Roman"/>
              </w:rPr>
              <w:t>Meals on the weekend</w:t>
            </w:r>
            <w:r>
              <w:rPr>
                <w:rFonts w:ascii="Times New Roman" w:hAnsi="Times New Roman" w:cs="Times New Roman"/>
              </w:rPr>
              <w:t>:</w:t>
            </w:r>
            <w:r w:rsidRPr="00A73DAE">
              <w:rPr>
                <w:rFonts w:ascii="Times New Roman" w:hAnsi="Times New Roman" w:cs="Times New Roman"/>
              </w:rPr>
              <w:t xml:space="preserve"> Food availability at weekend limited due to children not having school meals</w:t>
            </w:r>
          </w:p>
        </w:tc>
        <w:tc>
          <w:tcPr>
            <w:tcW w:w="2948" w:type="dxa"/>
          </w:tcPr>
          <w:p w14:paraId="214E819B" w14:textId="77777777" w:rsidR="0085299F" w:rsidRPr="00060964" w:rsidRDefault="0085299F" w:rsidP="007D5BE6">
            <w:pPr>
              <w:rPr>
                <w:rFonts w:ascii="Times New Roman" w:hAnsi="Times New Roman" w:cs="Times New Roman"/>
              </w:rPr>
            </w:pPr>
            <w:r>
              <w:rPr>
                <w:rFonts w:ascii="Times New Roman" w:hAnsi="Times New Roman" w:cs="Times New Roman"/>
              </w:rPr>
              <w:lastRenderedPageBreak/>
              <w:t>Non-significant trend in increased c</w:t>
            </w:r>
            <w:r w:rsidRPr="00060964">
              <w:rPr>
                <w:rFonts w:ascii="Times New Roman" w:hAnsi="Times New Roman" w:cs="Times New Roman"/>
              </w:rPr>
              <w:t xml:space="preserve">hildren’s average daily </w:t>
            </w:r>
            <w:r>
              <w:rPr>
                <w:rFonts w:ascii="Times New Roman" w:hAnsi="Times New Roman" w:cs="Times New Roman"/>
              </w:rPr>
              <w:t>fruit and vegetable</w:t>
            </w:r>
            <w:r w:rsidRPr="00060964">
              <w:rPr>
                <w:rFonts w:ascii="Times New Roman" w:hAnsi="Times New Roman" w:cs="Times New Roman"/>
              </w:rPr>
              <w:t xml:space="preserve"> (including dried beans</w:t>
            </w:r>
            <w:r>
              <w:rPr>
                <w:rFonts w:ascii="Times New Roman" w:hAnsi="Times New Roman" w:cs="Times New Roman"/>
              </w:rPr>
              <w:t xml:space="preserve">, </w:t>
            </w:r>
            <w:r w:rsidRPr="00974023">
              <w:rPr>
                <w:rFonts w:ascii="Times New Roman" w:hAnsi="Times New Roman" w:cs="Times New Roman"/>
              </w:rPr>
              <w:t>french fries/fried potatoes</w:t>
            </w:r>
            <w:r>
              <w:rPr>
                <w:rFonts w:ascii="Times New Roman" w:hAnsi="Times New Roman" w:cs="Times New Roman"/>
              </w:rPr>
              <w:t xml:space="preserve"> </w:t>
            </w:r>
            <w:r w:rsidRPr="00060964">
              <w:rPr>
                <w:rFonts w:ascii="Times New Roman" w:hAnsi="Times New Roman" w:cs="Times New Roman"/>
              </w:rPr>
              <w:t>and tomato s</w:t>
            </w:r>
            <w:r>
              <w:rPr>
                <w:rFonts w:ascii="Times New Roman" w:hAnsi="Times New Roman" w:cs="Times New Roman"/>
              </w:rPr>
              <w:t>auce</w:t>
            </w:r>
            <w:r w:rsidRPr="00060964">
              <w:rPr>
                <w:rFonts w:ascii="Times New Roman" w:hAnsi="Times New Roman" w:cs="Times New Roman"/>
              </w:rPr>
              <w:t>) intake:</w:t>
            </w:r>
          </w:p>
          <w:p w14:paraId="5BCEEE26" w14:textId="77777777" w:rsidR="0085299F" w:rsidRPr="00060964" w:rsidRDefault="0085299F" w:rsidP="007D5BE6">
            <w:pPr>
              <w:ind w:left="170"/>
              <w:rPr>
                <w:rFonts w:ascii="Times New Roman" w:hAnsi="Times New Roman" w:cs="Times New Roman"/>
              </w:rPr>
            </w:pPr>
            <w:r w:rsidRPr="00060964">
              <w:rPr>
                <w:rFonts w:ascii="Times New Roman" w:hAnsi="Times New Roman" w:cs="Times New Roman"/>
              </w:rPr>
              <w:t>Baseline = 3.39 (SD ±9.02)</w:t>
            </w:r>
          </w:p>
          <w:p w14:paraId="2C9315A7" w14:textId="77777777" w:rsidR="0085299F" w:rsidRPr="00060964" w:rsidRDefault="0085299F" w:rsidP="007D5BE6">
            <w:pPr>
              <w:ind w:left="170"/>
              <w:rPr>
                <w:rFonts w:ascii="Times New Roman" w:hAnsi="Times New Roman" w:cs="Times New Roman"/>
              </w:rPr>
            </w:pPr>
          </w:p>
          <w:p w14:paraId="21B26616" w14:textId="77777777" w:rsidR="0085299F" w:rsidRPr="00060964" w:rsidRDefault="0085299F" w:rsidP="007D5BE6">
            <w:pPr>
              <w:ind w:left="170"/>
              <w:rPr>
                <w:rFonts w:ascii="Times New Roman" w:hAnsi="Times New Roman" w:cs="Times New Roman"/>
              </w:rPr>
            </w:pPr>
            <w:r w:rsidRPr="00060964">
              <w:rPr>
                <w:rFonts w:ascii="Times New Roman" w:hAnsi="Times New Roman" w:cs="Times New Roman"/>
              </w:rPr>
              <w:t>Follow</w:t>
            </w:r>
            <w:r>
              <w:rPr>
                <w:rFonts w:ascii="Times New Roman" w:hAnsi="Times New Roman" w:cs="Times New Roman"/>
              </w:rPr>
              <w:t>-</w:t>
            </w:r>
            <w:r w:rsidRPr="00060964">
              <w:rPr>
                <w:rFonts w:ascii="Times New Roman" w:hAnsi="Times New Roman" w:cs="Times New Roman"/>
              </w:rPr>
              <w:t xml:space="preserve">up: 3.88 (SD ±9.44,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41)</w:t>
            </w:r>
          </w:p>
          <w:p w14:paraId="5403193B" w14:textId="77777777" w:rsidR="0085299F" w:rsidRPr="00060964" w:rsidRDefault="0085299F" w:rsidP="007D5BE6">
            <w:pPr>
              <w:rPr>
                <w:rFonts w:ascii="Times New Roman" w:hAnsi="Times New Roman" w:cs="Times New Roman"/>
              </w:rPr>
            </w:pPr>
          </w:p>
        </w:tc>
        <w:tc>
          <w:tcPr>
            <w:tcW w:w="2948" w:type="dxa"/>
          </w:tcPr>
          <w:p w14:paraId="15EBD1F7"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lastRenderedPageBreak/>
              <w:t>No statistical difference in mean</w:t>
            </w:r>
            <w:r>
              <w:rPr>
                <w:rFonts w:ascii="Times New Roman" w:hAnsi="Times New Roman" w:cs="Times New Roman"/>
              </w:rPr>
              <w:t xml:space="preserve"> parental</w:t>
            </w:r>
            <w:r w:rsidRPr="00060964">
              <w:rPr>
                <w:rFonts w:ascii="Times New Roman" w:hAnsi="Times New Roman" w:cs="Times New Roman"/>
              </w:rPr>
              <w:t xml:space="preserve"> anxiety scores from baseline (50.0, SD ± 9.85) and follow-up (50.7 SD ± 8.19, </w:t>
            </w:r>
            <w:r w:rsidRPr="00E72BCA">
              <w:rPr>
                <w:rFonts w:ascii="Times New Roman" w:hAnsi="Times New Roman" w:cs="Times New Roman"/>
                <w:i/>
                <w:iCs/>
              </w:rPr>
              <w:t>P</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51)</w:t>
            </w:r>
          </w:p>
        </w:tc>
      </w:tr>
      <w:tr w:rsidR="0085299F" w:rsidRPr="00060964" w14:paraId="797E12DD" w14:textId="77777777" w:rsidTr="007D5BE6">
        <w:tc>
          <w:tcPr>
            <w:tcW w:w="1372" w:type="dxa"/>
          </w:tcPr>
          <w:p w14:paraId="1C776EC8" w14:textId="6F3C34CA" w:rsidR="0085299F" w:rsidRPr="00060964" w:rsidRDefault="0085299F" w:rsidP="007D5BE6">
            <w:pPr>
              <w:rPr>
                <w:rFonts w:ascii="Times New Roman" w:hAnsi="Times New Roman" w:cs="Times New Roman"/>
              </w:rPr>
            </w:pPr>
            <w:r w:rsidRPr="00060964">
              <w:rPr>
                <w:rFonts w:ascii="Times New Roman" w:hAnsi="Times New Roman" w:cs="Times New Roman"/>
              </w:rPr>
              <w:t>Rizvi, 2021</w:t>
            </w:r>
            <w:r w:rsidRPr="00060964">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Rizvi&lt;/Author&gt;&lt;Year&gt;2021&lt;/Year&gt;&lt;RecNum&gt;565&lt;/RecNum&gt;&lt;DisplayText&gt;&lt;style face="superscript"&gt;(50)&lt;/style&gt;&lt;/DisplayText&gt;&lt;record&gt;&lt;rec-number&gt;565&lt;/rec-number&gt;&lt;foreign-keys&gt;&lt;key app="EN" db-id="pwffzpaahra2e9etf21v5pfb99xz209wpr0z" timestamp="1657625175"&gt;565&lt;/key&gt;&lt;/foreign-keys&gt;&lt;ref-type name="Journal Article"&gt;17&lt;/ref-type&gt;&lt;contributors&gt;&lt;authors&gt;&lt;author&gt;Rizvi, A&lt;/author&gt;&lt;author&gt;Wasfi, R&lt;/author&gt;&lt;author&gt;Enns, A&lt;/author&gt;&lt;author&gt;Kristjansson, E&lt;/author&gt;&lt;/authors&gt;&lt;/contributors&gt;&lt;titles&gt;&lt;title&gt;The impact of novel and traditional food bank approaches on food insecurity: a longitudinal study in Ottawa, Canada&lt;/title&gt;&lt;secondary-title&gt;BMC Public Health&lt;/secondary-title&gt;&lt;/titles&gt;&lt;periodical&gt;&lt;full-title&gt;BMC PUBLIC HEALTH&lt;/full-title&gt;&lt;/periodical&gt;&lt;volume&gt;21&lt;/volume&gt;&lt;number&gt;1&lt;/number&gt;&lt;keywords&gt;&lt;keyword&gt;Longitudinal Studies&lt;/keyword&gt;&lt;keyword&gt;Canada&lt;/keyword&gt;&lt;/keywords&gt;&lt;dates&gt;&lt;year&gt;2021&lt;/year&gt;&lt;pub-dates&gt;&lt;date&gt;2021&lt;/date&gt;&lt;/pub-dates&gt;&lt;/dates&gt;&lt;isbn&gt;1471-2458&lt;/isbn&gt;&lt;accession-num&gt;rayyan-845778529&lt;/accession-num&gt;&lt;urls&gt;&lt;/urls&gt;&lt;/record&gt;&lt;/Cite&gt;&lt;/EndNote&gt;</w:instrText>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50)</w:t>
            </w:r>
            <w:r w:rsidRPr="00060964">
              <w:rPr>
                <w:rFonts w:ascii="Times New Roman" w:hAnsi="Times New Roman" w:cs="Times New Roman"/>
              </w:rPr>
              <w:fldChar w:fldCharType="end"/>
            </w:r>
          </w:p>
        </w:tc>
        <w:tc>
          <w:tcPr>
            <w:tcW w:w="2551" w:type="dxa"/>
          </w:tcPr>
          <w:p w14:paraId="2CE1AA9A" w14:textId="77777777" w:rsidR="0085299F" w:rsidRPr="005547D4" w:rsidRDefault="0085299F" w:rsidP="007D5BE6">
            <w:pPr>
              <w:contextualSpacing/>
              <w:rPr>
                <w:rFonts w:ascii="Times New Roman" w:hAnsi="Times New Roman" w:cs="Times New Roman"/>
              </w:rPr>
            </w:pPr>
            <w:r w:rsidRPr="005547D4">
              <w:rPr>
                <w:rFonts w:ascii="Times New Roman" w:hAnsi="Times New Roman" w:cs="Times New Roman"/>
              </w:rPr>
              <w:t>Food bank use of ≥3 times in the previous three months:</w:t>
            </w:r>
          </w:p>
          <w:p w14:paraId="685A9568" w14:textId="77777777" w:rsidR="0085299F" w:rsidRDefault="0085299F" w:rsidP="007D5BE6">
            <w:pPr>
              <w:spacing w:before="80"/>
              <w:contextualSpacing/>
              <w:rPr>
                <w:rFonts w:ascii="Times New Roman" w:hAnsi="Times New Roman" w:cs="Times New Roman"/>
              </w:rPr>
            </w:pPr>
            <w:r w:rsidRPr="005547D4">
              <w:rPr>
                <w:rFonts w:ascii="Times New Roman" w:hAnsi="Times New Roman" w:cs="Times New Roman"/>
              </w:rPr>
              <w:t xml:space="preserve">52% </w:t>
            </w:r>
            <w:r>
              <w:rPr>
                <w:rFonts w:ascii="Times New Roman" w:hAnsi="Times New Roman" w:cs="Times New Roman"/>
              </w:rPr>
              <w:t>at baseline</w:t>
            </w:r>
          </w:p>
          <w:p w14:paraId="7622B136" w14:textId="77777777" w:rsidR="0085299F" w:rsidRPr="005547D4" w:rsidRDefault="0085299F" w:rsidP="007D5BE6">
            <w:pPr>
              <w:spacing w:before="80"/>
              <w:contextualSpacing/>
              <w:rPr>
                <w:rFonts w:ascii="Times New Roman" w:hAnsi="Times New Roman" w:cs="Times New Roman"/>
              </w:rPr>
            </w:pPr>
            <w:r w:rsidRPr="005547D4">
              <w:rPr>
                <w:rFonts w:ascii="Times New Roman" w:hAnsi="Times New Roman" w:cs="Times New Roman"/>
              </w:rPr>
              <w:t>5</w:t>
            </w:r>
            <w:r>
              <w:rPr>
                <w:rFonts w:ascii="Times New Roman" w:hAnsi="Times New Roman" w:cs="Times New Roman"/>
              </w:rPr>
              <w:t>1</w:t>
            </w:r>
            <w:r w:rsidRPr="005547D4">
              <w:rPr>
                <w:rFonts w:ascii="Times New Roman" w:hAnsi="Times New Roman" w:cs="Times New Roman"/>
              </w:rPr>
              <w:t>% at</w:t>
            </w:r>
            <w:r>
              <w:rPr>
                <w:rFonts w:ascii="Times New Roman" w:hAnsi="Times New Roman" w:cs="Times New Roman"/>
              </w:rPr>
              <w:t xml:space="preserve"> </w:t>
            </w:r>
            <w:r w:rsidRPr="005547D4">
              <w:rPr>
                <w:rFonts w:ascii="Times New Roman" w:hAnsi="Times New Roman" w:cs="Times New Roman"/>
              </w:rPr>
              <w:t>6-month</w:t>
            </w:r>
            <w:r>
              <w:rPr>
                <w:rFonts w:ascii="Times New Roman" w:hAnsi="Times New Roman" w:cs="Times New Roman"/>
              </w:rPr>
              <w:t>s</w:t>
            </w:r>
            <w:r w:rsidRPr="005547D4">
              <w:rPr>
                <w:rFonts w:ascii="Times New Roman" w:hAnsi="Times New Roman" w:cs="Times New Roman"/>
              </w:rPr>
              <w:t xml:space="preserve"> </w:t>
            </w:r>
          </w:p>
          <w:p w14:paraId="2BF55D2E" w14:textId="77777777" w:rsidR="0085299F" w:rsidRPr="005547D4" w:rsidRDefault="0085299F" w:rsidP="007D5BE6">
            <w:pPr>
              <w:spacing w:before="80"/>
              <w:contextualSpacing/>
              <w:rPr>
                <w:rFonts w:ascii="Times New Roman" w:hAnsi="Times New Roman" w:cs="Times New Roman"/>
              </w:rPr>
            </w:pPr>
            <w:r w:rsidRPr="005547D4">
              <w:rPr>
                <w:rFonts w:ascii="Times New Roman" w:hAnsi="Times New Roman" w:cs="Times New Roman"/>
              </w:rPr>
              <w:t>4</w:t>
            </w:r>
            <w:r>
              <w:rPr>
                <w:rFonts w:ascii="Times New Roman" w:hAnsi="Times New Roman" w:cs="Times New Roman"/>
              </w:rPr>
              <w:t xml:space="preserve">2% </w:t>
            </w:r>
            <w:r w:rsidRPr="005547D4">
              <w:rPr>
                <w:rFonts w:ascii="Times New Roman" w:hAnsi="Times New Roman" w:cs="Times New Roman"/>
              </w:rPr>
              <w:t>a</w:t>
            </w:r>
            <w:r>
              <w:rPr>
                <w:rFonts w:ascii="Times New Roman" w:hAnsi="Times New Roman" w:cs="Times New Roman"/>
              </w:rPr>
              <w:t>t</w:t>
            </w:r>
            <w:r w:rsidRPr="005547D4">
              <w:rPr>
                <w:rFonts w:ascii="Times New Roman" w:hAnsi="Times New Roman" w:cs="Times New Roman"/>
              </w:rPr>
              <w:t xml:space="preserve"> 12-month</w:t>
            </w:r>
            <w:r>
              <w:rPr>
                <w:rFonts w:ascii="Times New Roman" w:hAnsi="Times New Roman" w:cs="Times New Roman"/>
              </w:rPr>
              <w:t>s</w:t>
            </w:r>
            <w:r w:rsidRPr="005547D4">
              <w:rPr>
                <w:rFonts w:ascii="Times New Roman" w:hAnsi="Times New Roman" w:cs="Times New Roman"/>
              </w:rPr>
              <w:t xml:space="preserve"> </w:t>
            </w:r>
          </w:p>
          <w:p w14:paraId="7F046B39" w14:textId="77777777" w:rsidR="0085299F" w:rsidRPr="005547D4" w:rsidRDefault="0085299F" w:rsidP="007D5BE6">
            <w:pPr>
              <w:spacing w:before="80"/>
              <w:contextualSpacing/>
              <w:rPr>
                <w:rFonts w:ascii="Times New Roman" w:hAnsi="Times New Roman" w:cs="Times New Roman"/>
              </w:rPr>
            </w:pPr>
            <w:r>
              <w:rPr>
                <w:rFonts w:ascii="Times New Roman" w:hAnsi="Times New Roman" w:cs="Times New Roman"/>
              </w:rPr>
              <w:t>40</w:t>
            </w:r>
            <w:r w:rsidRPr="005547D4">
              <w:rPr>
                <w:rFonts w:ascii="Times New Roman" w:hAnsi="Times New Roman" w:cs="Times New Roman"/>
              </w:rPr>
              <w:t>% at final 18-month</w:t>
            </w:r>
            <w:r>
              <w:rPr>
                <w:rFonts w:ascii="Times New Roman" w:hAnsi="Times New Roman" w:cs="Times New Roman"/>
              </w:rPr>
              <w:t xml:space="preserve">s (final </w:t>
            </w:r>
            <w:r w:rsidRPr="005547D4">
              <w:rPr>
                <w:rFonts w:ascii="Times New Roman" w:hAnsi="Times New Roman" w:cs="Times New Roman"/>
              </w:rPr>
              <w:t>follow-up</w:t>
            </w:r>
            <w:r>
              <w:rPr>
                <w:rFonts w:ascii="Times New Roman" w:hAnsi="Times New Roman" w:cs="Times New Roman"/>
              </w:rPr>
              <w:t>)</w:t>
            </w:r>
          </w:p>
          <w:p w14:paraId="67926EC7" w14:textId="77777777" w:rsidR="0085299F" w:rsidRDefault="0085299F" w:rsidP="007D5BE6">
            <w:pPr>
              <w:rPr>
                <w:rFonts w:ascii="Times New Roman" w:hAnsi="Times New Roman" w:cs="Times New Roman"/>
              </w:rPr>
            </w:pPr>
          </w:p>
          <w:p w14:paraId="77B0B8E8" w14:textId="77777777" w:rsidR="0085299F" w:rsidRDefault="0085299F" w:rsidP="007D5BE6">
            <w:pPr>
              <w:rPr>
                <w:rFonts w:ascii="Times New Roman" w:hAnsi="Times New Roman" w:cs="Times New Roman"/>
              </w:rPr>
            </w:pPr>
            <w:r>
              <w:rPr>
                <w:rFonts w:ascii="Times New Roman" w:hAnsi="Times New Roman" w:cs="Times New Roman"/>
              </w:rPr>
              <w:t>Baseline 20% visited a food bank twice and 23% once in previous 3 months</w:t>
            </w:r>
          </w:p>
          <w:p w14:paraId="51B29CB5" w14:textId="77777777" w:rsidR="0085299F" w:rsidRDefault="0085299F" w:rsidP="007D5BE6">
            <w:pPr>
              <w:rPr>
                <w:rFonts w:ascii="Times New Roman" w:hAnsi="Times New Roman" w:cs="Times New Roman"/>
              </w:rPr>
            </w:pPr>
          </w:p>
          <w:p w14:paraId="4C32B27B" w14:textId="77777777" w:rsidR="0085299F" w:rsidRPr="002766A0" w:rsidRDefault="0085299F" w:rsidP="007D5BE6">
            <w:pPr>
              <w:rPr>
                <w:rFonts w:ascii="Times New Roman" w:hAnsi="Times New Roman" w:cs="Times New Roman"/>
              </w:rPr>
            </w:pPr>
            <w:r w:rsidRPr="002766A0">
              <w:rPr>
                <w:rFonts w:ascii="Times New Roman" w:hAnsi="Times New Roman" w:cs="Times New Roman"/>
              </w:rPr>
              <w:t xml:space="preserve">9% of </w:t>
            </w:r>
            <w:r>
              <w:rPr>
                <w:rFonts w:ascii="Times New Roman" w:hAnsi="Times New Roman" w:cs="Times New Roman"/>
              </w:rPr>
              <w:t>participants</w:t>
            </w:r>
            <w:r w:rsidRPr="002766A0">
              <w:rPr>
                <w:rFonts w:ascii="Times New Roman" w:hAnsi="Times New Roman" w:cs="Times New Roman"/>
              </w:rPr>
              <w:t xml:space="preserve"> accessing food banks over the long term accounted for 65% of all food bank visits</w:t>
            </w:r>
          </w:p>
          <w:p w14:paraId="4FF5F3A5" w14:textId="77777777" w:rsidR="0085299F" w:rsidRDefault="0085299F" w:rsidP="007D5BE6">
            <w:pPr>
              <w:rPr>
                <w:rFonts w:ascii="Times New Roman" w:hAnsi="Times New Roman" w:cs="Times New Roman"/>
              </w:rPr>
            </w:pPr>
          </w:p>
          <w:p w14:paraId="2990EE6A" w14:textId="77777777" w:rsidR="0085299F" w:rsidRDefault="0085299F" w:rsidP="007D5BE6">
            <w:pPr>
              <w:rPr>
                <w:rFonts w:ascii="Times New Roman" w:hAnsi="Times New Roman" w:cs="Times New Roman"/>
              </w:rPr>
            </w:pPr>
          </w:p>
          <w:p w14:paraId="38171A72" w14:textId="77777777" w:rsidR="0085299F" w:rsidRDefault="0085299F" w:rsidP="007D5BE6">
            <w:pPr>
              <w:rPr>
                <w:rFonts w:ascii="Times New Roman" w:hAnsi="Times New Roman" w:cs="Times New Roman"/>
              </w:rPr>
            </w:pPr>
          </w:p>
          <w:p w14:paraId="695E5B42" w14:textId="77777777" w:rsidR="0085299F" w:rsidRPr="00060964" w:rsidRDefault="0085299F" w:rsidP="007D5BE6">
            <w:pPr>
              <w:rPr>
                <w:rFonts w:ascii="Times New Roman" w:hAnsi="Times New Roman" w:cs="Times New Roman"/>
              </w:rPr>
            </w:pPr>
          </w:p>
        </w:tc>
        <w:tc>
          <w:tcPr>
            <w:tcW w:w="3458" w:type="dxa"/>
          </w:tcPr>
          <w:p w14:paraId="63DFD6A1" w14:textId="77777777" w:rsidR="0085299F" w:rsidRDefault="0085299F" w:rsidP="007D5BE6">
            <w:pPr>
              <w:spacing w:after="160" w:line="259" w:lineRule="auto"/>
              <w:rPr>
                <w:rFonts w:ascii="Times New Roman" w:hAnsi="Times New Roman" w:cs="Times New Roman"/>
              </w:rPr>
            </w:pPr>
            <w:r>
              <w:rPr>
                <w:rFonts w:ascii="Times New Roman" w:hAnsi="Times New Roman" w:cs="Times New Roman"/>
              </w:rPr>
              <w:t>F</w:t>
            </w:r>
            <w:r w:rsidRPr="00AB6B47">
              <w:rPr>
                <w:rFonts w:ascii="Times New Roman" w:hAnsi="Times New Roman" w:cs="Times New Roman"/>
              </w:rPr>
              <w:t>rom baseline to18 month</w:t>
            </w:r>
            <w:r>
              <w:rPr>
                <w:rFonts w:ascii="Times New Roman" w:hAnsi="Times New Roman" w:cs="Times New Roman"/>
              </w:rPr>
              <w:t>s</w:t>
            </w:r>
            <w:r w:rsidRPr="00AB6B47">
              <w:rPr>
                <w:rFonts w:ascii="Times New Roman" w:hAnsi="Times New Roman" w:cs="Times New Roman"/>
              </w:rPr>
              <w:t xml:space="preserve"> follow-u</w:t>
            </w:r>
            <w:r>
              <w:rPr>
                <w:rFonts w:ascii="Times New Roman" w:hAnsi="Times New Roman" w:cs="Times New Roman"/>
              </w:rPr>
              <w:t>p:</w:t>
            </w:r>
          </w:p>
          <w:p w14:paraId="1D39CEA9" w14:textId="77777777" w:rsidR="0085299F" w:rsidRPr="001A6E59" w:rsidRDefault="0085299F" w:rsidP="007D5BE6">
            <w:pPr>
              <w:pStyle w:val="ListParagraph"/>
              <w:numPr>
                <w:ilvl w:val="0"/>
                <w:numId w:val="28"/>
              </w:numPr>
              <w:rPr>
                <w:rFonts w:ascii="Times New Roman" w:hAnsi="Times New Roman" w:cs="Times New Roman"/>
              </w:rPr>
            </w:pPr>
            <w:r w:rsidRPr="001A6E59">
              <w:rPr>
                <w:rFonts w:ascii="Times New Roman" w:hAnsi="Times New Roman" w:cs="Times New Roman"/>
              </w:rPr>
              <w:t xml:space="preserve">Severely food insecure participants decreased by 14 points (39% - 25%) </w:t>
            </w:r>
          </w:p>
          <w:p w14:paraId="4DB9D9A6" w14:textId="77777777" w:rsidR="0085299F" w:rsidRDefault="0085299F" w:rsidP="007D5BE6">
            <w:pPr>
              <w:pStyle w:val="ListParagraph"/>
              <w:numPr>
                <w:ilvl w:val="0"/>
                <w:numId w:val="26"/>
              </w:numPr>
              <w:rPr>
                <w:rFonts w:ascii="Times New Roman" w:hAnsi="Times New Roman" w:cs="Times New Roman"/>
              </w:rPr>
            </w:pPr>
            <w:r w:rsidRPr="008600D7">
              <w:rPr>
                <w:rFonts w:ascii="Times New Roman" w:hAnsi="Times New Roman" w:cs="Times New Roman"/>
              </w:rPr>
              <w:t xml:space="preserve">Food secure participants increased by 7% points (11% - 18%) </w:t>
            </w:r>
          </w:p>
          <w:p w14:paraId="6DDF8E3E" w14:textId="77777777" w:rsidR="0085299F" w:rsidRPr="008600D7" w:rsidRDefault="0085299F" w:rsidP="007D5BE6">
            <w:pPr>
              <w:pStyle w:val="ListParagraph"/>
              <w:ind w:left="360"/>
              <w:rPr>
                <w:rFonts w:ascii="Times New Roman" w:hAnsi="Times New Roman" w:cs="Times New Roman"/>
              </w:rPr>
            </w:pPr>
          </w:p>
          <w:p w14:paraId="3460D1AB" w14:textId="77777777" w:rsidR="0085299F" w:rsidRPr="0081453F" w:rsidRDefault="0085299F" w:rsidP="007D5BE6">
            <w:pPr>
              <w:rPr>
                <w:rFonts w:ascii="Times New Roman" w:hAnsi="Times New Roman" w:cs="Times New Roman"/>
              </w:rPr>
            </w:pPr>
            <w:r w:rsidRPr="0081453F">
              <w:rPr>
                <w:rFonts w:ascii="Times New Roman" w:hAnsi="Times New Roman" w:cs="Times New Roman"/>
              </w:rPr>
              <w:t xml:space="preserve">Aggregated data of all four waves </w:t>
            </w:r>
            <w:r>
              <w:rPr>
                <w:rFonts w:ascii="Times New Roman" w:hAnsi="Times New Roman" w:cs="Times New Roman"/>
              </w:rPr>
              <w:t xml:space="preserve">and frequency of food bank </w:t>
            </w:r>
            <w:r w:rsidRPr="0081453F">
              <w:rPr>
                <w:rFonts w:ascii="Times New Roman" w:hAnsi="Times New Roman" w:cs="Times New Roman"/>
              </w:rPr>
              <w:t>visit</w:t>
            </w:r>
            <w:r>
              <w:rPr>
                <w:rFonts w:ascii="Times New Roman" w:hAnsi="Times New Roman" w:cs="Times New Roman"/>
              </w:rPr>
              <w:t>s</w:t>
            </w:r>
            <w:r w:rsidRPr="0081453F">
              <w:rPr>
                <w:rFonts w:ascii="Times New Roman" w:hAnsi="Times New Roman" w:cs="Times New Roman"/>
              </w:rPr>
              <w:t>:</w:t>
            </w:r>
          </w:p>
          <w:p w14:paraId="01584B64"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 xml:space="preserve"> ≥3 times in the previous three months</w:t>
            </w:r>
          </w:p>
          <w:p w14:paraId="3350ECA2"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47% severely food insecure</w:t>
            </w:r>
          </w:p>
          <w:p w14:paraId="4292CA42"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50% moderately food insecure</w:t>
            </w:r>
          </w:p>
          <w:p w14:paraId="14662F4B"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45% marginally food insecure</w:t>
            </w:r>
          </w:p>
          <w:p w14:paraId="2F30FBDB" w14:textId="77777777" w:rsidR="0085299F" w:rsidRPr="0081453F" w:rsidRDefault="0085299F" w:rsidP="007D5BE6">
            <w:pPr>
              <w:spacing w:line="259" w:lineRule="auto"/>
              <w:rPr>
                <w:rFonts w:ascii="Times New Roman" w:hAnsi="Times New Roman" w:cs="Times New Roman"/>
              </w:rPr>
            </w:pPr>
          </w:p>
          <w:p w14:paraId="053ACF76"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Twice in previous 3 months:</w:t>
            </w:r>
          </w:p>
          <w:p w14:paraId="3C359F9C"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21% severely food insecure</w:t>
            </w:r>
          </w:p>
          <w:p w14:paraId="7038F0EC"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18% moderately food insecure</w:t>
            </w:r>
          </w:p>
          <w:p w14:paraId="537F71FD"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17% marginally food insecure</w:t>
            </w:r>
          </w:p>
          <w:p w14:paraId="5B44D23F" w14:textId="77777777" w:rsidR="0085299F" w:rsidRPr="0081453F" w:rsidRDefault="0085299F" w:rsidP="007D5BE6">
            <w:pPr>
              <w:spacing w:line="259" w:lineRule="auto"/>
              <w:rPr>
                <w:rFonts w:ascii="Times New Roman" w:hAnsi="Times New Roman" w:cs="Times New Roman"/>
              </w:rPr>
            </w:pPr>
          </w:p>
          <w:p w14:paraId="7A42A4D5"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Once in previous 3 months:</w:t>
            </w:r>
          </w:p>
          <w:p w14:paraId="69BA796F"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22% severely food insecure</w:t>
            </w:r>
          </w:p>
          <w:p w14:paraId="31D1937B" w14:textId="77777777" w:rsidR="0085299F" w:rsidRPr="0081453F" w:rsidRDefault="0085299F" w:rsidP="007D5BE6">
            <w:pPr>
              <w:spacing w:line="259" w:lineRule="auto"/>
              <w:rPr>
                <w:rFonts w:ascii="Times New Roman" w:hAnsi="Times New Roman" w:cs="Times New Roman"/>
              </w:rPr>
            </w:pPr>
            <w:r w:rsidRPr="0081453F">
              <w:rPr>
                <w:rFonts w:ascii="Times New Roman" w:hAnsi="Times New Roman" w:cs="Times New Roman"/>
              </w:rPr>
              <w:t>23% moderately food insecure</w:t>
            </w:r>
          </w:p>
          <w:p w14:paraId="5013AEB3" w14:textId="77777777" w:rsidR="0085299F" w:rsidRPr="00060964" w:rsidRDefault="0085299F" w:rsidP="007D5BE6">
            <w:pPr>
              <w:spacing w:after="160" w:line="259" w:lineRule="auto"/>
              <w:rPr>
                <w:rFonts w:ascii="Times New Roman" w:hAnsi="Times New Roman" w:cs="Times New Roman"/>
              </w:rPr>
            </w:pPr>
            <w:r w:rsidRPr="0081453F">
              <w:rPr>
                <w:rFonts w:ascii="Times New Roman" w:hAnsi="Times New Roman" w:cs="Times New Roman"/>
              </w:rPr>
              <w:t>24% marginally food insecure</w:t>
            </w:r>
          </w:p>
          <w:p w14:paraId="1E21DAC7" w14:textId="77777777" w:rsidR="0085299F" w:rsidRDefault="0085299F" w:rsidP="007D5BE6">
            <w:pPr>
              <w:rPr>
                <w:rFonts w:ascii="Times New Roman" w:hAnsi="Times New Roman" w:cs="Times New Roman"/>
              </w:rPr>
            </w:pPr>
            <w:r>
              <w:rPr>
                <w:rFonts w:ascii="Times New Roman" w:hAnsi="Times New Roman" w:cs="Times New Roman"/>
              </w:rPr>
              <w:lastRenderedPageBreak/>
              <w:t>Significantly i</w:t>
            </w:r>
            <w:r w:rsidRPr="00060964">
              <w:rPr>
                <w:rFonts w:ascii="Times New Roman" w:hAnsi="Times New Roman" w:cs="Times New Roman"/>
              </w:rPr>
              <w:t xml:space="preserve">mproved </w:t>
            </w:r>
            <w:r>
              <w:rPr>
                <w:rFonts w:ascii="Times New Roman" w:hAnsi="Times New Roman" w:cs="Times New Roman"/>
              </w:rPr>
              <w:t>food insecurity</w:t>
            </w:r>
            <w:r w:rsidRPr="00060964">
              <w:rPr>
                <w:rFonts w:ascii="Times New Roman" w:hAnsi="Times New Roman" w:cs="Times New Roman"/>
              </w:rPr>
              <w:t xml:space="preserve"> score with:</w:t>
            </w:r>
          </w:p>
          <w:p w14:paraId="13D2BE4A" w14:textId="77777777" w:rsidR="0085299F" w:rsidRPr="002D15A3" w:rsidRDefault="0085299F" w:rsidP="007D5BE6">
            <w:pPr>
              <w:pStyle w:val="ListParagraph"/>
              <w:numPr>
                <w:ilvl w:val="0"/>
                <w:numId w:val="26"/>
              </w:numPr>
              <w:rPr>
                <w:rFonts w:ascii="Times New Roman" w:hAnsi="Times New Roman" w:cs="Times New Roman"/>
              </w:rPr>
            </w:pPr>
            <w:r w:rsidRPr="002D15A3">
              <w:rPr>
                <w:rFonts w:ascii="Times New Roman" w:hAnsi="Times New Roman" w:cs="Times New Roman"/>
              </w:rPr>
              <w:t xml:space="preserve">Food banks located in community resource centres offering additional health and social services: ᵦ 0.59 (CI: 0.99, 0.19, </w:t>
            </w:r>
            <w:r w:rsidRPr="00E72BCA">
              <w:rPr>
                <w:rFonts w:ascii="Times New Roman" w:hAnsi="Times New Roman" w:cs="Times New Roman"/>
                <w:i/>
                <w:iCs/>
              </w:rPr>
              <w:t>P</w:t>
            </w:r>
            <w:r w:rsidRPr="002D15A3">
              <w:rPr>
                <w:rFonts w:ascii="Times New Roman" w:hAnsi="Times New Roman" w:cs="Times New Roman"/>
              </w:rPr>
              <w:t>&lt;0</w:t>
            </w:r>
            <w:r>
              <w:rPr>
                <w:rFonts w:ascii="Times New Roman" w:hAnsi="Times New Roman" w:cs="Times New Roman"/>
              </w:rPr>
              <w:t>·</w:t>
            </w:r>
            <w:r w:rsidRPr="002D15A3">
              <w:rPr>
                <w:rFonts w:ascii="Times New Roman" w:hAnsi="Times New Roman" w:cs="Times New Roman"/>
              </w:rPr>
              <w:t>01)</w:t>
            </w:r>
          </w:p>
          <w:p w14:paraId="16DAE6FD" w14:textId="77777777" w:rsidR="0085299F" w:rsidRPr="002D15A3" w:rsidRDefault="0085299F" w:rsidP="007D5BE6">
            <w:pPr>
              <w:pStyle w:val="ListParagraph"/>
              <w:numPr>
                <w:ilvl w:val="0"/>
                <w:numId w:val="26"/>
              </w:numPr>
              <w:rPr>
                <w:rFonts w:ascii="Times New Roman" w:hAnsi="Times New Roman" w:cs="Times New Roman"/>
              </w:rPr>
            </w:pPr>
            <w:r w:rsidRPr="002D15A3">
              <w:rPr>
                <w:rFonts w:ascii="Times New Roman" w:hAnsi="Times New Roman" w:cs="Times New Roman"/>
              </w:rPr>
              <w:t xml:space="preserve">Choice-based food bank models: ᵦ 0.53 (CI: 0.89, 0.17, </w:t>
            </w:r>
            <w:r w:rsidRPr="00E72BCA">
              <w:rPr>
                <w:rFonts w:ascii="Times New Roman" w:hAnsi="Times New Roman" w:cs="Times New Roman"/>
                <w:i/>
                <w:iCs/>
              </w:rPr>
              <w:t>P</w:t>
            </w:r>
            <w:r w:rsidRPr="002D15A3">
              <w:rPr>
                <w:rFonts w:ascii="Times New Roman" w:hAnsi="Times New Roman" w:cs="Times New Roman"/>
              </w:rPr>
              <w:t>&lt;0</w:t>
            </w:r>
            <w:r>
              <w:rPr>
                <w:rFonts w:ascii="Times New Roman" w:hAnsi="Times New Roman" w:cs="Times New Roman"/>
              </w:rPr>
              <w:t>·</w:t>
            </w:r>
            <w:r w:rsidRPr="002D15A3">
              <w:rPr>
                <w:rFonts w:ascii="Times New Roman" w:hAnsi="Times New Roman" w:cs="Times New Roman"/>
              </w:rPr>
              <w:t xml:space="preserve">01) </w:t>
            </w:r>
          </w:p>
        </w:tc>
        <w:tc>
          <w:tcPr>
            <w:tcW w:w="2948" w:type="dxa"/>
          </w:tcPr>
          <w:p w14:paraId="66DC4409" w14:textId="77777777" w:rsidR="0085299F" w:rsidRPr="00060964" w:rsidRDefault="0085299F" w:rsidP="007D5BE6">
            <w:pPr>
              <w:jc w:val="center"/>
              <w:rPr>
                <w:rFonts w:ascii="Times New Roman" w:hAnsi="Times New Roman" w:cs="Times New Roman"/>
              </w:rPr>
            </w:pPr>
            <w:r>
              <w:rPr>
                <w:rFonts w:ascii="Times New Roman" w:hAnsi="Times New Roman" w:cs="Times New Roman"/>
              </w:rPr>
              <w:lastRenderedPageBreak/>
              <w:t>-</w:t>
            </w:r>
          </w:p>
        </w:tc>
        <w:tc>
          <w:tcPr>
            <w:tcW w:w="2948" w:type="dxa"/>
          </w:tcPr>
          <w:p w14:paraId="2B2AFC17"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Mean score (SD):</w:t>
            </w:r>
          </w:p>
          <w:p w14:paraId="2B15CAA2" w14:textId="77777777" w:rsidR="0085299F" w:rsidRPr="0039534A" w:rsidRDefault="0085299F" w:rsidP="007D5BE6">
            <w:pPr>
              <w:pStyle w:val="ListParagraph"/>
              <w:numPr>
                <w:ilvl w:val="0"/>
                <w:numId w:val="31"/>
              </w:numPr>
              <w:rPr>
                <w:rFonts w:ascii="Times New Roman" w:hAnsi="Times New Roman" w:cs="Times New Roman"/>
              </w:rPr>
            </w:pPr>
            <w:r w:rsidRPr="0039534A">
              <w:rPr>
                <w:rFonts w:ascii="Times New Roman" w:hAnsi="Times New Roman" w:cs="Times New Roman"/>
              </w:rPr>
              <w:t>Baseline 40.2 (11.3)</w:t>
            </w:r>
          </w:p>
          <w:p w14:paraId="7E0B7F3E" w14:textId="77777777" w:rsidR="0085299F" w:rsidRPr="0039534A" w:rsidRDefault="0085299F" w:rsidP="007D5BE6">
            <w:pPr>
              <w:pStyle w:val="ListParagraph"/>
              <w:numPr>
                <w:ilvl w:val="0"/>
                <w:numId w:val="31"/>
              </w:numPr>
              <w:rPr>
                <w:rFonts w:ascii="Times New Roman" w:hAnsi="Times New Roman" w:cs="Times New Roman"/>
              </w:rPr>
            </w:pPr>
            <w:r w:rsidRPr="0039534A">
              <w:rPr>
                <w:rFonts w:ascii="Times New Roman" w:hAnsi="Times New Roman" w:cs="Times New Roman"/>
              </w:rPr>
              <w:t>6-month</w:t>
            </w:r>
            <w:r>
              <w:rPr>
                <w:rFonts w:ascii="Times New Roman" w:hAnsi="Times New Roman" w:cs="Times New Roman"/>
              </w:rPr>
              <w:t>s</w:t>
            </w:r>
            <w:r w:rsidRPr="0039534A">
              <w:rPr>
                <w:rFonts w:ascii="Times New Roman" w:hAnsi="Times New Roman" w:cs="Times New Roman"/>
              </w:rPr>
              <w:t xml:space="preserve"> 40.4 (11.7) </w:t>
            </w:r>
          </w:p>
          <w:p w14:paraId="1A1D57ED" w14:textId="77777777" w:rsidR="0085299F" w:rsidRPr="0039534A" w:rsidRDefault="0085299F" w:rsidP="007D5BE6">
            <w:pPr>
              <w:pStyle w:val="ListParagraph"/>
              <w:numPr>
                <w:ilvl w:val="0"/>
                <w:numId w:val="31"/>
              </w:numPr>
              <w:rPr>
                <w:rFonts w:ascii="Times New Roman" w:hAnsi="Times New Roman" w:cs="Times New Roman"/>
              </w:rPr>
            </w:pPr>
            <w:r w:rsidRPr="0039534A">
              <w:rPr>
                <w:rFonts w:ascii="Times New Roman" w:hAnsi="Times New Roman" w:cs="Times New Roman"/>
              </w:rPr>
              <w:t>12-month</w:t>
            </w:r>
            <w:r>
              <w:rPr>
                <w:rFonts w:ascii="Times New Roman" w:hAnsi="Times New Roman" w:cs="Times New Roman"/>
              </w:rPr>
              <w:t>s</w:t>
            </w:r>
            <w:r w:rsidRPr="0039534A">
              <w:rPr>
                <w:rFonts w:ascii="Times New Roman" w:hAnsi="Times New Roman" w:cs="Times New Roman"/>
              </w:rPr>
              <w:t xml:space="preserve"> 40.8 (13.9)</w:t>
            </w:r>
          </w:p>
          <w:p w14:paraId="72C2CFE0" w14:textId="77777777" w:rsidR="0085299F" w:rsidRPr="0039534A" w:rsidRDefault="0085299F" w:rsidP="007D5BE6">
            <w:pPr>
              <w:pStyle w:val="ListParagraph"/>
              <w:numPr>
                <w:ilvl w:val="0"/>
                <w:numId w:val="31"/>
              </w:numPr>
              <w:rPr>
                <w:rFonts w:ascii="Times New Roman" w:hAnsi="Times New Roman" w:cs="Times New Roman"/>
              </w:rPr>
            </w:pPr>
            <w:r w:rsidRPr="0039534A">
              <w:rPr>
                <w:rFonts w:ascii="Times New Roman" w:hAnsi="Times New Roman" w:cs="Times New Roman"/>
              </w:rPr>
              <w:t>18-month</w:t>
            </w:r>
            <w:r>
              <w:rPr>
                <w:rFonts w:ascii="Times New Roman" w:hAnsi="Times New Roman" w:cs="Times New Roman"/>
              </w:rPr>
              <w:t xml:space="preserve">s </w:t>
            </w:r>
            <w:r w:rsidRPr="0039534A">
              <w:rPr>
                <w:rFonts w:ascii="Times New Roman" w:hAnsi="Times New Roman" w:cs="Times New Roman"/>
              </w:rPr>
              <w:t>41.6 (11.9)</w:t>
            </w:r>
          </w:p>
          <w:p w14:paraId="36ADA7BB" w14:textId="77777777" w:rsidR="0085299F" w:rsidRPr="00060964" w:rsidRDefault="0085299F" w:rsidP="007D5BE6">
            <w:pPr>
              <w:ind w:left="113"/>
              <w:rPr>
                <w:rFonts w:ascii="Times New Roman" w:hAnsi="Times New Roman" w:cs="Times New Roman"/>
              </w:rPr>
            </w:pPr>
          </w:p>
          <w:p w14:paraId="3F088561" w14:textId="77777777" w:rsidR="0085299F" w:rsidRDefault="0085299F" w:rsidP="007D5BE6">
            <w:pPr>
              <w:rPr>
                <w:rFonts w:ascii="Times New Roman" w:hAnsi="Times New Roman" w:cs="Times New Roman"/>
              </w:rPr>
            </w:pPr>
            <w:r w:rsidRPr="00060964">
              <w:rPr>
                <w:rFonts w:ascii="Times New Roman" w:hAnsi="Times New Roman" w:cs="Times New Roman"/>
              </w:rPr>
              <w:t xml:space="preserve">Significant </w:t>
            </w:r>
            <w:r>
              <w:rPr>
                <w:rFonts w:ascii="Times New Roman" w:hAnsi="Times New Roman" w:cs="Times New Roman"/>
              </w:rPr>
              <w:t>improvement in mental health score</w:t>
            </w:r>
            <w:r w:rsidRPr="00060964">
              <w:rPr>
                <w:rFonts w:ascii="Times New Roman" w:hAnsi="Times New Roman" w:cs="Times New Roman"/>
              </w:rPr>
              <w:t xml:space="preserve"> between waves 1 and 4 by 1.4 points (</w:t>
            </w:r>
            <w:r w:rsidRPr="00E72BCA">
              <w:rPr>
                <w:rFonts w:ascii="Times New Roman" w:hAnsi="Times New Roman" w:cs="Times New Roman"/>
                <w:i/>
                <w:iCs/>
              </w:rPr>
              <w:t>P</w:t>
            </w:r>
            <w:r w:rsidRPr="00060964">
              <w:rPr>
                <w:rFonts w:ascii="Times New Roman" w:hAnsi="Times New Roman" w:cs="Times New Roman"/>
              </w:rPr>
              <w:t>&lt;0</w:t>
            </w:r>
            <w:r>
              <w:rPr>
                <w:rFonts w:ascii="Times New Roman" w:hAnsi="Times New Roman" w:cs="Times New Roman"/>
              </w:rPr>
              <w:t>·</w:t>
            </w:r>
            <w:r w:rsidRPr="00060964">
              <w:rPr>
                <w:rFonts w:ascii="Times New Roman" w:hAnsi="Times New Roman" w:cs="Times New Roman"/>
              </w:rPr>
              <w:t>001)</w:t>
            </w:r>
          </w:p>
          <w:p w14:paraId="44F1A8EA" w14:textId="77777777" w:rsidR="0085299F" w:rsidRDefault="0085299F" w:rsidP="007D5BE6">
            <w:pPr>
              <w:ind w:left="113"/>
              <w:rPr>
                <w:rFonts w:ascii="Times New Roman" w:hAnsi="Times New Roman" w:cs="Times New Roman"/>
              </w:rPr>
            </w:pPr>
          </w:p>
          <w:p w14:paraId="05E9E836" w14:textId="77777777" w:rsidR="0085299F" w:rsidRPr="00060964" w:rsidRDefault="0085299F" w:rsidP="007D5BE6">
            <w:pPr>
              <w:rPr>
                <w:rFonts w:ascii="Times New Roman" w:hAnsi="Times New Roman" w:cs="Times New Roman"/>
              </w:rPr>
            </w:pPr>
            <w:r>
              <w:rPr>
                <w:rFonts w:ascii="Times New Roman" w:hAnsi="Times New Roman" w:cs="Times New Roman"/>
              </w:rPr>
              <w:t>Relationship between increasing severity of food insecurity and poorer mental health scores</w:t>
            </w:r>
          </w:p>
        </w:tc>
      </w:tr>
      <w:tr w:rsidR="0085299F" w:rsidRPr="00060964" w14:paraId="498B6F62" w14:textId="77777777" w:rsidTr="007D5BE6">
        <w:tc>
          <w:tcPr>
            <w:tcW w:w="1372" w:type="dxa"/>
          </w:tcPr>
          <w:p w14:paraId="74A6B1C7" w14:textId="4ACEDEEE" w:rsidR="0085299F" w:rsidRPr="00060964" w:rsidRDefault="0085299F" w:rsidP="007D5BE6">
            <w:pPr>
              <w:rPr>
                <w:rFonts w:ascii="Times New Roman" w:hAnsi="Times New Roman" w:cs="Times New Roman"/>
              </w:rPr>
            </w:pPr>
            <w:r w:rsidRPr="00060964">
              <w:rPr>
                <w:rFonts w:ascii="Times New Roman" w:hAnsi="Times New Roman" w:cs="Times New Roman"/>
              </w:rPr>
              <w:t>Wright, 2018</w:t>
            </w:r>
            <w:r w:rsidRPr="00060964">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Wright&lt;/Author&gt;&lt;Year&gt;2018&lt;/Year&gt;&lt;RecNum&gt;984&lt;/RecNum&gt;&lt;DisplayText&gt;&lt;style face="superscript"&gt;(51)&lt;/style&gt;&lt;/DisplayText&gt;&lt;record&gt;&lt;rec-number&gt;984&lt;/rec-number&gt;&lt;foreign-keys&gt;&lt;key app="EN" db-id="pwffzpaahra2e9etf21v5pfb99xz209wpr0z" timestamp="1657625176"&gt;984&lt;/key&gt;&lt;/foreign-keys&gt;&lt;ref-type name="Journal Article"&gt;17&lt;/ref-type&gt;&lt;contributors&gt;&lt;authors&gt;&lt;author&gt;Wright, L&lt;/author&gt;&lt;author&gt;Epps, JB&lt;/author&gt;&lt;/authors&gt;&lt;/contributors&gt;&lt;titles&gt;&lt;title&gt;BackPack: A Program for Improving Children&amp;apos;s Readiness to Learn and Family Food Security&lt;/title&gt;&lt;secondary-title&gt;Top Clin Nutr&lt;/secondary-title&gt;&lt;/titles&gt;&lt;periodical&gt;&lt;full-title&gt;Top Clin Nutr&lt;/full-title&gt;&lt;/periodical&gt;&lt;pages&gt;16-22&lt;/pages&gt;&lt;volume&gt;33&lt;/volume&gt;&lt;number&gt;1&lt;/number&gt;&lt;keywords&gt;&lt;keyword&gt;Only Child&lt;/keyword&gt;&lt;keyword&gt;Child&lt;/keyword&gt;&lt;/keywords&gt;&lt;dates&gt;&lt;year&gt;2018&lt;/year&gt;&lt;pub-dates&gt;&lt;date&gt;2018&lt;/date&gt;&lt;/pub-dates&gt;&lt;/dates&gt;&lt;isbn&gt;[&amp;quot;0883-5691&amp;quot;, &amp;quot;1550-5146&amp;quot;]&lt;/isbn&gt;&lt;accession-num&gt;rayyan-845778951&lt;/accession-num&gt;&lt;urls&gt;&lt;/urls&gt;&lt;/record&gt;&lt;/Cite&gt;&lt;/EndNote&gt;</w:instrText>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51)</w:t>
            </w:r>
            <w:r w:rsidRPr="00060964">
              <w:rPr>
                <w:rFonts w:ascii="Times New Roman" w:hAnsi="Times New Roman" w:cs="Times New Roman"/>
              </w:rPr>
              <w:fldChar w:fldCharType="end"/>
            </w:r>
          </w:p>
        </w:tc>
        <w:tc>
          <w:tcPr>
            <w:tcW w:w="2551" w:type="dxa"/>
          </w:tcPr>
          <w:p w14:paraId="39FF051F" w14:textId="77777777" w:rsidR="0085299F" w:rsidRPr="00060964" w:rsidRDefault="0085299F" w:rsidP="007D5BE6">
            <w:pPr>
              <w:rPr>
                <w:rFonts w:ascii="Times New Roman" w:hAnsi="Times New Roman" w:cs="Times New Roman"/>
              </w:rPr>
            </w:pPr>
            <w:r>
              <w:rPr>
                <w:rFonts w:ascii="Times New Roman" w:hAnsi="Times New Roman" w:cs="Times New Roman"/>
              </w:rPr>
              <w:t>All children in the elementary school received a backpack containing food provisions for the weekend every Friday during the academic year</w:t>
            </w:r>
          </w:p>
        </w:tc>
        <w:tc>
          <w:tcPr>
            <w:tcW w:w="3458" w:type="dxa"/>
          </w:tcPr>
          <w:p w14:paraId="07744A69"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Parental survey</w:t>
            </w:r>
            <w:r>
              <w:rPr>
                <w:rFonts w:ascii="Times New Roman" w:hAnsi="Times New Roman" w:cs="Times New Roman"/>
              </w:rPr>
              <w:t>s showed a</w:t>
            </w:r>
            <w:r w:rsidRPr="00060964">
              <w:rPr>
                <w:rFonts w:ascii="Times New Roman" w:hAnsi="Times New Roman" w:cs="Times New Roman"/>
              </w:rPr>
              <w:t xml:space="preserve"> </w:t>
            </w:r>
            <w:r>
              <w:rPr>
                <w:rFonts w:ascii="Times New Roman" w:hAnsi="Times New Roman" w:cs="Times New Roman"/>
              </w:rPr>
              <w:t xml:space="preserve"> non-significant </w:t>
            </w:r>
            <w:r w:rsidRPr="00060964">
              <w:rPr>
                <w:rFonts w:ascii="Times New Roman" w:hAnsi="Times New Roman" w:cs="Times New Roman"/>
              </w:rPr>
              <w:t xml:space="preserve">trend in </w:t>
            </w:r>
            <w:r>
              <w:rPr>
                <w:rFonts w:ascii="Times New Roman" w:hAnsi="Times New Roman" w:cs="Times New Roman"/>
              </w:rPr>
              <w:t xml:space="preserve">lower food insecurity </w:t>
            </w:r>
            <w:r w:rsidRPr="00060964">
              <w:rPr>
                <w:rFonts w:ascii="Times New Roman" w:hAnsi="Times New Roman" w:cs="Times New Roman"/>
              </w:rPr>
              <w:t>at end of programme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081)</w:t>
            </w:r>
          </w:p>
          <w:p w14:paraId="135750F3" w14:textId="77777777" w:rsidR="0085299F" w:rsidRPr="00060964" w:rsidRDefault="0085299F" w:rsidP="007D5BE6">
            <w:pPr>
              <w:rPr>
                <w:rFonts w:ascii="Times New Roman" w:hAnsi="Times New Roman" w:cs="Times New Roman"/>
              </w:rPr>
            </w:pPr>
          </w:p>
          <w:p w14:paraId="17C9339A"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Qualitative survey: 2</w:t>
            </w:r>
            <w:r w:rsidRPr="00060964">
              <w:rPr>
                <w:rFonts w:ascii="Times New Roman" w:hAnsi="Times New Roman" w:cs="Times New Roman"/>
                <w:vertAlign w:val="superscript"/>
              </w:rPr>
              <w:t>nd</w:t>
            </w:r>
            <w:r w:rsidRPr="00060964">
              <w:rPr>
                <w:rFonts w:ascii="Times New Roman" w:hAnsi="Times New Roman" w:cs="Times New Roman"/>
              </w:rPr>
              <w:t xml:space="preserve"> theme identified improved food security leading to greater food availability for the famil</w:t>
            </w:r>
            <w:r>
              <w:rPr>
                <w:rFonts w:ascii="Times New Roman" w:hAnsi="Times New Roman" w:cs="Times New Roman"/>
              </w:rPr>
              <w:t>y</w:t>
            </w:r>
          </w:p>
        </w:tc>
        <w:tc>
          <w:tcPr>
            <w:tcW w:w="2948" w:type="dxa"/>
          </w:tcPr>
          <w:p w14:paraId="1CCD4CB3" w14:textId="77777777" w:rsidR="0085299F" w:rsidRPr="00060964" w:rsidRDefault="0085299F" w:rsidP="007D5BE6">
            <w:pPr>
              <w:jc w:val="center"/>
              <w:rPr>
                <w:rFonts w:ascii="Times New Roman" w:hAnsi="Times New Roman" w:cs="Times New Roman"/>
              </w:rPr>
            </w:pPr>
            <w:r>
              <w:rPr>
                <w:rFonts w:ascii="Times New Roman" w:hAnsi="Times New Roman" w:cs="Times New Roman"/>
              </w:rPr>
              <w:t>-</w:t>
            </w:r>
          </w:p>
        </w:tc>
        <w:tc>
          <w:tcPr>
            <w:tcW w:w="2948" w:type="dxa"/>
          </w:tcPr>
          <w:p w14:paraId="0B0439E2" w14:textId="77777777" w:rsidR="0085299F" w:rsidRDefault="0085299F" w:rsidP="007D5BE6">
            <w:pPr>
              <w:rPr>
                <w:rFonts w:ascii="Times New Roman" w:hAnsi="Times New Roman" w:cs="Times New Roman"/>
              </w:rPr>
            </w:pPr>
            <w:r w:rsidRPr="00060964">
              <w:rPr>
                <w:rFonts w:ascii="Times New Roman" w:hAnsi="Times New Roman" w:cs="Times New Roman"/>
              </w:rPr>
              <w:t>Parental surveys reported greater child anxiety (</w:t>
            </w:r>
            <w:r w:rsidRPr="00E72BCA">
              <w:rPr>
                <w:rFonts w:ascii="Times New Roman" w:hAnsi="Times New Roman" w:cs="Times New Roman"/>
                <w:i/>
                <w:iCs/>
              </w:rPr>
              <w:t>P</w:t>
            </w:r>
            <w:r w:rsidRPr="00060964">
              <w:rPr>
                <w:rFonts w:ascii="Times New Roman" w:hAnsi="Times New Roman" w:cs="Times New Roman"/>
                <w:i/>
                <w:iCs/>
              </w:rPr>
              <w:t>=</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013) and sadness (</w:t>
            </w:r>
            <w:r w:rsidRPr="00E72BCA">
              <w:rPr>
                <w:rFonts w:ascii="Times New Roman" w:hAnsi="Times New Roman" w:cs="Times New Roman"/>
                <w:i/>
                <w:iCs/>
              </w:rPr>
              <w:t>P</w:t>
            </w:r>
            <w:r w:rsidRPr="00060964">
              <w:rPr>
                <w:rFonts w:ascii="Times New Roman" w:hAnsi="Times New Roman" w:cs="Times New Roman"/>
              </w:rPr>
              <w:t>=0</w:t>
            </w:r>
            <w:r>
              <w:rPr>
                <w:rFonts w:ascii="Times New Roman" w:hAnsi="Times New Roman" w:cs="Times New Roman"/>
              </w:rPr>
              <w:t>·</w:t>
            </w:r>
            <w:r w:rsidRPr="00060964">
              <w:rPr>
                <w:rFonts w:ascii="Times New Roman" w:hAnsi="Times New Roman" w:cs="Times New Roman"/>
              </w:rPr>
              <w:t>010) at the end of the programme</w:t>
            </w:r>
          </w:p>
          <w:p w14:paraId="3C2D5830" w14:textId="77777777" w:rsidR="0085299F" w:rsidRPr="00060964" w:rsidRDefault="0085299F" w:rsidP="007D5BE6">
            <w:pPr>
              <w:rPr>
                <w:rFonts w:ascii="Times New Roman" w:hAnsi="Times New Roman" w:cs="Times New Roman"/>
              </w:rPr>
            </w:pPr>
            <w:r>
              <w:rPr>
                <w:rFonts w:ascii="Times New Roman" w:hAnsi="Times New Roman" w:cs="Times New Roman"/>
              </w:rPr>
              <w:t>Children did not report any negative or positive mental health responses</w:t>
            </w:r>
          </w:p>
          <w:p w14:paraId="329CEF0C" w14:textId="77777777" w:rsidR="0085299F" w:rsidRPr="00060964" w:rsidRDefault="0085299F" w:rsidP="007D5BE6">
            <w:pPr>
              <w:rPr>
                <w:rFonts w:ascii="Times New Roman" w:hAnsi="Times New Roman" w:cs="Times New Roman"/>
              </w:rPr>
            </w:pPr>
            <w:r>
              <w:rPr>
                <w:rFonts w:ascii="Times New Roman" w:hAnsi="Times New Roman" w:cs="Times New Roman"/>
              </w:rPr>
              <w:t>P</w:t>
            </w:r>
            <w:r w:rsidRPr="00060964">
              <w:rPr>
                <w:rFonts w:ascii="Times New Roman" w:hAnsi="Times New Roman" w:cs="Times New Roman"/>
              </w:rPr>
              <w:t xml:space="preserve">arental qualitative feedback </w:t>
            </w:r>
            <w:r>
              <w:rPr>
                <w:rFonts w:ascii="Times New Roman" w:hAnsi="Times New Roman" w:cs="Times New Roman"/>
              </w:rPr>
              <w:t>reported</w:t>
            </w:r>
            <w:r w:rsidRPr="00060964">
              <w:rPr>
                <w:rFonts w:ascii="Times New Roman" w:hAnsi="Times New Roman" w:cs="Times New Roman"/>
              </w:rPr>
              <w:t xml:space="preserve"> less stress and anxiety associated with not having food. Child report</w:t>
            </w:r>
            <w:r>
              <w:rPr>
                <w:rFonts w:ascii="Times New Roman" w:hAnsi="Times New Roman" w:cs="Times New Roman"/>
              </w:rPr>
              <w:t>s</w:t>
            </w:r>
            <w:r w:rsidRPr="00060964">
              <w:rPr>
                <w:rFonts w:ascii="Times New Roman" w:hAnsi="Times New Roman" w:cs="Times New Roman"/>
              </w:rPr>
              <w:t xml:space="preserve"> also stated the backpack </w:t>
            </w:r>
            <w:r>
              <w:rPr>
                <w:rFonts w:ascii="Times New Roman" w:hAnsi="Times New Roman" w:cs="Times New Roman"/>
              </w:rPr>
              <w:t>helped</w:t>
            </w:r>
            <w:r w:rsidRPr="00060964">
              <w:rPr>
                <w:rFonts w:ascii="Times New Roman" w:hAnsi="Times New Roman" w:cs="Times New Roman"/>
              </w:rPr>
              <w:t xml:space="preserve"> the family to have more food</w:t>
            </w:r>
          </w:p>
        </w:tc>
      </w:tr>
      <w:tr w:rsidR="0085299F" w:rsidRPr="00060964" w14:paraId="160BFDA0" w14:textId="77777777" w:rsidTr="007D5BE6">
        <w:tc>
          <w:tcPr>
            <w:tcW w:w="1372" w:type="dxa"/>
          </w:tcPr>
          <w:p w14:paraId="053CDC25" w14:textId="5C316E8A" w:rsidR="0085299F" w:rsidRPr="00060964" w:rsidRDefault="0085299F" w:rsidP="007D5BE6">
            <w:pPr>
              <w:rPr>
                <w:rFonts w:ascii="Times New Roman" w:hAnsi="Times New Roman" w:cs="Times New Roman"/>
              </w:rPr>
            </w:pPr>
            <w:r w:rsidRPr="00060964">
              <w:rPr>
                <w:rFonts w:ascii="Times New Roman" w:hAnsi="Times New Roman" w:cs="Times New Roman"/>
              </w:rPr>
              <w:t>Zigmont, 2022</w:t>
            </w:r>
            <w:r w:rsidRPr="00060964">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Zigmont&lt;/Author&gt;&lt;Year&gt;2022&lt;/Year&gt;&lt;RecNum&gt;1038&lt;/RecNum&gt;&lt;DisplayText&gt;&lt;style face="superscript"&gt;(48)&lt;/style&gt;&lt;/DisplayText&gt;&lt;record&gt;&lt;rec-number&gt;1038&lt;/rec-number&gt;&lt;foreign-keys&gt;&lt;key app="EN" db-id="pwffzpaahra2e9etf21v5pfb99xz209wpr0z" timestamp="1657625176"&gt;1038&lt;/key&gt;&lt;/foreign-keys&gt;&lt;ref-type name="Journal Article"&gt;17&lt;/ref-type&gt;&lt;contributors&gt;&lt;authors&gt;&lt;author&gt;Zigmont, VA&lt;/author&gt;&lt;author&gt;Tomczak, SM&lt;/author&gt;&lt;author&gt;Bromage, B&lt;/author&gt;&lt;author&gt;Vignola, A&lt;/author&gt;&lt;author&gt;Gallup, P&lt;/author&gt;&lt;/authors&gt;&lt;/contributors&gt;&lt;titles&gt;&lt;title&gt;Helps My Family Survive Hard Times: An Innovative Summertime Food Relief Program in New Haven, Connecticut&lt;/title&gt;&lt;secondary-title&gt;J. Poverty&lt;/secondary-title&gt;&lt;/titles&gt;&lt;periodical&gt;&lt;full-title&gt;J. Poverty&lt;/full-title&gt;&lt;/periodical&gt;&lt;pages&gt;162-179&lt;/pages&gt;&lt;volume&gt;26&lt;/volume&gt;&lt;number&gt;2&lt;/number&gt;&lt;keywords&gt;&lt;keyword&gt;Connecticut&lt;/keyword&gt;&lt;/keywords&gt;&lt;dates&gt;&lt;year&gt;2022&lt;/year&gt;&lt;pub-dates&gt;&lt;date&gt;2022&lt;/date&gt;&lt;/pub-dates&gt;&lt;/dates&gt;&lt;isbn&gt;[&amp;quot;1087-5549&amp;quot;, &amp;quot;1540-7608&amp;quot;]&lt;/isbn&gt;&lt;accession-num&gt;rayyan-845779005&lt;/accession-num&gt;&lt;urls&gt;&lt;/urls&gt;&lt;/record&gt;&lt;/Cite&gt;&lt;/EndNote&gt;</w:instrText>
            </w:r>
            <w:r w:rsidRPr="00060964">
              <w:rPr>
                <w:rFonts w:ascii="Times New Roman" w:hAnsi="Times New Roman" w:cs="Times New Roman"/>
              </w:rPr>
              <w:fldChar w:fldCharType="separate"/>
            </w:r>
            <w:r w:rsidR="00BE310F" w:rsidRPr="00BE310F">
              <w:rPr>
                <w:rFonts w:ascii="Times New Roman" w:hAnsi="Times New Roman" w:cs="Times New Roman"/>
                <w:noProof/>
                <w:vertAlign w:val="superscript"/>
              </w:rPr>
              <w:t>(48)</w:t>
            </w:r>
            <w:r w:rsidRPr="00060964">
              <w:rPr>
                <w:rFonts w:ascii="Times New Roman" w:hAnsi="Times New Roman" w:cs="Times New Roman"/>
              </w:rPr>
              <w:fldChar w:fldCharType="end"/>
            </w:r>
          </w:p>
        </w:tc>
        <w:tc>
          <w:tcPr>
            <w:tcW w:w="2551" w:type="dxa"/>
          </w:tcPr>
          <w:p w14:paraId="0AD62D3E" w14:textId="77777777" w:rsidR="0085299F" w:rsidRDefault="0085299F" w:rsidP="007D5BE6">
            <w:pPr>
              <w:rPr>
                <w:rFonts w:ascii="Times New Roman" w:hAnsi="Times New Roman" w:cs="Times New Roman"/>
              </w:rPr>
            </w:pPr>
            <w:r>
              <w:rPr>
                <w:rFonts w:ascii="Times New Roman" w:hAnsi="Times New Roman" w:cs="Times New Roman"/>
              </w:rPr>
              <w:t>Mobile pantry and dinner provided for children during summer school holidays</w:t>
            </w:r>
          </w:p>
          <w:p w14:paraId="55926708" w14:textId="77777777" w:rsidR="0085299F" w:rsidRDefault="0085299F" w:rsidP="007D5BE6">
            <w:pPr>
              <w:rPr>
                <w:rFonts w:ascii="Times New Roman" w:hAnsi="Times New Roman" w:cs="Times New Roman"/>
              </w:rPr>
            </w:pPr>
          </w:p>
          <w:p w14:paraId="6C8790FE" w14:textId="77777777" w:rsidR="0085299F" w:rsidRPr="00060964" w:rsidRDefault="0085299F" w:rsidP="007D5BE6">
            <w:pPr>
              <w:rPr>
                <w:rFonts w:ascii="Times New Roman" w:hAnsi="Times New Roman" w:cs="Times New Roman"/>
              </w:rPr>
            </w:pPr>
            <w:r>
              <w:rPr>
                <w:rFonts w:ascii="Times New Roman" w:hAnsi="Times New Roman" w:cs="Times New Roman"/>
              </w:rPr>
              <w:t>For participants with children:</w:t>
            </w:r>
            <w:r w:rsidRPr="00060964">
              <w:rPr>
                <w:rFonts w:ascii="Times New Roman" w:hAnsi="Times New Roman" w:cs="Times New Roman"/>
              </w:rPr>
              <w:t xml:space="preserve"> 46% respondents planned to use the service:</w:t>
            </w:r>
          </w:p>
          <w:p w14:paraId="27D2607A"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Every weekday 46%</w:t>
            </w:r>
          </w:p>
          <w:p w14:paraId="4CCBFA11" w14:textId="77777777" w:rsidR="0085299F" w:rsidRDefault="0085299F" w:rsidP="007D5BE6">
            <w:pPr>
              <w:ind w:left="113"/>
              <w:rPr>
                <w:rFonts w:ascii="Times New Roman" w:hAnsi="Times New Roman" w:cs="Times New Roman"/>
              </w:rPr>
            </w:pPr>
            <w:r w:rsidRPr="00060964">
              <w:rPr>
                <w:rFonts w:ascii="Times New Roman" w:hAnsi="Times New Roman" w:cs="Times New Roman"/>
              </w:rPr>
              <w:lastRenderedPageBreak/>
              <w:t xml:space="preserve">A couple of times or once a week 39% </w:t>
            </w:r>
          </w:p>
          <w:p w14:paraId="48453E89"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Less frequently 16%</w:t>
            </w:r>
          </w:p>
          <w:p w14:paraId="237CD7E0" w14:textId="77777777" w:rsidR="0085299F" w:rsidRDefault="0085299F" w:rsidP="007D5BE6">
            <w:pPr>
              <w:rPr>
                <w:rFonts w:ascii="Times New Roman" w:hAnsi="Times New Roman" w:cs="Times New Roman"/>
              </w:rPr>
            </w:pPr>
          </w:p>
        </w:tc>
        <w:tc>
          <w:tcPr>
            <w:tcW w:w="3458" w:type="dxa"/>
          </w:tcPr>
          <w:p w14:paraId="07727882" w14:textId="77777777" w:rsidR="0085299F" w:rsidRPr="008E144E" w:rsidRDefault="0085299F" w:rsidP="007D5BE6">
            <w:pPr>
              <w:rPr>
                <w:rFonts w:ascii="Times New Roman" w:hAnsi="Times New Roman" w:cs="Times New Roman"/>
              </w:rPr>
            </w:pPr>
            <w:r w:rsidRPr="008E144E">
              <w:rPr>
                <w:rFonts w:ascii="Times New Roman" w:hAnsi="Times New Roman" w:cs="Times New Roman"/>
              </w:rPr>
              <w:lastRenderedPageBreak/>
              <w:t>Respondents who used the mo</w:t>
            </w:r>
            <w:r>
              <w:rPr>
                <w:rFonts w:ascii="Times New Roman" w:hAnsi="Times New Roman" w:cs="Times New Roman"/>
              </w:rPr>
              <w:t>b</w:t>
            </w:r>
            <w:r w:rsidRPr="008E144E">
              <w:rPr>
                <w:rFonts w:ascii="Times New Roman" w:hAnsi="Times New Roman" w:cs="Times New Roman"/>
              </w:rPr>
              <w:t>ile pantry in the previous year:</w:t>
            </w:r>
          </w:p>
          <w:p w14:paraId="4D85B552" w14:textId="77777777" w:rsidR="0085299F" w:rsidRPr="008E144E" w:rsidRDefault="0085299F" w:rsidP="007D5BE6">
            <w:pPr>
              <w:rPr>
                <w:rFonts w:ascii="Times New Roman" w:hAnsi="Times New Roman" w:cs="Times New Roman"/>
              </w:rPr>
            </w:pPr>
            <w:r w:rsidRPr="008E144E">
              <w:rPr>
                <w:rFonts w:ascii="Times New Roman" w:hAnsi="Times New Roman" w:cs="Times New Roman"/>
              </w:rPr>
              <w:t>41% food insecure</w:t>
            </w:r>
          </w:p>
          <w:p w14:paraId="1D89D712" w14:textId="77777777" w:rsidR="0085299F" w:rsidRPr="008E144E" w:rsidRDefault="0085299F" w:rsidP="007D5BE6">
            <w:pPr>
              <w:rPr>
                <w:rFonts w:ascii="Times New Roman" w:hAnsi="Times New Roman" w:cs="Times New Roman"/>
              </w:rPr>
            </w:pPr>
            <w:r w:rsidRPr="008E144E">
              <w:rPr>
                <w:rFonts w:ascii="Times New Roman" w:hAnsi="Times New Roman" w:cs="Times New Roman"/>
              </w:rPr>
              <w:t>59% food secure</w:t>
            </w:r>
          </w:p>
          <w:p w14:paraId="4C0C7D91" w14:textId="77777777" w:rsidR="0085299F" w:rsidRPr="00060964" w:rsidRDefault="0085299F" w:rsidP="007D5BE6">
            <w:pPr>
              <w:rPr>
                <w:rFonts w:ascii="Times New Roman" w:hAnsi="Times New Roman" w:cs="Times New Roman"/>
              </w:rPr>
            </w:pPr>
          </w:p>
          <w:p w14:paraId="163A0E14" w14:textId="77777777" w:rsidR="0085299F" w:rsidRPr="00060964" w:rsidRDefault="0085299F" w:rsidP="007D5BE6">
            <w:pPr>
              <w:rPr>
                <w:rFonts w:ascii="Times New Roman" w:hAnsi="Times New Roman" w:cs="Times New Roman"/>
              </w:rPr>
            </w:pPr>
            <w:r w:rsidRPr="00060964">
              <w:rPr>
                <w:rFonts w:ascii="Times New Roman" w:hAnsi="Times New Roman" w:cs="Times New Roman"/>
              </w:rPr>
              <w:t xml:space="preserve">Sufficient food </w:t>
            </w:r>
            <w:r>
              <w:rPr>
                <w:rFonts w:ascii="Times New Roman" w:hAnsi="Times New Roman" w:cs="Times New Roman"/>
              </w:rPr>
              <w:t>available</w:t>
            </w:r>
            <w:r w:rsidRPr="00060964">
              <w:rPr>
                <w:rFonts w:ascii="Times New Roman" w:hAnsi="Times New Roman" w:cs="Times New Roman"/>
              </w:rPr>
              <w:t xml:space="preserve"> </w:t>
            </w:r>
            <w:r>
              <w:rPr>
                <w:rFonts w:ascii="Times New Roman" w:hAnsi="Times New Roman" w:cs="Times New Roman"/>
              </w:rPr>
              <w:t xml:space="preserve">for food insecure households </w:t>
            </w:r>
            <w:r w:rsidRPr="00060964">
              <w:rPr>
                <w:rFonts w:ascii="Times New Roman" w:hAnsi="Times New Roman" w:cs="Times New Roman"/>
              </w:rPr>
              <w:t>compared to food secure</w:t>
            </w:r>
            <w:r>
              <w:rPr>
                <w:rFonts w:ascii="Times New Roman" w:hAnsi="Times New Roman" w:cs="Times New Roman"/>
              </w:rPr>
              <w:t>:</w:t>
            </w:r>
          </w:p>
          <w:p w14:paraId="4C3AC60B"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 xml:space="preserve">Strongly agree </w:t>
            </w:r>
            <w:r>
              <w:rPr>
                <w:rFonts w:ascii="Times New Roman" w:hAnsi="Times New Roman" w:cs="Times New Roman"/>
              </w:rPr>
              <w:t>45</w:t>
            </w:r>
            <w:r w:rsidRPr="00060964">
              <w:rPr>
                <w:rFonts w:ascii="Times New Roman" w:hAnsi="Times New Roman" w:cs="Times New Roman"/>
              </w:rPr>
              <w:t>%</w:t>
            </w:r>
          </w:p>
          <w:p w14:paraId="05CC775B"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Agree 39%</w:t>
            </w:r>
          </w:p>
          <w:p w14:paraId="100B8BFE"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Disagree 42%</w:t>
            </w:r>
          </w:p>
          <w:p w14:paraId="26065003" w14:textId="77777777" w:rsidR="0085299F" w:rsidRDefault="0085299F" w:rsidP="007D5BE6">
            <w:pPr>
              <w:ind w:left="113"/>
              <w:rPr>
                <w:rFonts w:ascii="Times New Roman" w:hAnsi="Times New Roman" w:cs="Times New Roman"/>
              </w:rPr>
            </w:pPr>
            <w:r w:rsidRPr="00060964">
              <w:rPr>
                <w:rFonts w:ascii="Times New Roman" w:hAnsi="Times New Roman" w:cs="Times New Roman"/>
              </w:rPr>
              <w:lastRenderedPageBreak/>
              <w:t>Strongly disagree 50%</w:t>
            </w:r>
          </w:p>
          <w:p w14:paraId="5B385A88" w14:textId="77777777" w:rsidR="0085299F" w:rsidRDefault="0085299F" w:rsidP="007D5BE6">
            <w:pPr>
              <w:ind w:left="113"/>
              <w:rPr>
                <w:rFonts w:ascii="Times New Roman" w:hAnsi="Times New Roman" w:cs="Times New Roman"/>
              </w:rPr>
            </w:pPr>
          </w:p>
          <w:p w14:paraId="1BF5EC46" w14:textId="77777777" w:rsidR="0085299F" w:rsidRPr="00060964" w:rsidRDefault="0085299F" w:rsidP="007D5BE6">
            <w:pPr>
              <w:rPr>
                <w:rFonts w:ascii="Times New Roman" w:hAnsi="Times New Roman" w:cs="Times New Roman"/>
              </w:rPr>
            </w:pPr>
            <w:r>
              <w:rPr>
                <w:rFonts w:ascii="Times New Roman" w:hAnsi="Times New Roman" w:cs="Times New Roman"/>
              </w:rPr>
              <w:t>E</w:t>
            </w:r>
            <w:r w:rsidRPr="00060964">
              <w:rPr>
                <w:rFonts w:ascii="Times New Roman" w:hAnsi="Times New Roman" w:cs="Times New Roman"/>
              </w:rPr>
              <w:t>asier to feed the family for food insecure</w:t>
            </w:r>
            <w:r>
              <w:rPr>
                <w:rFonts w:ascii="Times New Roman" w:hAnsi="Times New Roman" w:cs="Times New Roman"/>
              </w:rPr>
              <w:t xml:space="preserve"> households </w:t>
            </w:r>
            <w:r w:rsidRPr="00060964">
              <w:rPr>
                <w:rFonts w:ascii="Times New Roman" w:hAnsi="Times New Roman" w:cs="Times New Roman"/>
              </w:rPr>
              <w:t>compared to food secure:</w:t>
            </w:r>
          </w:p>
          <w:p w14:paraId="4475FD3D"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Strongly agree 56%</w:t>
            </w:r>
          </w:p>
          <w:p w14:paraId="7D80F5C2"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Agree 35%</w:t>
            </w:r>
          </w:p>
          <w:p w14:paraId="57610332"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Disagree 33%</w:t>
            </w:r>
          </w:p>
          <w:p w14:paraId="3FC46869"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Strongly Disagree 63%</w:t>
            </w:r>
          </w:p>
        </w:tc>
        <w:tc>
          <w:tcPr>
            <w:tcW w:w="2948" w:type="dxa"/>
          </w:tcPr>
          <w:p w14:paraId="6CE6566A" w14:textId="77777777" w:rsidR="0085299F" w:rsidRPr="00060964" w:rsidRDefault="0085299F" w:rsidP="007D5BE6">
            <w:pPr>
              <w:rPr>
                <w:rFonts w:ascii="Times New Roman" w:hAnsi="Times New Roman" w:cs="Times New Roman"/>
              </w:rPr>
            </w:pPr>
            <w:r>
              <w:rPr>
                <w:rFonts w:ascii="Times New Roman" w:hAnsi="Times New Roman" w:cs="Times New Roman"/>
              </w:rPr>
              <w:lastRenderedPageBreak/>
              <w:t>H</w:t>
            </w:r>
            <w:r w:rsidRPr="00060964">
              <w:rPr>
                <w:rFonts w:ascii="Times New Roman" w:hAnsi="Times New Roman" w:cs="Times New Roman"/>
              </w:rPr>
              <w:t>elped</w:t>
            </w:r>
            <w:r>
              <w:rPr>
                <w:rFonts w:ascii="Times New Roman" w:hAnsi="Times New Roman" w:cs="Times New Roman"/>
              </w:rPr>
              <w:t xml:space="preserve"> food insecure</w:t>
            </w:r>
            <w:r w:rsidRPr="00060964">
              <w:rPr>
                <w:rFonts w:ascii="Times New Roman" w:hAnsi="Times New Roman" w:cs="Times New Roman"/>
              </w:rPr>
              <w:t xml:space="preserve"> families eat a healthier diet</w:t>
            </w:r>
            <w:r>
              <w:rPr>
                <w:rFonts w:ascii="Times New Roman" w:hAnsi="Times New Roman" w:cs="Times New Roman"/>
              </w:rPr>
              <w:t xml:space="preserve"> compared to food secure:</w:t>
            </w:r>
          </w:p>
          <w:p w14:paraId="5B8E0B47"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Strongly agree 58%</w:t>
            </w:r>
          </w:p>
          <w:p w14:paraId="73539CD9"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Agree 36%</w:t>
            </w:r>
          </w:p>
          <w:p w14:paraId="69B52CE9" w14:textId="77777777" w:rsidR="0085299F" w:rsidRPr="00060964" w:rsidRDefault="0085299F" w:rsidP="007D5BE6">
            <w:pPr>
              <w:ind w:left="113"/>
              <w:rPr>
                <w:rFonts w:ascii="Times New Roman" w:hAnsi="Times New Roman" w:cs="Times New Roman"/>
              </w:rPr>
            </w:pPr>
            <w:r w:rsidRPr="00060964">
              <w:rPr>
                <w:rFonts w:ascii="Times New Roman" w:hAnsi="Times New Roman" w:cs="Times New Roman"/>
              </w:rPr>
              <w:t>Disagree 33%</w:t>
            </w:r>
          </w:p>
          <w:p w14:paraId="6688DF0D" w14:textId="77777777" w:rsidR="0085299F" w:rsidRDefault="0085299F" w:rsidP="007D5BE6">
            <w:pPr>
              <w:ind w:left="113"/>
              <w:rPr>
                <w:rFonts w:ascii="Times New Roman" w:hAnsi="Times New Roman" w:cs="Times New Roman"/>
              </w:rPr>
            </w:pPr>
            <w:r w:rsidRPr="00060964">
              <w:rPr>
                <w:rFonts w:ascii="Times New Roman" w:hAnsi="Times New Roman" w:cs="Times New Roman"/>
              </w:rPr>
              <w:t>Strongly Disagree 57%</w:t>
            </w:r>
          </w:p>
        </w:tc>
        <w:tc>
          <w:tcPr>
            <w:tcW w:w="2948" w:type="dxa"/>
          </w:tcPr>
          <w:p w14:paraId="2BE1F1F5" w14:textId="77777777" w:rsidR="0085299F" w:rsidRPr="00060964" w:rsidRDefault="0085299F" w:rsidP="007D5BE6">
            <w:pPr>
              <w:jc w:val="center"/>
              <w:rPr>
                <w:rFonts w:ascii="Times New Roman" w:hAnsi="Times New Roman" w:cs="Times New Roman"/>
              </w:rPr>
            </w:pPr>
            <w:r>
              <w:rPr>
                <w:rFonts w:ascii="Times New Roman" w:hAnsi="Times New Roman" w:cs="Times New Roman"/>
              </w:rPr>
              <w:t>-</w:t>
            </w:r>
          </w:p>
        </w:tc>
      </w:tr>
    </w:tbl>
    <w:p w14:paraId="08CB10ED" w14:textId="726ACC4C" w:rsidR="0085299F" w:rsidRDefault="0085299F" w:rsidP="0085299F">
      <w:pPr>
        <w:tabs>
          <w:tab w:val="left" w:pos="2077"/>
        </w:tabs>
        <w:spacing w:line="240" w:lineRule="auto"/>
        <w:contextualSpacing/>
        <w:rPr>
          <w:rFonts w:ascii="Times New Roman" w:hAnsi="Times New Roman" w:cs="Times New Roman"/>
          <w:vertAlign w:val="superscript"/>
        </w:rPr>
      </w:pPr>
      <w:r>
        <w:rPr>
          <w:rFonts w:ascii="Times New Roman" w:hAnsi="Times New Roman" w:cs="Times New Roman"/>
          <w:vertAlign w:val="superscript"/>
        </w:rPr>
        <w:t>*</w:t>
      </w:r>
      <w:r w:rsidRPr="00060964">
        <w:rPr>
          <w:rFonts w:ascii="Times New Roman" w:hAnsi="Times New Roman" w:cs="Times New Roman"/>
        </w:rPr>
        <w:t>Food pantry use categories: semi-frequent</w:t>
      </w:r>
      <w:r>
        <w:rPr>
          <w:rFonts w:ascii="Times New Roman" w:hAnsi="Times New Roman" w:cs="Times New Roman"/>
        </w:rPr>
        <w:t xml:space="preserve"> user</w:t>
      </w:r>
      <w:r w:rsidRPr="00060964">
        <w:rPr>
          <w:rFonts w:ascii="Times New Roman" w:hAnsi="Times New Roman" w:cs="Times New Roman"/>
        </w:rPr>
        <w:t xml:space="preserve"> – once or twice a year and some months but not every</w:t>
      </w:r>
      <w:r w:rsidRPr="00974023">
        <w:rPr>
          <w:rFonts w:ascii="Times New Roman" w:hAnsi="Times New Roman" w:cs="Times New Roman"/>
        </w:rPr>
        <w:t xml:space="preserve"> month; frequent</w:t>
      </w:r>
      <w:r>
        <w:rPr>
          <w:rFonts w:ascii="Times New Roman" w:hAnsi="Times New Roman" w:cs="Times New Roman"/>
        </w:rPr>
        <w:t xml:space="preserve"> user</w:t>
      </w:r>
      <w:r w:rsidRPr="00974023">
        <w:rPr>
          <w:rFonts w:ascii="Times New Roman" w:hAnsi="Times New Roman" w:cs="Times New Roman"/>
        </w:rPr>
        <w:t xml:space="preserve"> – once a month, once a week, and multiple times a week</w:t>
      </w:r>
      <w:r>
        <w:rPr>
          <w:rFonts w:ascii="Times New Roman" w:hAnsi="Times New Roman" w:cs="Times New Roman"/>
        </w:rPr>
        <w:fldChar w:fldCharType="begin"/>
      </w:r>
      <w:r w:rsidR="00BE310F">
        <w:rPr>
          <w:rFonts w:ascii="Times New Roman" w:hAnsi="Times New Roman" w:cs="Times New Roman"/>
        </w:rPr>
        <w:instrText xml:space="preserve"> ADDIN EN.CITE &lt;EndNote&gt;&lt;Cite&gt;&lt;Author&gt;Chiappone&lt;/Author&gt;&lt;RecNum&gt;35&lt;/RecNum&gt;&lt;DisplayText&gt;&lt;style face="superscript"&gt;(46)&lt;/style&gt;&lt;/DisplayText&gt;&lt;record&gt;&lt;rec-number&gt;35&lt;/rec-number&gt;&lt;foreign-keys&gt;&lt;key app="EN" db-id="pwffzpaahra2e9etf21v5pfb99xz209wpr0z" timestamp="1657625174"&gt;35&lt;/key&gt;&lt;/foreign-keys&gt;&lt;ref-type name="Journal Article"&gt;17&lt;/ref-type&gt;&lt;contributors&gt;&lt;authors&gt;&lt;author&gt;Chiappone, A&lt;/author&gt;&lt;author&gt;Gribben, K&lt;/author&gt;&lt;author&gt;Calloway, EE&lt;/author&gt;&lt;author&gt;Parks, CA&lt;/author&gt;&lt;author&gt;Fricke, HE&lt;/author&gt;&lt;author&gt;Stern, KL&lt;/author&gt;&lt;author&gt;Blaser, C&lt;/author&gt;&lt;author&gt;Yaroch, AL&lt;/author&gt;&lt;/authors&gt;&lt;/contributors&gt;&lt;titles&gt;&lt;title&gt;Food pantry use and intake of foods with added sugar, Sugar sweetened beverages and fruits and vegetables among low-income parents in a large Midwestern city&lt;/title&gt;&lt;secondary-title&gt;J Hunger Environ Nutr&lt;/secondary-title&gt;&lt;/titles&gt;&lt;periodical&gt;&lt;full-title&gt;J Hunger Environ Nutr&lt;/full-title&gt;&lt;/periodical&gt;&lt;keywords&gt;&lt;keyword&gt;Beverages&lt;/keyword&gt;&lt;/keywords&gt;&lt;dates&gt;&lt;/dates&gt;&lt;isbn&gt;[&amp;quot;1932-0248&amp;quot;, &amp;quot;1932-0256&amp;quot;]&lt;/isbn&gt;&lt;accession-num&gt;rayyan-845777974&lt;/accession-num&gt;&lt;urls&gt;&lt;/urls&gt;&lt;/record&gt;&lt;/Cite&gt;&lt;/EndNote&gt;</w:instrText>
      </w:r>
      <w:r>
        <w:rPr>
          <w:rFonts w:ascii="Times New Roman" w:hAnsi="Times New Roman" w:cs="Times New Roman"/>
        </w:rPr>
        <w:fldChar w:fldCharType="separate"/>
      </w:r>
      <w:r w:rsidR="00BE310F" w:rsidRPr="00BE310F">
        <w:rPr>
          <w:rFonts w:ascii="Times New Roman" w:hAnsi="Times New Roman" w:cs="Times New Roman"/>
          <w:noProof/>
          <w:vertAlign w:val="superscript"/>
        </w:rPr>
        <w:t>(46)</w:t>
      </w:r>
      <w:r>
        <w:rPr>
          <w:rFonts w:ascii="Times New Roman" w:hAnsi="Times New Roman" w:cs="Times New Roman"/>
        </w:rPr>
        <w:fldChar w:fldCharType="end"/>
      </w:r>
      <w:r>
        <w:rPr>
          <w:rFonts w:ascii="Times New Roman" w:hAnsi="Times New Roman" w:cs="Times New Roman"/>
        </w:rPr>
        <w:t>.</w:t>
      </w:r>
    </w:p>
    <w:p w14:paraId="71551AFA" w14:textId="77777777" w:rsidR="0085299F" w:rsidRDefault="0085299F" w:rsidP="0085299F">
      <w:pPr>
        <w:tabs>
          <w:tab w:val="left" w:pos="2077"/>
        </w:tabs>
        <w:spacing w:line="240" w:lineRule="auto"/>
        <w:contextualSpacing/>
        <w:rPr>
          <w:rFonts w:ascii="Times New Roman" w:hAnsi="Times New Roman" w:cs="Times New Roman"/>
        </w:rPr>
        <w:sectPr w:rsidR="0085299F" w:rsidSect="00F42B48">
          <w:pgSz w:w="16838" w:h="11906" w:orient="landscape"/>
          <w:pgMar w:top="1440" w:right="1440" w:bottom="1440" w:left="1440" w:header="708" w:footer="708" w:gutter="0"/>
          <w:cols w:space="708"/>
          <w:titlePg/>
          <w:docGrid w:linePitch="360"/>
        </w:sectPr>
      </w:pPr>
      <w:r>
        <w:rPr>
          <w:rFonts w:ascii="Times New Roman" w:hAnsi="Times New Roman" w:cs="Times New Roman"/>
          <w:vertAlign w:val="superscript"/>
        </w:rPr>
        <w:t>†</w:t>
      </w:r>
      <w:r w:rsidRPr="00974023">
        <w:rPr>
          <w:rFonts w:ascii="Times New Roman" w:hAnsi="Times New Roman" w:cs="Times New Roman"/>
        </w:rPr>
        <w:t xml:space="preserve">Attributes used to match CFA clients to non-clients included age, sex, marital status, race/ethnicity, education, household size, number of children in the household, number of seniors in the household, whether the household lived in rural areas, monthly household income before tax, whether the household was food insecure. </w:t>
      </w:r>
    </w:p>
    <w:p w14:paraId="7CA42D93" w14:textId="796EE605" w:rsidR="008F58D9" w:rsidRPr="00803622" w:rsidRDefault="00D33FBA" w:rsidP="00803622">
      <w:pPr>
        <w:spacing w:line="360" w:lineRule="auto"/>
        <w:contextualSpacing/>
        <w:rPr>
          <w:rFonts w:ascii="Times New Roman" w:hAnsi="Times New Roman" w:cs="Times New Roman"/>
          <w:sz w:val="24"/>
          <w:szCs w:val="24"/>
        </w:rPr>
      </w:pPr>
      <w:r w:rsidRPr="00803622">
        <w:rPr>
          <w:rFonts w:ascii="Times New Roman" w:hAnsi="Times New Roman" w:cs="Times New Roman"/>
          <w:b/>
          <w:bCs/>
          <w:sz w:val="24"/>
          <w:szCs w:val="24"/>
        </w:rPr>
        <w:lastRenderedPageBreak/>
        <w:t>References</w:t>
      </w:r>
    </w:p>
    <w:p w14:paraId="6F4644D6" w14:textId="28FFE447" w:rsidR="00F42B48" w:rsidRPr="00F42B48" w:rsidRDefault="00D33FBA" w:rsidP="00F42B48">
      <w:pPr>
        <w:pStyle w:val="EndNoteBibliography"/>
        <w:spacing w:after="0"/>
        <w:ind w:left="720" w:hanging="720"/>
      </w:pPr>
      <w:r w:rsidRPr="00BC7015">
        <w:rPr>
          <w:rFonts w:ascii="Times New Roman" w:hAnsi="Times New Roman" w:cs="Times New Roman"/>
          <w:sz w:val="24"/>
          <w:szCs w:val="24"/>
        </w:rPr>
        <w:fldChar w:fldCharType="begin"/>
      </w:r>
      <w:r w:rsidRPr="00BC7015">
        <w:rPr>
          <w:rFonts w:ascii="Times New Roman" w:hAnsi="Times New Roman" w:cs="Times New Roman"/>
          <w:sz w:val="24"/>
          <w:szCs w:val="24"/>
        </w:rPr>
        <w:instrText xml:space="preserve"> ADDIN EN.REFLIST </w:instrText>
      </w:r>
      <w:r w:rsidRPr="00BC7015">
        <w:rPr>
          <w:rFonts w:ascii="Times New Roman" w:hAnsi="Times New Roman" w:cs="Times New Roman"/>
          <w:sz w:val="24"/>
          <w:szCs w:val="24"/>
        </w:rPr>
        <w:fldChar w:fldCharType="separate"/>
      </w:r>
      <w:r w:rsidR="00F42B48" w:rsidRPr="00F42B48">
        <w:t>1.</w:t>
      </w:r>
      <w:r w:rsidR="00F42B48" w:rsidRPr="00F42B48">
        <w:tab/>
        <w:t xml:space="preserve">Department for Environment  Food and Rural Affairs (2021) UK Food Security Report 2021. </w:t>
      </w:r>
      <w:hyperlink r:id="rId13" w:history="1">
        <w:r w:rsidR="00F42B48" w:rsidRPr="00F42B48">
          <w:rPr>
            <w:rStyle w:val="Hyperlink"/>
          </w:rPr>
          <w:t>https://assets.publishing.service.gov.uk/government/uploads/system/uploads/attachment_data/file/1077015/United_Kingdom_Food_Security_Report_2021_19may2022.pdf</w:t>
        </w:r>
      </w:hyperlink>
      <w:r w:rsidR="00F42B48" w:rsidRPr="00F42B48">
        <w:t xml:space="preserve"> </w:t>
      </w:r>
    </w:p>
    <w:p w14:paraId="39434FAB" w14:textId="202B7B60" w:rsidR="00F42B48" w:rsidRPr="00F42B48" w:rsidRDefault="00F42B48" w:rsidP="00F42B48">
      <w:pPr>
        <w:pStyle w:val="EndNoteBibliography"/>
        <w:spacing w:after="0"/>
        <w:ind w:left="720" w:hanging="720"/>
      </w:pPr>
      <w:r w:rsidRPr="00F42B48">
        <w:t>2.</w:t>
      </w:r>
      <w:r w:rsidRPr="00F42B48">
        <w:tab/>
        <w:t xml:space="preserve">Department for Work and Pensions (2023) Family Resources Survey: financial year 2021 to 2022. </w:t>
      </w:r>
      <w:hyperlink r:id="rId14" w:history="1">
        <w:r w:rsidRPr="00F42B48">
          <w:rPr>
            <w:rStyle w:val="Hyperlink"/>
          </w:rPr>
          <w:t>https://www.gov.uk/government/statistics/family-resources-survey-financial-year-2021-to-2022/family-resources-survey-financial-year-2021-to-2022#household-food-security-1</w:t>
        </w:r>
      </w:hyperlink>
      <w:r w:rsidRPr="00F42B48">
        <w:t xml:space="preserve"> (accessed 11th May 2023). </w:t>
      </w:r>
    </w:p>
    <w:p w14:paraId="36A660C5" w14:textId="2A56BCD9" w:rsidR="00F42B48" w:rsidRPr="00F42B48" w:rsidRDefault="00F42B48" w:rsidP="00F42B48">
      <w:pPr>
        <w:pStyle w:val="EndNoteBibliography"/>
        <w:spacing w:after="0"/>
        <w:ind w:left="720" w:hanging="720"/>
      </w:pPr>
      <w:r w:rsidRPr="00F42B48">
        <w:t>3.</w:t>
      </w:r>
      <w:r w:rsidRPr="00F42B48">
        <w:tab/>
        <w:t xml:space="preserve">United States Department of Agriculture Economic Research Service (2023) Food Security in the U.S. </w:t>
      </w:r>
      <w:hyperlink r:id="rId15" w:history="1">
        <w:r w:rsidRPr="00F42B48">
          <w:rPr>
            <w:rStyle w:val="Hyperlink"/>
          </w:rPr>
          <w:t>https://www.ers.usda.gov/topics/food-nutrition-assistance/food-security-in-the-u-s/key-statistics-graphics/#children</w:t>
        </w:r>
      </w:hyperlink>
      <w:r w:rsidRPr="00F42B48">
        <w:t xml:space="preserve"> (accessed 28th September 2023). </w:t>
      </w:r>
    </w:p>
    <w:p w14:paraId="20A0B004" w14:textId="23F6A2B7" w:rsidR="00F42B48" w:rsidRPr="00F42B48" w:rsidRDefault="00F42B48" w:rsidP="00F42B48">
      <w:pPr>
        <w:pStyle w:val="EndNoteBibliography"/>
        <w:spacing w:after="0"/>
        <w:ind w:left="720" w:hanging="720"/>
      </w:pPr>
      <w:r w:rsidRPr="00F42B48">
        <w:t>4.</w:t>
      </w:r>
      <w:r w:rsidRPr="00F42B48">
        <w:tab/>
        <w:t xml:space="preserve">Government of Canada (2023) Statistics Canada, Food insecurity. </w:t>
      </w:r>
      <w:hyperlink r:id="rId16" w:history="1">
        <w:r w:rsidRPr="00F42B48">
          <w:rPr>
            <w:rStyle w:val="Hyperlink"/>
          </w:rPr>
          <w:t>https://www150.statcan.gc.ca/t1/tbl1/en/tv.action?pid=1310083501</w:t>
        </w:r>
      </w:hyperlink>
      <w:r w:rsidRPr="00F42B48">
        <w:t xml:space="preserve"> (accessed 28th September 2023). </w:t>
      </w:r>
    </w:p>
    <w:p w14:paraId="24D1BDBD" w14:textId="6E8E7F46" w:rsidR="00F42B48" w:rsidRPr="00F42B48" w:rsidRDefault="00F42B48" w:rsidP="00F42B48">
      <w:pPr>
        <w:pStyle w:val="EndNoteBibliography"/>
        <w:spacing w:after="0"/>
        <w:ind w:left="720" w:hanging="720"/>
      </w:pPr>
      <w:r w:rsidRPr="00F42B48">
        <w:t>5.</w:t>
      </w:r>
      <w:r w:rsidRPr="00F42B48">
        <w:tab/>
        <w:t xml:space="preserve">The Food Foundation (2023) Food Insecurity Tracking. </w:t>
      </w:r>
      <w:hyperlink r:id="rId17" w:history="1">
        <w:r w:rsidRPr="00F42B48">
          <w:rPr>
            <w:rStyle w:val="Hyperlink"/>
          </w:rPr>
          <w:t>https://foodfoundation.org.uk/initiatives/food-insecurity-tracking</w:t>
        </w:r>
      </w:hyperlink>
      <w:r w:rsidRPr="00F42B48">
        <w:t xml:space="preserve"> (accessed 28th September 2023). </w:t>
      </w:r>
    </w:p>
    <w:p w14:paraId="584C72C2" w14:textId="613C0B74" w:rsidR="00F42B48" w:rsidRPr="00F42B48" w:rsidRDefault="00F42B48" w:rsidP="00F42B48">
      <w:pPr>
        <w:pStyle w:val="EndNoteBibliography"/>
        <w:spacing w:after="0"/>
        <w:ind w:left="720" w:hanging="720"/>
      </w:pPr>
      <w:r w:rsidRPr="00F42B48">
        <w:t>6.</w:t>
      </w:r>
      <w:r w:rsidRPr="00F42B48">
        <w:tab/>
        <w:t xml:space="preserve">The World Bank (2023) Food Security Update. </w:t>
      </w:r>
      <w:hyperlink r:id="rId18" w:history="1">
        <w:r w:rsidRPr="00F42B48">
          <w:rPr>
            <w:rStyle w:val="Hyperlink"/>
          </w:rPr>
          <w:t>https://www.worldbank.org/en/topic/agriculture/brief/food-security-update</w:t>
        </w:r>
      </w:hyperlink>
      <w:r w:rsidRPr="00F42B48">
        <w:t xml:space="preserve"> (accessed 11th May 2023). </w:t>
      </w:r>
    </w:p>
    <w:p w14:paraId="3B5EB204" w14:textId="6818501C" w:rsidR="00F42B48" w:rsidRPr="00F42B48" w:rsidRDefault="00F42B48" w:rsidP="00F42B48">
      <w:pPr>
        <w:pStyle w:val="EndNoteBibliography"/>
        <w:spacing w:after="0"/>
        <w:ind w:left="720" w:hanging="720"/>
      </w:pPr>
      <w:r w:rsidRPr="00F42B48">
        <w:t>7.</w:t>
      </w:r>
      <w:r w:rsidRPr="00F42B48">
        <w:tab/>
        <w:t xml:space="preserve">Feeding America (2023) Hunger in America. </w:t>
      </w:r>
      <w:hyperlink r:id="rId19" w:history="1">
        <w:r w:rsidRPr="00F42B48">
          <w:rPr>
            <w:rStyle w:val="Hyperlink"/>
          </w:rPr>
          <w:t>https://www.feedingamerica.org/hunger-in-america</w:t>
        </w:r>
      </w:hyperlink>
      <w:r w:rsidRPr="00F42B48">
        <w:t xml:space="preserve"> (accessed 28th September 2023). </w:t>
      </w:r>
    </w:p>
    <w:p w14:paraId="7D18535C" w14:textId="64245D58" w:rsidR="00F42B48" w:rsidRPr="00F42B48" w:rsidRDefault="00F42B48" w:rsidP="00F42B48">
      <w:pPr>
        <w:pStyle w:val="EndNoteBibliography"/>
        <w:spacing w:after="0"/>
        <w:ind w:left="720" w:hanging="720"/>
      </w:pPr>
      <w:r w:rsidRPr="00F42B48">
        <w:t>8.</w:t>
      </w:r>
      <w:r w:rsidRPr="00F42B48">
        <w:tab/>
        <w:t xml:space="preserve">Food Standards Agency (2022) Household Food Insecurity. </w:t>
      </w:r>
      <w:hyperlink r:id="rId20" w:history="1">
        <w:r w:rsidRPr="00F42B48">
          <w:rPr>
            <w:rStyle w:val="Hyperlink"/>
          </w:rPr>
          <w:t>https://www.food.gov.uk/sites/default/files/media/document/FSA%2022-06-09%20-%20Annex%20B%20-%20Household%20Food%20Insecurity%20Evidence%20and%20Consumer%20Tracker%20Data.pdf</w:t>
        </w:r>
      </w:hyperlink>
      <w:r w:rsidRPr="00F42B48">
        <w:t xml:space="preserve"> (accessed 3rd September 2022). </w:t>
      </w:r>
    </w:p>
    <w:p w14:paraId="6006F35F" w14:textId="5DEC30D3" w:rsidR="00F42B48" w:rsidRPr="00F42B48" w:rsidRDefault="00F42B48" w:rsidP="00F42B48">
      <w:pPr>
        <w:pStyle w:val="EndNoteBibliography"/>
        <w:spacing w:after="0"/>
        <w:ind w:left="720" w:hanging="720"/>
      </w:pPr>
      <w:r w:rsidRPr="00F42B48">
        <w:t>9.</w:t>
      </w:r>
      <w:r w:rsidRPr="00F42B48">
        <w:tab/>
        <w:t xml:space="preserve">The Trussell Trust (2023) Latest Stats: End of Year stats. </w:t>
      </w:r>
      <w:hyperlink r:id="rId21" w:history="1">
        <w:r w:rsidRPr="00F42B48">
          <w:rPr>
            <w:rStyle w:val="Hyperlink"/>
          </w:rPr>
          <w:t>https://www.trusselltrust.org/news-and-blog/latest-stats/end-year-stats/</w:t>
        </w:r>
      </w:hyperlink>
      <w:r w:rsidRPr="00F42B48">
        <w:t xml:space="preserve"> (accessed 11th May 2023). </w:t>
      </w:r>
    </w:p>
    <w:p w14:paraId="4E4D4924" w14:textId="049EFDC3" w:rsidR="00F42B48" w:rsidRPr="00F42B48" w:rsidRDefault="00F42B48" w:rsidP="00F42B48">
      <w:pPr>
        <w:pStyle w:val="EndNoteBibliography"/>
        <w:spacing w:after="0"/>
        <w:ind w:left="720" w:hanging="720"/>
      </w:pPr>
      <w:r w:rsidRPr="00F42B48">
        <w:t>10.</w:t>
      </w:r>
      <w:r w:rsidRPr="00F42B48">
        <w:tab/>
        <w:t xml:space="preserve">Food Banks Canada (2023) Hunger in Canada. </w:t>
      </w:r>
      <w:hyperlink r:id="rId22" w:history="1">
        <w:r w:rsidRPr="00F42B48">
          <w:rPr>
            <w:rStyle w:val="Hyperlink"/>
          </w:rPr>
          <w:t>https://foodbankscanada.ca/hunger-in-canada/</w:t>
        </w:r>
      </w:hyperlink>
      <w:r w:rsidRPr="00F42B48">
        <w:t xml:space="preserve"> (accessed 25th September 2023). </w:t>
      </w:r>
    </w:p>
    <w:p w14:paraId="13AF45C4" w14:textId="765A2884" w:rsidR="00F42B48" w:rsidRPr="00F42B48" w:rsidRDefault="00F42B48" w:rsidP="00F42B48">
      <w:pPr>
        <w:pStyle w:val="EndNoteBibliography"/>
        <w:spacing w:after="0"/>
        <w:ind w:left="720" w:hanging="720"/>
      </w:pPr>
      <w:r w:rsidRPr="00F42B48">
        <w:t>11.</w:t>
      </w:r>
      <w:r w:rsidRPr="00F42B48">
        <w:tab/>
        <w:t xml:space="preserve">Independent Food Aid Network (2022) Independent Food Aid Network (IFAN) survey of independent food banks. </w:t>
      </w:r>
      <w:hyperlink r:id="rId23" w:history="1">
        <w:r w:rsidRPr="00F42B48">
          <w:rPr>
            <w:rStyle w:val="Hyperlink"/>
          </w:rPr>
          <w:t>https://www.foodaidnetwork.org.uk/</w:t>
        </w:r>
      </w:hyperlink>
      <w:r w:rsidRPr="00F42B48">
        <w:t xml:space="preserve"> (accessed 1st September 2022). </w:t>
      </w:r>
    </w:p>
    <w:p w14:paraId="0331E956" w14:textId="77777777" w:rsidR="00F42B48" w:rsidRPr="00F42B48" w:rsidRDefault="00F42B48" w:rsidP="00F42B48">
      <w:pPr>
        <w:pStyle w:val="EndNoteBibliography"/>
        <w:spacing w:after="0"/>
        <w:ind w:left="720" w:hanging="720"/>
      </w:pPr>
      <w:r w:rsidRPr="00F42B48">
        <w:t>12.</w:t>
      </w:r>
      <w:r w:rsidRPr="00F42B48">
        <w:tab/>
        <w:t>Oldroyd L, Eskandari F, Pratt C</w:t>
      </w:r>
      <w:r w:rsidRPr="00F42B48">
        <w:rPr>
          <w:i/>
        </w:rPr>
        <w:t xml:space="preserve"> et al.</w:t>
      </w:r>
      <w:r w:rsidRPr="00F42B48">
        <w:t xml:space="preserve"> (2022) The nutritional quality of food parcels provided by food banks and the effectiveness of food banks at reducing food insecurity in developed countries: a mixed-method systematic review. </w:t>
      </w:r>
      <w:r w:rsidRPr="00F42B48">
        <w:rPr>
          <w:i/>
        </w:rPr>
        <w:t>J Hum Nutr Diet</w:t>
      </w:r>
      <w:r w:rsidRPr="00F42B48">
        <w:t xml:space="preserve"> 35, 1202-1229.</w:t>
      </w:r>
    </w:p>
    <w:p w14:paraId="1051586F" w14:textId="77777777" w:rsidR="00F42B48" w:rsidRPr="00F42B48" w:rsidRDefault="00F42B48" w:rsidP="00F42B48">
      <w:pPr>
        <w:pStyle w:val="EndNoteBibliography"/>
        <w:spacing w:after="0"/>
        <w:ind w:left="720" w:hanging="720"/>
      </w:pPr>
      <w:r w:rsidRPr="00F42B48">
        <w:t>13.</w:t>
      </w:r>
      <w:r w:rsidRPr="00F42B48">
        <w:tab/>
        <w:t xml:space="preserve">van der Horst H, Pascucci S Bol W (2014) The "dark side" of food banks? Exploring emotional responses of food bank receivers in the Netherlands. </w:t>
      </w:r>
      <w:r w:rsidRPr="00F42B48">
        <w:rPr>
          <w:i/>
        </w:rPr>
        <w:t>Br Food J</w:t>
      </w:r>
      <w:r w:rsidRPr="00F42B48">
        <w:t xml:space="preserve"> 116, 1506-1520.</w:t>
      </w:r>
    </w:p>
    <w:p w14:paraId="54840BF0" w14:textId="77777777" w:rsidR="00F42B48" w:rsidRPr="00F42B48" w:rsidRDefault="00F42B48" w:rsidP="00F42B48">
      <w:pPr>
        <w:pStyle w:val="EndNoteBibliography"/>
        <w:spacing w:after="0"/>
        <w:ind w:left="720" w:hanging="720"/>
      </w:pPr>
      <w:r w:rsidRPr="00F42B48">
        <w:t>14.</w:t>
      </w:r>
      <w:r w:rsidRPr="00F42B48">
        <w:tab/>
        <w:t xml:space="preserve">Garthwaite K (2016) Stigma, shame and 'people like us': An ethnographic study of foodbank use in the UK. </w:t>
      </w:r>
      <w:r w:rsidRPr="00F42B48">
        <w:rPr>
          <w:i/>
        </w:rPr>
        <w:t>J Poverty Soc Justice</w:t>
      </w:r>
      <w:r w:rsidRPr="00F42B48">
        <w:t xml:space="preserve"> 24, 277-289.</w:t>
      </w:r>
    </w:p>
    <w:p w14:paraId="4E2218F8" w14:textId="77777777" w:rsidR="00F42B48" w:rsidRPr="00F42B48" w:rsidRDefault="00F42B48" w:rsidP="00F42B48">
      <w:pPr>
        <w:pStyle w:val="EndNoteBibliography"/>
        <w:spacing w:after="0"/>
        <w:ind w:left="720" w:hanging="720"/>
      </w:pPr>
      <w:r w:rsidRPr="00F42B48">
        <w:t>15.</w:t>
      </w:r>
      <w:r w:rsidRPr="00F42B48">
        <w:tab/>
        <w:t xml:space="preserve">Leete L &amp; Bania N (2010) The effect of income shocks on food insufficiency. </w:t>
      </w:r>
      <w:r w:rsidRPr="00F42B48">
        <w:rPr>
          <w:i/>
        </w:rPr>
        <w:t>Rev Econ Househ</w:t>
      </w:r>
      <w:r w:rsidRPr="00F42B48">
        <w:t xml:space="preserve"> 8, 505-526.</w:t>
      </w:r>
    </w:p>
    <w:p w14:paraId="563926C3" w14:textId="77777777" w:rsidR="00F42B48" w:rsidRPr="00F42B48" w:rsidRDefault="00F42B48" w:rsidP="00F42B48">
      <w:pPr>
        <w:pStyle w:val="EndNoteBibliography"/>
        <w:spacing w:after="0"/>
        <w:ind w:left="720" w:hanging="720"/>
      </w:pPr>
      <w:r w:rsidRPr="00F42B48">
        <w:t>16.</w:t>
      </w:r>
      <w:r w:rsidRPr="00F42B48">
        <w:tab/>
        <w:t xml:space="preserve">Loopstra R &amp; Tarasuk V (2013) Severity of household food insecurity is sensitive to change in household income and employment status among low-income families. </w:t>
      </w:r>
      <w:r w:rsidRPr="00F42B48">
        <w:rPr>
          <w:i/>
        </w:rPr>
        <w:t>J Nutr</w:t>
      </w:r>
      <w:r w:rsidRPr="00F42B48">
        <w:t xml:space="preserve"> 143, 1316-1323.</w:t>
      </w:r>
    </w:p>
    <w:p w14:paraId="2674B973" w14:textId="77777777" w:rsidR="00F42B48" w:rsidRPr="00F42B48" w:rsidRDefault="00F42B48" w:rsidP="00F42B48">
      <w:pPr>
        <w:pStyle w:val="EndNoteBibliography"/>
        <w:spacing w:after="0"/>
        <w:ind w:left="720" w:hanging="720"/>
      </w:pPr>
      <w:r w:rsidRPr="00F42B48">
        <w:t>17.</w:t>
      </w:r>
      <w:r w:rsidRPr="00F42B48">
        <w:tab/>
        <w:t xml:space="preserve">Shinwell J &amp; Defeyter MA (2021) Food Insecurity: A Constant Factor in the Lives of Low-Income Families in Scotland and England. </w:t>
      </w:r>
      <w:r w:rsidRPr="00F42B48">
        <w:rPr>
          <w:i/>
        </w:rPr>
        <w:t>Front Public Health</w:t>
      </w:r>
      <w:r w:rsidRPr="00F42B48">
        <w:t xml:space="preserve"> 9, 588254.</w:t>
      </w:r>
    </w:p>
    <w:p w14:paraId="35143D69" w14:textId="77777777" w:rsidR="00F42B48" w:rsidRPr="00F42B48" w:rsidRDefault="00F42B48" w:rsidP="00F42B48">
      <w:pPr>
        <w:pStyle w:val="EndNoteBibliography"/>
        <w:spacing w:after="0"/>
        <w:ind w:left="720" w:hanging="720"/>
      </w:pPr>
      <w:r w:rsidRPr="00F42B48">
        <w:lastRenderedPageBreak/>
        <w:t>18.</w:t>
      </w:r>
      <w:r w:rsidRPr="00F42B48">
        <w:tab/>
        <w:t xml:space="preserve">Loopstra R, Reeves A Tarasuk V (2019) The rise of hunger among low-income households: an analysis of the risks of food insecurity between 2004 and 2016 in a population-based study of UK adults. </w:t>
      </w:r>
      <w:r w:rsidRPr="00F42B48">
        <w:rPr>
          <w:i/>
        </w:rPr>
        <w:t>J Epidemiol Community Health</w:t>
      </w:r>
      <w:r w:rsidRPr="00F42B48">
        <w:t xml:space="preserve"> 73, 668-673.</w:t>
      </w:r>
    </w:p>
    <w:p w14:paraId="54729E30" w14:textId="77777777" w:rsidR="00F42B48" w:rsidRPr="00F42B48" w:rsidRDefault="00F42B48" w:rsidP="00F42B48">
      <w:pPr>
        <w:pStyle w:val="EndNoteBibliography"/>
        <w:spacing w:after="0"/>
        <w:ind w:left="720" w:hanging="720"/>
      </w:pPr>
      <w:r w:rsidRPr="00F42B48">
        <w:t>19.</w:t>
      </w:r>
      <w:r w:rsidRPr="00F42B48">
        <w:tab/>
        <w:t xml:space="preserve">Garratt E (2020) Food insecurity in Europe: Who is at risk, and how successful are social benefits in protecting against food insecurity? </w:t>
      </w:r>
      <w:r w:rsidRPr="00F42B48">
        <w:rPr>
          <w:i/>
        </w:rPr>
        <w:t>J Soc Policy</w:t>
      </w:r>
      <w:r w:rsidRPr="00F42B48">
        <w:t xml:space="preserve"> 49, 785-809.</w:t>
      </w:r>
    </w:p>
    <w:p w14:paraId="382FD347" w14:textId="77777777" w:rsidR="00F42B48" w:rsidRPr="00F42B48" w:rsidRDefault="00F42B48" w:rsidP="00F42B48">
      <w:pPr>
        <w:pStyle w:val="EndNoteBibliography"/>
        <w:spacing w:after="0"/>
        <w:ind w:left="720" w:hanging="720"/>
      </w:pPr>
      <w:r w:rsidRPr="00F42B48">
        <w:t>20.</w:t>
      </w:r>
      <w:r w:rsidRPr="00F42B48">
        <w:tab/>
        <w:t xml:space="preserve">Tarasuk V, St-Germain A Loopstra R (2020) The Relationship Between Food Banks and Food Insecurity: Insights from Canada. </w:t>
      </w:r>
      <w:r w:rsidRPr="00F42B48">
        <w:rPr>
          <w:i/>
        </w:rPr>
        <w:t>Voluntas</w:t>
      </w:r>
      <w:r w:rsidRPr="00F42B48">
        <w:t xml:space="preserve"> 31, 841-852.</w:t>
      </w:r>
    </w:p>
    <w:p w14:paraId="6111FCB1" w14:textId="77777777" w:rsidR="00F42B48" w:rsidRPr="00F42B48" w:rsidRDefault="00F42B48" w:rsidP="00F42B48">
      <w:pPr>
        <w:pStyle w:val="EndNoteBibliography"/>
        <w:spacing w:after="0"/>
        <w:ind w:left="720" w:hanging="720"/>
      </w:pPr>
      <w:r w:rsidRPr="00F42B48">
        <w:t>21.</w:t>
      </w:r>
      <w:r w:rsidRPr="00F42B48">
        <w:tab/>
        <w:t>Yau A, White M, Hammond D</w:t>
      </w:r>
      <w:r w:rsidRPr="00F42B48">
        <w:rPr>
          <w:i/>
        </w:rPr>
        <w:t xml:space="preserve"> et al.</w:t>
      </w:r>
      <w:r w:rsidRPr="00F42B48">
        <w:t xml:space="preserve"> (2020) Socio-demographic characteristics, diet and health among food insecure UK adults: cross-sectional analysis of the International Food Policy Study. </w:t>
      </w:r>
      <w:r w:rsidRPr="00F42B48">
        <w:rPr>
          <w:i/>
        </w:rPr>
        <w:t>Public Health Nutr</w:t>
      </w:r>
      <w:r w:rsidRPr="00F42B48">
        <w:t xml:space="preserve"> 23, 2602-2614.</w:t>
      </w:r>
    </w:p>
    <w:p w14:paraId="65FF913A" w14:textId="77777777" w:rsidR="00F42B48" w:rsidRPr="00F42B48" w:rsidRDefault="00F42B48" w:rsidP="00F42B48">
      <w:pPr>
        <w:pStyle w:val="EndNoteBibliography"/>
        <w:spacing w:after="0"/>
        <w:ind w:left="720" w:hanging="720"/>
      </w:pPr>
      <w:r w:rsidRPr="00F42B48">
        <w:t>22.</w:t>
      </w:r>
      <w:r w:rsidRPr="00F42B48">
        <w:tab/>
        <w:t xml:space="preserve">Garthwaite K, Collins P Bambra C (2015) Food for thought: An ethnographic study of negotiating ill health and food insecurity in a UK foodbank. </w:t>
      </w:r>
      <w:r w:rsidRPr="00F42B48">
        <w:rPr>
          <w:i/>
        </w:rPr>
        <w:t>Soc Sci Med</w:t>
      </w:r>
      <w:r w:rsidRPr="00F42B48">
        <w:t xml:space="preserve"> 132, 38-44.</w:t>
      </w:r>
    </w:p>
    <w:p w14:paraId="1745F68B" w14:textId="77777777" w:rsidR="00F42B48" w:rsidRPr="00F42B48" w:rsidRDefault="00F42B48" w:rsidP="00F42B48">
      <w:pPr>
        <w:pStyle w:val="EndNoteBibliography"/>
        <w:spacing w:after="0"/>
        <w:ind w:left="720" w:hanging="720"/>
      </w:pPr>
      <w:r w:rsidRPr="00F42B48">
        <w:t>23.</w:t>
      </w:r>
      <w:r w:rsidRPr="00F42B48">
        <w:tab/>
        <w:t>Philip D, Baransi G, Shahar D</w:t>
      </w:r>
      <w:r w:rsidRPr="00F42B48">
        <w:rPr>
          <w:i/>
        </w:rPr>
        <w:t xml:space="preserve"> et al.</w:t>
      </w:r>
      <w:r w:rsidRPr="00F42B48">
        <w:t xml:space="preserve"> (2018) Food-Aid Quality Correlates Positively With Diet Quality of Food Pantry Users in the Leket Israel Food Bank Collaborative. </w:t>
      </w:r>
      <w:r w:rsidRPr="00F42B48">
        <w:rPr>
          <w:i/>
        </w:rPr>
        <w:t>Front Nutr</w:t>
      </w:r>
      <w:r w:rsidRPr="00F42B48">
        <w:t xml:space="preserve"> 5.</w:t>
      </w:r>
    </w:p>
    <w:p w14:paraId="6348BF48" w14:textId="77777777" w:rsidR="00F42B48" w:rsidRPr="00F42B48" w:rsidRDefault="00F42B48" w:rsidP="00F42B48">
      <w:pPr>
        <w:pStyle w:val="EndNoteBibliography"/>
        <w:spacing w:after="0"/>
        <w:ind w:left="720" w:hanging="720"/>
      </w:pPr>
      <w:r w:rsidRPr="00F42B48">
        <w:t>24.</w:t>
      </w:r>
      <w:r w:rsidRPr="00F42B48">
        <w:tab/>
        <w:t xml:space="preserve">Thomas MK, Lammert LJ Beverly EA (2021) Food Insecurity and its Impact on Body Weight, Type 2 Diabetes, Cardiovascular Disease, and Mental Health. </w:t>
      </w:r>
      <w:r w:rsidRPr="00F42B48">
        <w:rPr>
          <w:i/>
        </w:rPr>
        <w:t>Curr Cardiovasc Risk Rep</w:t>
      </w:r>
      <w:r w:rsidRPr="00F42B48">
        <w:t xml:space="preserve"> 15, 15.</w:t>
      </w:r>
    </w:p>
    <w:p w14:paraId="781B5889" w14:textId="77777777" w:rsidR="00F42B48" w:rsidRPr="00F42B48" w:rsidRDefault="00F42B48" w:rsidP="00F42B48">
      <w:pPr>
        <w:pStyle w:val="EndNoteBibliography"/>
        <w:spacing w:after="0"/>
        <w:ind w:left="720" w:hanging="720"/>
      </w:pPr>
      <w:r w:rsidRPr="00F42B48">
        <w:t>25.</w:t>
      </w:r>
      <w:r w:rsidRPr="00F42B48">
        <w:tab/>
        <w:t>Barker M, Halliday V, Mak D</w:t>
      </w:r>
      <w:r w:rsidRPr="00F42B48">
        <w:rPr>
          <w:i/>
        </w:rPr>
        <w:t xml:space="preserve"> et al.</w:t>
      </w:r>
      <w:r w:rsidRPr="00F42B48">
        <w:t xml:space="preserve"> (2019) Food security, nutrition and health of food bank attendees in an English city: a cross-sectional study. </w:t>
      </w:r>
      <w:r w:rsidRPr="00F42B48">
        <w:rPr>
          <w:i/>
        </w:rPr>
        <w:t>J Hunger Environ Nutr</w:t>
      </w:r>
      <w:r w:rsidRPr="00F42B48">
        <w:t xml:space="preserve"> 14, 155-167.</w:t>
      </w:r>
    </w:p>
    <w:p w14:paraId="148FB401" w14:textId="77777777" w:rsidR="00F42B48" w:rsidRPr="00F42B48" w:rsidRDefault="00F42B48" w:rsidP="00F42B48">
      <w:pPr>
        <w:pStyle w:val="EndNoteBibliography"/>
        <w:spacing w:after="0"/>
        <w:ind w:left="720" w:hanging="720"/>
      </w:pPr>
      <w:r w:rsidRPr="00F42B48">
        <w:t>26.</w:t>
      </w:r>
      <w:r w:rsidRPr="00F42B48">
        <w:tab/>
        <w:t xml:space="preserve">Hanson KL &amp; Connor LM (2014) Food insecurity and dietary quality in US adults and children: a systematic review. </w:t>
      </w:r>
      <w:r w:rsidRPr="00F42B48">
        <w:rPr>
          <w:i/>
        </w:rPr>
        <w:t>Am J Clin Nutr</w:t>
      </w:r>
      <w:r w:rsidRPr="00F42B48">
        <w:t xml:space="preserve"> 100, 684-692.</w:t>
      </w:r>
    </w:p>
    <w:p w14:paraId="33B9388D" w14:textId="77777777" w:rsidR="00F42B48" w:rsidRPr="00F42B48" w:rsidRDefault="00F42B48" w:rsidP="00F42B48">
      <w:pPr>
        <w:pStyle w:val="EndNoteBibliography"/>
        <w:spacing w:after="0"/>
        <w:ind w:left="720" w:hanging="720"/>
      </w:pPr>
      <w:r w:rsidRPr="00F42B48">
        <w:t>27.</w:t>
      </w:r>
      <w:r w:rsidRPr="00F42B48">
        <w:tab/>
        <w:t xml:space="preserve">Keenan G, Christiansen P Hardman C (2021) Household Food Insecurity, Diet Quality, and Obesity: An Explanatory Model. </w:t>
      </w:r>
      <w:r w:rsidRPr="00F42B48">
        <w:rPr>
          <w:i/>
        </w:rPr>
        <w:t>Obesity</w:t>
      </w:r>
      <w:r w:rsidRPr="00F42B48">
        <w:t xml:space="preserve"> 29, 143-149.</w:t>
      </w:r>
    </w:p>
    <w:p w14:paraId="458DD5AD" w14:textId="77777777" w:rsidR="00F42B48" w:rsidRPr="00F42B48" w:rsidRDefault="00F42B48" w:rsidP="00F42B48">
      <w:pPr>
        <w:pStyle w:val="EndNoteBibliography"/>
        <w:spacing w:after="0"/>
        <w:ind w:left="720" w:hanging="720"/>
      </w:pPr>
      <w:r w:rsidRPr="00F42B48">
        <w:t>28.</w:t>
      </w:r>
      <w:r w:rsidRPr="00F42B48">
        <w:tab/>
        <w:t>Pilgrim A, Barker M, Jackson A</w:t>
      </w:r>
      <w:r w:rsidRPr="00F42B48">
        <w:rPr>
          <w:i/>
        </w:rPr>
        <w:t xml:space="preserve"> et al.</w:t>
      </w:r>
      <w:r w:rsidRPr="00F42B48">
        <w:t xml:space="preserve"> (2012) Does living in a food insecure household impact on the diets and body composition of young children? Findings from the Southampton Women's Survey. </w:t>
      </w:r>
      <w:r w:rsidRPr="00F42B48">
        <w:rPr>
          <w:i/>
        </w:rPr>
        <w:t>J Epidemiol Community Health</w:t>
      </w:r>
      <w:r w:rsidRPr="00F42B48">
        <w:t xml:space="preserve"> 66, e6.</w:t>
      </w:r>
    </w:p>
    <w:p w14:paraId="4E382755" w14:textId="77777777" w:rsidR="00F42B48" w:rsidRPr="00F42B48" w:rsidRDefault="00F42B48" w:rsidP="00F42B48">
      <w:pPr>
        <w:pStyle w:val="EndNoteBibliography"/>
        <w:spacing w:after="0"/>
        <w:ind w:left="720" w:hanging="720"/>
      </w:pPr>
      <w:r w:rsidRPr="00F42B48">
        <w:t>29.</w:t>
      </w:r>
      <w:r w:rsidRPr="00F42B48">
        <w:tab/>
        <w:t>Aune D, Giovannucci E, Boffetta P</w:t>
      </w:r>
      <w:r w:rsidRPr="00F42B48">
        <w:rPr>
          <w:i/>
        </w:rPr>
        <w:t xml:space="preserve"> et al.</w:t>
      </w:r>
      <w:r w:rsidRPr="00F42B48">
        <w:t xml:space="preserve"> (2017) Fruit and vegetable intake and the risk of cardiovascular disease, total cancer and all-cause mortality-a systematic review and dose-response meta-analysis of prospective studies. </w:t>
      </w:r>
      <w:r w:rsidRPr="00F42B48">
        <w:rPr>
          <w:i/>
        </w:rPr>
        <w:t>Int J Epidemiol</w:t>
      </w:r>
      <w:r w:rsidRPr="00F42B48">
        <w:t xml:space="preserve"> 46, 1029-1056.</w:t>
      </w:r>
    </w:p>
    <w:p w14:paraId="08C1590B" w14:textId="77777777" w:rsidR="00F42B48" w:rsidRPr="00F42B48" w:rsidRDefault="00F42B48" w:rsidP="00F42B48">
      <w:pPr>
        <w:pStyle w:val="EndNoteBibliography"/>
        <w:spacing w:after="0"/>
        <w:ind w:left="720" w:hanging="720"/>
      </w:pPr>
      <w:r w:rsidRPr="00F42B48">
        <w:t>30.</w:t>
      </w:r>
      <w:r w:rsidRPr="00F42B48">
        <w:tab/>
        <w:t>Darling KE, Fahrenkamp AJ, Wilson SM</w:t>
      </w:r>
      <w:r w:rsidRPr="00F42B48">
        <w:rPr>
          <w:i/>
        </w:rPr>
        <w:t xml:space="preserve"> et al.</w:t>
      </w:r>
      <w:r w:rsidRPr="00F42B48">
        <w:t xml:space="preserve"> (2015) Physical and mental health outcomes associated with prior food insecurity among young adults. </w:t>
      </w:r>
      <w:r w:rsidRPr="00F42B48">
        <w:rPr>
          <w:i/>
        </w:rPr>
        <w:t>J Health Psychol</w:t>
      </w:r>
      <w:r w:rsidRPr="00F42B48">
        <w:t xml:space="preserve"> 22, 572-581.</w:t>
      </w:r>
    </w:p>
    <w:p w14:paraId="17DDF4CF" w14:textId="77777777" w:rsidR="00F42B48" w:rsidRPr="00F42B48" w:rsidRDefault="00F42B48" w:rsidP="00F42B48">
      <w:pPr>
        <w:pStyle w:val="EndNoteBibliography"/>
        <w:spacing w:after="0"/>
        <w:ind w:left="720" w:hanging="720"/>
      </w:pPr>
      <w:r w:rsidRPr="00F42B48">
        <w:t>31.</w:t>
      </w:r>
      <w:r w:rsidRPr="00F42B48">
        <w:tab/>
        <w:t>Melchior M, Chastang J-F, Falissard B</w:t>
      </w:r>
      <w:r w:rsidRPr="00F42B48">
        <w:rPr>
          <w:i/>
        </w:rPr>
        <w:t xml:space="preserve"> et al.</w:t>
      </w:r>
      <w:r w:rsidRPr="00F42B48">
        <w:t xml:space="preserve"> (2012) Food insecurity and children's mental health: a prospective birth cohort study. </w:t>
      </w:r>
      <w:r w:rsidRPr="00F42B48">
        <w:rPr>
          <w:i/>
        </w:rPr>
        <w:t>PloS One</w:t>
      </w:r>
      <w:r w:rsidRPr="00F42B48">
        <w:t xml:space="preserve"> 7, e52615.</w:t>
      </w:r>
    </w:p>
    <w:p w14:paraId="70744AC8" w14:textId="77777777" w:rsidR="00F42B48" w:rsidRPr="00F42B48" w:rsidRDefault="00F42B48" w:rsidP="00F42B48">
      <w:pPr>
        <w:pStyle w:val="EndNoteBibliography"/>
        <w:spacing w:after="0"/>
        <w:ind w:left="720" w:hanging="720"/>
      </w:pPr>
      <w:r w:rsidRPr="00F42B48">
        <w:t>32.</w:t>
      </w:r>
      <w:r w:rsidRPr="00F42B48">
        <w:tab/>
        <w:t xml:space="preserve">Ovenell M, Azevedo Da Silva M Elgar FJ (2022) Shielding children from food insecurity and its association with mental health and well-being in Canadian households. </w:t>
      </w:r>
      <w:r w:rsidRPr="00F42B48">
        <w:rPr>
          <w:i/>
        </w:rPr>
        <w:t>Can J Public Health</w:t>
      </w:r>
      <w:r w:rsidRPr="00F42B48">
        <w:t xml:space="preserve"> 113, 250-259.</w:t>
      </w:r>
    </w:p>
    <w:p w14:paraId="302CD7DC" w14:textId="77777777" w:rsidR="00F42B48" w:rsidRPr="00F42B48" w:rsidRDefault="00F42B48" w:rsidP="00F42B48">
      <w:pPr>
        <w:pStyle w:val="EndNoteBibliography"/>
        <w:spacing w:after="0"/>
        <w:ind w:left="720" w:hanging="720"/>
      </w:pPr>
      <w:r w:rsidRPr="00F42B48">
        <w:t>33.</w:t>
      </w:r>
      <w:r w:rsidRPr="00F42B48">
        <w:tab/>
        <w:t xml:space="preserve">Shankar P, Chung R Frank DA (2017) Association of Food Insecurity with Children's Behavioral, Emotional, and Academic Outcomes: A Systematic Review. </w:t>
      </w:r>
      <w:r w:rsidRPr="00F42B48">
        <w:rPr>
          <w:i/>
        </w:rPr>
        <w:t>J Dev Behav Pediatr</w:t>
      </w:r>
      <w:r w:rsidRPr="00F42B48">
        <w:t xml:space="preserve"> 38, 135-150.</w:t>
      </w:r>
    </w:p>
    <w:p w14:paraId="1C46A339" w14:textId="77777777" w:rsidR="00F42B48" w:rsidRPr="00F42B48" w:rsidRDefault="00F42B48" w:rsidP="00F42B48">
      <w:pPr>
        <w:pStyle w:val="EndNoteBibliography"/>
        <w:spacing w:after="0"/>
        <w:ind w:left="720" w:hanging="720"/>
      </w:pPr>
      <w:r w:rsidRPr="00F42B48">
        <w:t>34.</w:t>
      </w:r>
      <w:r w:rsidRPr="00F42B48">
        <w:tab/>
        <w:t>An R, Wang J, Liu J</w:t>
      </w:r>
      <w:r w:rsidRPr="00F42B48">
        <w:rPr>
          <w:i/>
        </w:rPr>
        <w:t xml:space="preserve"> et al.</w:t>
      </w:r>
      <w:r w:rsidRPr="00F42B48">
        <w:t xml:space="preserve"> (2019) A systematic review of food pantry-based interventions in the USA. </w:t>
      </w:r>
      <w:r w:rsidRPr="00F42B48">
        <w:rPr>
          <w:i/>
        </w:rPr>
        <w:t>Public Health Nutr</w:t>
      </w:r>
      <w:r w:rsidRPr="00F42B48">
        <w:t xml:space="preserve"> 22, 1704-1716.</w:t>
      </w:r>
    </w:p>
    <w:p w14:paraId="0BEE4AFC" w14:textId="77777777" w:rsidR="00F42B48" w:rsidRPr="00F42B48" w:rsidRDefault="00F42B48" w:rsidP="00F42B48">
      <w:pPr>
        <w:pStyle w:val="EndNoteBibliography"/>
        <w:spacing w:after="0"/>
        <w:ind w:left="720" w:hanging="720"/>
      </w:pPr>
      <w:r w:rsidRPr="00F42B48">
        <w:t>35.</w:t>
      </w:r>
      <w:r w:rsidRPr="00F42B48">
        <w:tab/>
        <w:t>Oronce CIA, Miake-Lye IM, Begashaw MM</w:t>
      </w:r>
      <w:r w:rsidRPr="00F42B48">
        <w:rPr>
          <w:i/>
        </w:rPr>
        <w:t xml:space="preserve"> et al.</w:t>
      </w:r>
      <w:r w:rsidRPr="00F42B48">
        <w:t xml:space="preserve"> (2021) Interventions to Address Food Insecurity Among Adults in Canada and the US: A Systematic Review and Meta-analysis. </w:t>
      </w:r>
      <w:r w:rsidRPr="00F42B48">
        <w:rPr>
          <w:i/>
        </w:rPr>
        <w:t>JAMA Health Forum</w:t>
      </w:r>
      <w:r w:rsidRPr="00F42B48">
        <w:t xml:space="preserve"> 2, e212001.</w:t>
      </w:r>
    </w:p>
    <w:p w14:paraId="1DF0D17A" w14:textId="77777777" w:rsidR="00F42B48" w:rsidRPr="00F42B48" w:rsidRDefault="00F42B48" w:rsidP="00F42B48">
      <w:pPr>
        <w:pStyle w:val="EndNoteBibliography"/>
        <w:spacing w:after="0"/>
        <w:ind w:left="720" w:hanging="720"/>
      </w:pPr>
      <w:r w:rsidRPr="00F42B48">
        <w:t>36.</w:t>
      </w:r>
      <w:r w:rsidRPr="00F42B48">
        <w:tab/>
        <w:t>Page MJ, McKenzie JE, Bossuyt PM</w:t>
      </w:r>
      <w:r w:rsidRPr="00F42B48">
        <w:rPr>
          <w:i/>
        </w:rPr>
        <w:t xml:space="preserve"> et al.</w:t>
      </w:r>
      <w:r w:rsidRPr="00F42B48">
        <w:t xml:space="preserve"> (2021) The PRISMA 2020 statement: an updated guideline for reporting systematic reviews. </w:t>
      </w:r>
      <w:r w:rsidRPr="00F42B48">
        <w:rPr>
          <w:i/>
        </w:rPr>
        <w:t>Systematic Reviews</w:t>
      </w:r>
      <w:r w:rsidRPr="00F42B48">
        <w:t xml:space="preserve"> 10, 89.</w:t>
      </w:r>
    </w:p>
    <w:p w14:paraId="4A8E2617" w14:textId="77777777" w:rsidR="00F42B48" w:rsidRPr="00F42B48" w:rsidRDefault="00F42B48" w:rsidP="00F42B48">
      <w:pPr>
        <w:pStyle w:val="EndNoteBibliography"/>
        <w:spacing w:after="0"/>
        <w:ind w:left="720" w:hanging="720"/>
      </w:pPr>
      <w:r w:rsidRPr="00F42B48">
        <w:t>37.</w:t>
      </w:r>
      <w:r w:rsidRPr="00F42B48">
        <w:tab/>
        <w:t xml:space="preserve">Belcher JR &amp; Tice C (2018) The Great Recession of 2007: An Agenda for Social Justice. </w:t>
      </w:r>
      <w:r w:rsidRPr="00F42B48">
        <w:rPr>
          <w:i/>
        </w:rPr>
        <w:t>Journal of Progressive Human Services</w:t>
      </w:r>
      <w:r w:rsidRPr="00F42B48">
        <w:t xml:space="preserve"> 29, 28-39.</w:t>
      </w:r>
    </w:p>
    <w:p w14:paraId="7E81757A" w14:textId="77777777" w:rsidR="00F42B48" w:rsidRPr="00F42B48" w:rsidRDefault="00F42B48" w:rsidP="00F42B48">
      <w:pPr>
        <w:pStyle w:val="EndNoteBibliography"/>
        <w:spacing w:after="0"/>
        <w:ind w:left="720" w:hanging="720"/>
      </w:pPr>
      <w:r w:rsidRPr="00F42B48">
        <w:t>38.</w:t>
      </w:r>
      <w:r w:rsidRPr="00F42B48">
        <w:tab/>
        <w:t xml:space="preserve">Davis O &amp; Geiger BB (2017) Did Food Insecurity rise across Europe after the 2008 Crisis? An analysis across welfare regimes. </w:t>
      </w:r>
      <w:r w:rsidRPr="00F42B48">
        <w:rPr>
          <w:i/>
        </w:rPr>
        <w:t>Social Policy and Society</w:t>
      </w:r>
      <w:r w:rsidRPr="00F42B48">
        <w:t xml:space="preserve"> 16, 343-360.</w:t>
      </w:r>
    </w:p>
    <w:p w14:paraId="4C3C8B1D" w14:textId="77777777" w:rsidR="00F42B48" w:rsidRPr="00F42B48" w:rsidRDefault="00F42B48" w:rsidP="00F42B48">
      <w:pPr>
        <w:pStyle w:val="EndNoteBibliography"/>
        <w:spacing w:after="0"/>
        <w:ind w:left="720" w:hanging="720"/>
      </w:pPr>
      <w:r w:rsidRPr="00F42B48">
        <w:t>39.</w:t>
      </w:r>
      <w:r w:rsidRPr="00F42B48">
        <w:tab/>
        <w:t xml:space="preserve">Goodwin S (2022) Ending the food bank paradox. </w:t>
      </w:r>
      <w:r w:rsidRPr="00F42B48">
        <w:rPr>
          <w:i/>
        </w:rPr>
        <w:t>BMJ</w:t>
      </w:r>
      <w:r w:rsidRPr="00F42B48">
        <w:t xml:space="preserve"> 379, o2919.</w:t>
      </w:r>
    </w:p>
    <w:p w14:paraId="0F0CE59D" w14:textId="77777777" w:rsidR="00F42B48" w:rsidRPr="00F42B48" w:rsidRDefault="00F42B48" w:rsidP="00F42B48">
      <w:pPr>
        <w:pStyle w:val="EndNoteBibliography"/>
        <w:spacing w:after="0"/>
        <w:ind w:left="720" w:hanging="720"/>
      </w:pPr>
      <w:r w:rsidRPr="00F42B48">
        <w:lastRenderedPageBreak/>
        <w:t>40.</w:t>
      </w:r>
      <w:r w:rsidRPr="00F42B48">
        <w:tab/>
        <w:t xml:space="preserve">Lambie-Mumford H &amp; Silvasti T (2020) Introduction: Exploring the Growth of Food Charity Across Europe. In </w:t>
      </w:r>
      <w:r w:rsidRPr="00F42B48">
        <w:rPr>
          <w:i/>
        </w:rPr>
        <w:t>The Rise of Food Charity in Europe</w:t>
      </w:r>
      <w:r w:rsidRPr="00F42B48">
        <w:t>, pp. 1-18 [H Lambie-Mumford and T Silvasti, editors]: Bristol University Press.</w:t>
      </w:r>
    </w:p>
    <w:p w14:paraId="425D96A0" w14:textId="77777777" w:rsidR="00F42B48" w:rsidRPr="00F42B48" w:rsidRDefault="00F42B48" w:rsidP="00F42B48">
      <w:pPr>
        <w:pStyle w:val="EndNoteBibliography"/>
        <w:spacing w:after="0"/>
        <w:ind w:left="720" w:hanging="720"/>
      </w:pPr>
      <w:r w:rsidRPr="00F42B48">
        <w:t>41.</w:t>
      </w:r>
      <w:r w:rsidRPr="00F42B48">
        <w:tab/>
        <w:t>Ouzzani M, Hammady H, Fedorowicz Z</w:t>
      </w:r>
      <w:r w:rsidRPr="00F42B48">
        <w:rPr>
          <w:i/>
        </w:rPr>
        <w:t xml:space="preserve"> et al.</w:t>
      </w:r>
      <w:r w:rsidRPr="00F42B48">
        <w:t xml:space="preserve"> (2016) Rayyan—a web and mobile app for systematic reviews. </w:t>
      </w:r>
      <w:r w:rsidRPr="00F42B48">
        <w:rPr>
          <w:i/>
        </w:rPr>
        <w:t>Systematic Reviews</w:t>
      </w:r>
      <w:r w:rsidRPr="00F42B48">
        <w:t xml:space="preserve"> 5, 210.</w:t>
      </w:r>
    </w:p>
    <w:p w14:paraId="0DB84FE9" w14:textId="48628872" w:rsidR="00F42B48" w:rsidRPr="00F42B48" w:rsidRDefault="00F42B48" w:rsidP="00F42B48">
      <w:pPr>
        <w:pStyle w:val="EndNoteBibliography"/>
        <w:spacing w:after="0"/>
        <w:ind w:left="720" w:hanging="720"/>
      </w:pPr>
      <w:r w:rsidRPr="00F42B48">
        <w:t>42.</w:t>
      </w:r>
      <w:r w:rsidRPr="00F42B48">
        <w:tab/>
        <w:t xml:space="preserve">Cochrane Collaboration Effective Practice and Organisation of Care, Data extraction form. </w:t>
      </w:r>
      <w:hyperlink r:id="rId24" w:history="1">
        <w:r w:rsidRPr="00F42B48">
          <w:rPr>
            <w:rStyle w:val="Hyperlink"/>
          </w:rPr>
          <w:t>https://epoc.cochrane.org/resources/epoc-resources-review-authors</w:t>
        </w:r>
      </w:hyperlink>
      <w:r w:rsidRPr="00F42B48">
        <w:t xml:space="preserve"> (accessed 15th August). </w:t>
      </w:r>
    </w:p>
    <w:p w14:paraId="0FB1E832" w14:textId="22D6243A" w:rsidR="00F42B48" w:rsidRPr="00F42B48" w:rsidRDefault="00F42B48" w:rsidP="00F42B48">
      <w:pPr>
        <w:pStyle w:val="EndNoteBibliography"/>
        <w:spacing w:after="0"/>
        <w:ind w:left="720" w:hanging="720"/>
      </w:pPr>
      <w:r w:rsidRPr="00F42B48">
        <w:t>43.</w:t>
      </w:r>
      <w:r w:rsidRPr="00F42B48">
        <w:tab/>
        <w:t xml:space="preserve">National Heart Lung and Blood Institute Study Quality Assessment Tools. </w:t>
      </w:r>
      <w:hyperlink r:id="rId25" w:history="1">
        <w:r w:rsidRPr="00F42B48">
          <w:rPr>
            <w:rStyle w:val="Hyperlink"/>
          </w:rPr>
          <w:t>https://www.nhlbi.nih.gov/health-topics/study-quality-assessment-tools</w:t>
        </w:r>
      </w:hyperlink>
      <w:r w:rsidRPr="00F42B48">
        <w:t xml:space="preserve"> (accessed 17th August 2022). </w:t>
      </w:r>
    </w:p>
    <w:p w14:paraId="465807E0" w14:textId="77777777" w:rsidR="00F42B48" w:rsidRPr="00F42B48" w:rsidRDefault="00F42B48" w:rsidP="00F42B48">
      <w:pPr>
        <w:pStyle w:val="EndNoteBibliography"/>
        <w:spacing w:after="0"/>
        <w:ind w:left="720" w:hanging="720"/>
      </w:pPr>
      <w:r w:rsidRPr="00F42B48">
        <w:t>44.</w:t>
      </w:r>
      <w:r w:rsidRPr="00F42B48">
        <w:tab/>
        <w:t>Cabili C, Briefel R, Forrestal S</w:t>
      </w:r>
      <w:r w:rsidRPr="00F42B48">
        <w:rPr>
          <w:i/>
        </w:rPr>
        <w:t xml:space="preserve"> et al.</w:t>
      </w:r>
      <w:r w:rsidRPr="00F42B48">
        <w:t xml:space="preserve"> (2021) A Cluster Randomized Controlled Trial of a Home-Delivered Food Box on Children's Diet Quality in the Chickasaw Nation Packed Promise Project. </w:t>
      </w:r>
      <w:r w:rsidRPr="00F42B48">
        <w:rPr>
          <w:i/>
        </w:rPr>
        <w:t>J Acad Nutr Diet</w:t>
      </w:r>
      <w:r w:rsidRPr="00F42B48">
        <w:t xml:space="preserve"> 121, S59-S69.</w:t>
      </w:r>
    </w:p>
    <w:p w14:paraId="3CA5D62E" w14:textId="77777777" w:rsidR="00F42B48" w:rsidRPr="00F42B48" w:rsidRDefault="00F42B48" w:rsidP="00F42B48">
      <w:pPr>
        <w:pStyle w:val="EndNoteBibliography"/>
        <w:spacing w:after="0"/>
        <w:ind w:left="720" w:hanging="720"/>
      </w:pPr>
      <w:r w:rsidRPr="00F42B48">
        <w:t>45.</w:t>
      </w:r>
      <w:r w:rsidRPr="00F42B48">
        <w:tab/>
        <w:t>Briefel RR, Chojnacki GJ, Gabor V</w:t>
      </w:r>
      <w:r w:rsidRPr="00F42B48">
        <w:rPr>
          <w:i/>
        </w:rPr>
        <w:t xml:space="preserve"> et al.</w:t>
      </w:r>
      <w:r w:rsidRPr="00F42B48">
        <w:t xml:space="preserve"> (2021) A Cluster Randomized Controlled Trial of a Home-Delivered Food Box on Food Security in Chickasaw Nation. </w:t>
      </w:r>
      <w:r w:rsidRPr="00F42B48">
        <w:rPr>
          <w:i/>
        </w:rPr>
        <w:t>J Acad Nutr Diet</w:t>
      </w:r>
      <w:r w:rsidRPr="00F42B48">
        <w:t xml:space="preserve"> 121, S46-S58.</w:t>
      </w:r>
    </w:p>
    <w:p w14:paraId="13FA7E53" w14:textId="77777777" w:rsidR="00F42B48" w:rsidRPr="00F42B48" w:rsidRDefault="00F42B48" w:rsidP="00F42B48">
      <w:pPr>
        <w:pStyle w:val="EndNoteBibliography"/>
        <w:spacing w:after="0"/>
        <w:ind w:left="720" w:hanging="720"/>
      </w:pPr>
      <w:r w:rsidRPr="00F42B48">
        <w:t>46.</w:t>
      </w:r>
      <w:r w:rsidRPr="00F42B48">
        <w:tab/>
        <w:t>Chiappone A, Gribben K, Calloway E</w:t>
      </w:r>
      <w:r w:rsidRPr="00F42B48">
        <w:rPr>
          <w:i/>
        </w:rPr>
        <w:t xml:space="preserve"> et al.</w:t>
      </w:r>
      <w:r w:rsidRPr="00F42B48">
        <w:t xml:space="preserve"> Food pantry use and intake of foods with added sugar, Sugar sweetened beverages and fruits and vegetables among low-income parents in a large Midwestern city. </w:t>
      </w:r>
      <w:r w:rsidRPr="00F42B48">
        <w:rPr>
          <w:i/>
        </w:rPr>
        <w:t>J Hunger Environ Nutr</w:t>
      </w:r>
      <w:r w:rsidRPr="00F42B48">
        <w:t>.</w:t>
      </w:r>
    </w:p>
    <w:p w14:paraId="15404A26" w14:textId="77777777" w:rsidR="00F42B48" w:rsidRPr="00F42B48" w:rsidRDefault="00F42B48" w:rsidP="00F42B48">
      <w:pPr>
        <w:pStyle w:val="EndNoteBibliography"/>
        <w:spacing w:after="0"/>
        <w:ind w:left="720" w:hanging="720"/>
      </w:pPr>
      <w:r w:rsidRPr="00F42B48">
        <w:t>47.</w:t>
      </w:r>
      <w:r w:rsidRPr="00F42B48">
        <w:tab/>
        <w:t>Fan L, Gundersen C, Baylis K</w:t>
      </w:r>
      <w:r w:rsidRPr="00F42B48">
        <w:rPr>
          <w:i/>
        </w:rPr>
        <w:t xml:space="preserve"> et al.</w:t>
      </w:r>
      <w:r w:rsidRPr="00F42B48">
        <w:t xml:space="preserve"> (2021) The Use of Charitable Food Assistance Among Low-Income Households in the United States. </w:t>
      </w:r>
      <w:r w:rsidRPr="00F42B48">
        <w:rPr>
          <w:i/>
        </w:rPr>
        <w:t>J Acad Nutr Diet</w:t>
      </w:r>
      <w:r w:rsidRPr="00F42B48">
        <w:t xml:space="preserve"> 121, 27-35.</w:t>
      </w:r>
    </w:p>
    <w:p w14:paraId="3CD6C3A9" w14:textId="77777777" w:rsidR="00F42B48" w:rsidRPr="00F42B48" w:rsidRDefault="00F42B48" w:rsidP="00F42B48">
      <w:pPr>
        <w:pStyle w:val="EndNoteBibliography"/>
        <w:spacing w:after="0"/>
        <w:ind w:left="720" w:hanging="720"/>
      </w:pPr>
      <w:r w:rsidRPr="00F42B48">
        <w:t>48.</w:t>
      </w:r>
      <w:r w:rsidRPr="00F42B48">
        <w:tab/>
        <w:t>Zigmont V, Tomczak S, Bromage B</w:t>
      </w:r>
      <w:r w:rsidRPr="00F42B48">
        <w:rPr>
          <w:i/>
        </w:rPr>
        <w:t xml:space="preserve"> et al.</w:t>
      </w:r>
      <w:r w:rsidRPr="00F42B48">
        <w:t xml:space="preserve"> (2022) Helps My Family Survive Hard Times: An Innovative Summertime Food Relief Program in New Haven, Connecticut. </w:t>
      </w:r>
      <w:r w:rsidRPr="00F42B48">
        <w:rPr>
          <w:i/>
        </w:rPr>
        <w:t>J Poverty</w:t>
      </w:r>
      <w:r w:rsidRPr="00F42B48">
        <w:t xml:space="preserve"> 26, 162-179.</w:t>
      </w:r>
    </w:p>
    <w:p w14:paraId="6F38C5FF" w14:textId="77777777" w:rsidR="00F42B48" w:rsidRPr="00F42B48" w:rsidRDefault="00F42B48" w:rsidP="00F42B48">
      <w:pPr>
        <w:pStyle w:val="EndNoteBibliography"/>
        <w:spacing w:after="0"/>
        <w:ind w:left="720" w:hanging="720"/>
      </w:pPr>
      <w:r w:rsidRPr="00F42B48">
        <w:t>49.</w:t>
      </w:r>
      <w:r w:rsidRPr="00F42B48">
        <w:tab/>
        <w:t xml:space="preserve">Loopstra R &amp; Tarasuk V (2012) The Relationship between Food Banks and Household Food Insecurity among Low-Income Toronto Families. </w:t>
      </w:r>
      <w:r w:rsidRPr="00F42B48">
        <w:rPr>
          <w:i/>
        </w:rPr>
        <w:t>Can Public Policy</w:t>
      </w:r>
      <w:r w:rsidRPr="00F42B48">
        <w:t xml:space="preserve"> 38, 497-514.</w:t>
      </w:r>
    </w:p>
    <w:p w14:paraId="4CE98AC8" w14:textId="77777777" w:rsidR="00F42B48" w:rsidRPr="00F42B48" w:rsidRDefault="00F42B48" w:rsidP="00F42B48">
      <w:pPr>
        <w:pStyle w:val="EndNoteBibliography"/>
        <w:spacing w:after="0"/>
        <w:ind w:left="720" w:hanging="720"/>
      </w:pPr>
      <w:r w:rsidRPr="00F42B48">
        <w:t>50.</w:t>
      </w:r>
      <w:r w:rsidRPr="00F42B48">
        <w:tab/>
        <w:t>Rizvi A, Wasfi R, Enns A</w:t>
      </w:r>
      <w:r w:rsidRPr="00F42B48">
        <w:rPr>
          <w:i/>
        </w:rPr>
        <w:t xml:space="preserve"> et al.</w:t>
      </w:r>
      <w:r w:rsidRPr="00F42B48">
        <w:t xml:space="preserve"> (2021) The impact of novel and traditional food bank approaches on food insecurity: a longitudinal study in Ottawa, Canada. </w:t>
      </w:r>
      <w:r w:rsidRPr="00F42B48">
        <w:rPr>
          <w:i/>
        </w:rPr>
        <w:t>BMC Public Health</w:t>
      </w:r>
      <w:r w:rsidRPr="00F42B48">
        <w:t xml:space="preserve"> 21.</w:t>
      </w:r>
    </w:p>
    <w:p w14:paraId="017FD32A" w14:textId="77777777" w:rsidR="00F42B48" w:rsidRPr="00F42B48" w:rsidRDefault="00F42B48" w:rsidP="00F42B48">
      <w:pPr>
        <w:pStyle w:val="EndNoteBibliography"/>
        <w:spacing w:after="0"/>
        <w:ind w:left="720" w:hanging="720"/>
      </w:pPr>
      <w:r w:rsidRPr="00F42B48">
        <w:t>51.</w:t>
      </w:r>
      <w:r w:rsidRPr="00F42B48">
        <w:tab/>
        <w:t xml:space="preserve">Wright L &amp; Epps J (2018) BackPack: A Program for Improving Children's Readiness to Learn and Family Food Security. </w:t>
      </w:r>
      <w:r w:rsidRPr="00F42B48">
        <w:rPr>
          <w:i/>
        </w:rPr>
        <w:t>Top Clin Nutr</w:t>
      </w:r>
      <w:r w:rsidRPr="00F42B48">
        <w:t xml:space="preserve"> 33, 16-22.</w:t>
      </w:r>
    </w:p>
    <w:p w14:paraId="3D42BF52" w14:textId="77777777" w:rsidR="00F42B48" w:rsidRPr="00F42B48" w:rsidRDefault="00F42B48" w:rsidP="00F42B48">
      <w:pPr>
        <w:pStyle w:val="EndNoteBibliography"/>
        <w:spacing w:after="0"/>
        <w:ind w:left="720" w:hanging="720"/>
      </w:pPr>
      <w:r w:rsidRPr="00F42B48">
        <w:t>52.</w:t>
      </w:r>
      <w:r w:rsidRPr="00F42B48">
        <w:tab/>
        <w:t>Palakshappa D, Tam M, Montez K</w:t>
      </w:r>
      <w:r w:rsidRPr="00F42B48">
        <w:rPr>
          <w:i/>
        </w:rPr>
        <w:t xml:space="preserve"> et al.</w:t>
      </w:r>
      <w:r w:rsidRPr="00F42B48">
        <w:t xml:space="preserve"> (2021) Engaging Food Insecure Families on the Weekend to Improve Nutrition and Health. </w:t>
      </w:r>
      <w:r w:rsidRPr="00F42B48">
        <w:rPr>
          <w:i/>
        </w:rPr>
        <w:t>Prog Community Health Partnersh</w:t>
      </w:r>
      <w:r w:rsidRPr="00F42B48">
        <w:t xml:space="preserve"> 15, 489-500.</w:t>
      </w:r>
    </w:p>
    <w:p w14:paraId="1C2BF5EA" w14:textId="2186F32F" w:rsidR="00F42B48" w:rsidRPr="00F42B48" w:rsidRDefault="00F42B48" w:rsidP="00F42B48">
      <w:pPr>
        <w:pStyle w:val="EndNoteBibliography"/>
        <w:spacing w:after="0"/>
        <w:ind w:left="720" w:hanging="720"/>
      </w:pPr>
      <w:r w:rsidRPr="00F42B48">
        <w:t>53.</w:t>
      </w:r>
      <w:r w:rsidRPr="00F42B48">
        <w:tab/>
        <w:t xml:space="preserve">Government of Canada (2012) The Household Food Security Survey Module. </w:t>
      </w:r>
      <w:hyperlink r:id="rId26" w:history="1">
        <w:r w:rsidRPr="00F42B48">
          <w:rPr>
            <w:rStyle w:val="Hyperlink"/>
          </w:rPr>
          <w:t>https://www.canada.ca/en/health-canada/services/food-nutrition/food-nutrition-surveillance/health-nutrition-surveys/canadian-community-health-survey-cchs/household-food-insecurity-canada-overview/household-food-security-survey-module-hfssm-health-nutrition-surveys-health-canada.html</w:t>
        </w:r>
      </w:hyperlink>
      <w:r w:rsidRPr="00F42B48">
        <w:t xml:space="preserve"> (accessed 27th August 2022). </w:t>
      </w:r>
    </w:p>
    <w:p w14:paraId="6DA05373" w14:textId="26CB6577" w:rsidR="00F42B48" w:rsidRPr="00F42B48" w:rsidRDefault="00F42B48" w:rsidP="00F42B48">
      <w:pPr>
        <w:pStyle w:val="EndNoteBibliography"/>
        <w:spacing w:after="0"/>
        <w:ind w:left="720" w:hanging="720"/>
      </w:pPr>
      <w:r w:rsidRPr="00F42B48">
        <w:t>54.</w:t>
      </w:r>
      <w:r w:rsidRPr="00F42B48">
        <w:tab/>
        <w:t xml:space="preserve">United States Department of Agriculture (2021) The Thrifty Food Plan: What it is and why it matters. </w:t>
      </w:r>
      <w:hyperlink r:id="rId27" w:history="1">
        <w:r w:rsidRPr="00F42B48">
          <w:rPr>
            <w:rStyle w:val="Hyperlink"/>
          </w:rPr>
          <w:t>https://www.usda.gov/media/blog/2021/08/12/thrifty-food-plan-what-it-and-why-it-matters</w:t>
        </w:r>
      </w:hyperlink>
      <w:r w:rsidRPr="00F42B48">
        <w:t xml:space="preserve"> (accessed 3rd September 2022). </w:t>
      </w:r>
    </w:p>
    <w:p w14:paraId="4D409E24" w14:textId="77777777" w:rsidR="00F42B48" w:rsidRPr="00F42B48" w:rsidRDefault="00F42B48" w:rsidP="00F42B48">
      <w:pPr>
        <w:pStyle w:val="EndNoteBibliography"/>
        <w:spacing w:after="0"/>
        <w:ind w:left="720" w:hanging="720"/>
      </w:pPr>
      <w:r w:rsidRPr="00F42B48">
        <w:t>55.</w:t>
      </w:r>
      <w:r w:rsidRPr="00F42B48">
        <w:tab/>
        <w:t xml:space="preserve">Althubaiti A (2016) Information bias in health research: definition, pitfalls, and adjustment methods. </w:t>
      </w:r>
      <w:r w:rsidRPr="00F42B48">
        <w:rPr>
          <w:i/>
        </w:rPr>
        <w:t>J Multidiscip Healthc</w:t>
      </w:r>
      <w:r w:rsidRPr="00F42B48">
        <w:t xml:space="preserve"> 9, 211-217.</w:t>
      </w:r>
    </w:p>
    <w:p w14:paraId="5BA8724D" w14:textId="77777777" w:rsidR="00F42B48" w:rsidRPr="00F42B48" w:rsidRDefault="00F42B48" w:rsidP="00F42B48">
      <w:pPr>
        <w:pStyle w:val="EndNoteBibliography"/>
        <w:spacing w:after="0"/>
        <w:ind w:left="720" w:hanging="720"/>
      </w:pPr>
      <w:r w:rsidRPr="00F42B48">
        <w:t>56.</w:t>
      </w:r>
      <w:r w:rsidRPr="00F42B48">
        <w:tab/>
        <w:t xml:space="preserve">Schoeller DA, Bandini LG Dietz WH (1990) Inaccuracies in self-reported intake identified by comparison with the doubly labelled water method. </w:t>
      </w:r>
      <w:r w:rsidRPr="00F42B48">
        <w:rPr>
          <w:i/>
        </w:rPr>
        <w:t>Can J Physiol Pharmacol</w:t>
      </w:r>
      <w:r w:rsidRPr="00F42B48">
        <w:t xml:space="preserve"> 68, 941-949.</w:t>
      </w:r>
    </w:p>
    <w:p w14:paraId="1053B9C4" w14:textId="77777777" w:rsidR="00F42B48" w:rsidRPr="00F42B48" w:rsidRDefault="00F42B48" w:rsidP="00F42B48">
      <w:pPr>
        <w:pStyle w:val="EndNoteBibliography"/>
        <w:spacing w:after="0"/>
        <w:ind w:left="720" w:hanging="720"/>
      </w:pPr>
      <w:r w:rsidRPr="00F42B48">
        <w:t>57.</w:t>
      </w:r>
      <w:r w:rsidRPr="00F42B48">
        <w:tab/>
        <w:t>Burrows TL, Ho YY, Rollo ME</w:t>
      </w:r>
      <w:r w:rsidRPr="00F42B48">
        <w:rPr>
          <w:i/>
        </w:rPr>
        <w:t xml:space="preserve"> et al.</w:t>
      </w:r>
      <w:r w:rsidRPr="00F42B48">
        <w:t xml:space="preserve"> (2019) Validity of Dietary Assessment Methods When Compared to the Method of Doubly Labeled Water: A Systematic Review in Adults. </w:t>
      </w:r>
      <w:r w:rsidRPr="00F42B48">
        <w:rPr>
          <w:i/>
        </w:rPr>
        <w:t>Front Endocrinol</w:t>
      </w:r>
      <w:r w:rsidRPr="00F42B48">
        <w:t xml:space="preserve"> 10, 850.</w:t>
      </w:r>
    </w:p>
    <w:p w14:paraId="1D635626" w14:textId="77777777" w:rsidR="00F42B48" w:rsidRPr="00F42B48" w:rsidRDefault="00F42B48" w:rsidP="00F42B48">
      <w:pPr>
        <w:pStyle w:val="EndNoteBibliography"/>
        <w:spacing w:after="0"/>
        <w:ind w:left="720" w:hanging="720"/>
      </w:pPr>
      <w:r w:rsidRPr="00F42B48">
        <w:lastRenderedPageBreak/>
        <w:t>58.</w:t>
      </w:r>
      <w:r w:rsidRPr="00F42B48">
        <w:tab/>
        <w:t>Rizvi A, Enns A, Gergyek L</w:t>
      </w:r>
      <w:r w:rsidRPr="00F42B48">
        <w:rPr>
          <w:i/>
        </w:rPr>
        <w:t xml:space="preserve"> et al.</w:t>
      </w:r>
      <w:r w:rsidRPr="00F42B48">
        <w:t xml:space="preserve"> (2022) More food for thought: a follow-up qualitative study on experiences of food bank access and food insecurity in Ottawa, Canada. </w:t>
      </w:r>
      <w:r w:rsidRPr="00F42B48">
        <w:rPr>
          <w:i/>
        </w:rPr>
        <w:t>BMC Public Health</w:t>
      </w:r>
      <w:r w:rsidRPr="00F42B48">
        <w:t xml:space="preserve"> 22, 586.</w:t>
      </w:r>
    </w:p>
    <w:p w14:paraId="3F54F1EC" w14:textId="77777777" w:rsidR="00F42B48" w:rsidRPr="00F42B48" w:rsidRDefault="00F42B48" w:rsidP="00F42B48">
      <w:pPr>
        <w:pStyle w:val="EndNoteBibliography"/>
        <w:spacing w:after="0"/>
        <w:ind w:left="720" w:hanging="720"/>
      </w:pPr>
      <w:r w:rsidRPr="00F42B48">
        <w:t>59.</w:t>
      </w:r>
      <w:r w:rsidRPr="00F42B48">
        <w:tab/>
        <w:t xml:space="preserve">Bazerghi C, McKay F Dunn M (2016) The Role of Food Banks in Addressing Food Insecurity: A Systematic Review. </w:t>
      </w:r>
      <w:r w:rsidRPr="00F42B48">
        <w:rPr>
          <w:i/>
        </w:rPr>
        <w:t>J Community Health</w:t>
      </w:r>
      <w:r w:rsidRPr="00F42B48">
        <w:t xml:space="preserve"> 41, 732-740.</w:t>
      </w:r>
    </w:p>
    <w:p w14:paraId="789D780F" w14:textId="77777777" w:rsidR="00F42B48" w:rsidRPr="00F42B48" w:rsidRDefault="00F42B48" w:rsidP="00F42B48">
      <w:pPr>
        <w:pStyle w:val="EndNoteBibliography"/>
        <w:spacing w:after="0"/>
        <w:ind w:left="720" w:hanging="720"/>
      </w:pPr>
      <w:r w:rsidRPr="00F42B48">
        <w:t>60.</w:t>
      </w:r>
      <w:r w:rsidRPr="00F42B48">
        <w:tab/>
        <w:t>Caspi CE, Davey C, Barsness CB</w:t>
      </w:r>
      <w:r w:rsidRPr="00F42B48">
        <w:rPr>
          <w:i/>
        </w:rPr>
        <w:t xml:space="preserve"> et al.</w:t>
      </w:r>
      <w:r w:rsidRPr="00F42B48">
        <w:t xml:space="preserve"> (2021) Needs and Preferences Among Food Pantry Clients. </w:t>
      </w:r>
      <w:r w:rsidRPr="00F42B48">
        <w:rPr>
          <w:i/>
        </w:rPr>
        <w:t>Prev Chronic Dis</w:t>
      </w:r>
      <w:r w:rsidRPr="00F42B48">
        <w:t xml:space="preserve"> 18, 1-10.</w:t>
      </w:r>
    </w:p>
    <w:p w14:paraId="2F92BB6F" w14:textId="77777777" w:rsidR="00F42B48" w:rsidRPr="00F42B48" w:rsidRDefault="00F42B48" w:rsidP="00F42B48">
      <w:pPr>
        <w:pStyle w:val="EndNoteBibliography"/>
        <w:spacing w:after="0"/>
        <w:ind w:left="720" w:hanging="720"/>
      </w:pPr>
      <w:r w:rsidRPr="00F42B48">
        <w:t>61.</w:t>
      </w:r>
      <w:r w:rsidRPr="00F42B48">
        <w:tab/>
        <w:t xml:space="preserve">Loopstra R (2018) Interventions to address household food insecurity in high-income countries. </w:t>
      </w:r>
      <w:r w:rsidRPr="00F42B48">
        <w:rPr>
          <w:i/>
        </w:rPr>
        <w:t>Proc Nutr Soc</w:t>
      </w:r>
      <w:r w:rsidRPr="00F42B48">
        <w:t xml:space="preserve"> 77, 270-281.</w:t>
      </w:r>
    </w:p>
    <w:p w14:paraId="1103B65E" w14:textId="77777777" w:rsidR="00F42B48" w:rsidRPr="00F42B48" w:rsidRDefault="00F42B48" w:rsidP="00F42B48">
      <w:pPr>
        <w:pStyle w:val="EndNoteBibliography"/>
        <w:spacing w:after="0"/>
        <w:ind w:left="720" w:hanging="720"/>
      </w:pPr>
      <w:r w:rsidRPr="00F42B48">
        <w:t>62.</w:t>
      </w:r>
      <w:r w:rsidRPr="00F42B48">
        <w:tab/>
        <w:t xml:space="preserve">Thompson C, Smith D Cummins S (2019) Food banking and emergency food aid: expanding the definition of local food environments and systems. </w:t>
      </w:r>
      <w:r w:rsidRPr="00F42B48">
        <w:rPr>
          <w:i/>
        </w:rPr>
        <w:t>Int J Behav Nutr Phys Act</w:t>
      </w:r>
      <w:r w:rsidRPr="00F42B48">
        <w:t xml:space="preserve"> 16, 2.</w:t>
      </w:r>
    </w:p>
    <w:p w14:paraId="16E64608" w14:textId="77777777" w:rsidR="00F42B48" w:rsidRPr="00F42B48" w:rsidRDefault="00F42B48" w:rsidP="00F42B48">
      <w:pPr>
        <w:pStyle w:val="EndNoteBibliography"/>
        <w:spacing w:after="0"/>
        <w:ind w:left="720" w:hanging="720"/>
      </w:pPr>
      <w:r w:rsidRPr="00F42B48">
        <w:t>63.</w:t>
      </w:r>
      <w:r w:rsidRPr="00F42B48">
        <w:tab/>
        <w:t>Dave J, Thompson D, Svendsen-Sanchez A</w:t>
      </w:r>
      <w:r w:rsidRPr="00F42B48">
        <w:rPr>
          <w:i/>
        </w:rPr>
        <w:t xml:space="preserve"> et al.</w:t>
      </w:r>
      <w:r w:rsidRPr="00F42B48">
        <w:t xml:space="preserve"> (2017) Perspectives on Barriers to Eating Healthy Among Food Pantry Clients. </w:t>
      </w:r>
      <w:r w:rsidRPr="00F42B48">
        <w:rPr>
          <w:i/>
        </w:rPr>
        <w:t>Health Equity</w:t>
      </w:r>
      <w:r w:rsidRPr="00F42B48">
        <w:t xml:space="preserve"> 1, 28-34.</w:t>
      </w:r>
    </w:p>
    <w:p w14:paraId="3568298B" w14:textId="77777777" w:rsidR="00F42B48" w:rsidRPr="00F42B48" w:rsidRDefault="00F42B48" w:rsidP="00F42B48">
      <w:pPr>
        <w:pStyle w:val="EndNoteBibliography"/>
        <w:spacing w:after="0"/>
        <w:ind w:left="720" w:hanging="720"/>
      </w:pPr>
      <w:r w:rsidRPr="00F42B48">
        <w:t>64.</w:t>
      </w:r>
      <w:r w:rsidRPr="00F42B48">
        <w:tab/>
        <w:t>Enns A, Rizvi A, Quinn S</w:t>
      </w:r>
      <w:r w:rsidRPr="00F42B48">
        <w:rPr>
          <w:i/>
        </w:rPr>
        <w:t xml:space="preserve"> et al.</w:t>
      </w:r>
      <w:r w:rsidRPr="00F42B48">
        <w:t xml:space="preserve"> (2020) Experiences of Food Bank Access and Food Insecurity in Ottawa, Canada. </w:t>
      </w:r>
      <w:r w:rsidRPr="00F42B48">
        <w:rPr>
          <w:i/>
        </w:rPr>
        <w:t>J Hunger Environ Nutr</w:t>
      </w:r>
      <w:r w:rsidRPr="00F42B48">
        <w:t xml:space="preserve"> 15, 456-472.</w:t>
      </w:r>
    </w:p>
    <w:p w14:paraId="0379DD9C" w14:textId="77777777" w:rsidR="00F42B48" w:rsidRPr="00F42B48" w:rsidRDefault="00F42B48" w:rsidP="00F42B48">
      <w:pPr>
        <w:pStyle w:val="EndNoteBibliography"/>
        <w:spacing w:after="0"/>
        <w:ind w:left="720" w:hanging="720"/>
      </w:pPr>
      <w:r w:rsidRPr="00F42B48">
        <w:t>65.</w:t>
      </w:r>
      <w:r w:rsidRPr="00F42B48">
        <w:tab/>
        <w:t>Neter JE, Dijkstra SC, Nicolaou M</w:t>
      </w:r>
      <w:r w:rsidRPr="00F42B48">
        <w:rPr>
          <w:i/>
        </w:rPr>
        <w:t xml:space="preserve"> et al.</w:t>
      </w:r>
      <w:r w:rsidRPr="00F42B48">
        <w:t xml:space="preserve"> (2020) The role of food parcel use on dietary intake: perception of Dutch food bank recipients - a focus group study. </w:t>
      </w:r>
      <w:r w:rsidRPr="00F42B48">
        <w:rPr>
          <w:i/>
        </w:rPr>
        <w:t>Public Health Nutr</w:t>
      </w:r>
      <w:r w:rsidRPr="00F42B48">
        <w:t xml:space="preserve"> 23, 1647-1656.</w:t>
      </w:r>
    </w:p>
    <w:p w14:paraId="1D555D43" w14:textId="77777777" w:rsidR="00F42B48" w:rsidRPr="00F42B48" w:rsidRDefault="00F42B48" w:rsidP="00F42B48">
      <w:pPr>
        <w:pStyle w:val="EndNoteBibliography"/>
        <w:spacing w:after="0"/>
        <w:ind w:left="720" w:hanging="720"/>
      </w:pPr>
      <w:r w:rsidRPr="00F42B48">
        <w:t>66.</w:t>
      </w:r>
      <w:r w:rsidRPr="00F42B48">
        <w:tab/>
        <w:t xml:space="preserve">Kihlstroma L, Long A Himmelgreen D (2019) Barriers and facilitators to the consumption of fresh produce among food pantry clients. </w:t>
      </w:r>
      <w:r w:rsidRPr="00F42B48">
        <w:rPr>
          <w:i/>
        </w:rPr>
        <w:t>J Hunger Environ Nutr</w:t>
      </w:r>
      <w:r w:rsidRPr="00F42B48">
        <w:t xml:space="preserve"> 14, 168-182.</w:t>
      </w:r>
    </w:p>
    <w:p w14:paraId="46A409A3" w14:textId="77777777" w:rsidR="00F42B48" w:rsidRPr="00F42B48" w:rsidRDefault="00F42B48" w:rsidP="00F42B48">
      <w:pPr>
        <w:pStyle w:val="EndNoteBibliography"/>
        <w:spacing w:after="0"/>
        <w:ind w:left="720" w:hanging="720"/>
      </w:pPr>
      <w:r w:rsidRPr="00F42B48">
        <w:t>67.</w:t>
      </w:r>
      <w:r w:rsidRPr="00F42B48">
        <w:tab/>
        <w:t>Middleton G, Mehta K, McNaughton D</w:t>
      </w:r>
      <w:r w:rsidRPr="00F42B48">
        <w:rPr>
          <w:i/>
        </w:rPr>
        <w:t xml:space="preserve"> et al.</w:t>
      </w:r>
      <w:r w:rsidRPr="00F42B48">
        <w:t xml:space="preserve"> (2018) The experiences and perceptions of food banks amongst users in high-income countries: An international scoping review. </w:t>
      </w:r>
      <w:r w:rsidRPr="00F42B48">
        <w:rPr>
          <w:i/>
        </w:rPr>
        <w:t>Appetite</w:t>
      </w:r>
      <w:r w:rsidRPr="00F42B48">
        <w:t xml:space="preserve"> 120, 698-708.</w:t>
      </w:r>
    </w:p>
    <w:p w14:paraId="1BA1D53D" w14:textId="77777777" w:rsidR="00F42B48" w:rsidRPr="00F42B48" w:rsidRDefault="00F42B48" w:rsidP="00F42B48">
      <w:pPr>
        <w:pStyle w:val="EndNoteBibliography"/>
        <w:spacing w:after="0"/>
        <w:ind w:left="720" w:hanging="720"/>
      </w:pPr>
      <w:r w:rsidRPr="00F42B48">
        <w:t>68.</w:t>
      </w:r>
      <w:r w:rsidRPr="00F42B48">
        <w:tab/>
        <w:t>Douglas F, Sapko J, Kiezebrink K</w:t>
      </w:r>
      <w:r w:rsidRPr="00F42B48">
        <w:rPr>
          <w:i/>
        </w:rPr>
        <w:t xml:space="preserve"> et al.</w:t>
      </w:r>
      <w:r w:rsidRPr="00F42B48">
        <w:t xml:space="preserve"> (2015) Resourcefulness, Desperation, Shame, Gratitude and Powerlessness: Common Themes Emerging from A Study of Food Bank Use in Northeast Scotland. </w:t>
      </w:r>
      <w:r w:rsidRPr="00F42B48">
        <w:rPr>
          <w:i/>
        </w:rPr>
        <w:t>AIMS public health</w:t>
      </w:r>
      <w:r w:rsidRPr="00F42B48">
        <w:t xml:space="preserve"> 2, 297 - 317.</w:t>
      </w:r>
    </w:p>
    <w:p w14:paraId="295AB7B3" w14:textId="77777777" w:rsidR="00F42B48" w:rsidRPr="00F42B48" w:rsidRDefault="00F42B48" w:rsidP="00F42B48">
      <w:pPr>
        <w:pStyle w:val="EndNoteBibliography"/>
        <w:spacing w:after="0"/>
        <w:ind w:left="720" w:hanging="720"/>
      </w:pPr>
      <w:r w:rsidRPr="00F42B48">
        <w:t>69.</w:t>
      </w:r>
      <w:r w:rsidRPr="00F42B48">
        <w:tab/>
        <w:t>Martin KS, Wu R, Wolff M</w:t>
      </w:r>
      <w:r w:rsidRPr="00F42B48">
        <w:rPr>
          <w:i/>
        </w:rPr>
        <w:t xml:space="preserve"> et al.</w:t>
      </w:r>
      <w:r w:rsidRPr="00F42B48">
        <w:t xml:space="preserve"> (2013) A novel food pantry program: food security, self-sufficiency, and diet-quality outcomes. </w:t>
      </w:r>
      <w:r w:rsidRPr="00F42B48">
        <w:rPr>
          <w:i/>
        </w:rPr>
        <w:t>Am J Prev Med</w:t>
      </w:r>
      <w:r w:rsidRPr="00F42B48">
        <w:t xml:space="preserve"> 45, 569-575.</w:t>
      </w:r>
    </w:p>
    <w:p w14:paraId="514FBC8D" w14:textId="77777777" w:rsidR="00F42B48" w:rsidRPr="00F42B48" w:rsidRDefault="00F42B48" w:rsidP="00F42B48">
      <w:pPr>
        <w:pStyle w:val="EndNoteBibliography"/>
        <w:spacing w:after="0"/>
        <w:ind w:left="720" w:hanging="720"/>
      </w:pPr>
      <w:r w:rsidRPr="00F42B48">
        <w:t>70.</w:t>
      </w:r>
      <w:r w:rsidRPr="00F42B48">
        <w:tab/>
        <w:t>Martin KS, Colantonio AG, Picho K</w:t>
      </w:r>
      <w:r w:rsidRPr="00F42B48">
        <w:rPr>
          <w:i/>
        </w:rPr>
        <w:t xml:space="preserve"> et al.</w:t>
      </w:r>
      <w:r w:rsidRPr="00F42B48">
        <w:t xml:space="preserve"> (2016) Self-efficacy is associated with increased food security in novel food pantry program. </w:t>
      </w:r>
      <w:r w:rsidRPr="00F42B48">
        <w:rPr>
          <w:i/>
        </w:rPr>
        <w:t>SSM Popul Health</w:t>
      </w:r>
      <w:r w:rsidRPr="00F42B48">
        <w:t xml:space="preserve"> 2, 62-67.</w:t>
      </w:r>
    </w:p>
    <w:p w14:paraId="0AA3DE18" w14:textId="77777777" w:rsidR="00F42B48" w:rsidRPr="00F42B48" w:rsidRDefault="00F42B48" w:rsidP="00F42B48">
      <w:pPr>
        <w:pStyle w:val="EndNoteBibliography"/>
        <w:spacing w:after="0"/>
        <w:ind w:left="720" w:hanging="720"/>
      </w:pPr>
      <w:r w:rsidRPr="00F42B48">
        <w:t>71.</w:t>
      </w:r>
      <w:r w:rsidRPr="00F42B48">
        <w:tab/>
        <w:t xml:space="preserve">Hanson KL &amp; Connor LM (2014) Food insecurity and dietary quality in US adults and children: a systematic review. </w:t>
      </w:r>
      <w:r w:rsidRPr="00F42B48">
        <w:rPr>
          <w:i/>
        </w:rPr>
        <w:t>Am J Clin Nutr</w:t>
      </w:r>
      <w:r w:rsidRPr="00F42B48">
        <w:t xml:space="preserve"> 100, 684-692.</w:t>
      </w:r>
    </w:p>
    <w:p w14:paraId="25D2A022" w14:textId="77777777" w:rsidR="00F42B48" w:rsidRPr="00F42B48" w:rsidRDefault="00F42B48" w:rsidP="00F42B48">
      <w:pPr>
        <w:pStyle w:val="EndNoteBibliography"/>
        <w:spacing w:after="0"/>
        <w:ind w:left="720" w:hanging="720"/>
      </w:pPr>
      <w:r w:rsidRPr="00F42B48">
        <w:t>72.</w:t>
      </w:r>
      <w:r w:rsidRPr="00F42B48">
        <w:tab/>
        <w:t xml:space="preserve">Hevesi R, Downey MR Harvey K (2024) Living in food insecurity: A qualitative study exploring parents' food parenting practices and their perceptions of the impact of food insecurity on their children's eating. </w:t>
      </w:r>
      <w:r w:rsidRPr="00F42B48">
        <w:rPr>
          <w:i/>
        </w:rPr>
        <w:t>Appetite</w:t>
      </w:r>
      <w:r w:rsidRPr="00F42B48">
        <w:t xml:space="preserve"> 195, 107204.</w:t>
      </w:r>
    </w:p>
    <w:p w14:paraId="63C3E54B" w14:textId="77777777" w:rsidR="00F42B48" w:rsidRPr="00F42B48" w:rsidRDefault="00F42B48" w:rsidP="00F42B48">
      <w:pPr>
        <w:pStyle w:val="EndNoteBibliography"/>
        <w:spacing w:after="0"/>
        <w:ind w:left="720" w:hanging="720"/>
      </w:pPr>
      <w:r w:rsidRPr="00F42B48">
        <w:t>73.</w:t>
      </w:r>
      <w:r w:rsidRPr="00F42B48">
        <w:tab/>
        <w:t xml:space="preserve">Eicher-Miller HA (2020) A review of the food security, diet and health outcomes of food pantry clients and the potential for their improvement through food pantry interventions in the United States. </w:t>
      </w:r>
      <w:r w:rsidRPr="00F42B48">
        <w:rPr>
          <w:i/>
        </w:rPr>
        <w:t>Physiol Behav</w:t>
      </w:r>
      <w:r w:rsidRPr="00F42B48">
        <w:t xml:space="preserve"> 220, 112871.</w:t>
      </w:r>
    </w:p>
    <w:p w14:paraId="46CA45DF" w14:textId="77777777" w:rsidR="00F42B48" w:rsidRPr="00F42B48" w:rsidRDefault="00F42B48" w:rsidP="00F42B48">
      <w:pPr>
        <w:pStyle w:val="EndNoteBibliography"/>
        <w:spacing w:after="0"/>
        <w:ind w:left="720" w:hanging="720"/>
      </w:pPr>
      <w:r w:rsidRPr="00F42B48">
        <w:t>74.</w:t>
      </w:r>
      <w:r w:rsidRPr="00F42B48">
        <w:tab/>
        <w:t>Marmash D, Ha K, Sakaki JR</w:t>
      </w:r>
      <w:r w:rsidRPr="00F42B48">
        <w:rPr>
          <w:i/>
        </w:rPr>
        <w:t xml:space="preserve"> et al.</w:t>
      </w:r>
      <w:r w:rsidRPr="00F42B48">
        <w:t xml:space="preserve"> (2022) The Association between Diet Quality and Health Status in Mobile Food Pantry Users in Northeastern Connecticut. </w:t>
      </w:r>
      <w:r w:rsidRPr="00F42B48">
        <w:rPr>
          <w:i/>
        </w:rPr>
        <w:t>Nutrients</w:t>
      </w:r>
      <w:r w:rsidRPr="00F42B48">
        <w:t xml:space="preserve"> 14.</w:t>
      </w:r>
    </w:p>
    <w:p w14:paraId="3B9F1758" w14:textId="77777777" w:rsidR="00F42B48" w:rsidRPr="00F42B48" w:rsidRDefault="00F42B48" w:rsidP="00F42B48">
      <w:pPr>
        <w:pStyle w:val="EndNoteBibliography"/>
        <w:spacing w:after="0"/>
        <w:ind w:left="720" w:hanging="720"/>
      </w:pPr>
      <w:r w:rsidRPr="00F42B48">
        <w:t>75.</w:t>
      </w:r>
      <w:r w:rsidRPr="00F42B48">
        <w:tab/>
        <w:t>Simmet A, Depa J, Tinnemann P</w:t>
      </w:r>
      <w:r w:rsidRPr="00F42B48">
        <w:rPr>
          <w:i/>
        </w:rPr>
        <w:t xml:space="preserve"> et al.</w:t>
      </w:r>
      <w:r w:rsidRPr="00F42B48">
        <w:t xml:space="preserve"> (2017) The Dietary Quality of Food Pantry Users: A Systematic Review of Existing Literature. </w:t>
      </w:r>
      <w:r w:rsidRPr="00F42B48">
        <w:rPr>
          <w:i/>
        </w:rPr>
        <w:t>J Acad Nutr Diet</w:t>
      </w:r>
      <w:r w:rsidRPr="00F42B48">
        <w:t xml:space="preserve"> 117, 563-576.</w:t>
      </w:r>
    </w:p>
    <w:p w14:paraId="47365FFB" w14:textId="77777777" w:rsidR="00F42B48" w:rsidRPr="00F42B48" w:rsidRDefault="00F42B48" w:rsidP="00F42B48">
      <w:pPr>
        <w:pStyle w:val="EndNoteBibliography"/>
        <w:spacing w:after="0"/>
        <w:ind w:left="720" w:hanging="720"/>
      </w:pPr>
      <w:r w:rsidRPr="00F42B48">
        <w:t>76.</w:t>
      </w:r>
      <w:r w:rsidRPr="00F42B48">
        <w:tab/>
        <w:t>Marmash D, Ha K, Sakaki JR</w:t>
      </w:r>
      <w:r w:rsidRPr="00F42B48">
        <w:rPr>
          <w:i/>
        </w:rPr>
        <w:t xml:space="preserve"> et al.</w:t>
      </w:r>
      <w:r w:rsidRPr="00F42B48">
        <w:t xml:space="preserve"> (2021) Diet Quality, Nutritional Adequacy, and Sociodemographic Characteristics of Mobile Food Pantry Users in Northeastern Connecticut. </w:t>
      </w:r>
      <w:r w:rsidRPr="00F42B48">
        <w:rPr>
          <w:i/>
        </w:rPr>
        <w:t>Nutrients</w:t>
      </w:r>
      <w:r w:rsidRPr="00F42B48">
        <w:t xml:space="preserve"> 13.</w:t>
      </w:r>
    </w:p>
    <w:p w14:paraId="1C586C71" w14:textId="77777777" w:rsidR="00F42B48" w:rsidRPr="00F42B48" w:rsidRDefault="00F42B48" w:rsidP="00F42B48">
      <w:pPr>
        <w:pStyle w:val="EndNoteBibliography"/>
        <w:spacing w:after="0"/>
        <w:ind w:left="720" w:hanging="720"/>
      </w:pPr>
      <w:r w:rsidRPr="00F42B48">
        <w:t>77.</w:t>
      </w:r>
      <w:r w:rsidRPr="00F42B48">
        <w:tab/>
        <w:t xml:space="preserve">Hutchinson J &amp; Tarasuk V (2022) The relationship between diet quality and the severity of household food insecurity in Canada. </w:t>
      </w:r>
      <w:r w:rsidRPr="00F42B48">
        <w:rPr>
          <w:i/>
        </w:rPr>
        <w:t>Public Health Nutr</w:t>
      </w:r>
      <w:r w:rsidRPr="00F42B48">
        <w:t xml:space="preserve"> 25, 1013-1026.</w:t>
      </w:r>
    </w:p>
    <w:p w14:paraId="77C93655" w14:textId="77777777" w:rsidR="00F42B48" w:rsidRPr="00F42B48" w:rsidRDefault="00F42B48" w:rsidP="00F42B48">
      <w:pPr>
        <w:pStyle w:val="EndNoteBibliography"/>
        <w:spacing w:after="0"/>
        <w:ind w:left="720" w:hanging="720"/>
      </w:pPr>
      <w:r w:rsidRPr="00F42B48">
        <w:t>78.</w:t>
      </w:r>
      <w:r w:rsidRPr="00F42B48">
        <w:tab/>
        <w:t>Simmet A, Depa J, Tinnemann P</w:t>
      </w:r>
      <w:r w:rsidRPr="00F42B48">
        <w:rPr>
          <w:i/>
        </w:rPr>
        <w:t xml:space="preserve"> et al.</w:t>
      </w:r>
      <w:r w:rsidRPr="00F42B48">
        <w:t xml:space="preserve"> (2017) The Nutritional Quality of Food Provided from Food Pantries: A Systematic Review of Existing Literature. </w:t>
      </w:r>
      <w:r w:rsidRPr="00F42B48">
        <w:rPr>
          <w:i/>
        </w:rPr>
        <w:t>J Acad Nutr Diet</w:t>
      </w:r>
      <w:r w:rsidRPr="00F42B48">
        <w:t xml:space="preserve"> 117, 577-588.</w:t>
      </w:r>
    </w:p>
    <w:p w14:paraId="47E19D87" w14:textId="77777777" w:rsidR="00F42B48" w:rsidRPr="00F42B48" w:rsidRDefault="00F42B48" w:rsidP="00F42B48">
      <w:pPr>
        <w:pStyle w:val="EndNoteBibliography"/>
        <w:spacing w:after="0"/>
        <w:ind w:left="720" w:hanging="720"/>
      </w:pPr>
      <w:r w:rsidRPr="00F42B48">
        <w:lastRenderedPageBreak/>
        <w:t>79.</w:t>
      </w:r>
      <w:r w:rsidRPr="00F42B48">
        <w:tab/>
        <w:t>Fallaize R, Newlove J, White A</w:t>
      </w:r>
      <w:r w:rsidRPr="00F42B48">
        <w:rPr>
          <w:i/>
        </w:rPr>
        <w:t xml:space="preserve"> et al.</w:t>
      </w:r>
      <w:r w:rsidRPr="00F42B48">
        <w:t xml:space="preserve"> (2020) Nutritional adequacy and content of food bank parcels in Oxfordshire, UK: a comparative analysis of independent and organisational provision. </w:t>
      </w:r>
      <w:r w:rsidRPr="00F42B48">
        <w:rPr>
          <w:i/>
        </w:rPr>
        <w:t>J Hum Nutr Diet</w:t>
      </w:r>
      <w:r w:rsidRPr="00F42B48">
        <w:t xml:space="preserve"> 33, 477-486.</w:t>
      </w:r>
    </w:p>
    <w:p w14:paraId="69F85534" w14:textId="77777777" w:rsidR="00F42B48" w:rsidRPr="00F42B48" w:rsidRDefault="00F42B48" w:rsidP="00F42B48">
      <w:pPr>
        <w:pStyle w:val="EndNoteBibliography"/>
        <w:spacing w:after="0"/>
        <w:ind w:left="720" w:hanging="720"/>
      </w:pPr>
      <w:r w:rsidRPr="00F42B48">
        <w:t>80.</w:t>
      </w:r>
      <w:r w:rsidRPr="00F42B48">
        <w:tab/>
        <w:t xml:space="preserve">Kirkpatrick SI &amp; Tarasuk V (2008) Food insecurity is associated with nutrient inadequacies among Canadian adults and adolescents. </w:t>
      </w:r>
      <w:r w:rsidRPr="00F42B48">
        <w:rPr>
          <w:i/>
        </w:rPr>
        <w:t xml:space="preserve">J Nutr </w:t>
      </w:r>
      <w:r w:rsidRPr="00F42B48">
        <w:t>138, 604-612.</w:t>
      </w:r>
    </w:p>
    <w:p w14:paraId="583DDE7C" w14:textId="77777777" w:rsidR="00F42B48" w:rsidRPr="00F42B48" w:rsidRDefault="00F42B48" w:rsidP="00F42B48">
      <w:pPr>
        <w:pStyle w:val="EndNoteBibliography"/>
        <w:spacing w:after="0"/>
        <w:ind w:left="720" w:hanging="720"/>
      </w:pPr>
      <w:r w:rsidRPr="00F42B48">
        <w:t>81.</w:t>
      </w:r>
      <w:r w:rsidRPr="00F42B48">
        <w:tab/>
        <w:t>Fischer L, Bodrick N, Mackey ER</w:t>
      </w:r>
      <w:r w:rsidRPr="00F42B48">
        <w:rPr>
          <w:i/>
        </w:rPr>
        <w:t xml:space="preserve"> et al.</w:t>
      </w:r>
      <w:r w:rsidRPr="00F42B48">
        <w:t xml:space="preserve"> (2022) Feasibility of a Home-Delivery Produce Prescription Program to Address Food Insecurity and Diet Quality in Adults and Children. </w:t>
      </w:r>
      <w:r w:rsidRPr="00F42B48">
        <w:rPr>
          <w:i/>
        </w:rPr>
        <w:t>Nutrients</w:t>
      </w:r>
      <w:r w:rsidRPr="00F42B48">
        <w:t xml:space="preserve"> 14.</w:t>
      </w:r>
    </w:p>
    <w:p w14:paraId="387B0DB9" w14:textId="77777777" w:rsidR="00F42B48" w:rsidRPr="00F42B48" w:rsidRDefault="00F42B48" w:rsidP="00F42B48">
      <w:pPr>
        <w:pStyle w:val="EndNoteBibliography"/>
        <w:spacing w:after="0"/>
        <w:ind w:left="720" w:hanging="720"/>
      </w:pPr>
      <w:r w:rsidRPr="00F42B48">
        <w:t>82.</w:t>
      </w:r>
      <w:r w:rsidRPr="00F42B48">
        <w:tab/>
        <w:t xml:space="preserve">Laquatra I, Vick B Poole A (2019) Assessing the Nutrition and Family Usage of a Backpack Food Program. </w:t>
      </w:r>
      <w:r w:rsidRPr="00F42B48">
        <w:rPr>
          <w:i/>
        </w:rPr>
        <w:t>J Hunger Environ Nutr</w:t>
      </w:r>
      <w:r w:rsidRPr="00F42B48">
        <w:t xml:space="preserve"> 14, 810-822.</w:t>
      </w:r>
    </w:p>
    <w:p w14:paraId="011A7473" w14:textId="77777777" w:rsidR="00F42B48" w:rsidRPr="00F42B48" w:rsidRDefault="00F42B48" w:rsidP="00F42B48">
      <w:pPr>
        <w:pStyle w:val="EndNoteBibliography"/>
        <w:spacing w:after="0"/>
        <w:ind w:left="720" w:hanging="720"/>
      </w:pPr>
      <w:r w:rsidRPr="00F42B48">
        <w:t>83.</w:t>
      </w:r>
      <w:r w:rsidRPr="00F42B48">
        <w:tab/>
        <w:t xml:space="preserve">Hanson K &amp; Connor L (2018) Eating on schooldays and non-schooldays among children at risk for food insecurity: Implications for weekend food backpack programs. </w:t>
      </w:r>
      <w:r w:rsidRPr="00F42B48">
        <w:rPr>
          <w:i/>
        </w:rPr>
        <w:t>J Hunger Environ Nutr</w:t>
      </w:r>
      <w:r w:rsidRPr="00F42B48">
        <w:t xml:space="preserve"> 13, 322-334.</w:t>
      </w:r>
    </w:p>
    <w:p w14:paraId="1955D543" w14:textId="77777777" w:rsidR="00F42B48" w:rsidRPr="00F42B48" w:rsidRDefault="00F42B48" w:rsidP="00F42B48">
      <w:pPr>
        <w:pStyle w:val="EndNoteBibliography"/>
        <w:spacing w:after="0"/>
        <w:ind w:left="720" w:hanging="720"/>
      </w:pPr>
      <w:r w:rsidRPr="00F42B48">
        <w:t>84.</w:t>
      </w:r>
      <w:r w:rsidRPr="00F42B48">
        <w:tab/>
        <w:t xml:space="preserve">Fram MS &amp; Frongillo EA (2018) Backpack Programs and the Crisis Narrative of Child Hunger—A Critical Review of the Rationale, Targeting, and Potential Benefits and Harms of an Expanding but Untested Model of Practice. </w:t>
      </w:r>
      <w:r w:rsidRPr="00F42B48">
        <w:rPr>
          <w:i/>
        </w:rPr>
        <w:t xml:space="preserve">Adv Nutr </w:t>
      </w:r>
      <w:r w:rsidRPr="00F42B48">
        <w:t>9, 1-8.</w:t>
      </w:r>
    </w:p>
    <w:p w14:paraId="779244F5" w14:textId="77777777" w:rsidR="00F42B48" w:rsidRPr="00F42B48" w:rsidRDefault="00F42B48" w:rsidP="00F42B48">
      <w:pPr>
        <w:pStyle w:val="EndNoteBibliography"/>
        <w:spacing w:after="0"/>
        <w:ind w:left="720" w:hanging="720"/>
      </w:pPr>
      <w:r w:rsidRPr="00F42B48">
        <w:t>85.</w:t>
      </w:r>
      <w:r w:rsidRPr="00F42B48">
        <w:tab/>
        <w:t xml:space="preserve">Walch A &amp; Holland K (2021) Examining Sociodemographic Factors, Food Insecurity and Obesity of Food Pantry Clients in Alaska: A Cross Sectional Study. </w:t>
      </w:r>
      <w:r w:rsidRPr="00F42B48">
        <w:rPr>
          <w:i/>
        </w:rPr>
        <w:t>Ecol Food Nutr</w:t>
      </w:r>
      <w:r w:rsidRPr="00F42B48">
        <w:t xml:space="preserve"> 60, 697-706.</w:t>
      </w:r>
    </w:p>
    <w:p w14:paraId="768AB6D9" w14:textId="77777777" w:rsidR="00F42B48" w:rsidRPr="00F42B48" w:rsidRDefault="00F42B48" w:rsidP="00F42B48">
      <w:pPr>
        <w:pStyle w:val="EndNoteBibliography"/>
        <w:spacing w:after="0"/>
        <w:ind w:left="720" w:hanging="720"/>
      </w:pPr>
      <w:r w:rsidRPr="00F42B48">
        <w:t>86.</w:t>
      </w:r>
      <w:r w:rsidRPr="00F42B48">
        <w:tab/>
        <w:t xml:space="preserve">Smith D &amp; Thompson C (2022) </w:t>
      </w:r>
      <w:r w:rsidRPr="00F42B48">
        <w:rPr>
          <w:i/>
        </w:rPr>
        <w:t xml:space="preserve">Food Deserts and Food Insecurity in the UK: Exploring Social Inequality. </w:t>
      </w:r>
      <w:r w:rsidRPr="00F42B48">
        <w:t>London: Taylor &amp; Francis.</w:t>
      </w:r>
    </w:p>
    <w:p w14:paraId="441224D4" w14:textId="2E638849" w:rsidR="00F42B48" w:rsidRPr="00F42B48" w:rsidRDefault="00F42B48" w:rsidP="00F42B48">
      <w:pPr>
        <w:pStyle w:val="EndNoteBibliography"/>
        <w:spacing w:after="0"/>
        <w:ind w:left="720" w:hanging="720"/>
      </w:pPr>
      <w:r w:rsidRPr="00F42B48">
        <w:t>87.</w:t>
      </w:r>
      <w:r w:rsidRPr="00F42B48">
        <w:tab/>
        <w:t xml:space="preserve">The Food Foundation (2022) Government data shows £20 uplift is likely to have protected people on Universal Credit from food insecurity. </w:t>
      </w:r>
      <w:hyperlink r:id="rId28" w:history="1">
        <w:r w:rsidRPr="00F42B48">
          <w:rPr>
            <w:rStyle w:val="Hyperlink"/>
          </w:rPr>
          <w:t>https://foodfoundation.org.uk/press-release/government-data-shows-ps20-uplift-likely-have-protected-people-universal-credit-food</w:t>
        </w:r>
      </w:hyperlink>
      <w:r w:rsidRPr="00F42B48">
        <w:t xml:space="preserve"> (accessed 25th September 2023). </w:t>
      </w:r>
    </w:p>
    <w:p w14:paraId="2F49D572" w14:textId="6A4A8A2C" w:rsidR="00F42B48" w:rsidRPr="00F42B48" w:rsidRDefault="00F42B48" w:rsidP="00F42B48">
      <w:pPr>
        <w:pStyle w:val="EndNoteBibliography"/>
        <w:ind w:left="720" w:hanging="720"/>
      </w:pPr>
      <w:r w:rsidRPr="00F42B48">
        <w:t>88.</w:t>
      </w:r>
      <w:r w:rsidRPr="00F42B48">
        <w:tab/>
        <w:t xml:space="preserve">The World Bank High income. </w:t>
      </w:r>
      <w:hyperlink r:id="rId29" w:history="1">
        <w:r w:rsidRPr="00F42B48">
          <w:rPr>
            <w:rStyle w:val="Hyperlink"/>
          </w:rPr>
          <w:t>https://data.worldbank.org/income-level/high-income</w:t>
        </w:r>
      </w:hyperlink>
      <w:r w:rsidRPr="00F42B48">
        <w:t xml:space="preserve"> (accessed 18th August 2022). </w:t>
      </w:r>
    </w:p>
    <w:p w14:paraId="4C55E467" w14:textId="4D221343" w:rsidR="00126C3A" w:rsidRPr="00126C3A" w:rsidRDefault="00D33FBA" w:rsidP="004403D6">
      <w:r w:rsidRPr="00BC7015">
        <w:rPr>
          <w:rFonts w:ascii="Times New Roman" w:hAnsi="Times New Roman" w:cs="Times New Roman"/>
          <w:sz w:val="24"/>
          <w:szCs w:val="24"/>
        </w:rPr>
        <w:fldChar w:fldCharType="end"/>
      </w:r>
    </w:p>
    <w:sectPr w:rsidR="00126C3A" w:rsidRPr="00126C3A" w:rsidSect="00F42B48">
      <w:footerReference w:type="default" r:id="rId3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8652FF" w14:textId="77777777" w:rsidR="00507D1A" w:rsidRDefault="00507D1A">
      <w:pPr>
        <w:spacing w:after="0" w:line="240" w:lineRule="auto"/>
      </w:pPr>
      <w:r>
        <w:separator/>
      </w:r>
    </w:p>
  </w:endnote>
  <w:endnote w:type="continuationSeparator" w:id="0">
    <w:p w14:paraId="0FA72DFE" w14:textId="77777777" w:rsidR="00507D1A" w:rsidRDefault="00507D1A">
      <w:pPr>
        <w:spacing w:after="0" w:line="240" w:lineRule="auto"/>
      </w:pPr>
      <w:r>
        <w:continuationSeparator/>
      </w:r>
    </w:p>
  </w:endnote>
  <w:endnote w:type="continuationNotice" w:id="1">
    <w:p w14:paraId="4F697F06" w14:textId="77777777" w:rsidR="00507D1A" w:rsidRDefault="00507D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2709980"/>
      <w:docPartObj>
        <w:docPartGallery w:val="Page Numbers (Bottom of Page)"/>
        <w:docPartUnique/>
      </w:docPartObj>
    </w:sdtPr>
    <w:sdtContent>
      <w:sdt>
        <w:sdtPr>
          <w:id w:val="616098337"/>
          <w:docPartObj>
            <w:docPartGallery w:val="Page Numbers (Top of Page)"/>
            <w:docPartUnique/>
          </w:docPartObj>
        </w:sdtPr>
        <w:sdtContent>
          <w:p w14:paraId="3167384F" w14:textId="77777777" w:rsidR="0085299F" w:rsidRDefault="0085299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FE7FEF2" w14:textId="77777777" w:rsidR="0085299F" w:rsidRDefault="008529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4084795"/>
      <w:docPartObj>
        <w:docPartGallery w:val="Page Numbers (Bottom of Page)"/>
        <w:docPartUnique/>
      </w:docPartObj>
    </w:sdtPr>
    <w:sdtContent>
      <w:sdt>
        <w:sdtPr>
          <w:id w:val="-479005576"/>
          <w:docPartObj>
            <w:docPartGallery w:val="Page Numbers (Top of Page)"/>
            <w:docPartUnique/>
          </w:docPartObj>
        </w:sdtPr>
        <w:sdtContent>
          <w:p w14:paraId="052AEA3E" w14:textId="1F05E673" w:rsidR="008D325D" w:rsidRDefault="008D325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34EB79BD" w14:textId="77777777" w:rsidR="007336E8" w:rsidRDefault="00733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6C9526" w14:textId="77777777" w:rsidR="00507D1A" w:rsidRDefault="00507D1A">
      <w:pPr>
        <w:spacing w:after="0" w:line="240" w:lineRule="auto"/>
      </w:pPr>
      <w:r>
        <w:separator/>
      </w:r>
    </w:p>
  </w:footnote>
  <w:footnote w:type="continuationSeparator" w:id="0">
    <w:p w14:paraId="44250EDB" w14:textId="77777777" w:rsidR="00507D1A" w:rsidRDefault="00507D1A">
      <w:pPr>
        <w:spacing w:after="0" w:line="240" w:lineRule="auto"/>
      </w:pPr>
      <w:r>
        <w:continuationSeparator/>
      </w:r>
    </w:p>
  </w:footnote>
  <w:footnote w:type="continuationNotice" w:id="1">
    <w:p w14:paraId="1088F779" w14:textId="77777777" w:rsidR="00507D1A" w:rsidRDefault="00507D1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05801"/>
    <w:multiLevelType w:val="hybridMultilevel"/>
    <w:tmpl w:val="B01EF248"/>
    <w:lvl w:ilvl="0" w:tplc="1C72A294">
      <w:start w:val="1"/>
      <w:numFmt w:val="bullet"/>
      <w:lvlText w:val=""/>
      <w:lvlJc w:val="left"/>
      <w:pPr>
        <w:ind w:left="720" w:hanging="360"/>
      </w:pPr>
      <w:rPr>
        <w:rFonts w:ascii="Symbol" w:hAnsi="Symbol" w:hint="default"/>
      </w:rPr>
    </w:lvl>
    <w:lvl w:ilvl="1" w:tplc="80024AD8" w:tentative="1">
      <w:start w:val="1"/>
      <w:numFmt w:val="bullet"/>
      <w:lvlText w:val="o"/>
      <w:lvlJc w:val="left"/>
      <w:pPr>
        <w:ind w:left="1440" w:hanging="360"/>
      </w:pPr>
      <w:rPr>
        <w:rFonts w:ascii="Courier New" w:hAnsi="Courier New" w:cs="Courier New" w:hint="default"/>
      </w:rPr>
    </w:lvl>
    <w:lvl w:ilvl="2" w:tplc="B71E8AFA" w:tentative="1">
      <w:start w:val="1"/>
      <w:numFmt w:val="bullet"/>
      <w:lvlText w:val=""/>
      <w:lvlJc w:val="left"/>
      <w:pPr>
        <w:ind w:left="2160" w:hanging="360"/>
      </w:pPr>
      <w:rPr>
        <w:rFonts w:ascii="Wingdings" w:hAnsi="Wingdings" w:hint="default"/>
      </w:rPr>
    </w:lvl>
    <w:lvl w:ilvl="3" w:tplc="30323450" w:tentative="1">
      <w:start w:val="1"/>
      <w:numFmt w:val="bullet"/>
      <w:lvlText w:val=""/>
      <w:lvlJc w:val="left"/>
      <w:pPr>
        <w:ind w:left="2880" w:hanging="360"/>
      </w:pPr>
      <w:rPr>
        <w:rFonts w:ascii="Symbol" w:hAnsi="Symbol" w:hint="default"/>
      </w:rPr>
    </w:lvl>
    <w:lvl w:ilvl="4" w:tplc="3E3A8364" w:tentative="1">
      <w:start w:val="1"/>
      <w:numFmt w:val="bullet"/>
      <w:lvlText w:val="o"/>
      <w:lvlJc w:val="left"/>
      <w:pPr>
        <w:ind w:left="3600" w:hanging="360"/>
      </w:pPr>
      <w:rPr>
        <w:rFonts w:ascii="Courier New" w:hAnsi="Courier New" w:cs="Courier New" w:hint="default"/>
      </w:rPr>
    </w:lvl>
    <w:lvl w:ilvl="5" w:tplc="3D60FD56" w:tentative="1">
      <w:start w:val="1"/>
      <w:numFmt w:val="bullet"/>
      <w:lvlText w:val=""/>
      <w:lvlJc w:val="left"/>
      <w:pPr>
        <w:ind w:left="4320" w:hanging="360"/>
      </w:pPr>
      <w:rPr>
        <w:rFonts w:ascii="Wingdings" w:hAnsi="Wingdings" w:hint="default"/>
      </w:rPr>
    </w:lvl>
    <w:lvl w:ilvl="6" w:tplc="948EB1CA" w:tentative="1">
      <w:start w:val="1"/>
      <w:numFmt w:val="bullet"/>
      <w:lvlText w:val=""/>
      <w:lvlJc w:val="left"/>
      <w:pPr>
        <w:ind w:left="5040" w:hanging="360"/>
      </w:pPr>
      <w:rPr>
        <w:rFonts w:ascii="Symbol" w:hAnsi="Symbol" w:hint="default"/>
      </w:rPr>
    </w:lvl>
    <w:lvl w:ilvl="7" w:tplc="126AD3EE" w:tentative="1">
      <w:start w:val="1"/>
      <w:numFmt w:val="bullet"/>
      <w:lvlText w:val="o"/>
      <w:lvlJc w:val="left"/>
      <w:pPr>
        <w:ind w:left="5760" w:hanging="360"/>
      </w:pPr>
      <w:rPr>
        <w:rFonts w:ascii="Courier New" w:hAnsi="Courier New" w:cs="Courier New" w:hint="default"/>
      </w:rPr>
    </w:lvl>
    <w:lvl w:ilvl="8" w:tplc="D6EE0796" w:tentative="1">
      <w:start w:val="1"/>
      <w:numFmt w:val="bullet"/>
      <w:lvlText w:val=""/>
      <w:lvlJc w:val="left"/>
      <w:pPr>
        <w:ind w:left="6480" w:hanging="360"/>
      </w:pPr>
      <w:rPr>
        <w:rFonts w:ascii="Wingdings" w:hAnsi="Wingdings" w:hint="default"/>
      </w:rPr>
    </w:lvl>
  </w:abstractNum>
  <w:abstractNum w:abstractNumId="1" w15:restartNumberingAfterBreak="0">
    <w:nsid w:val="09507474"/>
    <w:multiLevelType w:val="hybridMultilevel"/>
    <w:tmpl w:val="9736593E"/>
    <w:lvl w:ilvl="0" w:tplc="3558CAD6">
      <w:start w:val="1"/>
      <w:numFmt w:val="bullet"/>
      <w:lvlText w:val=""/>
      <w:lvlJc w:val="left"/>
      <w:pPr>
        <w:ind w:left="360" w:hanging="360"/>
      </w:pPr>
      <w:rPr>
        <w:rFonts w:ascii="Symbol" w:hAnsi="Symbol" w:hint="default"/>
      </w:rPr>
    </w:lvl>
    <w:lvl w:ilvl="1" w:tplc="187234DC" w:tentative="1">
      <w:start w:val="1"/>
      <w:numFmt w:val="bullet"/>
      <w:lvlText w:val="o"/>
      <w:lvlJc w:val="left"/>
      <w:pPr>
        <w:ind w:left="1080" w:hanging="360"/>
      </w:pPr>
      <w:rPr>
        <w:rFonts w:ascii="Courier New" w:hAnsi="Courier New" w:cs="Courier New" w:hint="default"/>
      </w:rPr>
    </w:lvl>
    <w:lvl w:ilvl="2" w:tplc="523E7D02" w:tentative="1">
      <w:start w:val="1"/>
      <w:numFmt w:val="bullet"/>
      <w:lvlText w:val=""/>
      <w:lvlJc w:val="left"/>
      <w:pPr>
        <w:ind w:left="1800" w:hanging="360"/>
      </w:pPr>
      <w:rPr>
        <w:rFonts w:ascii="Wingdings" w:hAnsi="Wingdings" w:hint="default"/>
      </w:rPr>
    </w:lvl>
    <w:lvl w:ilvl="3" w:tplc="290AE114" w:tentative="1">
      <w:start w:val="1"/>
      <w:numFmt w:val="bullet"/>
      <w:lvlText w:val=""/>
      <w:lvlJc w:val="left"/>
      <w:pPr>
        <w:ind w:left="2520" w:hanging="360"/>
      </w:pPr>
      <w:rPr>
        <w:rFonts w:ascii="Symbol" w:hAnsi="Symbol" w:hint="default"/>
      </w:rPr>
    </w:lvl>
    <w:lvl w:ilvl="4" w:tplc="6DA6172E" w:tentative="1">
      <w:start w:val="1"/>
      <w:numFmt w:val="bullet"/>
      <w:lvlText w:val="o"/>
      <w:lvlJc w:val="left"/>
      <w:pPr>
        <w:ind w:left="3240" w:hanging="360"/>
      </w:pPr>
      <w:rPr>
        <w:rFonts w:ascii="Courier New" w:hAnsi="Courier New" w:cs="Courier New" w:hint="default"/>
      </w:rPr>
    </w:lvl>
    <w:lvl w:ilvl="5" w:tplc="A1BC3DAE" w:tentative="1">
      <w:start w:val="1"/>
      <w:numFmt w:val="bullet"/>
      <w:lvlText w:val=""/>
      <w:lvlJc w:val="left"/>
      <w:pPr>
        <w:ind w:left="3960" w:hanging="360"/>
      </w:pPr>
      <w:rPr>
        <w:rFonts w:ascii="Wingdings" w:hAnsi="Wingdings" w:hint="default"/>
      </w:rPr>
    </w:lvl>
    <w:lvl w:ilvl="6" w:tplc="9E220634" w:tentative="1">
      <w:start w:val="1"/>
      <w:numFmt w:val="bullet"/>
      <w:lvlText w:val=""/>
      <w:lvlJc w:val="left"/>
      <w:pPr>
        <w:ind w:left="4680" w:hanging="360"/>
      </w:pPr>
      <w:rPr>
        <w:rFonts w:ascii="Symbol" w:hAnsi="Symbol" w:hint="default"/>
      </w:rPr>
    </w:lvl>
    <w:lvl w:ilvl="7" w:tplc="3226234E" w:tentative="1">
      <w:start w:val="1"/>
      <w:numFmt w:val="bullet"/>
      <w:lvlText w:val="o"/>
      <w:lvlJc w:val="left"/>
      <w:pPr>
        <w:ind w:left="5400" w:hanging="360"/>
      </w:pPr>
      <w:rPr>
        <w:rFonts w:ascii="Courier New" w:hAnsi="Courier New" w:cs="Courier New" w:hint="default"/>
      </w:rPr>
    </w:lvl>
    <w:lvl w:ilvl="8" w:tplc="ED8CB236" w:tentative="1">
      <w:start w:val="1"/>
      <w:numFmt w:val="bullet"/>
      <w:lvlText w:val=""/>
      <w:lvlJc w:val="left"/>
      <w:pPr>
        <w:ind w:left="6120" w:hanging="360"/>
      </w:pPr>
      <w:rPr>
        <w:rFonts w:ascii="Wingdings" w:hAnsi="Wingdings" w:hint="default"/>
      </w:rPr>
    </w:lvl>
  </w:abstractNum>
  <w:abstractNum w:abstractNumId="2" w15:restartNumberingAfterBreak="0">
    <w:nsid w:val="09942C2E"/>
    <w:multiLevelType w:val="hybridMultilevel"/>
    <w:tmpl w:val="29AE6E82"/>
    <w:lvl w:ilvl="0" w:tplc="74767212">
      <w:start w:val="1"/>
      <w:numFmt w:val="bullet"/>
      <w:lvlText w:val=""/>
      <w:lvlJc w:val="left"/>
      <w:pPr>
        <w:ind w:left="360" w:hanging="360"/>
      </w:pPr>
      <w:rPr>
        <w:rFonts w:ascii="Symbol" w:hAnsi="Symbol" w:hint="default"/>
      </w:rPr>
    </w:lvl>
    <w:lvl w:ilvl="1" w:tplc="B5BCA552" w:tentative="1">
      <w:start w:val="1"/>
      <w:numFmt w:val="bullet"/>
      <w:lvlText w:val="o"/>
      <w:lvlJc w:val="left"/>
      <w:pPr>
        <w:ind w:left="1080" w:hanging="360"/>
      </w:pPr>
      <w:rPr>
        <w:rFonts w:ascii="Courier New" w:hAnsi="Courier New" w:cs="Courier New" w:hint="default"/>
      </w:rPr>
    </w:lvl>
    <w:lvl w:ilvl="2" w:tplc="DD7A4D22" w:tentative="1">
      <w:start w:val="1"/>
      <w:numFmt w:val="bullet"/>
      <w:lvlText w:val=""/>
      <w:lvlJc w:val="left"/>
      <w:pPr>
        <w:ind w:left="1800" w:hanging="360"/>
      </w:pPr>
      <w:rPr>
        <w:rFonts w:ascii="Wingdings" w:hAnsi="Wingdings" w:hint="default"/>
      </w:rPr>
    </w:lvl>
    <w:lvl w:ilvl="3" w:tplc="93DCEA28" w:tentative="1">
      <w:start w:val="1"/>
      <w:numFmt w:val="bullet"/>
      <w:lvlText w:val=""/>
      <w:lvlJc w:val="left"/>
      <w:pPr>
        <w:ind w:left="2520" w:hanging="360"/>
      </w:pPr>
      <w:rPr>
        <w:rFonts w:ascii="Symbol" w:hAnsi="Symbol" w:hint="default"/>
      </w:rPr>
    </w:lvl>
    <w:lvl w:ilvl="4" w:tplc="808CF650" w:tentative="1">
      <w:start w:val="1"/>
      <w:numFmt w:val="bullet"/>
      <w:lvlText w:val="o"/>
      <w:lvlJc w:val="left"/>
      <w:pPr>
        <w:ind w:left="3240" w:hanging="360"/>
      </w:pPr>
      <w:rPr>
        <w:rFonts w:ascii="Courier New" w:hAnsi="Courier New" w:cs="Courier New" w:hint="default"/>
      </w:rPr>
    </w:lvl>
    <w:lvl w:ilvl="5" w:tplc="109CA6DC" w:tentative="1">
      <w:start w:val="1"/>
      <w:numFmt w:val="bullet"/>
      <w:lvlText w:val=""/>
      <w:lvlJc w:val="left"/>
      <w:pPr>
        <w:ind w:left="3960" w:hanging="360"/>
      </w:pPr>
      <w:rPr>
        <w:rFonts w:ascii="Wingdings" w:hAnsi="Wingdings" w:hint="default"/>
      </w:rPr>
    </w:lvl>
    <w:lvl w:ilvl="6" w:tplc="E63C2C12" w:tentative="1">
      <w:start w:val="1"/>
      <w:numFmt w:val="bullet"/>
      <w:lvlText w:val=""/>
      <w:lvlJc w:val="left"/>
      <w:pPr>
        <w:ind w:left="4680" w:hanging="360"/>
      </w:pPr>
      <w:rPr>
        <w:rFonts w:ascii="Symbol" w:hAnsi="Symbol" w:hint="default"/>
      </w:rPr>
    </w:lvl>
    <w:lvl w:ilvl="7" w:tplc="06A2EA04" w:tentative="1">
      <w:start w:val="1"/>
      <w:numFmt w:val="bullet"/>
      <w:lvlText w:val="o"/>
      <w:lvlJc w:val="left"/>
      <w:pPr>
        <w:ind w:left="5400" w:hanging="360"/>
      </w:pPr>
      <w:rPr>
        <w:rFonts w:ascii="Courier New" w:hAnsi="Courier New" w:cs="Courier New" w:hint="default"/>
      </w:rPr>
    </w:lvl>
    <w:lvl w:ilvl="8" w:tplc="28E6722A" w:tentative="1">
      <w:start w:val="1"/>
      <w:numFmt w:val="bullet"/>
      <w:lvlText w:val=""/>
      <w:lvlJc w:val="left"/>
      <w:pPr>
        <w:ind w:left="6120" w:hanging="360"/>
      </w:pPr>
      <w:rPr>
        <w:rFonts w:ascii="Wingdings" w:hAnsi="Wingdings" w:hint="default"/>
      </w:rPr>
    </w:lvl>
  </w:abstractNum>
  <w:abstractNum w:abstractNumId="3" w15:restartNumberingAfterBreak="0">
    <w:nsid w:val="132D5788"/>
    <w:multiLevelType w:val="hybridMultilevel"/>
    <w:tmpl w:val="331E58C4"/>
    <w:lvl w:ilvl="0" w:tplc="F65CD882">
      <w:start w:val="1"/>
      <w:numFmt w:val="bullet"/>
      <w:lvlText w:val=""/>
      <w:lvlJc w:val="left"/>
      <w:pPr>
        <w:ind w:left="360" w:hanging="360"/>
      </w:pPr>
      <w:rPr>
        <w:rFonts w:ascii="Symbol" w:hAnsi="Symbol" w:hint="default"/>
      </w:rPr>
    </w:lvl>
    <w:lvl w:ilvl="1" w:tplc="B65A0FE4" w:tentative="1">
      <w:start w:val="1"/>
      <w:numFmt w:val="bullet"/>
      <w:lvlText w:val="o"/>
      <w:lvlJc w:val="left"/>
      <w:pPr>
        <w:ind w:left="1080" w:hanging="360"/>
      </w:pPr>
      <w:rPr>
        <w:rFonts w:ascii="Courier New" w:hAnsi="Courier New" w:cs="Courier New" w:hint="default"/>
      </w:rPr>
    </w:lvl>
    <w:lvl w:ilvl="2" w:tplc="0DA6DCEC" w:tentative="1">
      <w:start w:val="1"/>
      <w:numFmt w:val="bullet"/>
      <w:lvlText w:val=""/>
      <w:lvlJc w:val="left"/>
      <w:pPr>
        <w:ind w:left="1800" w:hanging="360"/>
      </w:pPr>
      <w:rPr>
        <w:rFonts w:ascii="Wingdings" w:hAnsi="Wingdings" w:hint="default"/>
      </w:rPr>
    </w:lvl>
    <w:lvl w:ilvl="3" w:tplc="E20EC3D0" w:tentative="1">
      <w:start w:val="1"/>
      <w:numFmt w:val="bullet"/>
      <w:lvlText w:val=""/>
      <w:lvlJc w:val="left"/>
      <w:pPr>
        <w:ind w:left="2520" w:hanging="360"/>
      </w:pPr>
      <w:rPr>
        <w:rFonts w:ascii="Symbol" w:hAnsi="Symbol" w:hint="default"/>
      </w:rPr>
    </w:lvl>
    <w:lvl w:ilvl="4" w:tplc="BDD6696A" w:tentative="1">
      <w:start w:val="1"/>
      <w:numFmt w:val="bullet"/>
      <w:lvlText w:val="o"/>
      <w:lvlJc w:val="left"/>
      <w:pPr>
        <w:ind w:left="3240" w:hanging="360"/>
      </w:pPr>
      <w:rPr>
        <w:rFonts w:ascii="Courier New" w:hAnsi="Courier New" w:cs="Courier New" w:hint="default"/>
      </w:rPr>
    </w:lvl>
    <w:lvl w:ilvl="5" w:tplc="6A70C92E" w:tentative="1">
      <w:start w:val="1"/>
      <w:numFmt w:val="bullet"/>
      <w:lvlText w:val=""/>
      <w:lvlJc w:val="left"/>
      <w:pPr>
        <w:ind w:left="3960" w:hanging="360"/>
      </w:pPr>
      <w:rPr>
        <w:rFonts w:ascii="Wingdings" w:hAnsi="Wingdings" w:hint="default"/>
      </w:rPr>
    </w:lvl>
    <w:lvl w:ilvl="6" w:tplc="6A781280" w:tentative="1">
      <w:start w:val="1"/>
      <w:numFmt w:val="bullet"/>
      <w:lvlText w:val=""/>
      <w:lvlJc w:val="left"/>
      <w:pPr>
        <w:ind w:left="4680" w:hanging="360"/>
      </w:pPr>
      <w:rPr>
        <w:rFonts w:ascii="Symbol" w:hAnsi="Symbol" w:hint="default"/>
      </w:rPr>
    </w:lvl>
    <w:lvl w:ilvl="7" w:tplc="0AE8A7BA" w:tentative="1">
      <w:start w:val="1"/>
      <w:numFmt w:val="bullet"/>
      <w:lvlText w:val="o"/>
      <w:lvlJc w:val="left"/>
      <w:pPr>
        <w:ind w:left="5400" w:hanging="360"/>
      </w:pPr>
      <w:rPr>
        <w:rFonts w:ascii="Courier New" w:hAnsi="Courier New" w:cs="Courier New" w:hint="default"/>
      </w:rPr>
    </w:lvl>
    <w:lvl w:ilvl="8" w:tplc="26701D98" w:tentative="1">
      <w:start w:val="1"/>
      <w:numFmt w:val="bullet"/>
      <w:lvlText w:val=""/>
      <w:lvlJc w:val="left"/>
      <w:pPr>
        <w:ind w:left="6120" w:hanging="360"/>
      </w:pPr>
      <w:rPr>
        <w:rFonts w:ascii="Wingdings" w:hAnsi="Wingdings" w:hint="default"/>
      </w:rPr>
    </w:lvl>
  </w:abstractNum>
  <w:abstractNum w:abstractNumId="4" w15:restartNumberingAfterBreak="0">
    <w:nsid w:val="2196296E"/>
    <w:multiLevelType w:val="hybridMultilevel"/>
    <w:tmpl w:val="2AAA2132"/>
    <w:lvl w:ilvl="0" w:tplc="62446122">
      <w:start w:val="1"/>
      <w:numFmt w:val="bullet"/>
      <w:lvlText w:val=""/>
      <w:lvlJc w:val="left"/>
      <w:pPr>
        <w:ind w:left="360" w:hanging="360"/>
      </w:pPr>
      <w:rPr>
        <w:rFonts w:ascii="Symbol" w:hAnsi="Symbol" w:hint="default"/>
      </w:rPr>
    </w:lvl>
    <w:lvl w:ilvl="1" w:tplc="BB16B5AC" w:tentative="1">
      <w:start w:val="1"/>
      <w:numFmt w:val="bullet"/>
      <w:lvlText w:val="o"/>
      <w:lvlJc w:val="left"/>
      <w:pPr>
        <w:ind w:left="1080" w:hanging="360"/>
      </w:pPr>
      <w:rPr>
        <w:rFonts w:ascii="Courier New" w:hAnsi="Courier New" w:cs="Courier New" w:hint="default"/>
      </w:rPr>
    </w:lvl>
    <w:lvl w:ilvl="2" w:tplc="3E36FE7A" w:tentative="1">
      <w:start w:val="1"/>
      <w:numFmt w:val="bullet"/>
      <w:lvlText w:val=""/>
      <w:lvlJc w:val="left"/>
      <w:pPr>
        <w:ind w:left="1800" w:hanging="360"/>
      </w:pPr>
      <w:rPr>
        <w:rFonts w:ascii="Wingdings" w:hAnsi="Wingdings" w:hint="default"/>
      </w:rPr>
    </w:lvl>
    <w:lvl w:ilvl="3" w:tplc="403E004E" w:tentative="1">
      <w:start w:val="1"/>
      <w:numFmt w:val="bullet"/>
      <w:lvlText w:val=""/>
      <w:lvlJc w:val="left"/>
      <w:pPr>
        <w:ind w:left="2520" w:hanging="360"/>
      </w:pPr>
      <w:rPr>
        <w:rFonts w:ascii="Symbol" w:hAnsi="Symbol" w:hint="default"/>
      </w:rPr>
    </w:lvl>
    <w:lvl w:ilvl="4" w:tplc="03A89656" w:tentative="1">
      <w:start w:val="1"/>
      <w:numFmt w:val="bullet"/>
      <w:lvlText w:val="o"/>
      <w:lvlJc w:val="left"/>
      <w:pPr>
        <w:ind w:left="3240" w:hanging="360"/>
      </w:pPr>
      <w:rPr>
        <w:rFonts w:ascii="Courier New" w:hAnsi="Courier New" w:cs="Courier New" w:hint="default"/>
      </w:rPr>
    </w:lvl>
    <w:lvl w:ilvl="5" w:tplc="01486C0C" w:tentative="1">
      <w:start w:val="1"/>
      <w:numFmt w:val="bullet"/>
      <w:lvlText w:val=""/>
      <w:lvlJc w:val="left"/>
      <w:pPr>
        <w:ind w:left="3960" w:hanging="360"/>
      </w:pPr>
      <w:rPr>
        <w:rFonts w:ascii="Wingdings" w:hAnsi="Wingdings" w:hint="default"/>
      </w:rPr>
    </w:lvl>
    <w:lvl w:ilvl="6" w:tplc="74DE0E5A" w:tentative="1">
      <w:start w:val="1"/>
      <w:numFmt w:val="bullet"/>
      <w:lvlText w:val=""/>
      <w:lvlJc w:val="left"/>
      <w:pPr>
        <w:ind w:left="4680" w:hanging="360"/>
      </w:pPr>
      <w:rPr>
        <w:rFonts w:ascii="Symbol" w:hAnsi="Symbol" w:hint="default"/>
      </w:rPr>
    </w:lvl>
    <w:lvl w:ilvl="7" w:tplc="07603FC0" w:tentative="1">
      <w:start w:val="1"/>
      <w:numFmt w:val="bullet"/>
      <w:lvlText w:val="o"/>
      <w:lvlJc w:val="left"/>
      <w:pPr>
        <w:ind w:left="5400" w:hanging="360"/>
      </w:pPr>
      <w:rPr>
        <w:rFonts w:ascii="Courier New" w:hAnsi="Courier New" w:cs="Courier New" w:hint="default"/>
      </w:rPr>
    </w:lvl>
    <w:lvl w:ilvl="8" w:tplc="FCCE2928" w:tentative="1">
      <w:start w:val="1"/>
      <w:numFmt w:val="bullet"/>
      <w:lvlText w:val=""/>
      <w:lvlJc w:val="left"/>
      <w:pPr>
        <w:ind w:left="6120" w:hanging="360"/>
      </w:pPr>
      <w:rPr>
        <w:rFonts w:ascii="Wingdings" w:hAnsi="Wingdings" w:hint="default"/>
      </w:rPr>
    </w:lvl>
  </w:abstractNum>
  <w:abstractNum w:abstractNumId="5" w15:restartNumberingAfterBreak="0">
    <w:nsid w:val="299A2748"/>
    <w:multiLevelType w:val="hybridMultilevel"/>
    <w:tmpl w:val="1A3E2522"/>
    <w:lvl w:ilvl="0" w:tplc="47C6F656">
      <w:start w:val="1"/>
      <w:numFmt w:val="bullet"/>
      <w:lvlText w:val=""/>
      <w:lvlJc w:val="left"/>
      <w:pPr>
        <w:ind w:left="360" w:hanging="360"/>
      </w:pPr>
      <w:rPr>
        <w:rFonts w:ascii="Symbol" w:hAnsi="Symbol" w:hint="default"/>
      </w:rPr>
    </w:lvl>
    <w:lvl w:ilvl="1" w:tplc="C88E6A7E" w:tentative="1">
      <w:start w:val="1"/>
      <w:numFmt w:val="bullet"/>
      <w:lvlText w:val="o"/>
      <w:lvlJc w:val="left"/>
      <w:pPr>
        <w:ind w:left="1080" w:hanging="360"/>
      </w:pPr>
      <w:rPr>
        <w:rFonts w:ascii="Courier New" w:hAnsi="Courier New" w:cs="Courier New" w:hint="default"/>
      </w:rPr>
    </w:lvl>
    <w:lvl w:ilvl="2" w:tplc="C770BCA2" w:tentative="1">
      <w:start w:val="1"/>
      <w:numFmt w:val="bullet"/>
      <w:lvlText w:val=""/>
      <w:lvlJc w:val="left"/>
      <w:pPr>
        <w:ind w:left="1800" w:hanging="360"/>
      </w:pPr>
      <w:rPr>
        <w:rFonts w:ascii="Wingdings" w:hAnsi="Wingdings" w:hint="default"/>
      </w:rPr>
    </w:lvl>
    <w:lvl w:ilvl="3" w:tplc="3454DC0C" w:tentative="1">
      <w:start w:val="1"/>
      <w:numFmt w:val="bullet"/>
      <w:lvlText w:val=""/>
      <w:lvlJc w:val="left"/>
      <w:pPr>
        <w:ind w:left="2520" w:hanging="360"/>
      </w:pPr>
      <w:rPr>
        <w:rFonts w:ascii="Symbol" w:hAnsi="Symbol" w:hint="default"/>
      </w:rPr>
    </w:lvl>
    <w:lvl w:ilvl="4" w:tplc="6F6E5D90" w:tentative="1">
      <w:start w:val="1"/>
      <w:numFmt w:val="bullet"/>
      <w:lvlText w:val="o"/>
      <w:lvlJc w:val="left"/>
      <w:pPr>
        <w:ind w:left="3240" w:hanging="360"/>
      </w:pPr>
      <w:rPr>
        <w:rFonts w:ascii="Courier New" w:hAnsi="Courier New" w:cs="Courier New" w:hint="default"/>
      </w:rPr>
    </w:lvl>
    <w:lvl w:ilvl="5" w:tplc="CE32E782" w:tentative="1">
      <w:start w:val="1"/>
      <w:numFmt w:val="bullet"/>
      <w:lvlText w:val=""/>
      <w:lvlJc w:val="left"/>
      <w:pPr>
        <w:ind w:left="3960" w:hanging="360"/>
      </w:pPr>
      <w:rPr>
        <w:rFonts w:ascii="Wingdings" w:hAnsi="Wingdings" w:hint="default"/>
      </w:rPr>
    </w:lvl>
    <w:lvl w:ilvl="6" w:tplc="22B269BA" w:tentative="1">
      <w:start w:val="1"/>
      <w:numFmt w:val="bullet"/>
      <w:lvlText w:val=""/>
      <w:lvlJc w:val="left"/>
      <w:pPr>
        <w:ind w:left="4680" w:hanging="360"/>
      </w:pPr>
      <w:rPr>
        <w:rFonts w:ascii="Symbol" w:hAnsi="Symbol" w:hint="default"/>
      </w:rPr>
    </w:lvl>
    <w:lvl w:ilvl="7" w:tplc="6764EA6E" w:tentative="1">
      <w:start w:val="1"/>
      <w:numFmt w:val="bullet"/>
      <w:lvlText w:val="o"/>
      <w:lvlJc w:val="left"/>
      <w:pPr>
        <w:ind w:left="5400" w:hanging="360"/>
      </w:pPr>
      <w:rPr>
        <w:rFonts w:ascii="Courier New" w:hAnsi="Courier New" w:cs="Courier New" w:hint="default"/>
      </w:rPr>
    </w:lvl>
    <w:lvl w:ilvl="8" w:tplc="201C56B4" w:tentative="1">
      <w:start w:val="1"/>
      <w:numFmt w:val="bullet"/>
      <w:lvlText w:val=""/>
      <w:lvlJc w:val="left"/>
      <w:pPr>
        <w:ind w:left="6120" w:hanging="360"/>
      </w:pPr>
      <w:rPr>
        <w:rFonts w:ascii="Wingdings" w:hAnsi="Wingdings" w:hint="default"/>
      </w:rPr>
    </w:lvl>
  </w:abstractNum>
  <w:abstractNum w:abstractNumId="6" w15:restartNumberingAfterBreak="0">
    <w:nsid w:val="2B936343"/>
    <w:multiLevelType w:val="hybridMultilevel"/>
    <w:tmpl w:val="8730AAE4"/>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7" w15:restartNumberingAfterBreak="0">
    <w:nsid w:val="37C77D27"/>
    <w:multiLevelType w:val="hybridMultilevel"/>
    <w:tmpl w:val="511C191A"/>
    <w:lvl w:ilvl="0" w:tplc="74428312">
      <w:start w:val="1"/>
      <w:numFmt w:val="bullet"/>
      <w:suff w:val="nothing"/>
      <w:lvlText w:val=""/>
      <w:lvlJc w:val="left"/>
      <w:pPr>
        <w:ind w:left="57"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DE11330"/>
    <w:multiLevelType w:val="hybridMultilevel"/>
    <w:tmpl w:val="6BB67E02"/>
    <w:lvl w:ilvl="0" w:tplc="84B23942">
      <w:start w:val="1"/>
      <w:numFmt w:val="decimal"/>
      <w:pStyle w:val="Dataentry"/>
      <w:lvlText w:val="%1."/>
      <w:lvlJc w:val="left"/>
      <w:pPr>
        <w:tabs>
          <w:tab w:val="num" w:pos="2694"/>
        </w:tabs>
        <w:ind w:left="2694" w:hanging="284"/>
      </w:pPr>
      <w:rPr>
        <w:rFonts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7A57D8"/>
    <w:multiLevelType w:val="hybridMultilevel"/>
    <w:tmpl w:val="8522E244"/>
    <w:lvl w:ilvl="0" w:tplc="62A86160">
      <w:start w:val="1"/>
      <w:numFmt w:val="bullet"/>
      <w:lvlText w:val=""/>
      <w:lvlJc w:val="left"/>
      <w:pPr>
        <w:ind w:left="360" w:hanging="360"/>
      </w:pPr>
      <w:rPr>
        <w:rFonts w:ascii="Symbol" w:hAnsi="Symbol" w:hint="default"/>
      </w:rPr>
    </w:lvl>
    <w:lvl w:ilvl="1" w:tplc="30325154" w:tentative="1">
      <w:start w:val="1"/>
      <w:numFmt w:val="bullet"/>
      <w:lvlText w:val="o"/>
      <w:lvlJc w:val="left"/>
      <w:pPr>
        <w:ind w:left="1080" w:hanging="360"/>
      </w:pPr>
      <w:rPr>
        <w:rFonts w:ascii="Courier New" w:hAnsi="Courier New" w:cs="Courier New" w:hint="default"/>
      </w:rPr>
    </w:lvl>
    <w:lvl w:ilvl="2" w:tplc="6DCCA61A" w:tentative="1">
      <w:start w:val="1"/>
      <w:numFmt w:val="bullet"/>
      <w:lvlText w:val=""/>
      <w:lvlJc w:val="left"/>
      <w:pPr>
        <w:ind w:left="1800" w:hanging="360"/>
      </w:pPr>
      <w:rPr>
        <w:rFonts w:ascii="Wingdings" w:hAnsi="Wingdings" w:hint="default"/>
      </w:rPr>
    </w:lvl>
    <w:lvl w:ilvl="3" w:tplc="A4420B50" w:tentative="1">
      <w:start w:val="1"/>
      <w:numFmt w:val="bullet"/>
      <w:lvlText w:val=""/>
      <w:lvlJc w:val="left"/>
      <w:pPr>
        <w:ind w:left="2520" w:hanging="360"/>
      </w:pPr>
      <w:rPr>
        <w:rFonts w:ascii="Symbol" w:hAnsi="Symbol" w:hint="default"/>
      </w:rPr>
    </w:lvl>
    <w:lvl w:ilvl="4" w:tplc="819CD750" w:tentative="1">
      <w:start w:val="1"/>
      <w:numFmt w:val="bullet"/>
      <w:lvlText w:val="o"/>
      <w:lvlJc w:val="left"/>
      <w:pPr>
        <w:ind w:left="3240" w:hanging="360"/>
      </w:pPr>
      <w:rPr>
        <w:rFonts w:ascii="Courier New" w:hAnsi="Courier New" w:cs="Courier New" w:hint="default"/>
      </w:rPr>
    </w:lvl>
    <w:lvl w:ilvl="5" w:tplc="8F8A4938" w:tentative="1">
      <w:start w:val="1"/>
      <w:numFmt w:val="bullet"/>
      <w:lvlText w:val=""/>
      <w:lvlJc w:val="left"/>
      <w:pPr>
        <w:ind w:left="3960" w:hanging="360"/>
      </w:pPr>
      <w:rPr>
        <w:rFonts w:ascii="Wingdings" w:hAnsi="Wingdings" w:hint="default"/>
      </w:rPr>
    </w:lvl>
    <w:lvl w:ilvl="6" w:tplc="5C6C1BB6" w:tentative="1">
      <w:start w:val="1"/>
      <w:numFmt w:val="bullet"/>
      <w:lvlText w:val=""/>
      <w:lvlJc w:val="left"/>
      <w:pPr>
        <w:ind w:left="4680" w:hanging="360"/>
      </w:pPr>
      <w:rPr>
        <w:rFonts w:ascii="Symbol" w:hAnsi="Symbol" w:hint="default"/>
      </w:rPr>
    </w:lvl>
    <w:lvl w:ilvl="7" w:tplc="585C24EC" w:tentative="1">
      <w:start w:val="1"/>
      <w:numFmt w:val="bullet"/>
      <w:lvlText w:val="o"/>
      <w:lvlJc w:val="left"/>
      <w:pPr>
        <w:ind w:left="5400" w:hanging="360"/>
      </w:pPr>
      <w:rPr>
        <w:rFonts w:ascii="Courier New" w:hAnsi="Courier New" w:cs="Courier New" w:hint="default"/>
      </w:rPr>
    </w:lvl>
    <w:lvl w:ilvl="8" w:tplc="E8747208" w:tentative="1">
      <w:start w:val="1"/>
      <w:numFmt w:val="bullet"/>
      <w:lvlText w:val=""/>
      <w:lvlJc w:val="left"/>
      <w:pPr>
        <w:ind w:left="6120" w:hanging="360"/>
      </w:pPr>
      <w:rPr>
        <w:rFonts w:ascii="Wingdings" w:hAnsi="Wingdings" w:hint="default"/>
      </w:rPr>
    </w:lvl>
  </w:abstractNum>
  <w:abstractNum w:abstractNumId="10" w15:restartNumberingAfterBreak="0">
    <w:nsid w:val="44B1077E"/>
    <w:multiLevelType w:val="hybridMultilevel"/>
    <w:tmpl w:val="E112295E"/>
    <w:lvl w:ilvl="0" w:tplc="AAE8F8A8">
      <w:start w:val="1"/>
      <w:numFmt w:val="bullet"/>
      <w:suff w:val="nothing"/>
      <w:lvlText w:val=""/>
      <w:lvlJc w:val="left"/>
      <w:pPr>
        <w:ind w:left="57"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76F2136"/>
    <w:multiLevelType w:val="hybridMultilevel"/>
    <w:tmpl w:val="7936A4B8"/>
    <w:lvl w:ilvl="0" w:tplc="E2D6B952">
      <w:start w:val="1"/>
      <w:numFmt w:val="bullet"/>
      <w:lvlText w:val=""/>
      <w:lvlJc w:val="left"/>
      <w:pPr>
        <w:ind w:left="360" w:hanging="360"/>
      </w:pPr>
      <w:rPr>
        <w:rFonts w:ascii="Symbol" w:hAnsi="Symbol" w:hint="default"/>
      </w:rPr>
    </w:lvl>
    <w:lvl w:ilvl="1" w:tplc="1E90BB3C" w:tentative="1">
      <w:start w:val="1"/>
      <w:numFmt w:val="bullet"/>
      <w:lvlText w:val="o"/>
      <w:lvlJc w:val="left"/>
      <w:pPr>
        <w:ind w:left="1080" w:hanging="360"/>
      </w:pPr>
      <w:rPr>
        <w:rFonts w:ascii="Courier New" w:hAnsi="Courier New" w:cs="Courier New" w:hint="default"/>
      </w:rPr>
    </w:lvl>
    <w:lvl w:ilvl="2" w:tplc="9A52C246" w:tentative="1">
      <w:start w:val="1"/>
      <w:numFmt w:val="bullet"/>
      <w:lvlText w:val=""/>
      <w:lvlJc w:val="left"/>
      <w:pPr>
        <w:ind w:left="1800" w:hanging="360"/>
      </w:pPr>
      <w:rPr>
        <w:rFonts w:ascii="Wingdings" w:hAnsi="Wingdings" w:hint="default"/>
      </w:rPr>
    </w:lvl>
    <w:lvl w:ilvl="3" w:tplc="797E3440" w:tentative="1">
      <w:start w:val="1"/>
      <w:numFmt w:val="bullet"/>
      <w:lvlText w:val=""/>
      <w:lvlJc w:val="left"/>
      <w:pPr>
        <w:ind w:left="2520" w:hanging="360"/>
      </w:pPr>
      <w:rPr>
        <w:rFonts w:ascii="Symbol" w:hAnsi="Symbol" w:hint="default"/>
      </w:rPr>
    </w:lvl>
    <w:lvl w:ilvl="4" w:tplc="CE16AA90" w:tentative="1">
      <w:start w:val="1"/>
      <w:numFmt w:val="bullet"/>
      <w:lvlText w:val="o"/>
      <w:lvlJc w:val="left"/>
      <w:pPr>
        <w:ind w:left="3240" w:hanging="360"/>
      </w:pPr>
      <w:rPr>
        <w:rFonts w:ascii="Courier New" w:hAnsi="Courier New" w:cs="Courier New" w:hint="default"/>
      </w:rPr>
    </w:lvl>
    <w:lvl w:ilvl="5" w:tplc="C98A5CC8" w:tentative="1">
      <w:start w:val="1"/>
      <w:numFmt w:val="bullet"/>
      <w:lvlText w:val=""/>
      <w:lvlJc w:val="left"/>
      <w:pPr>
        <w:ind w:left="3960" w:hanging="360"/>
      </w:pPr>
      <w:rPr>
        <w:rFonts w:ascii="Wingdings" w:hAnsi="Wingdings" w:hint="default"/>
      </w:rPr>
    </w:lvl>
    <w:lvl w:ilvl="6" w:tplc="DA22E75A" w:tentative="1">
      <w:start w:val="1"/>
      <w:numFmt w:val="bullet"/>
      <w:lvlText w:val=""/>
      <w:lvlJc w:val="left"/>
      <w:pPr>
        <w:ind w:left="4680" w:hanging="360"/>
      </w:pPr>
      <w:rPr>
        <w:rFonts w:ascii="Symbol" w:hAnsi="Symbol" w:hint="default"/>
      </w:rPr>
    </w:lvl>
    <w:lvl w:ilvl="7" w:tplc="25E41286" w:tentative="1">
      <w:start w:val="1"/>
      <w:numFmt w:val="bullet"/>
      <w:lvlText w:val="o"/>
      <w:lvlJc w:val="left"/>
      <w:pPr>
        <w:ind w:left="5400" w:hanging="360"/>
      </w:pPr>
      <w:rPr>
        <w:rFonts w:ascii="Courier New" w:hAnsi="Courier New" w:cs="Courier New" w:hint="default"/>
      </w:rPr>
    </w:lvl>
    <w:lvl w:ilvl="8" w:tplc="13D07BBA" w:tentative="1">
      <w:start w:val="1"/>
      <w:numFmt w:val="bullet"/>
      <w:lvlText w:val=""/>
      <w:lvlJc w:val="left"/>
      <w:pPr>
        <w:ind w:left="6120" w:hanging="360"/>
      </w:pPr>
      <w:rPr>
        <w:rFonts w:ascii="Wingdings" w:hAnsi="Wingdings" w:hint="default"/>
      </w:rPr>
    </w:lvl>
  </w:abstractNum>
  <w:abstractNum w:abstractNumId="12" w15:restartNumberingAfterBreak="0">
    <w:nsid w:val="48314CAD"/>
    <w:multiLevelType w:val="hybridMultilevel"/>
    <w:tmpl w:val="3DD481B6"/>
    <w:lvl w:ilvl="0" w:tplc="8AB60562">
      <w:start w:val="1"/>
      <w:numFmt w:val="bullet"/>
      <w:suff w:val="nothing"/>
      <w:lvlText w:val=""/>
      <w:lvlJc w:val="left"/>
      <w:pPr>
        <w:ind w:left="57"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85D5312"/>
    <w:multiLevelType w:val="hybridMultilevel"/>
    <w:tmpl w:val="91921A92"/>
    <w:lvl w:ilvl="0" w:tplc="4E14CA8A">
      <w:start w:val="1"/>
      <w:numFmt w:val="bullet"/>
      <w:suff w:val="nothing"/>
      <w:lvlText w:val=""/>
      <w:lvlJc w:val="left"/>
      <w:pPr>
        <w:ind w:left="57" w:firstLine="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E265125"/>
    <w:multiLevelType w:val="hybridMultilevel"/>
    <w:tmpl w:val="7BDAF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FFD52ED"/>
    <w:multiLevelType w:val="hybridMultilevel"/>
    <w:tmpl w:val="8FCAA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07E2DAE"/>
    <w:multiLevelType w:val="hybridMultilevel"/>
    <w:tmpl w:val="756AFF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C4B643D"/>
    <w:multiLevelType w:val="hybridMultilevel"/>
    <w:tmpl w:val="76D8D95C"/>
    <w:lvl w:ilvl="0" w:tplc="2C867320">
      <w:start w:val="1"/>
      <w:numFmt w:val="bullet"/>
      <w:lvlText w:val=""/>
      <w:lvlJc w:val="left"/>
      <w:pPr>
        <w:ind w:left="360" w:hanging="360"/>
      </w:pPr>
      <w:rPr>
        <w:rFonts w:ascii="Symbol" w:hAnsi="Symbol" w:hint="default"/>
      </w:rPr>
    </w:lvl>
    <w:lvl w:ilvl="1" w:tplc="33DE2486" w:tentative="1">
      <w:start w:val="1"/>
      <w:numFmt w:val="bullet"/>
      <w:lvlText w:val="o"/>
      <w:lvlJc w:val="left"/>
      <w:pPr>
        <w:ind w:left="1080" w:hanging="360"/>
      </w:pPr>
      <w:rPr>
        <w:rFonts w:ascii="Courier New" w:hAnsi="Courier New" w:cs="Courier New" w:hint="default"/>
      </w:rPr>
    </w:lvl>
    <w:lvl w:ilvl="2" w:tplc="6ABC193C" w:tentative="1">
      <w:start w:val="1"/>
      <w:numFmt w:val="bullet"/>
      <w:lvlText w:val=""/>
      <w:lvlJc w:val="left"/>
      <w:pPr>
        <w:ind w:left="1800" w:hanging="360"/>
      </w:pPr>
      <w:rPr>
        <w:rFonts w:ascii="Wingdings" w:hAnsi="Wingdings" w:hint="default"/>
      </w:rPr>
    </w:lvl>
    <w:lvl w:ilvl="3" w:tplc="97A2C60E" w:tentative="1">
      <w:start w:val="1"/>
      <w:numFmt w:val="bullet"/>
      <w:lvlText w:val=""/>
      <w:lvlJc w:val="left"/>
      <w:pPr>
        <w:ind w:left="2520" w:hanging="360"/>
      </w:pPr>
      <w:rPr>
        <w:rFonts w:ascii="Symbol" w:hAnsi="Symbol" w:hint="default"/>
      </w:rPr>
    </w:lvl>
    <w:lvl w:ilvl="4" w:tplc="BE14AF4E" w:tentative="1">
      <w:start w:val="1"/>
      <w:numFmt w:val="bullet"/>
      <w:lvlText w:val="o"/>
      <w:lvlJc w:val="left"/>
      <w:pPr>
        <w:ind w:left="3240" w:hanging="360"/>
      </w:pPr>
      <w:rPr>
        <w:rFonts w:ascii="Courier New" w:hAnsi="Courier New" w:cs="Courier New" w:hint="default"/>
      </w:rPr>
    </w:lvl>
    <w:lvl w:ilvl="5" w:tplc="E586E802" w:tentative="1">
      <w:start w:val="1"/>
      <w:numFmt w:val="bullet"/>
      <w:lvlText w:val=""/>
      <w:lvlJc w:val="left"/>
      <w:pPr>
        <w:ind w:left="3960" w:hanging="360"/>
      </w:pPr>
      <w:rPr>
        <w:rFonts w:ascii="Wingdings" w:hAnsi="Wingdings" w:hint="default"/>
      </w:rPr>
    </w:lvl>
    <w:lvl w:ilvl="6" w:tplc="4A04146E" w:tentative="1">
      <w:start w:val="1"/>
      <w:numFmt w:val="bullet"/>
      <w:lvlText w:val=""/>
      <w:lvlJc w:val="left"/>
      <w:pPr>
        <w:ind w:left="4680" w:hanging="360"/>
      </w:pPr>
      <w:rPr>
        <w:rFonts w:ascii="Symbol" w:hAnsi="Symbol" w:hint="default"/>
      </w:rPr>
    </w:lvl>
    <w:lvl w:ilvl="7" w:tplc="1772C65C" w:tentative="1">
      <w:start w:val="1"/>
      <w:numFmt w:val="bullet"/>
      <w:lvlText w:val="o"/>
      <w:lvlJc w:val="left"/>
      <w:pPr>
        <w:ind w:left="5400" w:hanging="360"/>
      </w:pPr>
      <w:rPr>
        <w:rFonts w:ascii="Courier New" w:hAnsi="Courier New" w:cs="Courier New" w:hint="default"/>
      </w:rPr>
    </w:lvl>
    <w:lvl w:ilvl="8" w:tplc="4168BAE2" w:tentative="1">
      <w:start w:val="1"/>
      <w:numFmt w:val="bullet"/>
      <w:lvlText w:val=""/>
      <w:lvlJc w:val="left"/>
      <w:pPr>
        <w:ind w:left="6120" w:hanging="360"/>
      </w:pPr>
      <w:rPr>
        <w:rFonts w:ascii="Wingdings" w:hAnsi="Wingdings" w:hint="default"/>
      </w:rPr>
    </w:lvl>
  </w:abstractNum>
  <w:abstractNum w:abstractNumId="18" w15:restartNumberingAfterBreak="0">
    <w:nsid w:val="5C737E4C"/>
    <w:multiLevelType w:val="hybridMultilevel"/>
    <w:tmpl w:val="09789E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D0857E4"/>
    <w:multiLevelType w:val="hybridMultilevel"/>
    <w:tmpl w:val="0C72E7C2"/>
    <w:lvl w:ilvl="0" w:tplc="5D9698F4">
      <w:start w:val="1"/>
      <w:numFmt w:val="bullet"/>
      <w:lvlText w:val=""/>
      <w:lvlJc w:val="left"/>
      <w:pPr>
        <w:ind w:left="360" w:hanging="360"/>
      </w:pPr>
      <w:rPr>
        <w:rFonts w:ascii="Symbol" w:hAnsi="Symbol" w:hint="default"/>
      </w:rPr>
    </w:lvl>
    <w:lvl w:ilvl="1" w:tplc="683C4646" w:tentative="1">
      <w:start w:val="1"/>
      <w:numFmt w:val="bullet"/>
      <w:lvlText w:val="o"/>
      <w:lvlJc w:val="left"/>
      <w:pPr>
        <w:ind w:left="1080" w:hanging="360"/>
      </w:pPr>
      <w:rPr>
        <w:rFonts w:ascii="Courier New" w:hAnsi="Courier New" w:cs="Courier New" w:hint="default"/>
      </w:rPr>
    </w:lvl>
    <w:lvl w:ilvl="2" w:tplc="60D0A85E" w:tentative="1">
      <w:start w:val="1"/>
      <w:numFmt w:val="bullet"/>
      <w:lvlText w:val=""/>
      <w:lvlJc w:val="left"/>
      <w:pPr>
        <w:ind w:left="1800" w:hanging="360"/>
      </w:pPr>
      <w:rPr>
        <w:rFonts w:ascii="Wingdings" w:hAnsi="Wingdings" w:hint="default"/>
      </w:rPr>
    </w:lvl>
    <w:lvl w:ilvl="3" w:tplc="C694C384" w:tentative="1">
      <w:start w:val="1"/>
      <w:numFmt w:val="bullet"/>
      <w:lvlText w:val=""/>
      <w:lvlJc w:val="left"/>
      <w:pPr>
        <w:ind w:left="2520" w:hanging="360"/>
      </w:pPr>
      <w:rPr>
        <w:rFonts w:ascii="Symbol" w:hAnsi="Symbol" w:hint="default"/>
      </w:rPr>
    </w:lvl>
    <w:lvl w:ilvl="4" w:tplc="3BEAD27E" w:tentative="1">
      <w:start w:val="1"/>
      <w:numFmt w:val="bullet"/>
      <w:lvlText w:val="o"/>
      <w:lvlJc w:val="left"/>
      <w:pPr>
        <w:ind w:left="3240" w:hanging="360"/>
      </w:pPr>
      <w:rPr>
        <w:rFonts w:ascii="Courier New" w:hAnsi="Courier New" w:cs="Courier New" w:hint="default"/>
      </w:rPr>
    </w:lvl>
    <w:lvl w:ilvl="5" w:tplc="E9A64C96" w:tentative="1">
      <w:start w:val="1"/>
      <w:numFmt w:val="bullet"/>
      <w:lvlText w:val=""/>
      <w:lvlJc w:val="left"/>
      <w:pPr>
        <w:ind w:left="3960" w:hanging="360"/>
      </w:pPr>
      <w:rPr>
        <w:rFonts w:ascii="Wingdings" w:hAnsi="Wingdings" w:hint="default"/>
      </w:rPr>
    </w:lvl>
    <w:lvl w:ilvl="6" w:tplc="AE5A2B6A" w:tentative="1">
      <w:start w:val="1"/>
      <w:numFmt w:val="bullet"/>
      <w:lvlText w:val=""/>
      <w:lvlJc w:val="left"/>
      <w:pPr>
        <w:ind w:left="4680" w:hanging="360"/>
      </w:pPr>
      <w:rPr>
        <w:rFonts w:ascii="Symbol" w:hAnsi="Symbol" w:hint="default"/>
      </w:rPr>
    </w:lvl>
    <w:lvl w:ilvl="7" w:tplc="C99E7054" w:tentative="1">
      <w:start w:val="1"/>
      <w:numFmt w:val="bullet"/>
      <w:lvlText w:val="o"/>
      <w:lvlJc w:val="left"/>
      <w:pPr>
        <w:ind w:left="5400" w:hanging="360"/>
      </w:pPr>
      <w:rPr>
        <w:rFonts w:ascii="Courier New" w:hAnsi="Courier New" w:cs="Courier New" w:hint="default"/>
      </w:rPr>
    </w:lvl>
    <w:lvl w:ilvl="8" w:tplc="E71A4E7E" w:tentative="1">
      <w:start w:val="1"/>
      <w:numFmt w:val="bullet"/>
      <w:lvlText w:val=""/>
      <w:lvlJc w:val="left"/>
      <w:pPr>
        <w:ind w:left="6120" w:hanging="360"/>
      </w:pPr>
      <w:rPr>
        <w:rFonts w:ascii="Wingdings" w:hAnsi="Wingdings" w:hint="default"/>
      </w:rPr>
    </w:lvl>
  </w:abstractNum>
  <w:abstractNum w:abstractNumId="20" w15:restartNumberingAfterBreak="0">
    <w:nsid w:val="60DA6155"/>
    <w:multiLevelType w:val="hybridMultilevel"/>
    <w:tmpl w:val="6FAA63B4"/>
    <w:lvl w:ilvl="0" w:tplc="06649CA8">
      <w:start w:val="1"/>
      <w:numFmt w:val="bullet"/>
      <w:lvlText w:val=""/>
      <w:lvlJc w:val="left"/>
      <w:pPr>
        <w:ind w:left="720" w:hanging="360"/>
      </w:pPr>
      <w:rPr>
        <w:rFonts w:ascii="Symbol" w:hAnsi="Symbol" w:hint="default"/>
      </w:rPr>
    </w:lvl>
    <w:lvl w:ilvl="1" w:tplc="53CAEED8" w:tentative="1">
      <w:start w:val="1"/>
      <w:numFmt w:val="bullet"/>
      <w:lvlText w:val="o"/>
      <w:lvlJc w:val="left"/>
      <w:pPr>
        <w:ind w:left="1440" w:hanging="360"/>
      </w:pPr>
      <w:rPr>
        <w:rFonts w:ascii="Courier New" w:hAnsi="Courier New" w:cs="Courier New" w:hint="default"/>
      </w:rPr>
    </w:lvl>
    <w:lvl w:ilvl="2" w:tplc="8C1203A8" w:tentative="1">
      <w:start w:val="1"/>
      <w:numFmt w:val="bullet"/>
      <w:lvlText w:val=""/>
      <w:lvlJc w:val="left"/>
      <w:pPr>
        <w:ind w:left="2160" w:hanging="360"/>
      </w:pPr>
      <w:rPr>
        <w:rFonts w:ascii="Wingdings" w:hAnsi="Wingdings" w:hint="default"/>
      </w:rPr>
    </w:lvl>
    <w:lvl w:ilvl="3" w:tplc="B18E1678" w:tentative="1">
      <w:start w:val="1"/>
      <w:numFmt w:val="bullet"/>
      <w:lvlText w:val=""/>
      <w:lvlJc w:val="left"/>
      <w:pPr>
        <w:ind w:left="2880" w:hanging="360"/>
      </w:pPr>
      <w:rPr>
        <w:rFonts w:ascii="Symbol" w:hAnsi="Symbol" w:hint="default"/>
      </w:rPr>
    </w:lvl>
    <w:lvl w:ilvl="4" w:tplc="6EC641D4" w:tentative="1">
      <w:start w:val="1"/>
      <w:numFmt w:val="bullet"/>
      <w:lvlText w:val="o"/>
      <w:lvlJc w:val="left"/>
      <w:pPr>
        <w:ind w:left="3600" w:hanging="360"/>
      </w:pPr>
      <w:rPr>
        <w:rFonts w:ascii="Courier New" w:hAnsi="Courier New" w:cs="Courier New" w:hint="default"/>
      </w:rPr>
    </w:lvl>
    <w:lvl w:ilvl="5" w:tplc="E8688730" w:tentative="1">
      <w:start w:val="1"/>
      <w:numFmt w:val="bullet"/>
      <w:lvlText w:val=""/>
      <w:lvlJc w:val="left"/>
      <w:pPr>
        <w:ind w:left="4320" w:hanging="360"/>
      </w:pPr>
      <w:rPr>
        <w:rFonts w:ascii="Wingdings" w:hAnsi="Wingdings" w:hint="default"/>
      </w:rPr>
    </w:lvl>
    <w:lvl w:ilvl="6" w:tplc="CFC09C40" w:tentative="1">
      <w:start w:val="1"/>
      <w:numFmt w:val="bullet"/>
      <w:lvlText w:val=""/>
      <w:lvlJc w:val="left"/>
      <w:pPr>
        <w:ind w:left="5040" w:hanging="360"/>
      </w:pPr>
      <w:rPr>
        <w:rFonts w:ascii="Symbol" w:hAnsi="Symbol" w:hint="default"/>
      </w:rPr>
    </w:lvl>
    <w:lvl w:ilvl="7" w:tplc="DD36DA26" w:tentative="1">
      <w:start w:val="1"/>
      <w:numFmt w:val="bullet"/>
      <w:lvlText w:val="o"/>
      <w:lvlJc w:val="left"/>
      <w:pPr>
        <w:ind w:left="5760" w:hanging="360"/>
      </w:pPr>
      <w:rPr>
        <w:rFonts w:ascii="Courier New" w:hAnsi="Courier New" w:cs="Courier New" w:hint="default"/>
      </w:rPr>
    </w:lvl>
    <w:lvl w:ilvl="8" w:tplc="73F4D284" w:tentative="1">
      <w:start w:val="1"/>
      <w:numFmt w:val="bullet"/>
      <w:lvlText w:val=""/>
      <w:lvlJc w:val="left"/>
      <w:pPr>
        <w:ind w:left="6480" w:hanging="360"/>
      </w:pPr>
      <w:rPr>
        <w:rFonts w:ascii="Wingdings" w:hAnsi="Wingdings" w:hint="default"/>
      </w:rPr>
    </w:lvl>
  </w:abstractNum>
  <w:abstractNum w:abstractNumId="21" w15:restartNumberingAfterBreak="0">
    <w:nsid w:val="63DB03D5"/>
    <w:multiLevelType w:val="hybridMultilevel"/>
    <w:tmpl w:val="67A4776C"/>
    <w:lvl w:ilvl="0" w:tplc="088C2044">
      <w:start w:val="1"/>
      <w:numFmt w:val="bullet"/>
      <w:lvlText w:val=""/>
      <w:lvlJc w:val="left"/>
      <w:pPr>
        <w:ind w:left="360" w:hanging="360"/>
      </w:pPr>
      <w:rPr>
        <w:rFonts w:ascii="Symbol" w:hAnsi="Symbol" w:hint="default"/>
      </w:rPr>
    </w:lvl>
    <w:lvl w:ilvl="1" w:tplc="24CAACD6" w:tentative="1">
      <w:start w:val="1"/>
      <w:numFmt w:val="bullet"/>
      <w:lvlText w:val="o"/>
      <w:lvlJc w:val="left"/>
      <w:pPr>
        <w:ind w:left="1080" w:hanging="360"/>
      </w:pPr>
      <w:rPr>
        <w:rFonts w:ascii="Courier New" w:hAnsi="Courier New" w:cs="Courier New" w:hint="default"/>
      </w:rPr>
    </w:lvl>
    <w:lvl w:ilvl="2" w:tplc="33A81308" w:tentative="1">
      <w:start w:val="1"/>
      <w:numFmt w:val="bullet"/>
      <w:lvlText w:val=""/>
      <w:lvlJc w:val="left"/>
      <w:pPr>
        <w:ind w:left="1800" w:hanging="360"/>
      </w:pPr>
      <w:rPr>
        <w:rFonts w:ascii="Wingdings" w:hAnsi="Wingdings" w:hint="default"/>
      </w:rPr>
    </w:lvl>
    <w:lvl w:ilvl="3" w:tplc="92F67EFC" w:tentative="1">
      <w:start w:val="1"/>
      <w:numFmt w:val="bullet"/>
      <w:lvlText w:val=""/>
      <w:lvlJc w:val="left"/>
      <w:pPr>
        <w:ind w:left="2520" w:hanging="360"/>
      </w:pPr>
      <w:rPr>
        <w:rFonts w:ascii="Symbol" w:hAnsi="Symbol" w:hint="default"/>
      </w:rPr>
    </w:lvl>
    <w:lvl w:ilvl="4" w:tplc="0D76C378" w:tentative="1">
      <w:start w:val="1"/>
      <w:numFmt w:val="bullet"/>
      <w:lvlText w:val="o"/>
      <w:lvlJc w:val="left"/>
      <w:pPr>
        <w:ind w:left="3240" w:hanging="360"/>
      </w:pPr>
      <w:rPr>
        <w:rFonts w:ascii="Courier New" w:hAnsi="Courier New" w:cs="Courier New" w:hint="default"/>
      </w:rPr>
    </w:lvl>
    <w:lvl w:ilvl="5" w:tplc="53F2BF20" w:tentative="1">
      <w:start w:val="1"/>
      <w:numFmt w:val="bullet"/>
      <w:lvlText w:val=""/>
      <w:lvlJc w:val="left"/>
      <w:pPr>
        <w:ind w:left="3960" w:hanging="360"/>
      </w:pPr>
      <w:rPr>
        <w:rFonts w:ascii="Wingdings" w:hAnsi="Wingdings" w:hint="default"/>
      </w:rPr>
    </w:lvl>
    <w:lvl w:ilvl="6" w:tplc="B340165C" w:tentative="1">
      <w:start w:val="1"/>
      <w:numFmt w:val="bullet"/>
      <w:lvlText w:val=""/>
      <w:lvlJc w:val="left"/>
      <w:pPr>
        <w:ind w:left="4680" w:hanging="360"/>
      </w:pPr>
      <w:rPr>
        <w:rFonts w:ascii="Symbol" w:hAnsi="Symbol" w:hint="default"/>
      </w:rPr>
    </w:lvl>
    <w:lvl w:ilvl="7" w:tplc="38E6597C" w:tentative="1">
      <w:start w:val="1"/>
      <w:numFmt w:val="bullet"/>
      <w:lvlText w:val="o"/>
      <w:lvlJc w:val="left"/>
      <w:pPr>
        <w:ind w:left="5400" w:hanging="360"/>
      </w:pPr>
      <w:rPr>
        <w:rFonts w:ascii="Courier New" w:hAnsi="Courier New" w:cs="Courier New" w:hint="default"/>
      </w:rPr>
    </w:lvl>
    <w:lvl w:ilvl="8" w:tplc="496417BA" w:tentative="1">
      <w:start w:val="1"/>
      <w:numFmt w:val="bullet"/>
      <w:lvlText w:val=""/>
      <w:lvlJc w:val="left"/>
      <w:pPr>
        <w:ind w:left="6120" w:hanging="360"/>
      </w:pPr>
      <w:rPr>
        <w:rFonts w:ascii="Wingdings" w:hAnsi="Wingdings" w:hint="default"/>
      </w:rPr>
    </w:lvl>
  </w:abstractNum>
  <w:abstractNum w:abstractNumId="22" w15:restartNumberingAfterBreak="0">
    <w:nsid w:val="64002953"/>
    <w:multiLevelType w:val="hybridMultilevel"/>
    <w:tmpl w:val="0F1601BA"/>
    <w:lvl w:ilvl="0" w:tplc="FA02B5C2">
      <w:start w:val="1"/>
      <w:numFmt w:val="bullet"/>
      <w:lvlText w:val=""/>
      <w:lvlJc w:val="left"/>
      <w:pPr>
        <w:ind w:left="360" w:hanging="360"/>
      </w:pPr>
      <w:rPr>
        <w:rFonts w:ascii="Symbol" w:hAnsi="Symbol" w:hint="default"/>
      </w:rPr>
    </w:lvl>
    <w:lvl w:ilvl="1" w:tplc="43625A88" w:tentative="1">
      <w:start w:val="1"/>
      <w:numFmt w:val="bullet"/>
      <w:lvlText w:val="o"/>
      <w:lvlJc w:val="left"/>
      <w:pPr>
        <w:ind w:left="1080" w:hanging="360"/>
      </w:pPr>
      <w:rPr>
        <w:rFonts w:ascii="Courier New" w:hAnsi="Courier New" w:cs="Courier New" w:hint="default"/>
      </w:rPr>
    </w:lvl>
    <w:lvl w:ilvl="2" w:tplc="AD6C95CC" w:tentative="1">
      <w:start w:val="1"/>
      <w:numFmt w:val="bullet"/>
      <w:lvlText w:val=""/>
      <w:lvlJc w:val="left"/>
      <w:pPr>
        <w:ind w:left="1800" w:hanging="360"/>
      </w:pPr>
      <w:rPr>
        <w:rFonts w:ascii="Wingdings" w:hAnsi="Wingdings" w:hint="default"/>
      </w:rPr>
    </w:lvl>
    <w:lvl w:ilvl="3" w:tplc="1A6859C6" w:tentative="1">
      <w:start w:val="1"/>
      <w:numFmt w:val="bullet"/>
      <w:lvlText w:val=""/>
      <w:lvlJc w:val="left"/>
      <w:pPr>
        <w:ind w:left="2520" w:hanging="360"/>
      </w:pPr>
      <w:rPr>
        <w:rFonts w:ascii="Symbol" w:hAnsi="Symbol" w:hint="default"/>
      </w:rPr>
    </w:lvl>
    <w:lvl w:ilvl="4" w:tplc="7B8664B4" w:tentative="1">
      <w:start w:val="1"/>
      <w:numFmt w:val="bullet"/>
      <w:lvlText w:val="o"/>
      <w:lvlJc w:val="left"/>
      <w:pPr>
        <w:ind w:left="3240" w:hanging="360"/>
      </w:pPr>
      <w:rPr>
        <w:rFonts w:ascii="Courier New" w:hAnsi="Courier New" w:cs="Courier New" w:hint="default"/>
      </w:rPr>
    </w:lvl>
    <w:lvl w:ilvl="5" w:tplc="B5DC591C" w:tentative="1">
      <w:start w:val="1"/>
      <w:numFmt w:val="bullet"/>
      <w:lvlText w:val=""/>
      <w:lvlJc w:val="left"/>
      <w:pPr>
        <w:ind w:left="3960" w:hanging="360"/>
      </w:pPr>
      <w:rPr>
        <w:rFonts w:ascii="Wingdings" w:hAnsi="Wingdings" w:hint="default"/>
      </w:rPr>
    </w:lvl>
    <w:lvl w:ilvl="6" w:tplc="F59E6560" w:tentative="1">
      <w:start w:val="1"/>
      <w:numFmt w:val="bullet"/>
      <w:lvlText w:val=""/>
      <w:lvlJc w:val="left"/>
      <w:pPr>
        <w:ind w:left="4680" w:hanging="360"/>
      </w:pPr>
      <w:rPr>
        <w:rFonts w:ascii="Symbol" w:hAnsi="Symbol" w:hint="default"/>
      </w:rPr>
    </w:lvl>
    <w:lvl w:ilvl="7" w:tplc="76E4887A" w:tentative="1">
      <w:start w:val="1"/>
      <w:numFmt w:val="bullet"/>
      <w:lvlText w:val="o"/>
      <w:lvlJc w:val="left"/>
      <w:pPr>
        <w:ind w:left="5400" w:hanging="360"/>
      </w:pPr>
      <w:rPr>
        <w:rFonts w:ascii="Courier New" w:hAnsi="Courier New" w:cs="Courier New" w:hint="default"/>
      </w:rPr>
    </w:lvl>
    <w:lvl w:ilvl="8" w:tplc="1CFC71A2" w:tentative="1">
      <w:start w:val="1"/>
      <w:numFmt w:val="bullet"/>
      <w:lvlText w:val=""/>
      <w:lvlJc w:val="left"/>
      <w:pPr>
        <w:ind w:left="6120" w:hanging="360"/>
      </w:pPr>
      <w:rPr>
        <w:rFonts w:ascii="Wingdings" w:hAnsi="Wingdings" w:hint="default"/>
      </w:rPr>
    </w:lvl>
  </w:abstractNum>
  <w:abstractNum w:abstractNumId="23" w15:restartNumberingAfterBreak="0">
    <w:nsid w:val="65F816F2"/>
    <w:multiLevelType w:val="hybridMultilevel"/>
    <w:tmpl w:val="29C01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7F2050"/>
    <w:multiLevelType w:val="hybridMultilevel"/>
    <w:tmpl w:val="CEA06282"/>
    <w:lvl w:ilvl="0" w:tplc="F9FAA0BE">
      <w:start w:val="1"/>
      <w:numFmt w:val="bullet"/>
      <w:lvlText w:val=""/>
      <w:lvlJc w:val="left"/>
      <w:pPr>
        <w:ind w:left="360" w:hanging="360"/>
      </w:pPr>
      <w:rPr>
        <w:rFonts w:ascii="Symbol" w:hAnsi="Symbol" w:hint="default"/>
      </w:rPr>
    </w:lvl>
    <w:lvl w:ilvl="1" w:tplc="11F64C34" w:tentative="1">
      <w:start w:val="1"/>
      <w:numFmt w:val="bullet"/>
      <w:lvlText w:val="o"/>
      <w:lvlJc w:val="left"/>
      <w:pPr>
        <w:ind w:left="1080" w:hanging="360"/>
      </w:pPr>
      <w:rPr>
        <w:rFonts w:ascii="Courier New" w:hAnsi="Courier New" w:cs="Courier New" w:hint="default"/>
      </w:rPr>
    </w:lvl>
    <w:lvl w:ilvl="2" w:tplc="C032C10C" w:tentative="1">
      <w:start w:val="1"/>
      <w:numFmt w:val="bullet"/>
      <w:lvlText w:val=""/>
      <w:lvlJc w:val="left"/>
      <w:pPr>
        <w:ind w:left="1800" w:hanging="360"/>
      </w:pPr>
      <w:rPr>
        <w:rFonts w:ascii="Wingdings" w:hAnsi="Wingdings" w:hint="default"/>
      </w:rPr>
    </w:lvl>
    <w:lvl w:ilvl="3" w:tplc="833E4A5A" w:tentative="1">
      <w:start w:val="1"/>
      <w:numFmt w:val="bullet"/>
      <w:lvlText w:val=""/>
      <w:lvlJc w:val="left"/>
      <w:pPr>
        <w:ind w:left="2520" w:hanging="360"/>
      </w:pPr>
      <w:rPr>
        <w:rFonts w:ascii="Symbol" w:hAnsi="Symbol" w:hint="default"/>
      </w:rPr>
    </w:lvl>
    <w:lvl w:ilvl="4" w:tplc="BFB86FD0" w:tentative="1">
      <w:start w:val="1"/>
      <w:numFmt w:val="bullet"/>
      <w:lvlText w:val="o"/>
      <w:lvlJc w:val="left"/>
      <w:pPr>
        <w:ind w:left="3240" w:hanging="360"/>
      </w:pPr>
      <w:rPr>
        <w:rFonts w:ascii="Courier New" w:hAnsi="Courier New" w:cs="Courier New" w:hint="default"/>
      </w:rPr>
    </w:lvl>
    <w:lvl w:ilvl="5" w:tplc="EBBAE9E0" w:tentative="1">
      <w:start w:val="1"/>
      <w:numFmt w:val="bullet"/>
      <w:lvlText w:val=""/>
      <w:lvlJc w:val="left"/>
      <w:pPr>
        <w:ind w:left="3960" w:hanging="360"/>
      </w:pPr>
      <w:rPr>
        <w:rFonts w:ascii="Wingdings" w:hAnsi="Wingdings" w:hint="default"/>
      </w:rPr>
    </w:lvl>
    <w:lvl w:ilvl="6" w:tplc="C5909CD2" w:tentative="1">
      <w:start w:val="1"/>
      <w:numFmt w:val="bullet"/>
      <w:lvlText w:val=""/>
      <w:lvlJc w:val="left"/>
      <w:pPr>
        <w:ind w:left="4680" w:hanging="360"/>
      </w:pPr>
      <w:rPr>
        <w:rFonts w:ascii="Symbol" w:hAnsi="Symbol" w:hint="default"/>
      </w:rPr>
    </w:lvl>
    <w:lvl w:ilvl="7" w:tplc="B016F0D8" w:tentative="1">
      <w:start w:val="1"/>
      <w:numFmt w:val="bullet"/>
      <w:lvlText w:val="o"/>
      <w:lvlJc w:val="left"/>
      <w:pPr>
        <w:ind w:left="5400" w:hanging="360"/>
      </w:pPr>
      <w:rPr>
        <w:rFonts w:ascii="Courier New" w:hAnsi="Courier New" w:cs="Courier New" w:hint="default"/>
      </w:rPr>
    </w:lvl>
    <w:lvl w:ilvl="8" w:tplc="0CFC63E8" w:tentative="1">
      <w:start w:val="1"/>
      <w:numFmt w:val="bullet"/>
      <w:lvlText w:val=""/>
      <w:lvlJc w:val="left"/>
      <w:pPr>
        <w:ind w:left="6120" w:hanging="360"/>
      </w:pPr>
      <w:rPr>
        <w:rFonts w:ascii="Wingdings" w:hAnsi="Wingdings" w:hint="default"/>
      </w:rPr>
    </w:lvl>
  </w:abstractNum>
  <w:abstractNum w:abstractNumId="25" w15:restartNumberingAfterBreak="0">
    <w:nsid w:val="6D022FA1"/>
    <w:multiLevelType w:val="hybridMultilevel"/>
    <w:tmpl w:val="B93CB5BC"/>
    <w:lvl w:ilvl="0" w:tplc="B5B466C4">
      <w:start w:val="1"/>
      <w:numFmt w:val="decimal"/>
      <w:lvlText w:val="%1."/>
      <w:lvlJc w:val="left"/>
      <w:pPr>
        <w:ind w:left="720" w:hanging="360"/>
      </w:pPr>
      <w:rPr>
        <w:rFonts w:hint="default"/>
      </w:rPr>
    </w:lvl>
    <w:lvl w:ilvl="1" w:tplc="F6B2D20A" w:tentative="1">
      <w:start w:val="1"/>
      <w:numFmt w:val="bullet"/>
      <w:lvlText w:val="o"/>
      <w:lvlJc w:val="left"/>
      <w:pPr>
        <w:ind w:left="1440" w:hanging="360"/>
      </w:pPr>
      <w:rPr>
        <w:rFonts w:ascii="Courier New" w:hAnsi="Courier New" w:cs="Courier New" w:hint="default"/>
      </w:rPr>
    </w:lvl>
    <w:lvl w:ilvl="2" w:tplc="81D40298" w:tentative="1">
      <w:start w:val="1"/>
      <w:numFmt w:val="bullet"/>
      <w:lvlText w:val=""/>
      <w:lvlJc w:val="left"/>
      <w:pPr>
        <w:ind w:left="2160" w:hanging="360"/>
      </w:pPr>
      <w:rPr>
        <w:rFonts w:ascii="Wingdings" w:hAnsi="Wingdings" w:hint="default"/>
      </w:rPr>
    </w:lvl>
    <w:lvl w:ilvl="3" w:tplc="E7E6F186" w:tentative="1">
      <w:start w:val="1"/>
      <w:numFmt w:val="bullet"/>
      <w:lvlText w:val=""/>
      <w:lvlJc w:val="left"/>
      <w:pPr>
        <w:ind w:left="2880" w:hanging="360"/>
      </w:pPr>
      <w:rPr>
        <w:rFonts w:ascii="Symbol" w:hAnsi="Symbol" w:hint="default"/>
      </w:rPr>
    </w:lvl>
    <w:lvl w:ilvl="4" w:tplc="4140A118" w:tentative="1">
      <w:start w:val="1"/>
      <w:numFmt w:val="bullet"/>
      <w:lvlText w:val="o"/>
      <w:lvlJc w:val="left"/>
      <w:pPr>
        <w:ind w:left="3600" w:hanging="360"/>
      </w:pPr>
      <w:rPr>
        <w:rFonts w:ascii="Courier New" w:hAnsi="Courier New" w:cs="Courier New" w:hint="default"/>
      </w:rPr>
    </w:lvl>
    <w:lvl w:ilvl="5" w:tplc="944EF202" w:tentative="1">
      <w:start w:val="1"/>
      <w:numFmt w:val="bullet"/>
      <w:lvlText w:val=""/>
      <w:lvlJc w:val="left"/>
      <w:pPr>
        <w:ind w:left="4320" w:hanging="360"/>
      </w:pPr>
      <w:rPr>
        <w:rFonts w:ascii="Wingdings" w:hAnsi="Wingdings" w:hint="default"/>
      </w:rPr>
    </w:lvl>
    <w:lvl w:ilvl="6" w:tplc="FA3A1FE2" w:tentative="1">
      <w:start w:val="1"/>
      <w:numFmt w:val="bullet"/>
      <w:lvlText w:val=""/>
      <w:lvlJc w:val="left"/>
      <w:pPr>
        <w:ind w:left="5040" w:hanging="360"/>
      </w:pPr>
      <w:rPr>
        <w:rFonts w:ascii="Symbol" w:hAnsi="Symbol" w:hint="default"/>
      </w:rPr>
    </w:lvl>
    <w:lvl w:ilvl="7" w:tplc="9B546234" w:tentative="1">
      <w:start w:val="1"/>
      <w:numFmt w:val="bullet"/>
      <w:lvlText w:val="o"/>
      <w:lvlJc w:val="left"/>
      <w:pPr>
        <w:ind w:left="5760" w:hanging="360"/>
      </w:pPr>
      <w:rPr>
        <w:rFonts w:ascii="Courier New" w:hAnsi="Courier New" w:cs="Courier New" w:hint="default"/>
      </w:rPr>
    </w:lvl>
    <w:lvl w:ilvl="8" w:tplc="023C17EA" w:tentative="1">
      <w:start w:val="1"/>
      <w:numFmt w:val="bullet"/>
      <w:lvlText w:val=""/>
      <w:lvlJc w:val="left"/>
      <w:pPr>
        <w:ind w:left="6480" w:hanging="360"/>
      </w:pPr>
      <w:rPr>
        <w:rFonts w:ascii="Wingdings" w:hAnsi="Wingdings" w:hint="default"/>
      </w:rPr>
    </w:lvl>
  </w:abstractNum>
  <w:abstractNum w:abstractNumId="26" w15:restartNumberingAfterBreak="0">
    <w:nsid w:val="701B0DB2"/>
    <w:multiLevelType w:val="hybridMultilevel"/>
    <w:tmpl w:val="3D7AC372"/>
    <w:lvl w:ilvl="0" w:tplc="899CB7EE">
      <w:start w:val="1"/>
      <w:numFmt w:val="bullet"/>
      <w:lvlText w:val=""/>
      <w:lvlJc w:val="left"/>
      <w:pPr>
        <w:ind w:left="1080" w:hanging="360"/>
      </w:pPr>
      <w:rPr>
        <w:rFonts w:ascii="Symbol" w:hAnsi="Symbol" w:hint="default"/>
      </w:rPr>
    </w:lvl>
    <w:lvl w:ilvl="1" w:tplc="AB36A4BE" w:tentative="1">
      <w:start w:val="1"/>
      <w:numFmt w:val="bullet"/>
      <w:lvlText w:val="o"/>
      <w:lvlJc w:val="left"/>
      <w:pPr>
        <w:ind w:left="1800" w:hanging="360"/>
      </w:pPr>
      <w:rPr>
        <w:rFonts w:ascii="Courier New" w:hAnsi="Courier New" w:cs="Courier New" w:hint="default"/>
      </w:rPr>
    </w:lvl>
    <w:lvl w:ilvl="2" w:tplc="9F96BA34" w:tentative="1">
      <w:start w:val="1"/>
      <w:numFmt w:val="bullet"/>
      <w:lvlText w:val=""/>
      <w:lvlJc w:val="left"/>
      <w:pPr>
        <w:ind w:left="2520" w:hanging="360"/>
      </w:pPr>
      <w:rPr>
        <w:rFonts w:ascii="Wingdings" w:hAnsi="Wingdings" w:hint="default"/>
      </w:rPr>
    </w:lvl>
    <w:lvl w:ilvl="3" w:tplc="DF4E6436" w:tentative="1">
      <w:start w:val="1"/>
      <w:numFmt w:val="bullet"/>
      <w:lvlText w:val=""/>
      <w:lvlJc w:val="left"/>
      <w:pPr>
        <w:ind w:left="3240" w:hanging="360"/>
      </w:pPr>
      <w:rPr>
        <w:rFonts w:ascii="Symbol" w:hAnsi="Symbol" w:hint="default"/>
      </w:rPr>
    </w:lvl>
    <w:lvl w:ilvl="4" w:tplc="FE0E09C2" w:tentative="1">
      <w:start w:val="1"/>
      <w:numFmt w:val="bullet"/>
      <w:lvlText w:val="o"/>
      <w:lvlJc w:val="left"/>
      <w:pPr>
        <w:ind w:left="3960" w:hanging="360"/>
      </w:pPr>
      <w:rPr>
        <w:rFonts w:ascii="Courier New" w:hAnsi="Courier New" w:cs="Courier New" w:hint="default"/>
      </w:rPr>
    </w:lvl>
    <w:lvl w:ilvl="5" w:tplc="D6982FE8" w:tentative="1">
      <w:start w:val="1"/>
      <w:numFmt w:val="bullet"/>
      <w:lvlText w:val=""/>
      <w:lvlJc w:val="left"/>
      <w:pPr>
        <w:ind w:left="4680" w:hanging="360"/>
      </w:pPr>
      <w:rPr>
        <w:rFonts w:ascii="Wingdings" w:hAnsi="Wingdings" w:hint="default"/>
      </w:rPr>
    </w:lvl>
    <w:lvl w:ilvl="6" w:tplc="4DAAE37C" w:tentative="1">
      <w:start w:val="1"/>
      <w:numFmt w:val="bullet"/>
      <w:lvlText w:val=""/>
      <w:lvlJc w:val="left"/>
      <w:pPr>
        <w:ind w:left="5400" w:hanging="360"/>
      </w:pPr>
      <w:rPr>
        <w:rFonts w:ascii="Symbol" w:hAnsi="Symbol" w:hint="default"/>
      </w:rPr>
    </w:lvl>
    <w:lvl w:ilvl="7" w:tplc="A638648E" w:tentative="1">
      <w:start w:val="1"/>
      <w:numFmt w:val="bullet"/>
      <w:lvlText w:val="o"/>
      <w:lvlJc w:val="left"/>
      <w:pPr>
        <w:ind w:left="6120" w:hanging="360"/>
      </w:pPr>
      <w:rPr>
        <w:rFonts w:ascii="Courier New" w:hAnsi="Courier New" w:cs="Courier New" w:hint="default"/>
      </w:rPr>
    </w:lvl>
    <w:lvl w:ilvl="8" w:tplc="0ED8E9E4" w:tentative="1">
      <w:start w:val="1"/>
      <w:numFmt w:val="bullet"/>
      <w:lvlText w:val=""/>
      <w:lvlJc w:val="left"/>
      <w:pPr>
        <w:ind w:left="6840" w:hanging="360"/>
      </w:pPr>
      <w:rPr>
        <w:rFonts w:ascii="Wingdings" w:hAnsi="Wingdings" w:hint="default"/>
      </w:rPr>
    </w:lvl>
  </w:abstractNum>
  <w:abstractNum w:abstractNumId="27" w15:restartNumberingAfterBreak="0">
    <w:nsid w:val="75A16487"/>
    <w:multiLevelType w:val="hybridMultilevel"/>
    <w:tmpl w:val="D4C2B220"/>
    <w:lvl w:ilvl="0" w:tplc="B3BEEC44">
      <w:start w:val="1"/>
      <w:numFmt w:val="bullet"/>
      <w:suff w:val="nothing"/>
      <w:lvlText w:val=""/>
      <w:lvlJc w:val="left"/>
      <w:pPr>
        <w:ind w:left="57" w:firstLine="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765A3A5C"/>
    <w:multiLevelType w:val="hybridMultilevel"/>
    <w:tmpl w:val="4192EBE8"/>
    <w:lvl w:ilvl="0" w:tplc="F15A8D4E">
      <w:start w:val="1"/>
      <w:numFmt w:val="bullet"/>
      <w:lvlText w:val=""/>
      <w:lvlJc w:val="left"/>
      <w:pPr>
        <w:ind w:left="360" w:hanging="360"/>
      </w:pPr>
      <w:rPr>
        <w:rFonts w:ascii="Symbol" w:hAnsi="Symbol" w:hint="default"/>
      </w:rPr>
    </w:lvl>
    <w:lvl w:ilvl="1" w:tplc="51CC526A" w:tentative="1">
      <w:start w:val="1"/>
      <w:numFmt w:val="bullet"/>
      <w:lvlText w:val="o"/>
      <w:lvlJc w:val="left"/>
      <w:pPr>
        <w:ind w:left="1080" w:hanging="360"/>
      </w:pPr>
      <w:rPr>
        <w:rFonts w:ascii="Courier New" w:hAnsi="Courier New" w:cs="Courier New" w:hint="default"/>
      </w:rPr>
    </w:lvl>
    <w:lvl w:ilvl="2" w:tplc="3DE8431C" w:tentative="1">
      <w:start w:val="1"/>
      <w:numFmt w:val="bullet"/>
      <w:lvlText w:val=""/>
      <w:lvlJc w:val="left"/>
      <w:pPr>
        <w:ind w:left="1800" w:hanging="360"/>
      </w:pPr>
      <w:rPr>
        <w:rFonts w:ascii="Wingdings" w:hAnsi="Wingdings" w:hint="default"/>
      </w:rPr>
    </w:lvl>
    <w:lvl w:ilvl="3" w:tplc="F280C6EC" w:tentative="1">
      <w:start w:val="1"/>
      <w:numFmt w:val="bullet"/>
      <w:lvlText w:val=""/>
      <w:lvlJc w:val="left"/>
      <w:pPr>
        <w:ind w:left="2520" w:hanging="360"/>
      </w:pPr>
      <w:rPr>
        <w:rFonts w:ascii="Symbol" w:hAnsi="Symbol" w:hint="default"/>
      </w:rPr>
    </w:lvl>
    <w:lvl w:ilvl="4" w:tplc="D2C2D4DE" w:tentative="1">
      <w:start w:val="1"/>
      <w:numFmt w:val="bullet"/>
      <w:lvlText w:val="o"/>
      <w:lvlJc w:val="left"/>
      <w:pPr>
        <w:ind w:left="3240" w:hanging="360"/>
      </w:pPr>
      <w:rPr>
        <w:rFonts w:ascii="Courier New" w:hAnsi="Courier New" w:cs="Courier New" w:hint="default"/>
      </w:rPr>
    </w:lvl>
    <w:lvl w:ilvl="5" w:tplc="DF92660C" w:tentative="1">
      <w:start w:val="1"/>
      <w:numFmt w:val="bullet"/>
      <w:lvlText w:val=""/>
      <w:lvlJc w:val="left"/>
      <w:pPr>
        <w:ind w:left="3960" w:hanging="360"/>
      </w:pPr>
      <w:rPr>
        <w:rFonts w:ascii="Wingdings" w:hAnsi="Wingdings" w:hint="default"/>
      </w:rPr>
    </w:lvl>
    <w:lvl w:ilvl="6" w:tplc="7B8051B2" w:tentative="1">
      <w:start w:val="1"/>
      <w:numFmt w:val="bullet"/>
      <w:lvlText w:val=""/>
      <w:lvlJc w:val="left"/>
      <w:pPr>
        <w:ind w:left="4680" w:hanging="360"/>
      </w:pPr>
      <w:rPr>
        <w:rFonts w:ascii="Symbol" w:hAnsi="Symbol" w:hint="default"/>
      </w:rPr>
    </w:lvl>
    <w:lvl w:ilvl="7" w:tplc="914A4AC4" w:tentative="1">
      <w:start w:val="1"/>
      <w:numFmt w:val="bullet"/>
      <w:lvlText w:val="o"/>
      <w:lvlJc w:val="left"/>
      <w:pPr>
        <w:ind w:left="5400" w:hanging="360"/>
      </w:pPr>
      <w:rPr>
        <w:rFonts w:ascii="Courier New" w:hAnsi="Courier New" w:cs="Courier New" w:hint="default"/>
      </w:rPr>
    </w:lvl>
    <w:lvl w:ilvl="8" w:tplc="CD70FEB2" w:tentative="1">
      <w:start w:val="1"/>
      <w:numFmt w:val="bullet"/>
      <w:lvlText w:val=""/>
      <w:lvlJc w:val="left"/>
      <w:pPr>
        <w:ind w:left="6120" w:hanging="360"/>
      </w:pPr>
      <w:rPr>
        <w:rFonts w:ascii="Wingdings" w:hAnsi="Wingdings" w:hint="default"/>
      </w:rPr>
    </w:lvl>
  </w:abstractNum>
  <w:abstractNum w:abstractNumId="29" w15:restartNumberingAfterBreak="0">
    <w:nsid w:val="796B3ECA"/>
    <w:multiLevelType w:val="hybridMultilevel"/>
    <w:tmpl w:val="24FC1D88"/>
    <w:lvl w:ilvl="0" w:tplc="4D4855EE">
      <w:start w:val="1"/>
      <w:numFmt w:val="bullet"/>
      <w:lvlText w:val=""/>
      <w:lvlJc w:val="left"/>
      <w:pPr>
        <w:ind w:left="360" w:hanging="360"/>
      </w:pPr>
      <w:rPr>
        <w:rFonts w:ascii="Symbol" w:hAnsi="Symbol" w:hint="default"/>
      </w:rPr>
    </w:lvl>
    <w:lvl w:ilvl="1" w:tplc="07C45254" w:tentative="1">
      <w:start w:val="1"/>
      <w:numFmt w:val="bullet"/>
      <w:lvlText w:val="o"/>
      <w:lvlJc w:val="left"/>
      <w:pPr>
        <w:ind w:left="1080" w:hanging="360"/>
      </w:pPr>
      <w:rPr>
        <w:rFonts w:ascii="Courier New" w:hAnsi="Courier New" w:cs="Courier New" w:hint="default"/>
      </w:rPr>
    </w:lvl>
    <w:lvl w:ilvl="2" w:tplc="F22E5B80" w:tentative="1">
      <w:start w:val="1"/>
      <w:numFmt w:val="bullet"/>
      <w:lvlText w:val=""/>
      <w:lvlJc w:val="left"/>
      <w:pPr>
        <w:ind w:left="1800" w:hanging="360"/>
      </w:pPr>
      <w:rPr>
        <w:rFonts w:ascii="Wingdings" w:hAnsi="Wingdings" w:hint="default"/>
      </w:rPr>
    </w:lvl>
    <w:lvl w:ilvl="3" w:tplc="D34E0F28" w:tentative="1">
      <w:start w:val="1"/>
      <w:numFmt w:val="bullet"/>
      <w:lvlText w:val=""/>
      <w:lvlJc w:val="left"/>
      <w:pPr>
        <w:ind w:left="2520" w:hanging="360"/>
      </w:pPr>
      <w:rPr>
        <w:rFonts w:ascii="Symbol" w:hAnsi="Symbol" w:hint="default"/>
      </w:rPr>
    </w:lvl>
    <w:lvl w:ilvl="4" w:tplc="BAF85BCC" w:tentative="1">
      <w:start w:val="1"/>
      <w:numFmt w:val="bullet"/>
      <w:lvlText w:val="o"/>
      <w:lvlJc w:val="left"/>
      <w:pPr>
        <w:ind w:left="3240" w:hanging="360"/>
      </w:pPr>
      <w:rPr>
        <w:rFonts w:ascii="Courier New" w:hAnsi="Courier New" w:cs="Courier New" w:hint="default"/>
      </w:rPr>
    </w:lvl>
    <w:lvl w:ilvl="5" w:tplc="2F58B0CE" w:tentative="1">
      <w:start w:val="1"/>
      <w:numFmt w:val="bullet"/>
      <w:lvlText w:val=""/>
      <w:lvlJc w:val="left"/>
      <w:pPr>
        <w:ind w:left="3960" w:hanging="360"/>
      </w:pPr>
      <w:rPr>
        <w:rFonts w:ascii="Wingdings" w:hAnsi="Wingdings" w:hint="default"/>
      </w:rPr>
    </w:lvl>
    <w:lvl w:ilvl="6" w:tplc="4A6EDAF0" w:tentative="1">
      <w:start w:val="1"/>
      <w:numFmt w:val="bullet"/>
      <w:lvlText w:val=""/>
      <w:lvlJc w:val="left"/>
      <w:pPr>
        <w:ind w:left="4680" w:hanging="360"/>
      </w:pPr>
      <w:rPr>
        <w:rFonts w:ascii="Symbol" w:hAnsi="Symbol" w:hint="default"/>
      </w:rPr>
    </w:lvl>
    <w:lvl w:ilvl="7" w:tplc="D56E8DDA" w:tentative="1">
      <w:start w:val="1"/>
      <w:numFmt w:val="bullet"/>
      <w:lvlText w:val="o"/>
      <w:lvlJc w:val="left"/>
      <w:pPr>
        <w:ind w:left="5400" w:hanging="360"/>
      </w:pPr>
      <w:rPr>
        <w:rFonts w:ascii="Courier New" w:hAnsi="Courier New" w:cs="Courier New" w:hint="default"/>
      </w:rPr>
    </w:lvl>
    <w:lvl w:ilvl="8" w:tplc="81D689BE" w:tentative="1">
      <w:start w:val="1"/>
      <w:numFmt w:val="bullet"/>
      <w:lvlText w:val=""/>
      <w:lvlJc w:val="left"/>
      <w:pPr>
        <w:ind w:left="6120" w:hanging="360"/>
      </w:pPr>
      <w:rPr>
        <w:rFonts w:ascii="Wingdings" w:hAnsi="Wingdings" w:hint="default"/>
      </w:rPr>
    </w:lvl>
  </w:abstractNum>
  <w:abstractNum w:abstractNumId="30" w15:restartNumberingAfterBreak="0">
    <w:nsid w:val="79E21DE0"/>
    <w:multiLevelType w:val="hybridMultilevel"/>
    <w:tmpl w:val="A224A5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C02348C"/>
    <w:multiLevelType w:val="hybridMultilevel"/>
    <w:tmpl w:val="6422E2B4"/>
    <w:lvl w:ilvl="0" w:tplc="E4C2703C">
      <w:start w:val="1"/>
      <w:numFmt w:val="bullet"/>
      <w:suff w:val="nothing"/>
      <w:lvlText w:val=""/>
      <w:lvlJc w:val="left"/>
      <w:pPr>
        <w:ind w:left="57"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999383135">
    <w:abstractNumId w:val="25"/>
  </w:num>
  <w:num w:numId="2" w16cid:durableId="1416705535">
    <w:abstractNumId w:val="5"/>
  </w:num>
  <w:num w:numId="3" w16cid:durableId="372073113">
    <w:abstractNumId w:val="2"/>
  </w:num>
  <w:num w:numId="4" w16cid:durableId="1487236683">
    <w:abstractNumId w:val="26"/>
  </w:num>
  <w:num w:numId="5" w16cid:durableId="449275927">
    <w:abstractNumId w:val="28"/>
  </w:num>
  <w:num w:numId="6" w16cid:durableId="636423150">
    <w:abstractNumId w:val="17"/>
  </w:num>
  <w:num w:numId="7" w16cid:durableId="1740446162">
    <w:abstractNumId w:val="3"/>
  </w:num>
  <w:num w:numId="8" w16cid:durableId="974872626">
    <w:abstractNumId w:val="29"/>
  </w:num>
  <w:num w:numId="9" w16cid:durableId="2104834734">
    <w:abstractNumId w:val="21"/>
  </w:num>
  <w:num w:numId="10" w16cid:durableId="1513183663">
    <w:abstractNumId w:val="11"/>
  </w:num>
  <w:num w:numId="11" w16cid:durableId="883831006">
    <w:abstractNumId w:val="24"/>
  </w:num>
  <w:num w:numId="12" w16cid:durableId="1886289323">
    <w:abstractNumId w:val="22"/>
  </w:num>
  <w:num w:numId="13" w16cid:durableId="821435081">
    <w:abstractNumId w:val="1"/>
  </w:num>
  <w:num w:numId="14" w16cid:durableId="825973311">
    <w:abstractNumId w:val="4"/>
  </w:num>
  <w:num w:numId="15" w16cid:durableId="1555965842">
    <w:abstractNumId w:val="19"/>
  </w:num>
  <w:num w:numId="16" w16cid:durableId="1223640616">
    <w:abstractNumId w:val="9"/>
  </w:num>
  <w:num w:numId="17" w16cid:durableId="17321208">
    <w:abstractNumId w:val="0"/>
  </w:num>
  <w:num w:numId="18" w16cid:durableId="950820590">
    <w:abstractNumId w:val="20"/>
  </w:num>
  <w:num w:numId="19" w16cid:durableId="1973634307">
    <w:abstractNumId w:val="8"/>
  </w:num>
  <w:num w:numId="20" w16cid:durableId="1331101861">
    <w:abstractNumId w:val="23"/>
  </w:num>
  <w:num w:numId="21" w16cid:durableId="36053772">
    <w:abstractNumId w:val="14"/>
  </w:num>
  <w:num w:numId="22" w16cid:durableId="1190685625">
    <w:abstractNumId w:val="30"/>
  </w:num>
  <w:num w:numId="23" w16cid:durableId="1063990380">
    <w:abstractNumId w:val="15"/>
  </w:num>
  <w:num w:numId="24" w16cid:durableId="47539375">
    <w:abstractNumId w:val="16"/>
  </w:num>
  <w:num w:numId="25" w16cid:durableId="1336421611">
    <w:abstractNumId w:val="31"/>
  </w:num>
  <w:num w:numId="26" w16cid:durableId="1991985171">
    <w:abstractNumId w:val="10"/>
  </w:num>
  <w:num w:numId="27" w16cid:durableId="1803766439">
    <w:abstractNumId w:val="7"/>
  </w:num>
  <w:num w:numId="28" w16cid:durableId="2028633218">
    <w:abstractNumId w:val="12"/>
  </w:num>
  <w:num w:numId="29" w16cid:durableId="188419147">
    <w:abstractNumId w:val="18"/>
  </w:num>
  <w:num w:numId="30" w16cid:durableId="569731150">
    <w:abstractNumId w:val="13"/>
  </w:num>
  <w:num w:numId="31" w16cid:durableId="1579286543">
    <w:abstractNumId w:val="27"/>
  </w:num>
  <w:num w:numId="32" w16cid:durableId="15907708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1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yMDIzNTM1MjSzNDFT0lEKTi0uzszPAykwNDasBQCe7aZwLgAAAA=="/>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ffzpaahra2e9etf21v5pfb99xz209wpr0z&quot;&gt;My EndNote Library&lt;record-ids&gt;&lt;item&gt;9&lt;/item&gt;&lt;item&gt;35&lt;/item&gt;&lt;item&gt;38&lt;/item&gt;&lt;item&gt;96&lt;/item&gt;&lt;item&gt;126&lt;/item&gt;&lt;item&gt;261&lt;/item&gt;&lt;item&gt;283&lt;/item&gt;&lt;item&gt;487&lt;/item&gt;&lt;item&gt;531&lt;/item&gt;&lt;item&gt;565&lt;/item&gt;&lt;item&gt;788&lt;/item&gt;&lt;item&gt;791&lt;/item&gt;&lt;item&gt;984&lt;/item&gt;&lt;item&gt;1038&lt;/item&gt;&lt;item&gt;1941&lt;/item&gt;&lt;item&gt;2021&lt;/item&gt;&lt;item&gt;2541&lt;/item&gt;&lt;item&gt;2871&lt;/item&gt;&lt;item&gt;3427&lt;/item&gt;&lt;item&gt;3841&lt;/item&gt;&lt;item&gt;6332&lt;/item&gt;&lt;item&gt;6401&lt;/item&gt;&lt;item&gt;6836&lt;/item&gt;&lt;item&gt;6987&lt;/item&gt;&lt;item&gt;6993&lt;/item&gt;&lt;item&gt;7055&lt;/item&gt;&lt;item&gt;7114&lt;/item&gt;&lt;item&gt;7187&lt;/item&gt;&lt;item&gt;7201&lt;/item&gt;&lt;item&gt;7211&lt;/item&gt;&lt;item&gt;7269&lt;/item&gt;&lt;item&gt;7270&lt;/item&gt;&lt;item&gt;7272&lt;/item&gt;&lt;item&gt;7276&lt;/item&gt;&lt;item&gt;7280&lt;/item&gt;&lt;item&gt;7288&lt;/item&gt;&lt;item&gt;7290&lt;/item&gt;&lt;item&gt;7291&lt;/item&gt;&lt;item&gt;7293&lt;/item&gt;&lt;item&gt;7294&lt;/item&gt;&lt;item&gt;7295&lt;/item&gt;&lt;item&gt;7296&lt;/item&gt;&lt;item&gt;7298&lt;/item&gt;&lt;item&gt;7300&lt;/item&gt;&lt;item&gt;7302&lt;/item&gt;&lt;item&gt;7303&lt;/item&gt;&lt;item&gt;7304&lt;/item&gt;&lt;item&gt;7305&lt;/item&gt;&lt;item&gt;7307&lt;/item&gt;&lt;item&gt;7309&lt;/item&gt;&lt;item&gt;7311&lt;/item&gt;&lt;item&gt;7312&lt;/item&gt;&lt;item&gt;7313&lt;/item&gt;&lt;item&gt;7315&lt;/item&gt;&lt;item&gt;7317&lt;/item&gt;&lt;item&gt;7319&lt;/item&gt;&lt;item&gt;7320&lt;/item&gt;&lt;item&gt;7325&lt;/item&gt;&lt;item&gt;7328&lt;/item&gt;&lt;item&gt;7329&lt;/item&gt;&lt;item&gt;7330&lt;/item&gt;&lt;item&gt;7332&lt;/item&gt;&lt;item&gt;7333&lt;/item&gt;&lt;item&gt;7334&lt;/item&gt;&lt;item&gt;7342&lt;/item&gt;&lt;item&gt;7344&lt;/item&gt;&lt;item&gt;7346&lt;/item&gt;&lt;item&gt;7349&lt;/item&gt;&lt;item&gt;7351&lt;/item&gt;&lt;item&gt;7352&lt;/item&gt;&lt;item&gt;7353&lt;/item&gt;&lt;item&gt;7354&lt;/item&gt;&lt;item&gt;7355&lt;/item&gt;&lt;item&gt;7356&lt;/item&gt;&lt;item&gt;7357&lt;/item&gt;&lt;item&gt;7358&lt;/item&gt;&lt;item&gt;7359&lt;/item&gt;&lt;item&gt;7361&lt;/item&gt;&lt;item&gt;7362&lt;/item&gt;&lt;item&gt;7363&lt;/item&gt;&lt;item&gt;7364&lt;/item&gt;&lt;item&gt;7365&lt;/item&gt;&lt;item&gt;7366&lt;/item&gt;&lt;item&gt;7367&lt;/item&gt;&lt;item&gt;7368&lt;/item&gt;&lt;item&gt;7369&lt;/item&gt;&lt;item&gt;7370&lt;/item&gt;&lt;item&gt;7371&lt;/item&gt;&lt;item&gt;7372&lt;/item&gt;&lt;item&gt;7373&lt;/item&gt;&lt;item&gt;7374&lt;/item&gt;&lt;/record-ids&gt;&lt;/item&gt;&lt;/Libraries&gt;"/>
  </w:docVars>
  <w:rsids>
    <w:rsidRoot w:val="00447A65"/>
    <w:rsid w:val="000001FF"/>
    <w:rsid w:val="00000B36"/>
    <w:rsid w:val="00000DCF"/>
    <w:rsid w:val="000013EB"/>
    <w:rsid w:val="00002205"/>
    <w:rsid w:val="00002756"/>
    <w:rsid w:val="00002984"/>
    <w:rsid w:val="00003176"/>
    <w:rsid w:val="00003265"/>
    <w:rsid w:val="000033C5"/>
    <w:rsid w:val="0000341E"/>
    <w:rsid w:val="00003CAB"/>
    <w:rsid w:val="000040C5"/>
    <w:rsid w:val="00004627"/>
    <w:rsid w:val="00004CBB"/>
    <w:rsid w:val="0000544A"/>
    <w:rsid w:val="0000550B"/>
    <w:rsid w:val="00005760"/>
    <w:rsid w:val="00005794"/>
    <w:rsid w:val="00005909"/>
    <w:rsid w:val="0000595A"/>
    <w:rsid w:val="00005A52"/>
    <w:rsid w:val="00005A98"/>
    <w:rsid w:val="00005EA8"/>
    <w:rsid w:val="00005F40"/>
    <w:rsid w:val="000063F5"/>
    <w:rsid w:val="000064ED"/>
    <w:rsid w:val="00006653"/>
    <w:rsid w:val="000069DF"/>
    <w:rsid w:val="00006AF0"/>
    <w:rsid w:val="00006B98"/>
    <w:rsid w:val="00006F0C"/>
    <w:rsid w:val="000077D6"/>
    <w:rsid w:val="00007818"/>
    <w:rsid w:val="0000792E"/>
    <w:rsid w:val="00007C15"/>
    <w:rsid w:val="00007D33"/>
    <w:rsid w:val="00010103"/>
    <w:rsid w:val="00010899"/>
    <w:rsid w:val="000108E6"/>
    <w:rsid w:val="00010A65"/>
    <w:rsid w:val="00010BA4"/>
    <w:rsid w:val="00010E02"/>
    <w:rsid w:val="00010F3B"/>
    <w:rsid w:val="00011283"/>
    <w:rsid w:val="000112E2"/>
    <w:rsid w:val="000115C6"/>
    <w:rsid w:val="00011773"/>
    <w:rsid w:val="00011838"/>
    <w:rsid w:val="00011BC6"/>
    <w:rsid w:val="00011C8C"/>
    <w:rsid w:val="00011E23"/>
    <w:rsid w:val="000122E6"/>
    <w:rsid w:val="00012361"/>
    <w:rsid w:val="0001245A"/>
    <w:rsid w:val="0001248A"/>
    <w:rsid w:val="00012A0E"/>
    <w:rsid w:val="00012DF5"/>
    <w:rsid w:val="0001348E"/>
    <w:rsid w:val="000135E6"/>
    <w:rsid w:val="00013B33"/>
    <w:rsid w:val="00013D0D"/>
    <w:rsid w:val="00014078"/>
    <w:rsid w:val="0001411F"/>
    <w:rsid w:val="000146A5"/>
    <w:rsid w:val="000146B0"/>
    <w:rsid w:val="0001472B"/>
    <w:rsid w:val="00014A04"/>
    <w:rsid w:val="00014BF6"/>
    <w:rsid w:val="00014CED"/>
    <w:rsid w:val="00015092"/>
    <w:rsid w:val="00015265"/>
    <w:rsid w:val="00015D45"/>
    <w:rsid w:val="00016192"/>
    <w:rsid w:val="0001643E"/>
    <w:rsid w:val="000168D0"/>
    <w:rsid w:val="00016910"/>
    <w:rsid w:val="00016B27"/>
    <w:rsid w:val="00016CDB"/>
    <w:rsid w:val="00016F71"/>
    <w:rsid w:val="00017498"/>
    <w:rsid w:val="00017761"/>
    <w:rsid w:val="00017EC1"/>
    <w:rsid w:val="00017EF7"/>
    <w:rsid w:val="000201E2"/>
    <w:rsid w:val="0002040F"/>
    <w:rsid w:val="0002048B"/>
    <w:rsid w:val="00020AE9"/>
    <w:rsid w:val="00020D20"/>
    <w:rsid w:val="00021256"/>
    <w:rsid w:val="00021328"/>
    <w:rsid w:val="000214F3"/>
    <w:rsid w:val="00021BAE"/>
    <w:rsid w:val="00021C19"/>
    <w:rsid w:val="0002200F"/>
    <w:rsid w:val="00022123"/>
    <w:rsid w:val="00022143"/>
    <w:rsid w:val="00022B3D"/>
    <w:rsid w:val="00022CCF"/>
    <w:rsid w:val="0002311B"/>
    <w:rsid w:val="00023352"/>
    <w:rsid w:val="0002355F"/>
    <w:rsid w:val="000236D2"/>
    <w:rsid w:val="00023918"/>
    <w:rsid w:val="00023ACA"/>
    <w:rsid w:val="00023CBB"/>
    <w:rsid w:val="000243A4"/>
    <w:rsid w:val="00024833"/>
    <w:rsid w:val="00024DD0"/>
    <w:rsid w:val="0002506E"/>
    <w:rsid w:val="00025199"/>
    <w:rsid w:val="0002540C"/>
    <w:rsid w:val="000262B9"/>
    <w:rsid w:val="000264F9"/>
    <w:rsid w:val="00026B7F"/>
    <w:rsid w:val="00026CAD"/>
    <w:rsid w:val="000272D0"/>
    <w:rsid w:val="000273E2"/>
    <w:rsid w:val="00027AF8"/>
    <w:rsid w:val="00027C93"/>
    <w:rsid w:val="00027E63"/>
    <w:rsid w:val="00030222"/>
    <w:rsid w:val="000303F0"/>
    <w:rsid w:val="000306A5"/>
    <w:rsid w:val="000307B3"/>
    <w:rsid w:val="00030AF7"/>
    <w:rsid w:val="00030BF3"/>
    <w:rsid w:val="00030FB7"/>
    <w:rsid w:val="000310F5"/>
    <w:rsid w:val="00031847"/>
    <w:rsid w:val="00031A8C"/>
    <w:rsid w:val="00031AFD"/>
    <w:rsid w:val="00031F4B"/>
    <w:rsid w:val="00031FA9"/>
    <w:rsid w:val="0003277C"/>
    <w:rsid w:val="00032BD1"/>
    <w:rsid w:val="00032FFE"/>
    <w:rsid w:val="000330E1"/>
    <w:rsid w:val="00033298"/>
    <w:rsid w:val="00033321"/>
    <w:rsid w:val="00033432"/>
    <w:rsid w:val="0003376C"/>
    <w:rsid w:val="0003440F"/>
    <w:rsid w:val="00034903"/>
    <w:rsid w:val="00034E15"/>
    <w:rsid w:val="00035915"/>
    <w:rsid w:val="00035C93"/>
    <w:rsid w:val="0003600F"/>
    <w:rsid w:val="000366B5"/>
    <w:rsid w:val="00036ADA"/>
    <w:rsid w:val="000370E4"/>
    <w:rsid w:val="00037160"/>
    <w:rsid w:val="000371F2"/>
    <w:rsid w:val="000374D3"/>
    <w:rsid w:val="00037B5E"/>
    <w:rsid w:val="00037C71"/>
    <w:rsid w:val="00037CD3"/>
    <w:rsid w:val="00040053"/>
    <w:rsid w:val="00040121"/>
    <w:rsid w:val="000407C4"/>
    <w:rsid w:val="00040B13"/>
    <w:rsid w:val="00040C12"/>
    <w:rsid w:val="00041098"/>
    <w:rsid w:val="0004190B"/>
    <w:rsid w:val="00041AA0"/>
    <w:rsid w:val="00041BDD"/>
    <w:rsid w:val="00041E67"/>
    <w:rsid w:val="0004263E"/>
    <w:rsid w:val="000428AA"/>
    <w:rsid w:val="00042A3B"/>
    <w:rsid w:val="00042C75"/>
    <w:rsid w:val="00043B1E"/>
    <w:rsid w:val="00043E7F"/>
    <w:rsid w:val="000441C7"/>
    <w:rsid w:val="000442BD"/>
    <w:rsid w:val="000444FD"/>
    <w:rsid w:val="0004477D"/>
    <w:rsid w:val="000449E7"/>
    <w:rsid w:val="00044CA9"/>
    <w:rsid w:val="00044E12"/>
    <w:rsid w:val="00044E8F"/>
    <w:rsid w:val="00045273"/>
    <w:rsid w:val="000452BF"/>
    <w:rsid w:val="0004545D"/>
    <w:rsid w:val="00046045"/>
    <w:rsid w:val="00046167"/>
    <w:rsid w:val="00046246"/>
    <w:rsid w:val="0004648D"/>
    <w:rsid w:val="000464EC"/>
    <w:rsid w:val="00046851"/>
    <w:rsid w:val="000468B7"/>
    <w:rsid w:val="0004694F"/>
    <w:rsid w:val="0004699E"/>
    <w:rsid w:val="00046AC4"/>
    <w:rsid w:val="00046BF1"/>
    <w:rsid w:val="00046D21"/>
    <w:rsid w:val="0004701A"/>
    <w:rsid w:val="00047070"/>
    <w:rsid w:val="000474C8"/>
    <w:rsid w:val="00047BEA"/>
    <w:rsid w:val="00047F5E"/>
    <w:rsid w:val="000502D8"/>
    <w:rsid w:val="00050F04"/>
    <w:rsid w:val="0005132B"/>
    <w:rsid w:val="0005136F"/>
    <w:rsid w:val="00051654"/>
    <w:rsid w:val="00051E2C"/>
    <w:rsid w:val="00052072"/>
    <w:rsid w:val="00052185"/>
    <w:rsid w:val="000521F0"/>
    <w:rsid w:val="00052225"/>
    <w:rsid w:val="0005245D"/>
    <w:rsid w:val="00052494"/>
    <w:rsid w:val="000526E2"/>
    <w:rsid w:val="00052739"/>
    <w:rsid w:val="0005278E"/>
    <w:rsid w:val="000527AF"/>
    <w:rsid w:val="000528B6"/>
    <w:rsid w:val="00052AC0"/>
    <w:rsid w:val="0005314D"/>
    <w:rsid w:val="0005340C"/>
    <w:rsid w:val="0005371F"/>
    <w:rsid w:val="00053C58"/>
    <w:rsid w:val="00053EBB"/>
    <w:rsid w:val="00054619"/>
    <w:rsid w:val="0005468F"/>
    <w:rsid w:val="00054A66"/>
    <w:rsid w:val="00055143"/>
    <w:rsid w:val="0005557B"/>
    <w:rsid w:val="000566E3"/>
    <w:rsid w:val="000569A1"/>
    <w:rsid w:val="00056F13"/>
    <w:rsid w:val="000572F8"/>
    <w:rsid w:val="00057CC1"/>
    <w:rsid w:val="00060120"/>
    <w:rsid w:val="0006031D"/>
    <w:rsid w:val="0006032F"/>
    <w:rsid w:val="00060964"/>
    <w:rsid w:val="00060C39"/>
    <w:rsid w:val="00061202"/>
    <w:rsid w:val="00061303"/>
    <w:rsid w:val="000617DB"/>
    <w:rsid w:val="0006182C"/>
    <w:rsid w:val="00061A32"/>
    <w:rsid w:val="00061DBA"/>
    <w:rsid w:val="00061F0C"/>
    <w:rsid w:val="000628C1"/>
    <w:rsid w:val="0006338D"/>
    <w:rsid w:val="00063459"/>
    <w:rsid w:val="00063844"/>
    <w:rsid w:val="00063CDF"/>
    <w:rsid w:val="0006406A"/>
    <w:rsid w:val="0006414D"/>
    <w:rsid w:val="000647F6"/>
    <w:rsid w:val="00064953"/>
    <w:rsid w:val="000653D3"/>
    <w:rsid w:val="00065418"/>
    <w:rsid w:val="00065DFD"/>
    <w:rsid w:val="00066245"/>
    <w:rsid w:val="00066601"/>
    <w:rsid w:val="000669FE"/>
    <w:rsid w:val="00066C38"/>
    <w:rsid w:val="00066CC1"/>
    <w:rsid w:val="000672EB"/>
    <w:rsid w:val="00067970"/>
    <w:rsid w:val="00067AD3"/>
    <w:rsid w:val="00067C60"/>
    <w:rsid w:val="00067C86"/>
    <w:rsid w:val="00067D23"/>
    <w:rsid w:val="00067F44"/>
    <w:rsid w:val="000701B6"/>
    <w:rsid w:val="000701D8"/>
    <w:rsid w:val="000707AB"/>
    <w:rsid w:val="00070952"/>
    <w:rsid w:val="00070A02"/>
    <w:rsid w:val="00071009"/>
    <w:rsid w:val="00071547"/>
    <w:rsid w:val="000716B2"/>
    <w:rsid w:val="00071ADA"/>
    <w:rsid w:val="00071CA8"/>
    <w:rsid w:val="00071FC1"/>
    <w:rsid w:val="00072134"/>
    <w:rsid w:val="0007225C"/>
    <w:rsid w:val="00072494"/>
    <w:rsid w:val="0007261A"/>
    <w:rsid w:val="00072B50"/>
    <w:rsid w:val="00072DD5"/>
    <w:rsid w:val="00073021"/>
    <w:rsid w:val="0007334B"/>
    <w:rsid w:val="00073549"/>
    <w:rsid w:val="00073B4C"/>
    <w:rsid w:val="00073B94"/>
    <w:rsid w:val="0007484B"/>
    <w:rsid w:val="000748F9"/>
    <w:rsid w:val="00074944"/>
    <w:rsid w:val="00074A07"/>
    <w:rsid w:val="00074C3A"/>
    <w:rsid w:val="00074E24"/>
    <w:rsid w:val="00074F85"/>
    <w:rsid w:val="0007505C"/>
    <w:rsid w:val="0007577E"/>
    <w:rsid w:val="000757BB"/>
    <w:rsid w:val="00075DC4"/>
    <w:rsid w:val="00076365"/>
    <w:rsid w:val="000763C5"/>
    <w:rsid w:val="00076708"/>
    <w:rsid w:val="000769EC"/>
    <w:rsid w:val="00076DA5"/>
    <w:rsid w:val="000772EA"/>
    <w:rsid w:val="00077B02"/>
    <w:rsid w:val="00077C32"/>
    <w:rsid w:val="00077C49"/>
    <w:rsid w:val="00077E4F"/>
    <w:rsid w:val="00077EF3"/>
    <w:rsid w:val="0008041E"/>
    <w:rsid w:val="0008045C"/>
    <w:rsid w:val="00080463"/>
    <w:rsid w:val="00080722"/>
    <w:rsid w:val="0008099A"/>
    <w:rsid w:val="00081119"/>
    <w:rsid w:val="000814EB"/>
    <w:rsid w:val="00081772"/>
    <w:rsid w:val="0008186A"/>
    <w:rsid w:val="00081937"/>
    <w:rsid w:val="00081AAB"/>
    <w:rsid w:val="0008235F"/>
    <w:rsid w:val="00082A5B"/>
    <w:rsid w:val="00082F93"/>
    <w:rsid w:val="00083158"/>
    <w:rsid w:val="0008327F"/>
    <w:rsid w:val="0008338D"/>
    <w:rsid w:val="0008383D"/>
    <w:rsid w:val="00083867"/>
    <w:rsid w:val="00083A6A"/>
    <w:rsid w:val="00083AB8"/>
    <w:rsid w:val="00083B6B"/>
    <w:rsid w:val="00083CF3"/>
    <w:rsid w:val="0008496C"/>
    <w:rsid w:val="00084BD7"/>
    <w:rsid w:val="00084FDD"/>
    <w:rsid w:val="00085058"/>
    <w:rsid w:val="000852BE"/>
    <w:rsid w:val="0008547E"/>
    <w:rsid w:val="0008548E"/>
    <w:rsid w:val="00085565"/>
    <w:rsid w:val="00085879"/>
    <w:rsid w:val="00085FBA"/>
    <w:rsid w:val="00086058"/>
    <w:rsid w:val="00086545"/>
    <w:rsid w:val="00086592"/>
    <w:rsid w:val="000866CA"/>
    <w:rsid w:val="000867BE"/>
    <w:rsid w:val="00086A6D"/>
    <w:rsid w:val="00086BBA"/>
    <w:rsid w:val="00086F02"/>
    <w:rsid w:val="000878A2"/>
    <w:rsid w:val="0009016F"/>
    <w:rsid w:val="000902C2"/>
    <w:rsid w:val="0009035F"/>
    <w:rsid w:val="0009048C"/>
    <w:rsid w:val="000904D7"/>
    <w:rsid w:val="00090847"/>
    <w:rsid w:val="00090C46"/>
    <w:rsid w:val="00090C75"/>
    <w:rsid w:val="00090E20"/>
    <w:rsid w:val="0009113F"/>
    <w:rsid w:val="000913DE"/>
    <w:rsid w:val="000917D5"/>
    <w:rsid w:val="00091C8E"/>
    <w:rsid w:val="00091E54"/>
    <w:rsid w:val="00091E95"/>
    <w:rsid w:val="000926B5"/>
    <w:rsid w:val="00092724"/>
    <w:rsid w:val="0009277C"/>
    <w:rsid w:val="00092ACB"/>
    <w:rsid w:val="00092BC3"/>
    <w:rsid w:val="00092BD8"/>
    <w:rsid w:val="00092FCB"/>
    <w:rsid w:val="00093209"/>
    <w:rsid w:val="000932D8"/>
    <w:rsid w:val="00093533"/>
    <w:rsid w:val="000935D1"/>
    <w:rsid w:val="00093979"/>
    <w:rsid w:val="00093AD9"/>
    <w:rsid w:val="00093DAD"/>
    <w:rsid w:val="00094562"/>
    <w:rsid w:val="000946F2"/>
    <w:rsid w:val="00094AE2"/>
    <w:rsid w:val="00094F38"/>
    <w:rsid w:val="0009545E"/>
    <w:rsid w:val="0009585B"/>
    <w:rsid w:val="00095A6E"/>
    <w:rsid w:val="00095EF7"/>
    <w:rsid w:val="00097056"/>
    <w:rsid w:val="00097126"/>
    <w:rsid w:val="0009716E"/>
    <w:rsid w:val="0009721B"/>
    <w:rsid w:val="00097750"/>
    <w:rsid w:val="00097921"/>
    <w:rsid w:val="00097AD9"/>
    <w:rsid w:val="000A068F"/>
    <w:rsid w:val="000A0718"/>
    <w:rsid w:val="000A0BBB"/>
    <w:rsid w:val="000A172E"/>
    <w:rsid w:val="000A1878"/>
    <w:rsid w:val="000A1BB2"/>
    <w:rsid w:val="000A1CC2"/>
    <w:rsid w:val="000A1D3B"/>
    <w:rsid w:val="000A1F04"/>
    <w:rsid w:val="000A2EAF"/>
    <w:rsid w:val="000A3D47"/>
    <w:rsid w:val="000A3E48"/>
    <w:rsid w:val="000A4224"/>
    <w:rsid w:val="000A4FB2"/>
    <w:rsid w:val="000A5637"/>
    <w:rsid w:val="000A5B8E"/>
    <w:rsid w:val="000A63DA"/>
    <w:rsid w:val="000A65B6"/>
    <w:rsid w:val="000A6692"/>
    <w:rsid w:val="000A687F"/>
    <w:rsid w:val="000A6C81"/>
    <w:rsid w:val="000A6E11"/>
    <w:rsid w:val="000A6EF6"/>
    <w:rsid w:val="000A7367"/>
    <w:rsid w:val="000A74D5"/>
    <w:rsid w:val="000A7A74"/>
    <w:rsid w:val="000A7CE6"/>
    <w:rsid w:val="000B0144"/>
    <w:rsid w:val="000B014A"/>
    <w:rsid w:val="000B0156"/>
    <w:rsid w:val="000B0207"/>
    <w:rsid w:val="000B0505"/>
    <w:rsid w:val="000B0716"/>
    <w:rsid w:val="000B09BD"/>
    <w:rsid w:val="000B0AA1"/>
    <w:rsid w:val="000B0D1B"/>
    <w:rsid w:val="000B0FE4"/>
    <w:rsid w:val="000B1605"/>
    <w:rsid w:val="000B1646"/>
    <w:rsid w:val="000B185F"/>
    <w:rsid w:val="000B1AC6"/>
    <w:rsid w:val="000B1EF5"/>
    <w:rsid w:val="000B2025"/>
    <w:rsid w:val="000B2040"/>
    <w:rsid w:val="000B2460"/>
    <w:rsid w:val="000B2463"/>
    <w:rsid w:val="000B2D70"/>
    <w:rsid w:val="000B31CE"/>
    <w:rsid w:val="000B3360"/>
    <w:rsid w:val="000B33A4"/>
    <w:rsid w:val="000B34FD"/>
    <w:rsid w:val="000B36E0"/>
    <w:rsid w:val="000B3A4B"/>
    <w:rsid w:val="000B454B"/>
    <w:rsid w:val="000B4B1F"/>
    <w:rsid w:val="000B519A"/>
    <w:rsid w:val="000B5775"/>
    <w:rsid w:val="000B57AB"/>
    <w:rsid w:val="000B58CC"/>
    <w:rsid w:val="000B5B10"/>
    <w:rsid w:val="000B62C0"/>
    <w:rsid w:val="000B6903"/>
    <w:rsid w:val="000B6D56"/>
    <w:rsid w:val="000B6DDA"/>
    <w:rsid w:val="000B7072"/>
    <w:rsid w:val="000B7893"/>
    <w:rsid w:val="000B7FD6"/>
    <w:rsid w:val="000C0036"/>
    <w:rsid w:val="000C01E0"/>
    <w:rsid w:val="000C0267"/>
    <w:rsid w:val="000C14AF"/>
    <w:rsid w:val="000C14FA"/>
    <w:rsid w:val="000C1E6A"/>
    <w:rsid w:val="000C1E83"/>
    <w:rsid w:val="000C2517"/>
    <w:rsid w:val="000C269C"/>
    <w:rsid w:val="000C302F"/>
    <w:rsid w:val="000C3424"/>
    <w:rsid w:val="000C37C2"/>
    <w:rsid w:val="000C3D3C"/>
    <w:rsid w:val="000C42D8"/>
    <w:rsid w:val="000C451E"/>
    <w:rsid w:val="000C4687"/>
    <w:rsid w:val="000C4847"/>
    <w:rsid w:val="000C486E"/>
    <w:rsid w:val="000C49C8"/>
    <w:rsid w:val="000C4BBD"/>
    <w:rsid w:val="000C4BF0"/>
    <w:rsid w:val="000C4F99"/>
    <w:rsid w:val="000C5006"/>
    <w:rsid w:val="000C52DD"/>
    <w:rsid w:val="000C55EB"/>
    <w:rsid w:val="000C59AC"/>
    <w:rsid w:val="000C5A26"/>
    <w:rsid w:val="000C5DEC"/>
    <w:rsid w:val="000C6176"/>
    <w:rsid w:val="000C631C"/>
    <w:rsid w:val="000C6527"/>
    <w:rsid w:val="000C688A"/>
    <w:rsid w:val="000C695B"/>
    <w:rsid w:val="000C6A8C"/>
    <w:rsid w:val="000C6CBF"/>
    <w:rsid w:val="000C71B8"/>
    <w:rsid w:val="000C75DB"/>
    <w:rsid w:val="000C7755"/>
    <w:rsid w:val="000C7AB4"/>
    <w:rsid w:val="000D00EE"/>
    <w:rsid w:val="000D035F"/>
    <w:rsid w:val="000D1087"/>
    <w:rsid w:val="000D15A7"/>
    <w:rsid w:val="000D18B8"/>
    <w:rsid w:val="000D18D4"/>
    <w:rsid w:val="000D1CA0"/>
    <w:rsid w:val="000D2259"/>
    <w:rsid w:val="000D2272"/>
    <w:rsid w:val="000D2A53"/>
    <w:rsid w:val="000D3285"/>
    <w:rsid w:val="000D3385"/>
    <w:rsid w:val="000D3427"/>
    <w:rsid w:val="000D38C4"/>
    <w:rsid w:val="000D3AF6"/>
    <w:rsid w:val="000D415D"/>
    <w:rsid w:val="000D42C1"/>
    <w:rsid w:val="000D4360"/>
    <w:rsid w:val="000D47CD"/>
    <w:rsid w:val="000D48CC"/>
    <w:rsid w:val="000D4A29"/>
    <w:rsid w:val="000D4DEB"/>
    <w:rsid w:val="000D54B0"/>
    <w:rsid w:val="000D55A5"/>
    <w:rsid w:val="000D5749"/>
    <w:rsid w:val="000D57FB"/>
    <w:rsid w:val="000D58EB"/>
    <w:rsid w:val="000D5B76"/>
    <w:rsid w:val="000D5F2A"/>
    <w:rsid w:val="000D61D3"/>
    <w:rsid w:val="000D639A"/>
    <w:rsid w:val="000D66D2"/>
    <w:rsid w:val="000D675A"/>
    <w:rsid w:val="000D675F"/>
    <w:rsid w:val="000D67A6"/>
    <w:rsid w:val="000D69DE"/>
    <w:rsid w:val="000D6A5D"/>
    <w:rsid w:val="000D6DE2"/>
    <w:rsid w:val="000D704B"/>
    <w:rsid w:val="000D7770"/>
    <w:rsid w:val="000D783D"/>
    <w:rsid w:val="000D78D9"/>
    <w:rsid w:val="000D7D29"/>
    <w:rsid w:val="000E007F"/>
    <w:rsid w:val="000E0445"/>
    <w:rsid w:val="000E0A1B"/>
    <w:rsid w:val="000E0D0E"/>
    <w:rsid w:val="000E0E6D"/>
    <w:rsid w:val="000E0F14"/>
    <w:rsid w:val="000E10FF"/>
    <w:rsid w:val="000E12C2"/>
    <w:rsid w:val="000E15E6"/>
    <w:rsid w:val="000E165E"/>
    <w:rsid w:val="000E1788"/>
    <w:rsid w:val="000E18D2"/>
    <w:rsid w:val="000E1CD3"/>
    <w:rsid w:val="000E1E64"/>
    <w:rsid w:val="000E1E9E"/>
    <w:rsid w:val="000E1EA2"/>
    <w:rsid w:val="000E2120"/>
    <w:rsid w:val="000E21E9"/>
    <w:rsid w:val="000E2204"/>
    <w:rsid w:val="000E23AD"/>
    <w:rsid w:val="000E292E"/>
    <w:rsid w:val="000E2BDC"/>
    <w:rsid w:val="000E322B"/>
    <w:rsid w:val="000E360D"/>
    <w:rsid w:val="000E3720"/>
    <w:rsid w:val="000E3C48"/>
    <w:rsid w:val="000E4059"/>
    <w:rsid w:val="000E4228"/>
    <w:rsid w:val="000E4405"/>
    <w:rsid w:val="000E45EC"/>
    <w:rsid w:val="000E470E"/>
    <w:rsid w:val="000E48D3"/>
    <w:rsid w:val="000E49B9"/>
    <w:rsid w:val="000E4BFD"/>
    <w:rsid w:val="000E4C9C"/>
    <w:rsid w:val="000E4D73"/>
    <w:rsid w:val="000E4E5C"/>
    <w:rsid w:val="000E502B"/>
    <w:rsid w:val="000E5638"/>
    <w:rsid w:val="000E58AE"/>
    <w:rsid w:val="000E5CA6"/>
    <w:rsid w:val="000E5F21"/>
    <w:rsid w:val="000E6024"/>
    <w:rsid w:val="000E60D5"/>
    <w:rsid w:val="000E639B"/>
    <w:rsid w:val="000E676F"/>
    <w:rsid w:val="000E6ABC"/>
    <w:rsid w:val="000E6AE9"/>
    <w:rsid w:val="000E6B62"/>
    <w:rsid w:val="000E6D7E"/>
    <w:rsid w:val="000E6F21"/>
    <w:rsid w:val="000E7060"/>
    <w:rsid w:val="000E72B1"/>
    <w:rsid w:val="000E73C8"/>
    <w:rsid w:val="000E740B"/>
    <w:rsid w:val="000E7F23"/>
    <w:rsid w:val="000E7F87"/>
    <w:rsid w:val="000E7FD7"/>
    <w:rsid w:val="000F00B5"/>
    <w:rsid w:val="000F0414"/>
    <w:rsid w:val="000F1C8E"/>
    <w:rsid w:val="000F1CB5"/>
    <w:rsid w:val="000F1ECB"/>
    <w:rsid w:val="000F1F07"/>
    <w:rsid w:val="000F28ED"/>
    <w:rsid w:val="000F2F3A"/>
    <w:rsid w:val="000F2FE2"/>
    <w:rsid w:val="000F31F3"/>
    <w:rsid w:val="000F393B"/>
    <w:rsid w:val="000F3FE9"/>
    <w:rsid w:val="000F4312"/>
    <w:rsid w:val="000F45C7"/>
    <w:rsid w:val="000F48E8"/>
    <w:rsid w:val="000F4A5B"/>
    <w:rsid w:val="000F4B57"/>
    <w:rsid w:val="000F504C"/>
    <w:rsid w:val="000F520D"/>
    <w:rsid w:val="000F537C"/>
    <w:rsid w:val="000F554D"/>
    <w:rsid w:val="000F56EE"/>
    <w:rsid w:val="000F5747"/>
    <w:rsid w:val="000F5B5B"/>
    <w:rsid w:val="000F5BB3"/>
    <w:rsid w:val="000F6123"/>
    <w:rsid w:val="000F61B2"/>
    <w:rsid w:val="000F64A2"/>
    <w:rsid w:val="000F6897"/>
    <w:rsid w:val="000F6BBA"/>
    <w:rsid w:val="000F6E3B"/>
    <w:rsid w:val="000F6E7C"/>
    <w:rsid w:val="000F6E84"/>
    <w:rsid w:val="000F701D"/>
    <w:rsid w:val="000F7479"/>
    <w:rsid w:val="000F7603"/>
    <w:rsid w:val="000F76CE"/>
    <w:rsid w:val="000F79D6"/>
    <w:rsid w:val="000F7D92"/>
    <w:rsid w:val="00100094"/>
    <w:rsid w:val="001001AC"/>
    <w:rsid w:val="0010046C"/>
    <w:rsid w:val="00100942"/>
    <w:rsid w:val="00100B72"/>
    <w:rsid w:val="00100F7A"/>
    <w:rsid w:val="001010CE"/>
    <w:rsid w:val="00101561"/>
    <w:rsid w:val="00101741"/>
    <w:rsid w:val="001019E0"/>
    <w:rsid w:val="00101C05"/>
    <w:rsid w:val="00102038"/>
    <w:rsid w:val="00102151"/>
    <w:rsid w:val="001022EB"/>
    <w:rsid w:val="00102624"/>
    <w:rsid w:val="001029C0"/>
    <w:rsid w:val="00103373"/>
    <w:rsid w:val="00103DE4"/>
    <w:rsid w:val="00103F41"/>
    <w:rsid w:val="001045BC"/>
    <w:rsid w:val="0010463B"/>
    <w:rsid w:val="0010484E"/>
    <w:rsid w:val="00104A96"/>
    <w:rsid w:val="00104BE0"/>
    <w:rsid w:val="00104D09"/>
    <w:rsid w:val="00104F71"/>
    <w:rsid w:val="001054DE"/>
    <w:rsid w:val="00105A8F"/>
    <w:rsid w:val="0010633F"/>
    <w:rsid w:val="00106673"/>
    <w:rsid w:val="00106832"/>
    <w:rsid w:val="00106F11"/>
    <w:rsid w:val="00107575"/>
    <w:rsid w:val="0010770B"/>
    <w:rsid w:val="00107907"/>
    <w:rsid w:val="00107A43"/>
    <w:rsid w:val="00107ACF"/>
    <w:rsid w:val="00110680"/>
    <w:rsid w:val="001107EE"/>
    <w:rsid w:val="001109DA"/>
    <w:rsid w:val="00111158"/>
    <w:rsid w:val="001112A2"/>
    <w:rsid w:val="0011161E"/>
    <w:rsid w:val="0011167E"/>
    <w:rsid w:val="0011175C"/>
    <w:rsid w:val="001117F1"/>
    <w:rsid w:val="0011187C"/>
    <w:rsid w:val="001118E2"/>
    <w:rsid w:val="00111DA3"/>
    <w:rsid w:val="00111E55"/>
    <w:rsid w:val="0011230C"/>
    <w:rsid w:val="00112508"/>
    <w:rsid w:val="00112797"/>
    <w:rsid w:val="0011283E"/>
    <w:rsid w:val="00112947"/>
    <w:rsid w:val="0011298A"/>
    <w:rsid w:val="0011298B"/>
    <w:rsid w:val="0011304C"/>
    <w:rsid w:val="00113125"/>
    <w:rsid w:val="001131FB"/>
    <w:rsid w:val="00113268"/>
    <w:rsid w:val="00113395"/>
    <w:rsid w:val="001137FF"/>
    <w:rsid w:val="00113A19"/>
    <w:rsid w:val="00113DB4"/>
    <w:rsid w:val="00113EAA"/>
    <w:rsid w:val="00113F3B"/>
    <w:rsid w:val="00113FF9"/>
    <w:rsid w:val="001149F7"/>
    <w:rsid w:val="0011516C"/>
    <w:rsid w:val="001151AD"/>
    <w:rsid w:val="001153CE"/>
    <w:rsid w:val="00115D9F"/>
    <w:rsid w:val="00115E19"/>
    <w:rsid w:val="001160F0"/>
    <w:rsid w:val="0011630E"/>
    <w:rsid w:val="0011655F"/>
    <w:rsid w:val="00116771"/>
    <w:rsid w:val="00116936"/>
    <w:rsid w:val="00116B32"/>
    <w:rsid w:val="00116DBF"/>
    <w:rsid w:val="001175F8"/>
    <w:rsid w:val="00117D1D"/>
    <w:rsid w:val="00117E06"/>
    <w:rsid w:val="00120602"/>
    <w:rsid w:val="00120B2D"/>
    <w:rsid w:val="00120D36"/>
    <w:rsid w:val="00121437"/>
    <w:rsid w:val="00121AA2"/>
    <w:rsid w:val="00121D6A"/>
    <w:rsid w:val="00121F96"/>
    <w:rsid w:val="0012213F"/>
    <w:rsid w:val="001222A2"/>
    <w:rsid w:val="001226ED"/>
    <w:rsid w:val="00122BB8"/>
    <w:rsid w:val="00122DDB"/>
    <w:rsid w:val="00123176"/>
    <w:rsid w:val="00123649"/>
    <w:rsid w:val="0012380D"/>
    <w:rsid w:val="00123863"/>
    <w:rsid w:val="001239E2"/>
    <w:rsid w:val="001243EF"/>
    <w:rsid w:val="001243FB"/>
    <w:rsid w:val="0012464D"/>
    <w:rsid w:val="0012485D"/>
    <w:rsid w:val="00124C6B"/>
    <w:rsid w:val="00124C74"/>
    <w:rsid w:val="00124D3F"/>
    <w:rsid w:val="00124D96"/>
    <w:rsid w:val="00125052"/>
    <w:rsid w:val="0012523A"/>
    <w:rsid w:val="001253A1"/>
    <w:rsid w:val="00125640"/>
    <w:rsid w:val="00125CEE"/>
    <w:rsid w:val="001263AF"/>
    <w:rsid w:val="0012641B"/>
    <w:rsid w:val="0012643E"/>
    <w:rsid w:val="001268BA"/>
    <w:rsid w:val="001269E1"/>
    <w:rsid w:val="00126BDB"/>
    <w:rsid w:val="00126C3A"/>
    <w:rsid w:val="00126D72"/>
    <w:rsid w:val="001273F0"/>
    <w:rsid w:val="001274D9"/>
    <w:rsid w:val="00127A34"/>
    <w:rsid w:val="00127D09"/>
    <w:rsid w:val="00127EF1"/>
    <w:rsid w:val="0013022C"/>
    <w:rsid w:val="00130D1C"/>
    <w:rsid w:val="00131107"/>
    <w:rsid w:val="001313AE"/>
    <w:rsid w:val="00131620"/>
    <w:rsid w:val="00131A69"/>
    <w:rsid w:val="00131E1D"/>
    <w:rsid w:val="00132271"/>
    <w:rsid w:val="001327C8"/>
    <w:rsid w:val="0013290E"/>
    <w:rsid w:val="00132A20"/>
    <w:rsid w:val="00132C64"/>
    <w:rsid w:val="00132CDC"/>
    <w:rsid w:val="00133005"/>
    <w:rsid w:val="00133788"/>
    <w:rsid w:val="001338AB"/>
    <w:rsid w:val="0013407C"/>
    <w:rsid w:val="00134525"/>
    <w:rsid w:val="0013460C"/>
    <w:rsid w:val="001350AF"/>
    <w:rsid w:val="00135465"/>
    <w:rsid w:val="001359AB"/>
    <w:rsid w:val="001359DA"/>
    <w:rsid w:val="00135A45"/>
    <w:rsid w:val="00136BE7"/>
    <w:rsid w:val="00136C9C"/>
    <w:rsid w:val="00136EE2"/>
    <w:rsid w:val="0013766A"/>
    <w:rsid w:val="001378C9"/>
    <w:rsid w:val="00140112"/>
    <w:rsid w:val="001402DE"/>
    <w:rsid w:val="00140304"/>
    <w:rsid w:val="0014041E"/>
    <w:rsid w:val="001405D0"/>
    <w:rsid w:val="001407B6"/>
    <w:rsid w:val="001409A4"/>
    <w:rsid w:val="00140E43"/>
    <w:rsid w:val="00141009"/>
    <w:rsid w:val="001417F9"/>
    <w:rsid w:val="00141E92"/>
    <w:rsid w:val="00141F8A"/>
    <w:rsid w:val="001421BE"/>
    <w:rsid w:val="00142260"/>
    <w:rsid w:val="00142437"/>
    <w:rsid w:val="001427C4"/>
    <w:rsid w:val="00142ABD"/>
    <w:rsid w:val="00142DE1"/>
    <w:rsid w:val="00142F7C"/>
    <w:rsid w:val="001430A6"/>
    <w:rsid w:val="00143170"/>
    <w:rsid w:val="001436DE"/>
    <w:rsid w:val="00143D44"/>
    <w:rsid w:val="00143DA8"/>
    <w:rsid w:val="00143DDC"/>
    <w:rsid w:val="001442FB"/>
    <w:rsid w:val="00144469"/>
    <w:rsid w:val="0014490E"/>
    <w:rsid w:val="00144A1A"/>
    <w:rsid w:val="00144D38"/>
    <w:rsid w:val="00144DDA"/>
    <w:rsid w:val="00145802"/>
    <w:rsid w:val="00146188"/>
    <w:rsid w:val="0014647B"/>
    <w:rsid w:val="001464C8"/>
    <w:rsid w:val="00146887"/>
    <w:rsid w:val="001469B3"/>
    <w:rsid w:val="00146A23"/>
    <w:rsid w:val="0014722D"/>
    <w:rsid w:val="0014733A"/>
    <w:rsid w:val="0014753E"/>
    <w:rsid w:val="00147773"/>
    <w:rsid w:val="00147781"/>
    <w:rsid w:val="00147B80"/>
    <w:rsid w:val="00147E3C"/>
    <w:rsid w:val="001503A9"/>
    <w:rsid w:val="001503C6"/>
    <w:rsid w:val="001504DE"/>
    <w:rsid w:val="001509DB"/>
    <w:rsid w:val="00150BAB"/>
    <w:rsid w:val="00150E07"/>
    <w:rsid w:val="0015134A"/>
    <w:rsid w:val="0015168B"/>
    <w:rsid w:val="0015174A"/>
    <w:rsid w:val="00151A17"/>
    <w:rsid w:val="00151D77"/>
    <w:rsid w:val="00151DD6"/>
    <w:rsid w:val="00151EAA"/>
    <w:rsid w:val="00152049"/>
    <w:rsid w:val="0015272E"/>
    <w:rsid w:val="00152945"/>
    <w:rsid w:val="00152A1A"/>
    <w:rsid w:val="00153005"/>
    <w:rsid w:val="001530A7"/>
    <w:rsid w:val="00153988"/>
    <w:rsid w:val="00153C6D"/>
    <w:rsid w:val="00153C85"/>
    <w:rsid w:val="00153DAE"/>
    <w:rsid w:val="00153DEF"/>
    <w:rsid w:val="00154348"/>
    <w:rsid w:val="00154453"/>
    <w:rsid w:val="00154735"/>
    <w:rsid w:val="00154AF0"/>
    <w:rsid w:val="00154C51"/>
    <w:rsid w:val="00154CCD"/>
    <w:rsid w:val="00154D2F"/>
    <w:rsid w:val="00154F03"/>
    <w:rsid w:val="001550CE"/>
    <w:rsid w:val="0015513E"/>
    <w:rsid w:val="0015542C"/>
    <w:rsid w:val="00155500"/>
    <w:rsid w:val="00155529"/>
    <w:rsid w:val="001555BE"/>
    <w:rsid w:val="00155904"/>
    <w:rsid w:val="00155973"/>
    <w:rsid w:val="00155D15"/>
    <w:rsid w:val="00155DD1"/>
    <w:rsid w:val="00156096"/>
    <w:rsid w:val="001563AC"/>
    <w:rsid w:val="001563BE"/>
    <w:rsid w:val="00156575"/>
    <w:rsid w:val="00156DB0"/>
    <w:rsid w:val="00156FE0"/>
    <w:rsid w:val="00157137"/>
    <w:rsid w:val="0015757A"/>
    <w:rsid w:val="00157C07"/>
    <w:rsid w:val="00157CD9"/>
    <w:rsid w:val="00160019"/>
    <w:rsid w:val="0016015B"/>
    <w:rsid w:val="0016020F"/>
    <w:rsid w:val="001602E3"/>
    <w:rsid w:val="00160336"/>
    <w:rsid w:val="00160644"/>
    <w:rsid w:val="001609D3"/>
    <w:rsid w:val="00160D2D"/>
    <w:rsid w:val="00160ECF"/>
    <w:rsid w:val="00160FFC"/>
    <w:rsid w:val="0016106E"/>
    <w:rsid w:val="0016113E"/>
    <w:rsid w:val="00161287"/>
    <w:rsid w:val="00161513"/>
    <w:rsid w:val="0016164C"/>
    <w:rsid w:val="00161809"/>
    <w:rsid w:val="00161B25"/>
    <w:rsid w:val="00161B9D"/>
    <w:rsid w:val="00162459"/>
    <w:rsid w:val="00162532"/>
    <w:rsid w:val="0016263E"/>
    <w:rsid w:val="00162C35"/>
    <w:rsid w:val="00162E6A"/>
    <w:rsid w:val="00162FD0"/>
    <w:rsid w:val="001635CA"/>
    <w:rsid w:val="00163786"/>
    <w:rsid w:val="001639BC"/>
    <w:rsid w:val="00163D43"/>
    <w:rsid w:val="00163E8F"/>
    <w:rsid w:val="00163E94"/>
    <w:rsid w:val="00163EB1"/>
    <w:rsid w:val="00164157"/>
    <w:rsid w:val="001644B8"/>
    <w:rsid w:val="001645D6"/>
    <w:rsid w:val="001647BE"/>
    <w:rsid w:val="00164894"/>
    <w:rsid w:val="00164D94"/>
    <w:rsid w:val="00164DF0"/>
    <w:rsid w:val="00164FEF"/>
    <w:rsid w:val="00165203"/>
    <w:rsid w:val="00165406"/>
    <w:rsid w:val="0016573C"/>
    <w:rsid w:val="001658BE"/>
    <w:rsid w:val="001659E8"/>
    <w:rsid w:val="00165D04"/>
    <w:rsid w:val="00165FBE"/>
    <w:rsid w:val="001667C2"/>
    <w:rsid w:val="001668F0"/>
    <w:rsid w:val="00166BF2"/>
    <w:rsid w:val="00166C74"/>
    <w:rsid w:val="00166DD2"/>
    <w:rsid w:val="00167326"/>
    <w:rsid w:val="00167653"/>
    <w:rsid w:val="001679E0"/>
    <w:rsid w:val="00167A9A"/>
    <w:rsid w:val="001703FF"/>
    <w:rsid w:val="0017056B"/>
    <w:rsid w:val="001705C7"/>
    <w:rsid w:val="00170620"/>
    <w:rsid w:val="001707C4"/>
    <w:rsid w:val="00170DAA"/>
    <w:rsid w:val="00170DB0"/>
    <w:rsid w:val="00170FA0"/>
    <w:rsid w:val="00171790"/>
    <w:rsid w:val="0017179B"/>
    <w:rsid w:val="00171893"/>
    <w:rsid w:val="001719B1"/>
    <w:rsid w:val="00171A11"/>
    <w:rsid w:val="00171C17"/>
    <w:rsid w:val="00171D85"/>
    <w:rsid w:val="00171E1E"/>
    <w:rsid w:val="0017202E"/>
    <w:rsid w:val="00172233"/>
    <w:rsid w:val="001722BC"/>
    <w:rsid w:val="0017269C"/>
    <w:rsid w:val="001732A7"/>
    <w:rsid w:val="0017332F"/>
    <w:rsid w:val="00173333"/>
    <w:rsid w:val="00173FEF"/>
    <w:rsid w:val="00174445"/>
    <w:rsid w:val="001746BF"/>
    <w:rsid w:val="001748D1"/>
    <w:rsid w:val="00174B40"/>
    <w:rsid w:val="00174C51"/>
    <w:rsid w:val="0017501A"/>
    <w:rsid w:val="0017535C"/>
    <w:rsid w:val="001754AC"/>
    <w:rsid w:val="00175598"/>
    <w:rsid w:val="001756F1"/>
    <w:rsid w:val="001758B5"/>
    <w:rsid w:val="001759EE"/>
    <w:rsid w:val="001764DE"/>
    <w:rsid w:val="001768B5"/>
    <w:rsid w:val="001768DB"/>
    <w:rsid w:val="00176A55"/>
    <w:rsid w:val="00176A98"/>
    <w:rsid w:val="00176BC5"/>
    <w:rsid w:val="00176BFE"/>
    <w:rsid w:val="00176D4B"/>
    <w:rsid w:val="00176DC0"/>
    <w:rsid w:val="001772AC"/>
    <w:rsid w:val="00177DCB"/>
    <w:rsid w:val="0018022A"/>
    <w:rsid w:val="0018092F"/>
    <w:rsid w:val="00180A45"/>
    <w:rsid w:val="00180D19"/>
    <w:rsid w:val="00180FF1"/>
    <w:rsid w:val="001818B2"/>
    <w:rsid w:val="00181B30"/>
    <w:rsid w:val="001820D5"/>
    <w:rsid w:val="001821E1"/>
    <w:rsid w:val="001823F1"/>
    <w:rsid w:val="00182B85"/>
    <w:rsid w:val="00182C9E"/>
    <w:rsid w:val="00182D7B"/>
    <w:rsid w:val="00183523"/>
    <w:rsid w:val="001835D1"/>
    <w:rsid w:val="001841EC"/>
    <w:rsid w:val="00184200"/>
    <w:rsid w:val="0018424B"/>
    <w:rsid w:val="00184788"/>
    <w:rsid w:val="00184CB9"/>
    <w:rsid w:val="00184CD4"/>
    <w:rsid w:val="00184D07"/>
    <w:rsid w:val="00184D38"/>
    <w:rsid w:val="00184F3B"/>
    <w:rsid w:val="00184FAD"/>
    <w:rsid w:val="0018559B"/>
    <w:rsid w:val="00185726"/>
    <w:rsid w:val="0018674A"/>
    <w:rsid w:val="00186A15"/>
    <w:rsid w:val="00186B7B"/>
    <w:rsid w:val="00186BCD"/>
    <w:rsid w:val="00186C77"/>
    <w:rsid w:val="00186DB2"/>
    <w:rsid w:val="00186F13"/>
    <w:rsid w:val="0018708A"/>
    <w:rsid w:val="001872A4"/>
    <w:rsid w:val="0018743E"/>
    <w:rsid w:val="00187862"/>
    <w:rsid w:val="00187D52"/>
    <w:rsid w:val="00187E16"/>
    <w:rsid w:val="00190056"/>
    <w:rsid w:val="001906E2"/>
    <w:rsid w:val="00190EF4"/>
    <w:rsid w:val="00191391"/>
    <w:rsid w:val="00191474"/>
    <w:rsid w:val="00191637"/>
    <w:rsid w:val="00191ED1"/>
    <w:rsid w:val="001924AD"/>
    <w:rsid w:val="00192583"/>
    <w:rsid w:val="00192839"/>
    <w:rsid w:val="0019283C"/>
    <w:rsid w:val="001928B0"/>
    <w:rsid w:val="001928FF"/>
    <w:rsid w:val="001929B8"/>
    <w:rsid w:val="00192A9D"/>
    <w:rsid w:val="00192D2B"/>
    <w:rsid w:val="0019305F"/>
    <w:rsid w:val="00193213"/>
    <w:rsid w:val="00193365"/>
    <w:rsid w:val="00193376"/>
    <w:rsid w:val="0019374A"/>
    <w:rsid w:val="00193A50"/>
    <w:rsid w:val="00194022"/>
    <w:rsid w:val="0019404E"/>
    <w:rsid w:val="00194503"/>
    <w:rsid w:val="001946E6"/>
    <w:rsid w:val="00194751"/>
    <w:rsid w:val="001948D4"/>
    <w:rsid w:val="00194AA8"/>
    <w:rsid w:val="00194B54"/>
    <w:rsid w:val="00194BAA"/>
    <w:rsid w:val="001954F5"/>
    <w:rsid w:val="00195F92"/>
    <w:rsid w:val="00196072"/>
    <w:rsid w:val="00196796"/>
    <w:rsid w:val="00196936"/>
    <w:rsid w:val="00196BFC"/>
    <w:rsid w:val="00196DE1"/>
    <w:rsid w:val="00196EDD"/>
    <w:rsid w:val="0019705A"/>
    <w:rsid w:val="0019718F"/>
    <w:rsid w:val="001971D1"/>
    <w:rsid w:val="001973CC"/>
    <w:rsid w:val="001979B6"/>
    <w:rsid w:val="00197E1F"/>
    <w:rsid w:val="00197EA2"/>
    <w:rsid w:val="00197F8C"/>
    <w:rsid w:val="001A006D"/>
    <w:rsid w:val="001A0235"/>
    <w:rsid w:val="001A08A4"/>
    <w:rsid w:val="001A093A"/>
    <w:rsid w:val="001A0BCC"/>
    <w:rsid w:val="001A0CCE"/>
    <w:rsid w:val="001A0D68"/>
    <w:rsid w:val="001A0DC7"/>
    <w:rsid w:val="001A12CF"/>
    <w:rsid w:val="001A1693"/>
    <w:rsid w:val="001A195D"/>
    <w:rsid w:val="001A1D8B"/>
    <w:rsid w:val="001A24EB"/>
    <w:rsid w:val="001A272D"/>
    <w:rsid w:val="001A3103"/>
    <w:rsid w:val="001A3431"/>
    <w:rsid w:val="001A35CD"/>
    <w:rsid w:val="001A3C3E"/>
    <w:rsid w:val="001A3DA5"/>
    <w:rsid w:val="001A4156"/>
    <w:rsid w:val="001A5071"/>
    <w:rsid w:val="001A50F6"/>
    <w:rsid w:val="001A5560"/>
    <w:rsid w:val="001A5B14"/>
    <w:rsid w:val="001A5D51"/>
    <w:rsid w:val="001A6037"/>
    <w:rsid w:val="001A680F"/>
    <w:rsid w:val="001A6889"/>
    <w:rsid w:val="001A68EE"/>
    <w:rsid w:val="001A6E59"/>
    <w:rsid w:val="001A72F5"/>
    <w:rsid w:val="001A7452"/>
    <w:rsid w:val="001A748B"/>
    <w:rsid w:val="001A7658"/>
    <w:rsid w:val="001A76B3"/>
    <w:rsid w:val="001A7C18"/>
    <w:rsid w:val="001A7CCD"/>
    <w:rsid w:val="001B02DA"/>
    <w:rsid w:val="001B030F"/>
    <w:rsid w:val="001B0C7A"/>
    <w:rsid w:val="001B1146"/>
    <w:rsid w:val="001B141F"/>
    <w:rsid w:val="001B160D"/>
    <w:rsid w:val="001B1879"/>
    <w:rsid w:val="001B18BF"/>
    <w:rsid w:val="001B1C09"/>
    <w:rsid w:val="001B2114"/>
    <w:rsid w:val="001B2333"/>
    <w:rsid w:val="001B27F0"/>
    <w:rsid w:val="001B2D1A"/>
    <w:rsid w:val="001B2D27"/>
    <w:rsid w:val="001B31B9"/>
    <w:rsid w:val="001B3259"/>
    <w:rsid w:val="001B35F0"/>
    <w:rsid w:val="001B37D8"/>
    <w:rsid w:val="001B3AF7"/>
    <w:rsid w:val="001B3B5E"/>
    <w:rsid w:val="001B3D78"/>
    <w:rsid w:val="001B43E9"/>
    <w:rsid w:val="001B480C"/>
    <w:rsid w:val="001B4A79"/>
    <w:rsid w:val="001B4B92"/>
    <w:rsid w:val="001B5749"/>
    <w:rsid w:val="001B5FF4"/>
    <w:rsid w:val="001B606D"/>
    <w:rsid w:val="001B6159"/>
    <w:rsid w:val="001B6487"/>
    <w:rsid w:val="001B660E"/>
    <w:rsid w:val="001B6683"/>
    <w:rsid w:val="001B6A59"/>
    <w:rsid w:val="001B6F84"/>
    <w:rsid w:val="001B7284"/>
    <w:rsid w:val="001B73E1"/>
    <w:rsid w:val="001B76A4"/>
    <w:rsid w:val="001B7FFB"/>
    <w:rsid w:val="001C0DE6"/>
    <w:rsid w:val="001C10AD"/>
    <w:rsid w:val="001C10AF"/>
    <w:rsid w:val="001C1279"/>
    <w:rsid w:val="001C1438"/>
    <w:rsid w:val="001C1D50"/>
    <w:rsid w:val="001C1D6B"/>
    <w:rsid w:val="001C1F99"/>
    <w:rsid w:val="001C2932"/>
    <w:rsid w:val="001C2BE8"/>
    <w:rsid w:val="001C2C42"/>
    <w:rsid w:val="001C2E1D"/>
    <w:rsid w:val="001C318E"/>
    <w:rsid w:val="001C3273"/>
    <w:rsid w:val="001C337A"/>
    <w:rsid w:val="001C338C"/>
    <w:rsid w:val="001C3AC8"/>
    <w:rsid w:val="001C3D2F"/>
    <w:rsid w:val="001C3DE4"/>
    <w:rsid w:val="001C444F"/>
    <w:rsid w:val="001C48D7"/>
    <w:rsid w:val="001C49AE"/>
    <w:rsid w:val="001C55B2"/>
    <w:rsid w:val="001C55E4"/>
    <w:rsid w:val="001C60F3"/>
    <w:rsid w:val="001C63BA"/>
    <w:rsid w:val="001C6552"/>
    <w:rsid w:val="001C680D"/>
    <w:rsid w:val="001C69E0"/>
    <w:rsid w:val="001C700B"/>
    <w:rsid w:val="001C74BC"/>
    <w:rsid w:val="001C76BD"/>
    <w:rsid w:val="001C77DB"/>
    <w:rsid w:val="001C7997"/>
    <w:rsid w:val="001C79D6"/>
    <w:rsid w:val="001D0119"/>
    <w:rsid w:val="001D0636"/>
    <w:rsid w:val="001D069A"/>
    <w:rsid w:val="001D1027"/>
    <w:rsid w:val="001D1364"/>
    <w:rsid w:val="001D1490"/>
    <w:rsid w:val="001D1C79"/>
    <w:rsid w:val="001D20FB"/>
    <w:rsid w:val="001D2295"/>
    <w:rsid w:val="001D23E7"/>
    <w:rsid w:val="001D27D2"/>
    <w:rsid w:val="001D2FA2"/>
    <w:rsid w:val="001D32CA"/>
    <w:rsid w:val="001D360D"/>
    <w:rsid w:val="001D3DAC"/>
    <w:rsid w:val="001D41E4"/>
    <w:rsid w:val="001D454A"/>
    <w:rsid w:val="001D4B4B"/>
    <w:rsid w:val="001D4B5C"/>
    <w:rsid w:val="001D5175"/>
    <w:rsid w:val="001D5298"/>
    <w:rsid w:val="001D596A"/>
    <w:rsid w:val="001D6124"/>
    <w:rsid w:val="001D653D"/>
    <w:rsid w:val="001D6921"/>
    <w:rsid w:val="001D6D6F"/>
    <w:rsid w:val="001D6FD4"/>
    <w:rsid w:val="001D734F"/>
    <w:rsid w:val="001D7576"/>
    <w:rsid w:val="001D7716"/>
    <w:rsid w:val="001D7838"/>
    <w:rsid w:val="001D7B86"/>
    <w:rsid w:val="001D7D17"/>
    <w:rsid w:val="001E01ED"/>
    <w:rsid w:val="001E03D1"/>
    <w:rsid w:val="001E0788"/>
    <w:rsid w:val="001E0C20"/>
    <w:rsid w:val="001E0DD4"/>
    <w:rsid w:val="001E0DFD"/>
    <w:rsid w:val="001E0E90"/>
    <w:rsid w:val="001E17FF"/>
    <w:rsid w:val="001E2368"/>
    <w:rsid w:val="001E2BAC"/>
    <w:rsid w:val="001E392B"/>
    <w:rsid w:val="001E3BF5"/>
    <w:rsid w:val="001E3F4B"/>
    <w:rsid w:val="001E44A9"/>
    <w:rsid w:val="001E46F1"/>
    <w:rsid w:val="001E4712"/>
    <w:rsid w:val="001E4858"/>
    <w:rsid w:val="001E5928"/>
    <w:rsid w:val="001E5AD0"/>
    <w:rsid w:val="001E5E08"/>
    <w:rsid w:val="001E6BB9"/>
    <w:rsid w:val="001E6BCF"/>
    <w:rsid w:val="001E6D04"/>
    <w:rsid w:val="001E71AA"/>
    <w:rsid w:val="001E7A1B"/>
    <w:rsid w:val="001E7E29"/>
    <w:rsid w:val="001E7F1C"/>
    <w:rsid w:val="001F0253"/>
    <w:rsid w:val="001F077D"/>
    <w:rsid w:val="001F09A2"/>
    <w:rsid w:val="001F0C6C"/>
    <w:rsid w:val="001F0DB7"/>
    <w:rsid w:val="001F0F1D"/>
    <w:rsid w:val="001F1038"/>
    <w:rsid w:val="001F1116"/>
    <w:rsid w:val="001F1A9E"/>
    <w:rsid w:val="001F23EE"/>
    <w:rsid w:val="001F25D7"/>
    <w:rsid w:val="001F2837"/>
    <w:rsid w:val="001F2F71"/>
    <w:rsid w:val="001F305D"/>
    <w:rsid w:val="001F343C"/>
    <w:rsid w:val="001F3F7B"/>
    <w:rsid w:val="001F41DC"/>
    <w:rsid w:val="001F4236"/>
    <w:rsid w:val="001F4E65"/>
    <w:rsid w:val="001F5122"/>
    <w:rsid w:val="001F5162"/>
    <w:rsid w:val="001F5246"/>
    <w:rsid w:val="001F5715"/>
    <w:rsid w:val="001F5735"/>
    <w:rsid w:val="001F5C5A"/>
    <w:rsid w:val="001F617C"/>
    <w:rsid w:val="001F6453"/>
    <w:rsid w:val="001F6505"/>
    <w:rsid w:val="001F6760"/>
    <w:rsid w:val="001F7367"/>
    <w:rsid w:val="001F770C"/>
    <w:rsid w:val="001F7B96"/>
    <w:rsid w:val="0020001A"/>
    <w:rsid w:val="0020020E"/>
    <w:rsid w:val="002005EB"/>
    <w:rsid w:val="00200910"/>
    <w:rsid w:val="002009F6"/>
    <w:rsid w:val="00200B58"/>
    <w:rsid w:val="00201158"/>
    <w:rsid w:val="0020160B"/>
    <w:rsid w:val="002017ED"/>
    <w:rsid w:val="00201CAE"/>
    <w:rsid w:val="00201F4B"/>
    <w:rsid w:val="00202505"/>
    <w:rsid w:val="00202669"/>
    <w:rsid w:val="00202891"/>
    <w:rsid w:val="002028D2"/>
    <w:rsid w:val="00202B89"/>
    <w:rsid w:val="00202E41"/>
    <w:rsid w:val="002030B9"/>
    <w:rsid w:val="00203BF1"/>
    <w:rsid w:val="00203C5D"/>
    <w:rsid w:val="00204114"/>
    <w:rsid w:val="00204C39"/>
    <w:rsid w:val="00204EB3"/>
    <w:rsid w:val="00205213"/>
    <w:rsid w:val="002052D0"/>
    <w:rsid w:val="002054DD"/>
    <w:rsid w:val="0020585A"/>
    <w:rsid w:val="00205B4C"/>
    <w:rsid w:val="00205CF3"/>
    <w:rsid w:val="00205D41"/>
    <w:rsid w:val="00205DB7"/>
    <w:rsid w:val="002060D9"/>
    <w:rsid w:val="00206616"/>
    <w:rsid w:val="00206733"/>
    <w:rsid w:val="00206D33"/>
    <w:rsid w:val="00206F78"/>
    <w:rsid w:val="00206FF6"/>
    <w:rsid w:val="0020717C"/>
    <w:rsid w:val="002073C1"/>
    <w:rsid w:val="002074EE"/>
    <w:rsid w:val="00207704"/>
    <w:rsid w:val="00207ACB"/>
    <w:rsid w:val="00207CF9"/>
    <w:rsid w:val="0021060D"/>
    <w:rsid w:val="00210657"/>
    <w:rsid w:val="002107CE"/>
    <w:rsid w:val="002108CA"/>
    <w:rsid w:val="002113F6"/>
    <w:rsid w:val="0021140B"/>
    <w:rsid w:val="00211684"/>
    <w:rsid w:val="00211D71"/>
    <w:rsid w:val="00211D74"/>
    <w:rsid w:val="00211E33"/>
    <w:rsid w:val="002121DE"/>
    <w:rsid w:val="0021220B"/>
    <w:rsid w:val="002122B8"/>
    <w:rsid w:val="002125CF"/>
    <w:rsid w:val="002127FE"/>
    <w:rsid w:val="00212876"/>
    <w:rsid w:val="00212926"/>
    <w:rsid w:val="00212C21"/>
    <w:rsid w:val="00212E37"/>
    <w:rsid w:val="002132D5"/>
    <w:rsid w:val="0021378D"/>
    <w:rsid w:val="002137EA"/>
    <w:rsid w:val="00213A79"/>
    <w:rsid w:val="00214254"/>
    <w:rsid w:val="00214427"/>
    <w:rsid w:val="00214519"/>
    <w:rsid w:val="002145DB"/>
    <w:rsid w:val="00214622"/>
    <w:rsid w:val="00214A83"/>
    <w:rsid w:val="00214D43"/>
    <w:rsid w:val="002151CE"/>
    <w:rsid w:val="00215A15"/>
    <w:rsid w:val="00215CED"/>
    <w:rsid w:val="00215F17"/>
    <w:rsid w:val="002160BA"/>
    <w:rsid w:val="002163A4"/>
    <w:rsid w:val="002163C4"/>
    <w:rsid w:val="00216CC5"/>
    <w:rsid w:val="00217026"/>
    <w:rsid w:val="00217145"/>
    <w:rsid w:val="0021739C"/>
    <w:rsid w:val="002202C0"/>
    <w:rsid w:val="00220307"/>
    <w:rsid w:val="00220335"/>
    <w:rsid w:val="00220360"/>
    <w:rsid w:val="002203B3"/>
    <w:rsid w:val="002211B1"/>
    <w:rsid w:val="002211CC"/>
    <w:rsid w:val="0022139C"/>
    <w:rsid w:val="00221BDA"/>
    <w:rsid w:val="00221DD4"/>
    <w:rsid w:val="0022214C"/>
    <w:rsid w:val="00222273"/>
    <w:rsid w:val="002223AE"/>
    <w:rsid w:val="00222691"/>
    <w:rsid w:val="00222A1A"/>
    <w:rsid w:val="00222F4E"/>
    <w:rsid w:val="0022308C"/>
    <w:rsid w:val="002232D9"/>
    <w:rsid w:val="002234C9"/>
    <w:rsid w:val="00223560"/>
    <w:rsid w:val="00223763"/>
    <w:rsid w:val="00223C73"/>
    <w:rsid w:val="0022417E"/>
    <w:rsid w:val="0022434D"/>
    <w:rsid w:val="002243E5"/>
    <w:rsid w:val="002245DA"/>
    <w:rsid w:val="00224B37"/>
    <w:rsid w:val="00224FFC"/>
    <w:rsid w:val="002250FE"/>
    <w:rsid w:val="002257EA"/>
    <w:rsid w:val="00225A9A"/>
    <w:rsid w:val="00225AE3"/>
    <w:rsid w:val="00226258"/>
    <w:rsid w:val="00226561"/>
    <w:rsid w:val="00226F95"/>
    <w:rsid w:val="00227418"/>
    <w:rsid w:val="00227571"/>
    <w:rsid w:val="00227C64"/>
    <w:rsid w:val="00227F27"/>
    <w:rsid w:val="00230305"/>
    <w:rsid w:val="002306F5"/>
    <w:rsid w:val="002310CE"/>
    <w:rsid w:val="002316E2"/>
    <w:rsid w:val="00231705"/>
    <w:rsid w:val="00231A63"/>
    <w:rsid w:val="00231C83"/>
    <w:rsid w:val="0023240A"/>
    <w:rsid w:val="00232486"/>
    <w:rsid w:val="002324B0"/>
    <w:rsid w:val="00232C45"/>
    <w:rsid w:val="00232E15"/>
    <w:rsid w:val="00232FB9"/>
    <w:rsid w:val="002331E8"/>
    <w:rsid w:val="00233B09"/>
    <w:rsid w:val="0023413B"/>
    <w:rsid w:val="00234156"/>
    <w:rsid w:val="00234660"/>
    <w:rsid w:val="00234875"/>
    <w:rsid w:val="00234D66"/>
    <w:rsid w:val="00234F74"/>
    <w:rsid w:val="002350D3"/>
    <w:rsid w:val="002355AD"/>
    <w:rsid w:val="002355E6"/>
    <w:rsid w:val="002358CB"/>
    <w:rsid w:val="00235A34"/>
    <w:rsid w:val="00235C4D"/>
    <w:rsid w:val="00235F77"/>
    <w:rsid w:val="0023602A"/>
    <w:rsid w:val="00236408"/>
    <w:rsid w:val="00236ACE"/>
    <w:rsid w:val="00236DA8"/>
    <w:rsid w:val="0023702C"/>
    <w:rsid w:val="00237306"/>
    <w:rsid w:val="002374A9"/>
    <w:rsid w:val="002376BB"/>
    <w:rsid w:val="00237992"/>
    <w:rsid w:val="00237A43"/>
    <w:rsid w:val="00237A6E"/>
    <w:rsid w:val="00237B53"/>
    <w:rsid w:val="00237C81"/>
    <w:rsid w:val="00240087"/>
    <w:rsid w:val="00240361"/>
    <w:rsid w:val="00240C18"/>
    <w:rsid w:val="00241614"/>
    <w:rsid w:val="00241C82"/>
    <w:rsid w:val="00241CFB"/>
    <w:rsid w:val="0024263F"/>
    <w:rsid w:val="00242DAB"/>
    <w:rsid w:val="00242F8D"/>
    <w:rsid w:val="002438D5"/>
    <w:rsid w:val="00243D3E"/>
    <w:rsid w:val="002440D5"/>
    <w:rsid w:val="0024434E"/>
    <w:rsid w:val="002445E0"/>
    <w:rsid w:val="002448B0"/>
    <w:rsid w:val="00244C27"/>
    <w:rsid w:val="00245171"/>
    <w:rsid w:val="00245371"/>
    <w:rsid w:val="0024553B"/>
    <w:rsid w:val="0024589F"/>
    <w:rsid w:val="00245EFB"/>
    <w:rsid w:val="0024661B"/>
    <w:rsid w:val="00246932"/>
    <w:rsid w:val="00246AB7"/>
    <w:rsid w:val="00246D48"/>
    <w:rsid w:val="00246DD7"/>
    <w:rsid w:val="002479C8"/>
    <w:rsid w:val="00247AC8"/>
    <w:rsid w:val="00247D4C"/>
    <w:rsid w:val="00247EC6"/>
    <w:rsid w:val="00247F49"/>
    <w:rsid w:val="002503E5"/>
    <w:rsid w:val="0025050E"/>
    <w:rsid w:val="00250574"/>
    <w:rsid w:val="00250855"/>
    <w:rsid w:val="002508E0"/>
    <w:rsid w:val="00250CC2"/>
    <w:rsid w:val="00250E70"/>
    <w:rsid w:val="00250ECE"/>
    <w:rsid w:val="002513C2"/>
    <w:rsid w:val="0025149A"/>
    <w:rsid w:val="0025174A"/>
    <w:rsid w:val="00251BD1"/>
    <w:rsid w:val="00251DC2"/>
    <w:rsid w:val="0025256B"/>
    <w:rsid w:val="002528BB"/>
    <w:rsid w:val="00252938"/>
    <w:rsid w:val="00253263"/>
    <w:rsid w:val="00253379"/>
    <w:rsid w:val="002536CA"/>
    <w:rsid w:val="002542D9"/>
    <w:rsid w:val="00254417"/>
    <w:rsid w:val="00254812"/>
    <w:rsid w:val="002548D4"/>
    <w:rsid w:val="002549C8"/>
    <w:rsid w:val="00254E69"/>
    <w:rsid w:val="00254F0E"/>
    <w:rsid w:val="002550AC"/>
    <w:rsid w:val="002555DD"/>
    <w:rsid w:val="00255EC2"/>
    <w:rsid w:val="00256024"/>
    <w:rsid w:val="0025671C"/>
    <w:rsid w:val="00256F20"/>
    <w:rsid w:val="0025776C"/>
    <w:rsid w:val="00257B6A"/>
    <w:rsid w:val="00257BA4"/>
    <w:rsid w:val="00257BD3"/>
    <w:rsid w:val="00257E34"/>
    <w:rsid w:val="0026001D"/>
    <w:rsid w:val="00260898"/>
    <w:rsid w:val="0026090D"/>
    <w:rsid w:val="00261088"/>
    <w:rsid w:val="00261E05"/>
    <w:rsid w:val="00262414"/>
    <w:rsid w:val="00262652"/>
    <w:rsid w:val="00262689"/>
    <w:rsid w:val="0026283F"/>
    <w:rsid w:val="00262CA2"/>
    <w:rsid w:val="00263042"/>
    <w:rsid w:val="0026305E"/>
    <w:rsid w:val="00263158"/>
    <w:rsid w:val="00263186"/>
    <w:rsid w:val="00263478"/>
    <w:rsid w:val="00263784"/>
    <w:rsid w:val="0026399A"/>
    <w:rsid w:val="00263A06"/>
    <w:rsid w:val="00263CF8"/>
    <w:rsid w:val="00263EDE"/>
    <w:rsid w:val="002648F3"/>
    <w:rsid w:val="00264985"/>
    <w:rsid w:val="0026502A"/>
    <w:rsid w:val="00265283"/>
    <w:rsid w:val="002652B0"/>
    <w:rsid w:val="002653A9"/>
    <w:rsid w:val="002653C5"/>
    <w:rsid w:val="0026562F"/>
    <w:rsid w:val="002656DC"/>
    <w:rsid w:val="00266320"/>
    <w:rsid w:val="0026639E"/>
    <w:rsid w:val="0026649E"/>
    <w:rsid w:val="00266504"/>
    <w:rsid w:val="002665A7"/>
    <w:rsid w:val="002668BB"/>
    <w:rsid w:val="00266B63"/>
    <w:rsid w:val="00266C2F"/>
    <w:rsid w:val="00266F1B"/>
    <w:rsid w:val="00266F46"/>
    <w:rsid w:val="00267102"/>
    <w:rsid w:val="00267751"/>
    <w:rsid w:val="002679C0"/>
    <w:rsid w:val="00267CAC"/>
    <w:rsid w:val="00267D3A"/>
    <w:rsid w:val="00267E8F"/>
    <w:rsid w:val="00267F52"/>
    <w:rsid w:val="002700F7"/>
    <w:rsid w:val="00270214"/>
    <w:rsid w:val="00270B89"/>
    <w:rsid w:val="00270CFA"/>
    <w:rsid w:val="0027138A"/>
    <w:rsid w:val="002713C4"/>
    <w:rsid w:val="002718D8"/>
    <w:rsid w:val="00271D33"/>
    <w:rsid w:val="00272312"/>
    <w:rsid w:val="00272859"/>
    <w:rsid w:val="002729BB"/>
    <w:rsid w:val="00273023"/>
    <w:rsid w:val="00273287"/>
    <w:rsid w:val="002732E5"/>
    <w:rsid w:val="00273304"/>
    <w:rsid w:val="00273678"/>
    <w:rsid w:val="00273B21"/>
    <w:rsid w:val="00273CEF"/>
    <w:rsid w:val="00274962"/>
    <w:rsid w:val="00274AE9"/>
    <w:rsid w:val="00274DAA"/>
    <w:rsid w:val="00274FC5"/>
    <w:rsid w:val="00275383"/>
    <w:rsid w:val="002754F7"/>
    <w:rsid w:val="00275D03"/>
    <w:rsid w:val="002762B1"/>
    <w:rsid w:val="002762D2"/>
    <w:rsid w:val="002763B3"/>
    <w:rsid w:val="0027665E"/>
    <w:rsid w:val="002766A0"/>
    <w:rsid w:val="0027689A"/>
    <w:rsid w:val="00276A01"/>
    <w:rsid w:val="00276CCD"/>
    <w:rsid w:val="00276CE5"/>
    <w:rsid w:val="002773CA"/>
    <w:rsid w:val="002773DE"/>
    <w:rsid w:val="00277B2F"/>
    <w:rsid w:val="00277C71"/>
    <w:rsid w:val="00277DB2"/>
    <w:rsid w:val="00277F82"/>
    <w:rsid w:val="00277FC5"/>
    <w:rsid w:val="00280A69"/>
    <w:rsid w:val="00280B1F"/>
    <w:rsid w:val="00280BCC"/>
    <w:rsid w:val="00280D2C"/>
    <w:rsid w:val="002810B1"/>
    <w:rsid w:val="002817C0"/>
    <w:rsid w:val="002817E0"/>
    <w:rsid w:val="002819AF"/>
    <w:rsid w:val="00281BA9"/>
    <w:rsid w:val="00281BB8"/>
    <w:rsid w:val="00281D30"/>
    <w:rsid w:val="00281D65"/>
    <w:rsid w:val="00282DED"/>
    <w:rsid w:val="00282E2C"/>
    <w:rsid w:val="00282E94"/>
    <w:rsid w:val="00283388"/>
    <w:rsid w:val="00283439"/>
    <w:rsid w:val="002834C5"/>
    <w:rsid w:val="0028351B"/>
    <w:rsid w:val="00283648"/>
    <w:rsid w:val="002837CE"/>
    <w:rsid w:val="002839C6"/>
    <w:rsid w:val="00283AD7"/>
    <w:rsid w:val="00283F08"/>
    <w:rsid w:val="002841B1"/>
    <w:rsid w:val="00284B20"/>
    <w:rsid w:val="00284D86"/>
    <w:rsid w:val="00285225"/>
    <w:rsid w:val="00285CF6"/>
    <w:rsid w:val="00285F1C"/>
    <w:rsid w:val="002863C3"/>
    <w:rsid w:val="002864EE"/>
    <w:rsid w:val="00286524"/>
    <w:rsid w:val="00286588"/>
    <w:rsid w:val="002865CE"/>
    <w:rsid w:val="00286BC4"/>
    <w:rsid w:val="002870CB"/>
    <w:rsid w:val="002873C2"/>
    <w:rsid w:val="002876C7"/>
    <w:rsid w:val="0028781C"/>
    <w:rsid w:val="002909D6"/>
    <w:rsid w:val="00290D01"/>
    <w:rsid w:val="00291030"/>
    <w:rsid w:val="0029145B"/>
    <w:rsid w:val="002917AE"/>
    <w:rsid w:val="00291C88"/>
    <w:rsid w:val="002921D7"/>
    <w:rsid w:val="00292335"/>
    <w:rsid w:val="00292520"/>
    <w:rsid w:val="0029296D"/>
    <w:rsid w:val="002932AF"/>
    <w:rsid w:val="0029330E"/>
    <w:rsid w:val="00293644"/>
    <w:rsid w:val="00293926"/>
    <w:rsid w:val="00293978"/>
    <w:rsid w:val="00293DFB"/>
    <w:rsid w:val="00293EF7"/>
    <w:rsid w:val="00293F47"/>
    <w:rsid w:val="00294524"/>
    <w:rsid w:val="002946B4"/>
    <w:rsid w:val="002947A4"/>
    <w:rsid w:val="00294A2D"/>
    <w:rsid w:val="00294B35"/>
    <w:rsid w:val="00294EB3"/>
    <w:rsid w:val="00295059"/>
    <w:rsid w:val="00295A58"/>
    <w:rsid w:val="00295ABF"/>
    <w:rsid w:val="00295C9B"/>
    <w:rsid w:val="00296151"/>
    <w:rsid w:val="00296F0B"/>
    <w:rsid w:val="00297B58"/>
    <w:rsid w:val="002A0945"/>
    <w:rsid w:val="002A0CDD"/>
    <w:rsid w:val="002A0D9E"/>
    <w:rsid w:val="002A1553"/>
    <w:rsid w:val="002A18FE"/>
    <w:rsid w:val="002A2A3E"/>
    <w:rsid w:val="002A2B00"/>
    <w:rsid w:val="002A3627"/>
    <w:rsid w:val="002A37B5"/>
    <w:rsid w:val="002A3920"/>
    <w:rsid w:val="002A39C1"/>
    <w:rsid w:val="002A3C04"/>
    <w:rsid w:val="002A415A"/>
    <w:rsid w:val="002A4369"/>
    <w:rsid w:val="002A439D"/>
    <w:rsid w:val="002A4740"/>
    <w:rsid w:val="002A481A"/>
    <w:rsid w:val="002A4B0A"/>
    <w:rsid w:val="002A4B76"/>
    <w:rsid w:val="002A500D"/>
    <w:rsid w:val="002A526F"/>
    <w:rsid w:val="002A589B"/>
    <w:rsid w:val="002A5B98"/>
    <w:rsid w:val="002A6357"/>
    <w:rsid w:val="002A669E"/>
    <w:rsid w:val="002A685C"/>
    <w:rsid w:val="002A6CE1"/>
    <w:rsid w:val="002A6F36"/>
    <w:rsid w:val="002A6FBE"/>
    <w:rsid w:val="002A7145"/>
    <w:rsid w:val="002A71CC"/>
    <w:rsid w:val="002A721C"/>
    <w:rsid w:val="002A730D"/>
    <w:rsid w:val="002A7323"/>
    <w:rsid w:val="002A735B"/>
    <w:rsid w:val="002A74FC"/>
    <w:rsid w:val="002A7661"/>
    <w:rsid w:val="002A76E6"/>
    <w:rsid w:val="002A797B"/>
    <w:rsid w:val="002A7B20"/>
    <w:rsid w:val="002B0364"/>
    <w:rsid w:val="002B0485"/>
    <w:rsid w:val="002B0678"/>
    <w:rsid w:val="002B0770"/>
    <w:rsid w:val="002B0A32"/>
    <w:rsid w:val="002B0AA8"/>
    <w:rsid w:val="002B0D6D"/>
    <w:rsid w:val="002B102C"/>
    <w:rsid w:val="002B1396"/>
    <w:rsid w:val="002B1486"/>
    <w:rsid w:val="002B18DC"/>
    <w:rsid w:val="002B19CB"/>
    <w:rsid w:val="002B1C7B"/>
    <w:rsid w:val="002B2153"/>
    <w:rsid w:val="002B2805"/>
    <w:rsid w:val="002B280F"/>
    <w:rsid w:val="002B29B1"/>
    <w:rsid w:val="002B2A20"/>
    <w:rsid w:val="002B2C21"/>
    <w:rsid w:val="002B2D8B"/>
    <w:rsid w:val="002B2FB2"/>
    <w:rsid w:val="002B34D7"/>
    <w:rsid w:val="002B3A0C"/>
    <w:rsid w:val="002B3EC6"/>
    <w:rsid w:val="002B4238"/>
    <w:rsid w:val="002B48B6"/>
    <w:rsid w:val="002B4AA8"/>
    <w:rsid w:val="002B4E51"/>
    <w:rsid w:val="002B5456"/>
    <w:rsid w:val="002B5546"/>
    <w:rsid w:val="002B5947"/>
    <w:rsid w:val="002B5D5F"/>
    <w:rsid w:val="002B5F11"/>
    <w:rsid w:val="002B6721"/>
    <w:rsid w:val="002B6769"/>
    <w:rsid w:val="002B691A"/>
    <w:rsid w:val="002B6932"/>
    <w:rsid w:val="002B6A09"/>
    <w:rsid w:val="002B6E14"/>
    <w:rsid w:val="002B7C6B"/>
    <w:rsid w:val="002C0CA9"/>
    <w:rsid w:val="002C0E1D"/>
    <w:rsid w:val="002C0E95"/>
    <w:rsid w:val="002C1318"/>
    <w:rsid w:val="002C15C4"/>
    <w:rsid w:val="002C1A9D"/>
    <w:rsid w:val="002C1F9C"/>
    <w:rsid w:val="002C2191"/>
    <w:rsid w:val="002C258B"/>
    <w:rsid w:val="002C26A0"/>
    <w:rsid w:val="002C26E7"/>
    <w:rsid w:val="002C28F6"/>
    <w:rsid w:val="002C2C2A"/>
    <w:rsid w:val="002C2E66"/>
    <w:rsid w:val="002C2EEC"/>
    <w:rsid w:val="002C2F8E"/>
    <w:rsid w:val="002C3397"/>
    <w:rsid w:val="002C3452"/>
    <w:rsid w:val="002C3EDA"/>
    <w:rsid w:val="002C41EF"/>
    <w:rsid w:val="002C42B8"/>
    <w:rsid w:val="002C47F2"/>
    <w:rsid w:val="002C48F0"/>
    <w:rsid w:val="002C490C"/>
    <w:rsid w:val="002C4948"/>
    <w:rsid w:val="002C4AD9"/>
    <w:rsid w:val="002C519A"/>
    <w:rsid w:val="002C52D2"/>
    <w:rsid w:val="002C5529"/>
    <w:rsid w:val="002C5547"/>
    <w:rsid w:val="002C578D"/>
    <w:rsid w:val="002C579D"/>
    <w:rsid w:val="002C57C0"/>
    <w:rsid w:val="002C586A"/>
    <w:rsid w:val="002C6113"/>
    <w:rsid w:val="002C6770"/>
    <w:rsid w:val="002C6A5F"/>
    <w:rsid w:val="002C6DBC"/>
    <w:rsid w:val="002C6DE7"/>
    <w:rsid w:val="002C6EED"/>
    <w:rsid w:val="002C7018"/>
    <w:rsid w:val="002C7084"/>
    <w:rsid w:val="002C713C"/>
    <w:rsid w:val="002C72DB"/>
    <w:rsid w:val="002C7AFA"/>
    <w:rsid w:val="002D0033"/>
    <w:rsid w:val="002D01E2"/>
    <w:rsid w:val="002D040B"/>
    <w:rsid w:val="002D0615"/>
    <w:rsid w:val="002D0EFA"/>
    <w:rsid w:val="002D111A"/>
    <w:rsid w:val="002D1282"/>
    <w:rsid w:val="002D15A3"/>
    <w:rsid w:val="002D15F9"/>
    <w:rsid w:val="002D1621"/>
    <w:rsid w:val="002D16E9"/>
    <w:rsid w:val="002D1836"/>
    <w:rsid w:val="002D2272"/>
    <w:rsid w:val="002D2616"/>
    <w:rsid w:val="002D2715"/>
    <w:rsid w:val="002D2D2F"/>
    <w:rsid w:val="002D2F29"/>
    <w:rsid w:val="002D3459"/>
    <w:rsid w:val="002D3840"/>
    <w:rsid w:val="002D397B"/>
    <w:rsid w:val="002D3A51"/>
    <w:rsid w:val="002D3AA4"/>
    <w:rsid w:val="002D4343"/>
    <w:rsid w:val="002D436F"/>
    <w:rsid w:val="002D43ED"/>
    <w:rsid w:val="002D46E9"/>
    <w:rsid w:val="002D4908"/>
    <w:rsid w:val="002D49BA"/>
    <w:rsid w:val="002D4A62"/>
    <w:rsid w:val="002D4A71"/>
    <w:rsid w:val="002D4D27"/>
    <w:rsid w:val="002D4E26"/>
    <w:rsid w:val="002D4F1C"/>
    <w:rsid w:val="002D55DF"/>
    <w:rsid w:val="002D5782"/>
    <w:rsid w:val="002D5D06"/>
    <w:rsid w:val="002D65DD"/>
    <w:rsid w:val="002D6A56"/>
    <w:rsid w:val="002D6E0D"/>
    <w:rsid w:val="002E0052"/>
    <w:rsid w:val="002E027C"/>
    <w:rsid w:val="002E0434"/>
    <w:rsid w:val="002E07B0"/>
    <w:rsid w:val="002E0CED"/>
    <w:rsid w:val="002E0FAC"/>
    <w:rsid w:val="002E1009"/>
    <w:rsid w:val="002E11A0"/>
    <w:rsid w:val="002E1556"/>
    <w:rsid w:val="002E1719"/>
    <w:rsid w:val="002E1BAA"/>
    <w:rsid w:val="002E1E16"/>
    <w:rsid w:val="002E21C8"/>
    <w:rsid w:val="002E26AF"/>
    <w:rsid w:val="002E27C4"/>
    <w:rsid w:val="002E2A2C"/>
    <w:rsid w:val="002E34EC"/>
    <w:rsid w:val="002E3A1A"/>
    <w:rsid w:val="002E3ABB"/>
    <w:rsid w:val="002E3ADB"/>
    <w:rsid w:val="002E3AF3"/>
    <w:rsid w:val="002E4523"/>
    <w:rsid w:val="002E471F"/>
    <w:rsid w:val="002E4A01"/>
    <w:rsid w:val="002E4AB1"/>
    <w:rsid w:val="002E51FE"/>
    <w:rsid w:val="002E556F"/>
    <w:rsid w:val="002E571D"/>
    <w:rsid w:val="002E5CC2"/>
    <w:rsid w:val="002E5DEE"/>
    <w:rsid w:val="002E5F7A"/>
    <w:rsid w:val="002E67F7"/>
    <w:rsid w:val="002E6801"/>
    <w:rsid w:val="002E6811"/>
    <w:rsid w:val="002E7869"/>
    <w:rsid w:val="002E7E0A"/>
    <w:rsid w:val="002E7E5F"/>
    <w:rsid w:val="002F01A0"/>
    <w:rsid w:val="002F022D"/>
    <w:rsid w:val="002F0C98"/>
    <w:rsid w:val="002F0C9C"/>
    <w:rsid w:val="002F0FEF"/>
    <w:rsid w:val="002F17BD"/>
    <w:rsid w:val="002F1C04"/>
    <w:rsid w:val="002F1CAC"/>
    <w:rsid w:val="002F1D77"/>
    <w:rsid w:val="002F1D8F"/>
    <w:rsid w:val="002F201E"/>
    <w:rsid w:val="002F2189"/>
    <w:rsid w:val="002F25CE"/>
    <w:rsid w:val="002F2675"/>
    <w:rsid w:val="002F2B05"/>
    <w:rsid w:val="002F2DF7"/>
    <w:rsid w:val="002F319E"/>
    <w:rsid w:val="002F34A8"/>
    <w:rsid w:val="002F358A"/>
    <w:rsid w:val="002F3C22"/>
    <w:rsid w:val="002F3DB7"/>
    <w:rsid w:val="002F3FCD"/>
    <w:rsid w:val="002F43ED"/>
    <w:rsid w:val="002F461A"/>
    <w:rsid w:val="002F471E"/>
    <w:rsid w:val="002F4792"/>
    <w:rsid w:val="002F48A4"/>
    <w:rsid w:val="002F48D0"/>
    <w:rsid w:val="002F4C5B"/>
    <w:rsid w:val="002F50DF"/>
    <w:rsid w:val="002F524A"/>
    <w:rsid w:val="002F526C"/>
    <w:rsid w:val="002F5295"/>
    <w:rsid w:val="002F539E"/>
    <w:rsid w:val="002F5478"/>
    <w:rsid w:val="002F561E"/>
    <w:rsid w:val="002F5C9A"/>
    <w:rsid w:val="002F5DC9"/>
    <w:rsid w:val="002F5E91"/>
    <w:rsid w:val="002F63B3"/>
    <w:rsid w:val="002F65F3"/>
    <w:rsid w:val="002F67E0"/>
    <w:rsid w:val="002F699A"/>
    <w:rsid w:val="002F69BD"/>
    <w:rsid w:val="002F69E2"/>
    <w:rsid w:val="002F6CDD"/>
    <w:rsid w:val="002F6DA1"/>
    <w:rsid w:val="002F704E"/>
    <w:rsid w:val="002F705D"/>
    <w:rsid w:val="002F752B"/>
    <w:rsid w:val="002F7901"/>
    <w:rsid w:val="002F7C9E"/>
    <w:rsid w:val="003004DC"/>
    <w:rsid w:val="00300A62"/>
    <w:rsid w:val="00300B3F"/>
    <w:rsid w:val="00300C38"/>
    <w:rsid w:val="00300CEC"/>
    <w:rsid w:val="003010BC"/>
    <w:rsid w:val="003012AE"/>
    <w:rsid w:val="003012B1"/>
    <w:rsid w:val="00301668"/>
    <w:rsid w:val="003019B5"/>
    <w:rsid w:val="00302BA0"/>
    <w:rsid w:val="00302EE3"/>
    <w:rsid w:val="003034CB"/>
    <w:rsid w:val="00303F91"/>
    <w:rsid w:val="003040D5"/>
    <w:rsid w:val="003044BA"/>
    <w:rsid w:val="00304502"/>
    <w:rsid w:val="003047B4"/>
    <w:rsid w:val="003048AB"/>
    <w:rsid w:val="00304A23"/>
    <w:rsid w:val="00304E03"/>
    <w:rsid w:val="0030557F"/>
    <w:rsid w:val="00305D4D"/>
    <w:rsid w:val="00305DA3"/>
    <w:rsid w:val="00305EE8"/>
    <w:rsid w:val="00306002"/>
    <w:rsid w:val="0030639D"/>
    <w:rsid w:val="00307682"/>
    <w:rsid w:val="00307DC7"/>
    <w:rsid w:val="003100FC"/>
    <w:rsid w:val="00310186"/>
    <w:rsid w:val="00310511"/>
    <w:rsid w:val="003105F4"/>
    <w:rsid w:val="0031061C"/>
    <w:rsid w:val="003109C4"/>
    <w:rsid w:val="00311201"/>
    <w:rsid w:val="003114A6"/>
    <w:rsid w:val="0031166D"/>
    <w:rsid w:val="0031167E"/>
    <w:rsid w:val="00311D82"/>
    <w:rsid w:val="00311D88"/>
    <w:rsid w:val="00311DF6"/>
    <w:rsid w:val="00311EC1"/>
    <w:rsid w:val="003121C7"/>
    <w:rsid w:val="0031245E"/>
    <w:rsid w:val="0031266D"/>
    <w:rsid w:val="003126B6"/>
    <w:rsid w:val="0031284C"/>
    <w:rsid w:val="0031323D"/>
    <w:rsid w:val="003133D2"/>
    <w:rsid w:val="00313683"/>
    <w:rsid w:val="0031368B"/>
    <w:rsid w:val="00313A03"/>
    <w:rsid w:val="00313AB6"/>
    <w:rsid w:val="00313D63"/>
    <w:rsid w:val="00313F29"/>
    <w:rsid w:val="00314437"/>
    <w:rsid w:val="00314630"/>
    <w:rsid w:val="00314CAA"/>
    <w:rsid w:val="0031527E"/>
    <w:rsid w:val="00315381"/>
    <w:rsid w:val="003156C7"/>
    <w:rsid w:val="00315978"/>
    <w:rsid w:val="00315C0A"/>
    <w:rsid w:val="00315C98"/>
    <w:rsid w:val="00316263"/>
    <w:rsid w:val="0031654C"/>
    <w:rsid w:val="00316A05"/>
    <w:rsid w:val="00316B32"/>
    <w:rsid w:val="00316D57"/>
    <w:rsid w:val="0031718C"/>
    <w:rsid w:val="0031795E"/>
    <w:rsid w:val="00317A78"/>
    <w:rsid w:val="00317E48"/>
    <w:rsid w:val="003200AD"/>
    <w:rsid w:val="00320360"/>
    <w:rsid w:val="003203C6"/>
    <w:rsid w:val="0032043A"/>
    <w:rsid w:val="0032071C"/>
    <w:rsid w:val="0032091F"/>
    <w:rsid w:val="00320A4C"/>
    <w:rsid w:val="00320C71"/>
    <w:rsid w:val="00320E86"/>
    <w:rsid w:val="00320EFD"/>
    <w:rsid w:val="003211B6"/>
    <w:rsid w:val="003213E2"/>
    <w:rsid w:val="00321408"/>
    <w:rsid w:val="00321485"/>
    <w:rsid w:val="00321CD1"/>
    <w:rsid w:val="00321FC9"/>
    <w:rsid w:val="00321FF1"/>
    <w:rsid w:val="00322160"/>
    <w:rsid w:val="00322544"/>
    <w:rsid w:val="003228A2"/>
    <w:rsid w:val="00322D42"/>
    <w:rsid w:val="00323523"/>
    <w:rsid w:val="00323543"/>
    <w:rsid w:val="00323654"/>
    <w:rsid w:val="0032366A"/>
    <w:rsid w:val="0032392C"/>
    <w:rsid w:val="00323AED"/>
    <w:rsid w:val="00323C4F"/>
    <w:rsid w:val="003240FC"/>
    <w:rsid w:val="0032414C"/>
    <w:rsid w:val="0032448C"/>
    <w:rsid w:val="00324692"/>
    <w:rsid w:val="00324C90"/>
    <w:rsid w:val="00324E1A"/>
    <w:rsid w:val="00325002"/>
    <w:rsid w:val="00325099"/>
    <w:rsid w:val="003251AE"/>
    <w:rsid w:val="003252F1"/>
    <w:rsid w:val="00325403"/>
    <w:rsid w:val="00325C87"/>
    <w:rsid w:val="00325D10"/>
    <w:rsid w:val="00326667"/>
    <w:rsid w:val="003266E6"/>
    <w:rsid w:val="00326A53"/>
    <w:rsid w:val="00326B4E"/>
    <w:rsid w:val="00326FA3"/>
    <w:rsid w:val="00327206"/>
    <w:rsid w:val="00327689"/>
    <w:rsid w:val="003277DE"/>
    <w:rsid w:val="00327949"/>
    <w:rsid w:val="00327968"/>
    <w:rsid w:val="00327A1C"/>
    <w:rsid w:val="00327EC0"/>
    <w:rsid w:val="003300D5"/>
    <w:rsid w:val="003302E4"/>
    <w:rsid w:val="00330743"/>
    <w:rsid w:val="003307E9"/>
    <w:rsid w:val="003308B0"/>
    <w:rsid w:val="003309D8"/>
    <w:rsid w:val="00330BC6"/>
    <w:rsid w:val="00330E01"/>
    <w:rsid w:val="00330FCA"/>
    <w:rsid w:val="00331026"/>
    <w:rsid w:val="003311BF"/>
    <w:rsid w:val="003319E9"/>
    <w:rsid w:val="00331A79"/>
    <w:rsid w:val="00331CA5"/>
    <w:rsid w:val="00331CF8"/>
    <w:rsid w:val="003321F8"/>
    <w:rsid w:val="00332831"/>
    <w:rsid w:val="003328F4"/>
    <w:rsid w:val="00332D1C"/>
    <w:rsid w:val="00332D8E"/>
    <w:rsid w:val="00333119"/>
    <w:rsid w:val="003331C2"/>
    <w:rsid w:val="003331FA"/>
    <w:rsid w:val="00333307"/>
    <w:rsid w:val="003333F8"/>
    <w:rsid w:val="0033345E"/>
    <w:rsid w:val="003339C0"/>
    <w:rsid w:val="00333A2F"/>
    <w:rsid w:val="00333CF9"/>
    <w:rsid w:val="00333E41"/>
    <w:rsid w:val="0033402F"/>
    <w:rsid w:val="0033415D"/>
    <w:rsid w:val="00334206"/>
    <w:rsid w:val="00334262"/>
    <w:rsid w:val="00334483"/>
    <w:rsid w:val="0033466D"/>
    <w:rsid w:val="003346E7"/>
    <w:rsid w:val="00334C01"/>
    <w:rsid w:val="0033517B"/>
    <w:rsid w:val="00335671"/>
    <w:rsid w:val="003357CD"/>
    <w:rsid w:val="00335B95"/>
    <w:rsid w:val="00335EB0"/>
    <w:rsid w:val="00335FED"/>
    <w:rsid w:val="003361E4"/>
    <w:rsid w:val="00336C2B"/>
    <w:rsid w:val="00336E01"/>
    <w:rsid w:val="00336F6E"/>
    <w:rsid w:val="00336F79"/>
    <w:rsid w:val="003370E5"/>
    <w:rsid w:val="00337595"/>
    <w:rsid w:val="003378B1"/>
    <w:rsid w:val="00337C42"/>
    <w:rsid w:val="00337C76"/>
    <w:rsid w:val="00337D6B"/>
    <w:rsid w:val="00337E4B"/>
    <w:rsid w:val="003400FA"/>
    <w:rsid w:val="00340811"/>
    <w:rsid w:val="00340833"/>
    <w:rsid w:val="00340C08"/>
    <w:rsid w:val="00340C4B"/>
    <w:rsid w:val="00340DE8"/>
    <w:rsid w:val="00340E12"/>
    <w:rsid w:val="0034133D"/>
    <w:rsid w:val="00341378"/>
    <w:rsid w:val="0034197A"/>
    <w:rsid w:val="00341983"/>
    <w:rsid w:val="00341D3C"/>
    <w:rsid w:val="00341F35"/>
    <w:rsid w:val="00341FEE"/>
    <w:rsid w:val="00342347"/>
    <w:rsid w:val="00342517"/>
    <w:rsid w:val="00342671"/>
    <w:rsid w:val="003428D0"/>
    <w:rsid w:val="00342A52"/>
    <w:rsid w:val="00342B13"/>
    <w:rsid w:val="00342EBB"/>
    <w:rsid w:val="00343764"/>
    <w:rsid w:val="003437A6"/>
    <w:rsid w:val="003437DD"/>
    <w:rsid w:val="00343958"/>
    <w:rsid w:val="00343B88"/>
    <w:rsid w:val="00343C1A"/>
    <w:rsid w:val="00343DB9"/>
    <w:rsid w:val="003441F0"/>
    <w:rsid w:val="00344636"/>
    <w:rsid w:val="00344793"/>
    <w:rsid w:val="0034494C"/>
    <w:rsid w:val="00344B2A"/>
    <w:rsid w:val="00344D1D"/>
    <w:rsid w:val="00344E3F"/>
    <w:rsid w:val="00344E4F"/>
    <w:rsid w:val="00344EFB"/>
    <w:rsid w:val="00344F4A"/>
    <w:rsid w:val="003451CE"/>
    <w:rsid w:val="003453C3"/>
    <w:rsid w:val="00345786"/>
    <w:rsid w:val="00345BE0"/>
    <w:rsid w:val="003464EA"/>
    <w:rsid w:val="0034688A"/>
    <w:rsid w:val="00346960"/>
    <w:rsid w:val="003469C3"/>
    <w:rsid w:val="003469F4"/>
    <w:rsid w:val="00346A34"/>
    <w:rsid w:val="00347308"/>
    <w:rsid w:val="00347779"/>
    <w:rsid w:val="003479AC"/>
    <w:rsid w:val="00347F26"/>
    <w:rsid w:val="003502A9"/>
    <w:rsid w:val="003502AA"/>
    <w:rsid w:val="00350CE4"/>
    <w:rsid w:val="00351145"/>
    <w:rsid w:val="00351383"/>
    <w:rsid w:val="0035138B"/>
    <w:rsid w:val="003515CF"/>
    <w:rsid w:val="003518A5"/>
    <w:rsid w:val="00351D1D"/>
    <w:rsid w:val="00351D67"/>
    <w:rsid w:val="00351F42"/>
    <w:rsid w:val="00352361"/>
    <w:rsid w:val="0035254E"/>
    <w:rsid w:val="0035257F"/>
    <w:rsid w:val="0035272A"/>
    <w:rsid w:val="00352C58"/>
    <w:rsid w:val="003533AD"/>
    <w:rsid w:val="003534E6"/>
    <w:rsid w:val="003536A4"/>
    <w:rsid w:val="00354A1F"/>
    <w:rsid w:val="00354B82"/>
    <w:rsid w:val="00354FDA"/>
    <w:rsid w:val="0035514C"/>
    <w:rsid w:val="003553B5"/>
    <w:rsid w:val="0035548E"/>
    <w:rsid w:val="00355643"/>
    <w:rsid w:val="00355A65"/>
    <w:rsid w:val="00355BE8"/>
    <w:rsid w:val="003564F4"/>
    <w:rsid w:val="0035655F"/>
    <w:rsid w:val="00356772"/>
    <w:rsid w:val="00356999"/>
    <w:rsid w:val="00356E5B"/>
    <w:rsid w:val="00357116"/>
    <w:rsid w:val="00360361"/>
    <w:rsid w:val="00360E2D"/>
    <w:rsid w:val="00360EF7"/>
    <w:rsid w:val="00361025"/>
    <w:rsid w:val="003610DA"/>
    <w:rsid w:val="003612CB"/>
    <w:rsid w:val="00361317"/>
    <w:rsid w:val="003620DA"/>
    <w:rsid w:val="0036226A"/>
    <w:rsid w:val="003623B7"/>
    <w:rsid w:val="003627BC"/>
    <w:rsid w:val="00362C27"/>
    <w:rsid w:val="00362DDA"/>
    <w:rsid w:val="00363085"/>
    <w:rsid w:val="003630D7"/>
    <w:rsid w:val="003631D2"/>
    <w:rsid w:val="003639C9"/>
    <w:rsid w:val="00363D17"/>
    <w:rsid w:val="00363E93"/>
    <w:rsid w:val="00364002"/>
    <w:rsid w:val="00364124"/>
    <w:rsid w:val="003643E6"/>
    <w:rsid w:val="0036483A"/>
    <w:rsid w:val="0036560B"/>
    <w:rsid w:val="00365C11"/>
    <w:rsid w:val="00365CBB"/>
    <w:rsid w:val="00365E11"/>
    <w:rsid w:val="00366044"/>
    <w:rsid w:val="003660C7"/>
    <w:rsid w:val="00366322"/>
    <w:rsid w:val="003663CE"/>
    <w:rsid w:val="0036683E"/>
    <w:rsid w:val="00366BFC"/>
    <w:rsid w:val="00366F31"/>
    <w:rsid w:val="00367289"/>
    <w:rsid w:val="003675F6"/>
    <w:rsid w:val="00367603"/>
    <w:rsid w:val="00367ABF"/>
    <w:rsid w:val="00370108"/>
    <w:rsid w:val="0037043A"/>
    <w:rsid w:val="00370A65"/>
    <w:rsid w:val="00370E73"/>
    <w:rsid w:val="00371110"/>
    <w:rsid w:val="00371519"/>
    <w:rsid w:val="00371BDF"/>
    <w:rsid w:val="00371CCF"/>
    <w:rsid w:val="00371D1E"/>
    <w:rsid w:val="00371FFB"/>
    <w:rsid w:val="0037241F"/>
    <w:rsid w:val="0037285F"/>
    <w:rsid w:val="00372E2D"/>
    <w:rsid w:val="00373157"/>
    <w:rsid w:val="003732C4"/>
    <w:rsid w:val="003736A9"/>
    <w:rsid w:val="00373B73"/>
    <w:rsid w:val="00373C71"/>
    <w:rsid w:val="00373C82"/>
    <w:rsid w:val="00373E73"/>
    <w:rsid w:val="0037439F"/>
    <w:rsid w:val="00374918"/>
    <w:rsid w:val="00374C56"/>
    <w:rsid w:val="00374FC7"/>
    <w:rsid w:val="00375528"/>
    <w:rsid w:val="0037562C"/>
    <w:rsid w:val="00375690"/>
    <w:rsid w:val="003759D5"/>
    <w:rsid w:val="00375C67"/>
    <w:rsid w:val="00376156"/>
    <w:rsid w:val="0037663D"/>
    <w:rsid w:val="0037678F"/>
    <w:rsid w:val="00376B2E"/>
    <w:rsid w:val="00376C62"/>
    <w:rsid w:val="00376D3E"/>
    <w:rsid w:val="00376F72"/>
    <w:rsid w:val="00376FF5"/>
    <w:rsid w:val="00377054"/>
    <w:rsid w:val="0037720D"/>
    <w:rsid w:val="003772E1"/>
    <w:rsid w:val="003773A2"/>
    <w:rsid w:val="003778A3"/>
    <w:rsid w:val="00377981"/>
    <w:rsid w:val="00377992"/>
    <w:rsid w:val="00377C73"/>
    <w:rsid w:val="003802B7"/>
    <w:rsid w:val="003805D2"/>
    <w:rsid w:val="003805E6"/>
    <w:rsid w:val="00380709"/>
    <w:rsid w:val="00380B0E"/>
    <w:rsid w:val="003811E7"/>
    <w:rsid w:val="0038121D"/>
    <w:rsid w:val="00381A05"/>
    <w:rsid w:val="00381DF1"/>
    <w:rsid w:val="00381EA0"/>
    <w:rsid w:val="00382428"/>
    <w:rsid w:val="00382709"/>
    <w:rsid w:val="003827B5"/>
    <w:rsid w:val="00382844"/>
    <w:rsid w:val="00382A1B"/>
    <w:rsid w:val="00382A3D"/>
    <w:rsid w:val="00382E5B"/>
    <w:rsid w:val="003830D9"/>
    <w:rsid w:val="00383208"/>
    <w:rsid w:val="00383615"/>
    <w:rsid w:val="00383BE9"/>
    <w:rsid w:val="00383DEE"/>
    <w:rsid w:val="00383FEB"/>
    <w:rsid w:val="0038400F"/>
    <w:rsid w:val="0038402F"/>
    <w:rsid w:val="003842CA"/>
    <w:rsid w:val="003842CD"/>
    <w:rsid w:val="00384390"/>
    <w:rsid w:val="0038443D"/>
    <w:rsid w:val="003845A3"/>
    <w:rsid w:val="003845F2"/>
    <w:rsid w:val="00384672"/>
    <w:rsid w:val="003846B1"/>
    <w:rsid w:val="00384B2F"/>
    <w:rsid w:val="00384D28"/>
    <w:rsid w:val="00385252"/>
    <w:rsid w:val="0038593A"/>
    <w:rsid w:val="00385942"/>
    <w:rsid w:val="00385C71"/>
    <w:rsid w:val="003864DD"/>
    <w:rsid w:val="00386A24"/>
    <w:rsid w:val="00386B58"/>
    <w:rsid w:val="00387043"/>
    <w:rsid w:val="003872F1"/>
    <w:rsid w:val="00387427"/>
    <w:rsid w:val="0038752B"/>
    <w:rsid w:val="00387589"/>
    <w:rsid w:val="003875F5"/>
    <w:rsid w:val="0038767D"/>
    <w:rsid w:val="00387790"/>
    <w:rsid w:val="00387A4C"/>
    <w:rsid w:val="00387C8F"/>
    <w:rsid w:val="003900A8"/>
    <w:rsid w:val="00390162"/>
    <w:rsid w:val="00390347"/>
    <w:rsid w:val="00390376"/>
    <w:rsid w:val="003905AB"/>
    <w:rsid w:val="00390665"/>
    <w:rsid w:val="00390829"/>
    <w:rsid w:val="00390BDB"/>
    <w:rsid w:val="003911D6"/>
    <w:rsid w:val="003922EA"/>
    <w:rsid w:val="003924D6"/>
    <w:rsid w:val="003926E3"/>
    <w:rsid w:val="00392BF2"/>
    <w:rsid w:val="00393373"/>
    <w:rsid w:val="00393516"/>
    <w:rsid w:val="003938E2"/>
    <w:rsid w:val="00393B9B"/>
    <w:rsid w:val="0039488B"/>
    <w:rsid w:val="00394BE1"/>
    <w:rsid w:val="0039512C"/>
    <w:rsid w:val="0039534A"/>
    <w:rsid w:val="003959DE"/>
    <w:rsid w:val="00395BDB"/>
    <w:rsid w:val="00395D39"/>
    <w:rsid w:val="0039623C"/>
    <w:rsid w:val="00396529"/>
    <w:rsid w:val="0039659C"/>
    <w:rsid w:val="0039680E"/>
    <w:rsid w:val="00396CA0"/>
    <w:rsid w:val="00396D8A"/>
    <w:rsid w:val="00396E04"/>
    <w:rsid w:val="003973E6"/>
    <w:rsid w:val="00397676"/>
    <w:rsid w:val="00397809"/>
    <w:rsid w:val="00397E38"/>
    <w:rsid w:val="00397FFC"/>
    <w:rsid w:val="003A04D4"/>
    <w:rsid w:val="003A051F"/>
    <w:rsid w:val="003A0553"/>
    <w:rsid w:val="003A0A09"/>
    <w:rsid w:val="003A1039"/>
    <w:rsid w:val="003A1523"/>
    <w:rsid w:val="003A2077"/>
    <w:rsid w:val="003A24B1"/>
    <w:rsid w:val="003A26D5"/>
    <w:rsid w:val="003A2CBD"/>
    <w:rsid w:val="003A2CFB"/>
    <w:rsid w:val="003A33E7"/>
    <w:rsid w:val="003A34E9"/>
    <w:rsid w:val="003A3A0D"/>
    <w:rsid w:val="003A3ADD"/>
    <w:rsid w:val="003A3F0C"/>
    <w:rsid w:val="003A3F5D"/>
    <w:rsid w:val="003A4012"/>
    <w:rsid w:val="003A44D7"/>
    <w:rsid w:val="003A46A5"/>
    <w:rsid w:val="003A4C6B"/>
    <w:rsid w:val="003A4FD6"/>
    <w:rsid w:val="003A5026"/>
    <w:rsid w:val="003A5043"/>
    <w:rsid w:val="003A539A"/>
    <w:rsid w:val="003A638E"/>
    <w:rsid w:val="003A685B"/>
    <w:rsid w:val="003A7A8B"/>
    <w:rsid w:val="003A7BA9"/>
    <w:rsid w:val="003A7F97"/>
    <w:rsid w:val="003B0058"/>
    <w:rsid w:val="003B0875"/>
    <w:rsid w:val="003B0D1B"/>
    <w:rsid w:val="003B0F78"/>
    <w:rsid w:val="003B10E0"/>
    <w:rsid w:val="003B1453"/>
    <w:rsid w:val="003B176A"/>
    <w:rsid w:val="003B1AEC"/>
    <w:rsid w:val="003B1BFB"/>
    <w:rsid w:val="003B2118"/>
    <w:rsid w:val="003B234D"/>
    <w:rsid w:val="003B2544"/>
    <w:rsid w:val="003B2B23"/>
    <w:rsid w:val="003B2D18"/>
    <w:rsid w:val="003B2E29"/>
    <w:rsid w:val="003B2F41"/>
    <w:rsid w:val="003B3C62"/>
    <w:rsid w:val="003B4581"/>
    <w:rsid w:val="003B47BD"/>
    <w:rsid w:val="003B4826"/>
    <w:rsid w:val="003B4E81"/>
    <w:rsid w:val="003B4FB8"/>
    <w:rsid w:val="003B55F9"/>
    <w:rsid w:val="003B5618"/>
    <w:rsid w:val="003B5655"/>
    <w:rsid w:val="003B62B2"/>
    <w:rsid w:val="003B64C3"/>
    <w:rsid w:val="003B6A91"/>
    <w:rsid w:val="003B6D2B"/>
    <w:rsid w:val="003B6EE3"/>
    <w:rsid w:val="003B7245"/>
    <w:rsid w:val="003B72A3"/>
    <w:rsid w:val="003B7528"/>
    <w:rsid w:val="003B76EF"/>
    <w:rsid w:val="003B7C8E"/>
    <w:rsid w:val="003B7C97"/>
    <w:rsid w:val="003C0047"/>
    <w:rsid w:val="003C023C"/>
    <w:rsid w:val="003C03A1"/>
    <w:rsid w:val="003C0B3F"/>
    <w:rsid w:val="003C101C"/>
    <w:rsid w:val="003C13B3"/>
    <w:rsid w:val="003C1582"/>
    <w:rsid w:val="003C1875"/>
    <w:rsid w:val="003C1B1B"/>
    <w:rsid w:val="003C1CC9"/>
    <w:rsid w:val="003C2013"/>
    <w:rsid w:val="003C2126"/>
    <w:rsid w:val="003C21B8"/>
    <w:rsid w:val="003C270E"/>
    <w:rsid w:val="003C293F"/>
    <w:rsid w:val="003C347B"/>
    <w:rsid w:val="003C3DB8"/>
    <w:rsid w:val="003C44F5"/>
    <w:rsid w:val="003C474A"/>
    <w:rsid w:val="003C4AB1"/>
    <w:rsid w:val="003C4C48"/>
    <w:rsid w:val="003C5867"/>
    <w:rsid w:val="003C5D99"/>
    <w:rsid w:val="003C5DEA"/>
    <w:rsid w:val="003C671C"/>
    <w:rsid w:val="003C6D8B"/>
    <w:rsid w:val="003C724F"/>
    <w:rsid w:val="003C7437"/>
    <w:rsid w:val="003C7447"/>
    <w:rsid w:val="003C7B07"/>
    <w:rsid w:val="003C7B3B"/>
    <w:rsid w:val="003C7B83"/>
    <w:rsid w:val="003D0979"/>
    <w:rsid w:val="003D0A66"/>
    <w:rsid w:val="003D1144"/>
    <w:rsid w:val="003D1D99"/>
    <w:rsid w:val="003D2171"/>
    <w:rsid w:val="003D2858"/>
    <w:rsid w:val="003D287C"/>
    <w:rsid w:val="003D2C87"/>
    <w:rsid w:val="003D2E6B"/>
    <w:rsid w:val="003D3150"/>
    <w:rsid w:val="003D3641"/>
    <w:rsid w:val="003D38C0"/>
    <w:rsid w:val="003D402E"/>
    <w:rsid w:val="003D4185"/>
    <w:rsid w:val="003D4426"/>
    <w:rsid w:val="003D4823"/>
    <w:rsid w:val="003D48DB"/>
    <w:rsid w:val="003D4B79"/>
    <w:rsid w:val="003D579E"/>
    <w:rsid w:val="003D5937"/>
    <w:rsid w:val="003D5D87"/>
    <w:rsid w:val="003D5EFA"/>
    <w:rsid w:val="003D60E0"/>
    <w:rsid w:val="003D65F0"/>
    <w:rsid w:val="003D6886"/>
    <w:rsid w:val="003D6D80"/>
    <w:rsid w:val="003D71BF"/>
    <w:rsid w:val="003D72C8"/>
    <w:rsid w:val="003D73C9"/>
    <w:rsid w:val="003D753A"/>
    <w:rsid w:val="003D7B9A"/>
    <w:rsid w:val="003E0160"/>
    <w:rsid w:val="003E0228"/>
    <w:rsid w:val="003E0C14"/>
    <w:rsid w:val="003E1009"/>
    <w:rsid w:val="003E15D9"/>
    <w:rsid w:val="003E1B50"/>
    <w:rsid w:val="003E22D6"/>
    <w:rsid w:val="003E232F"/>
    <w:rsid w:val="003E2918"/>
    <w:rsid w:val="003E2C97"/>
    <w:rsid w:val="003E2DF6"/>
    <w:rsid w:val="003E32A8"/>
    <w:rsid w:val="003E3314"/>
    <w:rsid w:val="003E3DA2"/>
    <w:rsid w:val="003E3EB4"/>
    <w:rsid w:val="003E4437"/>
    <w:rsid w:val="003E44AE"/>
    <w:rsid w:val="003E45CE"/>
    <w:rsid w:val="003E4680"/>
    <w:rsid w:val="003E4B7A"/>
    <w:rsid w:val="003E51AB"/>
    <w:rsid w:val="003E5270"/>
    <w:rsid w:val="003E574D"/>
    <w:rsid w:val="003E5CF0"/>
    <w:rsid w:val="003E5D09"/>
    <w:rsid w:val="003E5EEF"/>
    <w:rsid w:val="003E6E35"/>
    <w:rsid w:val="003E7646"/>
    <w:rsid w:val="003E7694"/>
    <w:rsid w:val="003E7919"/>
    <w:rsid w:val="003E796F"/>
    <w:rsid w:val="003F0598"/>
    <w:rsid w:val="003F0772"/>
    <w:rsid w:val="003F09A8"/>
    <w:rsid w:val="003F11D7"/>
    <w:rsid w:val="003F11F8"/>
    <w:rsid w:val="003F1232"/>
    <w:rsid w:val="003F1369"/>
    <w:rsid w:val="003F1881"/>
    <w:rsid w:val="003F1916"/>
    <w:rsid w:val="003F1937"/>
    <w:rsid w:val="003F1B5F"/>
    <w:rsid w:val="003F1C90"/>
    <w:rsid w:val="003F2B9E"/>
    <w:rsid w:val="003F3407"/>
    <w:rsid w:val="003F3478"/>
    <w:rsid w:val="003F36E1"/>
    <w:rsid w:val="003F3C8B"/>
    <w:rsid w:val="003F3EE3"/>
    <w:rsid w:val="003F4582"/>
    <w:rsid w:val="003F48CB"/>
    <w:rsid w:val="003F561B"/>
    <w:rsid w:val="003F5692"/>
    <w:rsid w:val="003F5BE3"/>
    <w:rsid w:val="003F6304"/>
    <w:rsid w:val="003F6C9C"/>
    <w:rsid w:val="003F6E02"/>
    <w:rsid w:val="003F712B"/>
    <w:rsid w:val="003F75CA"/>
    <w:rsid w:val="003F7653"/>
    <w:rsid w:val="003F7B7B"/>
    <w:rsid w:val="003F7C79"/>
    <w:rsid w:val="003F7EB5"/>
    <w:rsid w:val="0040013D"/>
    <w:rsid w:val="0040022D"/>
    <w:rsid w:val="004005D8"/>
    <w:rsid w:val="004007A9"/>
    <w:rsid w:val="00400838"/>
    <w:rsid w:val="004011A3"/>
    <w:rsid w:val="00401270"/>
    <w:rsid w:val="004013E7"/>
    <w:rsid w:val="00401486"/>
    <w:rsid w:val="004018BA"/>
    <w:rsid w:val="004019D6"/>
    <w:rsid w:val="00401AA4"/>
    <w:rsid w:val="00401AD7"/>
    <w:rsid w:val="00401E1B"/>
    <w:rsid w:val="004020CE"/>
    <w:rsid w:val="004026AE"/>
    <w:rsid w:val="00402B74"/>
    <w:rsid w:val="00402D65"/>
    <w:rsid w:val="004030A5"/>
    <w:rsid w:val="004032AF"/>
    <w:rsid w:val="004037DC"/>
    <w:rsid w:val="00403D00"/>
    <w:rsid w:val="00404678"/>
    <w:rsid w:val="00404883"/>
    <w:rsid w:val="00404D85"/>
    <w:rsid w:val="00404E2C"/>
    <w:rsid w:val="00404F5A"/>
    <w:rsid w:val="00405819"/>
    <w:rsid w:val="00405E4B"/>
    <w:rsid w:val="004060FB"/>
    <w:rsid w:val="00406255"/>
    <w:rsid w:val="00406292"/>
    <w:rsid w:val="00406591"/>
    <w:rsid w:val="004068EF"/>
    <w:rsid w:val="00406975"/>
    <w:rsid w:val="00406B52"/>
    <w:rsid w:val="00406E06"/>
    <w:rsid w:val="00406EB4"/>
    <w:rsid w:val="00406F5D"/>
    <w:rsid w:val="0040749F"/>
    <w:rsid w:val="004074DB"/>
    <w:rsid w:val="004075C4"/>
    <w:rsid w:val="0040762B"/>
    <w:rsid w:val="00407674"/>
    <w:rsid w:val="0040794F"/>
    <w:rsid w:val="004107F7"/>
    <w:rsid w:val="00411CCC"/>
    <w:rsid w:val="00411D92"/>
    <w:rsid w:val="004120BE"/>
    <w:rsid w:val="0041224C"/>
    <w:rsid w:val="00412274"/>
    <w:rsid w:val="00412348"/>
    <w:rsid w:val="0041265D"/>
    <w:rsid w:val="0041266B"/>
    <w:rsid w:val="004127A2"/>
    <w:rsid w:val="00413101"/>
    <w:rsid w:val="004133F3"/>
    <w:rsid w:val="0041342A"/>
    <w:rsid w:val="00413505"/>
    <w:rsid w:val="0041383C"/>
    <w:rsid w:val="00413BD6"/>
    <w:rsid w:val="004140C7"/>
    <w:rsid w:val="00414427"/>
    <w:rsid w:val="00414820"/>
    <w:rsid w:val="0041487F"/>
    <w:rsid w:val="00414C3D"/>
    <w:rsid w:val="0041532B"/>
    <w:rsid w:val="004154DA"/>
    <w:rsid w:val="00415570"/>
    <w:rsid w:val="00415591"/>
    <w:rsid w:val="00415A25"/>
    <w:rsid w:val="00415CEF"/>
    <w:rsid w:val="00416072"/>
    <w:rsid w:val="004163D6"/>
    <w:rsid w:val="00416E2A"/>
    <w:rsid w:val="00416F4C"/>
    <w:rsid w:val="00416F61"/>
    <w:rsid w:val="0041733C"/>
    <w:rsid w:val="00417761"/>
    <w:rsid w:val="00417993"/>
    <w:rsid w:val="00417CED"/>
    <w:rsid w:val="00417DDA"/>
    <w:rsid w:val="00417E7A"/>
    <w:rsid w:val="00417EEE"/>
    <w:rsid w:val="004200E3"/>
    <w:rsid w:val="0042018A"/>
    <w:rsid w:val="00420654"/>
    <w:rsid w:val="004206D2"/>
    <w:rsid w:val="004214CC"/>
    <w:rsid w:val="0042152C"/>
    <w:rsid w:val="00421531"/>
    <w:rsid w:val="0042176D"/>
    <w:rsid w:val="0042193D"/>
    <w:rsid w:val="00422046"/>
    <w:rsid w:val="004221C4"/>
    <w:rsid w:val="00422370"/>
    <w:rsid w:val="00422495"/>
    <w:rsid w:val="00423125"/>
    <w:rsid w:val="004236B5"/>
    <w:rsid w:val="00423948"/>
    <w:rsid w:val="00423B29"/>
    <w:rsid w:val="00423D65"/>
    <w:rsid w:val="004240F6"/>
    <w:rsid w:val="00424A00"/>
    <w:rsid w:val="00424A0F"/>
    <w:rsid w:val="00424D0C"/>
    <w:rsid w:val="00424D8F"/>
    <w:rsid w:val="004251DF"/>
    <w:rsid w:val="00425200"/>
    <w:rsid w:val="0042572A"/>
    <w:rsid w:val="00425C00"/>
    <w:rsid w:val="00426583"/>
    <w:rsid w:val="00426877"/>
    <w:rsid w:val="00426C87"/>
    <w:rsid w:val="00426D27"/>
    <w:rsid w:val="00426E6D"/>
    <w:rsid w:val="00427284"/>
    <w:rsid w:val="00427297"/>
    <w:rsid w:val="00427AF2"/>
    <w:rsid w:val="00427B94"/>
    <w:rsid w:val="00430B54"/>
    <w:rsid w:val="00430BA3"/>
    <w:rsid w:val="00430C02"/>
    <w:rsid w:val="00430DE1"/>
    <w:rsid w:val="00431625"/>
    <w:rsid w:val="00431E1B"/>
    <w:rsid w:val="00431F6A"/>
    <w:rsid w:val="0043286E"/>
    <w:rsid w:val="00432B57"/>
    <w:rsid w:val="00432B93"/>
    <w:rsid w:val="004333EF"/>
    <w:rsid w:val="00433612"/>
    <w:rsid w:val="0043399F"/>
    <w:rsid w:val="00434150"/>
    <w:rsid w:val="00435309"/>
    <w:rsid w:val="004355B3"/>
    <w:rsid w:val="004356FF"/>
    <w:rsid w:val="004358E8"/>
    <w:rsid w:val="00435B47"/>
    <w:rsid w:val="00436235"/>
    <w:rsid w:val="00436345"/>
    <w:rsid w:val="004363F2"/>
    <w:rsid w:val="00436580"/>
    <w:rsid w:val="004367DA"/>
    <w:rsid w:val="0043713D"/>
    <w:rsid w:val="00437A32"/>
    <w:rsid w:val="00437FFC"/>
    <w:rsid w:val="004403D6"/>
    <w:rsid w:val="0044067D"/>
    <w:rsid w:val="00440B83"/>
    <w:rsid w:val="00441298"/>
    <w:rsid w:val="004413B9"/>
    <w:rsid w:val="00441443"/>
    <w:rsid w:val="00441BC9"/>
    <w:rsid w:val="004420E1"/>
    <w:rsid w:val="00442169"/>
    <w:rsid w:val="00442313"/>
    <w:rsid w:val="0044259C"/>
    <w:rsid w:val="004425DE"/>
    <w:rsid w:val="0044273E"/>
    <w:rsid w:val="004429D5"/>
    <w:rsid w:val="00442A45"/>
    <w:rsid w:val="004432E2"/>
    <w:rsid w:val="00443899"/>
    <w:rsid w:val="00443930"/>
    <w:rsid w:val="00443E8B"/>
    <w:rsid w:val="0044406D"/>
    <w:rsid w:val="0044416E"/>
    <w:rsid w:val="004441CF"/>
    <w:rsid w:val="0044459D"/>
    <w:rsid w:val="0044499A"/>
    <w:rsid w:val="00444C24"/>
    <w:rsid w:val="00445192"/>
    <w:rsid w:val="0044554F"/>
    <w:rsid w:val="004455A1"/>
    <w:rsid w:val="00445843"/>
    <w:rsid w:val="00445B8E"/>
    <w:rsid w:val="0044604B"/>
    <w:rsid w:val="00446370"/>
    <w:rsid w:val="00446730"/>
    <w:rsid w:val="004468FF"/>
    <w:rsid w:val="00446A9B"/>
    <w:rsid w:val="00446C9C"/>
    <w:rsid w:val="00446DA0"/>
    <w:rsid w:val="00446E27"/>
    <w:rsid w:val="004471DF"/>
    <w:rsid w:val="00447466"/>
    <w:rsid w:val="00447879"/>
    <w:rsid w:val="00447A65"/>
    <w:rsid w:val="00447B59"/>
    <w:rsid w:val="00447CAF"/>
    <w:rsid w:val="00447DAD"/>
    <w:rsid w:val="00447E68"/>
    <w:rsid w:val="0045025C"/>
    <w:rsid w:val="004505EE"/>
    <w:rsid w:val="00450852"/>
    <w:rsid w:val="00450981"/>
    <w:rsid w:val="00450CEB"/>
    <w:rsid w:val="00450EE8"/>
    <w:rsid w:val="00451624"/>
    <w:rsid w:val="004518F7"/>
    <w:rsid w:val="00451B55"/>
    <w:rsid w:val="00452055"/>
    <w:rsid w:val="00452523"/>
    <w:rsid w:val="00452555"/>
    <w:rsid w:val="00452EE0"/>
    <w:rsid w:val="00453069"/>
    <w:rsid w:val="004534D4"/>
    <w:rsid w:val="00453666"/>
    <w:rsid w:val="00453739"/>
    <w:rsid w:val="00453F0C"/>
    <w:rsid w:val="00453F4C"/>
    <w:rsid w:val="0045406B"/>
    <w:rsid w:val="0045419C"/>
    <w:rsid w:val="00454397"/>
    <w:rsid w:val="0045453C"/>
    <w:rsid w:val="0045463C"/>
    <w:rsid w:val="00454DC0"/>
    <w:rsid w:val="00454F28"/>
    <w:rsid w:val="00454FD7"/>
    <w:rsid w:val="0045553C"/>
    <w:rsid w:val="0045571B"/>
    <w:rsid w:val="004557DB"/>
    <w:rsid w:val="00455A66"/>
    <w:rsid w:val="00455DC6"/>
    <w:rsid w:val="004563C5"/>
    <w:rsid w:val="0045649B"/>
    <w:rsid w:val="004564D0"/>
    <w:rsid w:val="004565DA"/>
    <w:rsid w:val="0045698D"/>
    <w:rsid w:val="00456A3D"/>
    <w:rsid w:val="00456EB9"/>
    <w:rsid w:val="00457489"/>
    <w:rsid w:val="00457CBF"/>
    <w:rsid w:val="00457D7B"/>
    <w:rsid w:val="00460016"/>
    <w:rsid w:val="004604E7"/>
    <w:rsid w:val="00460666"/>
    <w:rsid w:val="004609D3"/>
    <w:rsid w:val="00460ABF"/>
    <w:rsid w:val="00460BC5"/>
    <w:rsid w:val="00460C97"/>
    <w:rsid w:val="00460F53"/>
    <w:rsid w:val="004612BD"/>
    <w:rsid w:val="004613EF"/>
    <w:rsid w:val="00461677"/>
    <w:rsid w:val="00461A18"/>
    <w:rsid w:val="00461C4D"/>
    <w:rsid w:val="00461D07"/>
    <w:rsid w:val="00462081"/>
    <w:rsid w:val="00462113"/>
    <w:rsid w:val="00462226"/>
    <w:rsid w:val="0046229A"/>
    <w:rsid w:val="00462809"/>
    <w:rsid w:val="00462BEB"/>
    <w:rsid w:val="0046306A"/>
    <w:rsid w:val="00463259"/>
    <w:rsid w:val="004632D8"/>
    <w:rsid w:val="00463348"/>
    <w:rsid w:val="004635C4"/>
    <w:rsid w:val="00463908"/>
    <w:rsid w:val="00463C89"/>
    <w:rsid w:val="00463CA4"/>
    <w:rsid w:val="00464542"/>
    <w:rsid w:val="00464AEF"/>
    <w:rsid w:val="00464F13"/>
    <w:rsid w:val="004654FD"/>
    <w:rsid w:val="00465D6F"/>
    <w:rsid w:val="00465E4E"/>
    <w:rsid w:val="00466793"/>
    <w:rsid w:val="00466D11"/>
    <w:rsid w:val="004671BC"/>
    <w:rsid w:val="004676B3"/>
    <w:rsid w:val="00467DFB"/>
    <w:rsid w:val="00470349"/>
    <w:rsid w:val="00470638"/>
    <w:rsid w:val="00470A8F"/>
    <w:rsid w:val="00470DC6"/>
    <w:rsid w:val="00470F35"/>
    <w:rsid w:val="00471297"/>
    <w:rsid w:val="0047162A"/>
    <w:rsid w:val="004718C0"/>
    <w:rsid w:val="00471A00"/>
    <w:rsid w:val="00472251"/>
    <w:rsid w:val="0047230F"/>
    <w:rsid w:val="00472511"/>
    <w:rsid w:val="00472629"/>
    <w:rsid w:val="004726B7"/>
    <w:rsid w:val="00472713"/>
    <w:rsid w:val="0047278E"/>
    <w:rsid w:val="00472855"/>
    <w:rsid w:val="00472BDC"/>
    <w:rsid w:val="00472E24"/>
    <w:rsid w:val="0047333B"/>
    <w:rsid w:val="004743CA"/>
    <w:rsid w:val="004746DB"/>
    <w:rsid w:val="0047547B"/>
    <w:rsid w:val="00475543"/>
    <w:rsid w:val="0047567A"/>
    <w:rsid w:val="0047583D"/>
    <w:rsid w:val="00475A83"/>
    <w:rsid w:val="00475ADD"/>
    <w:rsid w:val="004760D5"/>
    <w:rsid w:val="004760E1"/>
    <w:rsid w:val="00476E35"/>
    <w:rsid w:val="00476FAB"/>
    <w:rsid w:val="004771AC"/>
    <w:rsid w:val="004771B2"/>
    <w:rsid w:val="00477478"/>
    <w:rsid w:val="0047753E"/>
    <w:rsid w:val="004775F6"/>
    <w:rsid w:val="00477669"/>
    <w:rsid w:val="004778A0"/>
    <w:rsid w:val="00477EA0"/>
    <w:rsid w:val="0048064F"/>
    <w:rsid w:val="00480716"/>
    <w:rsid w:val="00480918"/>
    <w:rsid w:val="00480DD1"/>
    <w:rsid w:val="004814C7"/>
    <w:rsid w:val="004816CB"/>
    <w:rsid w:val="00481806"/>
    <w:rsid w:val="00481825"/>
    <w:rsid w:val="00481916"/>
    <w:rsid w:val="00481AB3"/>
    <w:rsid w:val="00481B2E"/>
    <w:rsid w:val="0048204C"/>
    <w:rsid w:val="0048207A"/>
    <w:rsid w:val="0048223B"/>
    <w:rsid w:val="00482B5A"/>
    <w:rsid w:val="00482BCA"/>
    <w:rsid w:val="00482FA4"/>
    <w:rsid w:val="00482FC9"/>
    <w:rsid w:val="004833B2"/>
    <w:rsid w:val="004834A2"/>
    <w:rsid w:val="004836F5"/>
    <w:rsid w:val="00483AE6"/>
    <w:rsid w:val="00483C09"/>
    <w:rsid w:val="00484235"/>
    <w:rsid w:val="004842BE"/>
    <w:rsid w:val="004848D5"/>
    <w:rsid w:val="00484904"/>
    <w:rsid w:val="00484AD5"/>
    <w:rsid w:val="00484E96"/>
    <w:rsid w:val="004852B6"/>
    <w:rsid w:val="004853C4"/>
    <w:rsid w:val="004857BD"/>
    <w:rsid w:val="00485B45"/>
    <w:rsid w:val="00485E40"/>
    <w:rsid w:val="004862BD"/>
    <w:rsid w:val="004863B6"/>
    <w:rsid w:val="0048643D"/>
    <w:rsid w:val="00486B77"/>
    <w:rsid w:val="00486F08"/>
    <w:rsid w:val="00487008"/>
    <w:rsid w:val="0048734E"/>
    <w:rsid w:val="004876C4"/>
    <w:rsid w:val="0048772B"/>
    <w:rsid w:val="004878C9"/>
    <w:rsid w:val="004901AC"/>
    <w:rsid w:val="00490329"/>
    <w:rsid w:val="00490674"/>
    <w:rsid w:val="004908B8"/>
    <w:rsid w:val="004910A3"/>
    <w:rsid w:val="00491385"/>
    <w:rsid w:val="004915F3"/>
    <w:rsid w:val="0049176E"/>
    <w:rsid w:val="004917C3"/>
    <w:rsid w:val="00491970"/>
    <w:rsid w:val="00492404"/>
    <w:rsid w:val="004925F4"/>
    <w:rsid w:val="00492648"/>
    <w:rsid w:val="00492C56"/>
    <w:rsid w:val="00492F56"/>
    <w:rsid w:val="00493391"/>
    <w:rsid w:val="00493749"/>
    <w:rsid w:val="0049393F"/>
    <w:rsid w:val="00493C92"/>
    <w:rsid w:val="00493CDC"/>
    <w:rsid w:val="00493D2A"/>
    <w:rsid w:val="004946C5"/>
    <w:rsid w:val="0049474D"/>
    <w:rsid w:val="00494D9F"/>
    <w:rsid w:val="00494F37"/>
    <w:rsid w:val="00495129"/>
    <w:rsid w:val="004951B9"/>
    <w:rsid w:val="00495CD7"/>
    <w:rsid w:val="00495DFC"/>
    <w:rsid w:val="0049636B"/>
    <w:rsid w:val="00496948"/>
    <w:rsid w:val="004969D1"/>
    <w:rsid w:val="0049717A"/>
    <w:rsid w:val="004973A7"/>
    <w:rsid w:val="004974B8"/>
    <w:rsid w:val="00497878"/>
    <w:rsid w:val="004A0544"/>
    <w:rsid w:val="004A060B"/>
    <w:rsid w:val="004A0A19"/>
    <w:rsid w:val="004A0AED"/>
    <w:rsid w:val="004A0FCE"/>
    <w:rsid w:val="004A1186"/>
    <w:rsid w:val="004A11BB"/>
    <w:rsid w:val="004A1630"/>
    <w:rsid w:val="004A1636"/>
    <w:rsid w:val="004A16F4"/>
    <w:rsid w:val="004A1EA0"/>
    <w:rsid w:val="004A1ED0"/>
    <w:rsid w:val="004A26F0"/>
    <w:rsid w:val="004A3211"/>
    <w:rsid w:val="004A3401"/>
    <w:rsid w:val="004A367B"/>
    <w:rsid w:val="004A3742"/>
    <w:rsid w:val="004A37A4"/>
    <w:rsid w:val="004A3BBF"/>
    <w:rsid w:val="004A3CBB"/>
    <w:rsid w:val="004A45AB"/>
    <w:rsid w:val="004A464D"/>
    <w:rsid w:val="004A4C46"/>
    <w:rsid w:val="004A507E"/>
    <w:rsid w:val="004A5356"/>
    <w:rsid w:val="004A54D7"/>
    <w:rsid w:val="004A55F4"/>
    <w:rsid w:val="004A5865"/>
    <w:rsid w:val="004A58C8"/>
    <w:rsid w:val="004A61DA"/>
    <w:rsid w:val="004A6442"/>
    <w:rsid w:val="004A64B9"/>
    <w:rsid w:val="004A6980"/>
    <w:rsid w:val="004A6993"/>
    <w:rsid w:val="004A6C5C"/>
    <w:rsid w:val="004A75C0"/>
    <w:rsid w:val="004A76A4"/>
    <w:rsid w:val="004A78E4"/>
    <w:rsid w:val="004A79ED"/>
    <w:rsid w:val="004A7B0B"/>
    <w:rsid w:val="004A7CB8"/>
    <w:rsid w:val="004B02F7"/>
    <w:rsid w:val="004B05B8"/>
    <w:rsid w:val="004B0B12"/>
    <w:rsid w:val="004B0C43"/>
    <w:rsid w:val="004B0CAA"/>
    <w:rsid w:val="004B0E78"/>
    <w:rsid w:val="004B0FC4"/>
    <w:rsid w:val="004B1068"/>
    <w:rsid w:val="004B1178"/>
    <w:rsid w:val="004B12F0"/>
    <w:rsid w:val="004B1A67"/>
    <w:rsid w:val="004B1B38"/>
    <w:rsid w:val="004B1CE0"/>
    <w:rsid w:val="004B1F80"/>
    <w:rsid w:val="004B21BF"/>
    <w:rsid w:val="004B2233"/>
    <w:rsid w:val="004B2341"/>
    <w:rsid w:val="004B26A4"/>
    <w:rsid w:val="004B28E6"/>
    <w:rsid w:val="004B2B23"/>
    <w:rsid w:val="004B2F57"/>
    <w:rsid w:val="004B30AC"/>
    <w:rsid w:val="004B3622"/>
    <w:rsid w:val="004B37D3"/>
    <w:rsid w:val="004B3A14"/>
    <w:rsid w:val="004B43FD"/>
    <w:rsid w:val="004B466B"/>
    <w:rsid w:val="004B476E"/>
    <w:rsid w:val="004B4797"/>
    <w:rsid w:val="004B48DB"/>
    <w:rsid w:val="004B4BBD"/>
    <w:rsid w:val="004B500E"/>
    <w:rsid w:val="004B571D"/>
    <w:rsid w:val="004B5B35"/>
    <w:rsid w:val="004B5C0B"/>
    <w:rsid w:val="004B5FD8"/>
    <w:rsid w:val="004B62CC"/>
    <w:rsid w:val="004B6719"/>
    <w:rsid w:val="004B68D2"/>
    <w:rsid w:val="004B68ED"/>
    <w:rsid w:val="004B6A5D"/>
    <w:rsid w:val="004B7037"/>
    <w:rsid w:val="004B715B"/>
    <w:rsid w:val="004B7490"/>
    <w:rsid w:val="004B75A9"/>
    <w:rsid w:val="004B773D"/>
    <w:rsid w:val="004B77D2"/>
    <w:rsid w:val="004B7A7C"/>
    <w:rsid w:val="004B7B12"/>
    <w:rsid w:val="004B7B39"/>
    <w:rsid w:val="004B7D58"/>
    <w:rsid w:val="004B7D9D"/>
    <w:rsid w:val="004C0470"/>
    <w:rsid w:val="004C05A8"/>
    <w:rsid w:val="004C0C49"/>
    <w:rsid w:val="004C13EC"/>
    <w:rsid w:val="004C16B7"/>
    <w:rsid w:val="004C173B"/>
    <w:rsid w:val="004C246D"/>
    <w:rsid w:val="004C2751"/>
    <w:rsid w:val="004C277D"/>
    <w:rsid w:val="004C278B"/>
    <w:rsid w:val="004C28C2"/>
    <w:rsid w:val="004C2C15"/>
    <w:rsid w:val="004C312C"/>
    <w:rsid w:val="004C3267"/>
    <w:rsid w:val="004C3E43"/>
    <w:rsid w:val="004C3EDB"/>
    <w:rsid w:val="004C4387"/>
    <w:rsid w:val="004C4BB6"/>
    <w:rsid w:val="004C5153"/>
    <w:rsid w:val="004C5D11"/>
    <w:rsid w:val="004C5F86"/>
    <w:rsid w:val="004C65D3"/>
    <w:rsid w:val="004C667A"/>
    <w:rsid w:val="004C669C"/>
    <w:rsid w:val="004C74B1"/>
    <w:rsid w:val="004C7876"/>
    <w:rsid w:val="004C79C9"/>
    <w:rsid w:val="004C7A06"/>
    <w:rsid w:val="004D0443"/>
    <w:rsid w:val="004D0835"/>
    <w:rsid w:val="004D114C"/>
    <w:rsid w:val="004D168E"/>
    <w:rsid w:val="004D1727"/>
    <w:rsid w:val="004D19EF"/>
    <w:rsid w:val="004D19F9"/>
    <w:rsid w:val="004D1A90"/>
    <w:rsid w:val="004D1ACA"/>
    <w:rsid w:val="004D1B92"/>
    <w:rsid w:val="004D2110"/>
    <w:rsid w:val="004D2165"/>
    <w:rsid w:val="004D29BD"/>
    <w:rsid w:val="004D3532"/>
    <w:rsid w:val="004D39AB"/>
    <w:rsid w:val="004D3C7C"/>
    <w:rsid w:val="004D3D29"/>
    <w:rsid w:val="004D3F3F"/>
    <w:rsid w:val="004D3FD1"/>
    <w:rsid w:val="004D418A"/>
    <w:rsid w:val="004D4497"/>
    <w:rsid w:val="004D4522"/>
    <w:rsid w:val="004D4DD2"/>
    <w:rsid w:val="004D4F81"/>
    <w:rsid w:val="004D528D"/>
    <w:rsid w:val="004D5884"/>
    <w:rsid w:val="004D5E7E"/>
    <w:rsid w:val="004D5F89"/>
    <w:rsid w:val="004D600F"/>
    <w:rsid w:val="004D623B"/>
    <w:rsid w:val="004D6CE7"/>
    <w:rsid w:val="004D6EE7"/>
    <w:rsid w:val="004D72D4"/>
    <w:rsid w:val="004D75FE"/>
    <w:rsid w:val="004D7673"/>
    <w:rsid w:val="004D7989"/>
    <w:rsid w:val="004D7A15"/>
    <w:rsid w:val="004D7C30"/>
    <w:rsid w:val="004D7DD2"/>
    <w:rsid w:val="004D7E2B"/>
    <w:rsid w:val="004E0633"/>
    <w:rsid w:val="004E0A3A"/>
    <w:rsid w:val="004E1696"/>
    <w:rsid w:val="004E1C0F"/>
    <w:rsid w:val="004E221F"/>
    <w:rsid w:val="004E22D6"/>
    <w:rsid w:val="004E23A6"/>
    <w:rsid w:val="004E2565"/>
    <w:rsid w:val="004E2B0B"/>
    <w:rsid w:val="004E3666"/>
    <w:rsid w:val="004E3793"/>
    <w:rsid w:val="004E38D0"/>
    <w:rsid w:val="004E3B91"/>
    <w:rsid w:val="004E3BD5"/>
    <w:rsid w:val="004E3CAC"/>
    <w:rsid w:val="004E3DE5"/>
    <w:rsid w:val="004E41F2"/>
    <w:rsid w:val="004E47EC"/>
    <w:rsid w:val="004E4D26"/>
    <w:rsid w:val="004E4E09"/>
    <w:rsid w:val="004E532F"/>
    <w:rsid w:val="004E555B"/>
    <w:rsid w:val="004E5646"/>
    <w:rsid w:val="004E58C1"/>
    <w:rsid w:val="004E59BB"/>
    <w:rsid w:val="004E5AEC"/>
    <w:rsid w:val="004E6669"/>
    <w:rsid w:val="004E6A0C"/>
    <w:rsid w:val="004E6C88"/>
    <w:rsid w:val="004E6F45"/>
    <w:rsid w:val="004E733F"/>
    <w:rsid w:val="004E750D"/>
    <w:rsid w:val="004E76B7"/>
    <w:rsid w:val="004E7722"/>
    <w:rsid w:val="004E772C"/>
    <w:rsid w:val="004E7D22"/>
    <w:rsid w:val="004E7FC4"/>
    <w:rsid w:val="004F00C4"/>
    <w:rsid w:val="004F0217"/>
    <w:rsid w:val="004F051F"/>
    <w:rsid w:val="004F067C"/>
    <w:rsid w:val="004F085A"/>
    <w:rsid w:val="004F12EF"/>
    <w:rsid w:val="004F1699"/>
    <w:rsid w:val="004F192E"/>
    <w:rsid w:val="004F1C40"/>
    <w:rsid w:val="004F2339"/>
    <w:rsid w:val="004F302D"/>
    <w:rsid w:val="004F308C"/>
    <w:rsid w:val="004F362A"/>
    <w:rsid w:val="004F3C30"/>
    <w:rsid w:val="004F3F2D"/>
    <w:rsid w:val="004F4556"/>
    <w:rsid w:val="004F47EB"/>
    <w:rsid w:val="004F4BD0"/>
    <w:rsid w:val="004F4D0C"/>
    <w:rsid w:val="004F4F72"/>
    <w:rsid w:val="004F5782"/>
    <w:rsid w:val="004F596A"/>
    <w:rsid w:val="004F5C5C"/>
    <w:rsid w:val="004F6191"/>
    <w:rsid w:val="004F6B6D"/>
    <w:rsid w:val="004F6C3C"/>
    <w:rsid w:val="004F6F4A"/>
    <w:rsid w:val="004F73ED"/>
    <w:rsid w:val="004F7878"/>
    <w:rsid w:val="004F7B1A"/>
    <w:rsid w:val="004F7C45"/>
    <w:rsid w:val="005009D6"/>
    <w:rsid w:val="00500D9D"/>
    <w:rsid w:val="0050156F"/>
    <w:rsid w:val="00501BB0"/>
    <w:rsid w:val="00501D41"/>
    <w:rsid w:val="00501EC1"/>
    <w:rsid w:val="00502267"/>
    <w:rsid w:val="005028A8"/>
    <w:rsid w:val="00502F18"/>
    <w:rsid w:val="00502F98"/>
    <w:rsid w:val="00503925"/>
    <w:rsid w:val="00503D8D"/>
    <w:rsid w:val="00504781"/>
    <w:rsid w:val="00504F99"/>
    <w:rsid w:val="00505393"/>
    <w:rsid w:val="00505554"/>
    <w:rsid w:val="00505D58"/>
    <w:rsid w:val="00506320"/>
    <w:rsid w:val="00506430"/>
    <w:rsid w:val="005067DD"/>
    <w:rsid w:val="0050692B"/>
    <w:rsid w:val="00506ACF"/>
    <w:rsid w:val="00506AE4"/>
    <w:rsid w:val="00506BE8"/>
    <w:rsid w:val="00506BF8"/>
    <w:rsid w:val="00506FD6"/>
    <w:rsid w:val="00507650"/>
    <w:rsid w:val="00507D1A"/>
    <w:rsid w:val="00510405"/>
    <w:rsid w:val="005104F1"/>
    <w:rsid w:val="0051052E"/>
    <w:rsid w:val="00510A13"/>
    <w:rsid w:val="00511259"/>
    <w:rsid w:val="0051134E"/>
    <w:rsid w:val="005114BF"/>
    <w:rsid w:val="0051154E"/>
    <w:rsid w:val="00511730"/>
    <w:rsid w:val="005121CB"/>
    <w:rsid w:val="00512352"/>
    <w:rsid w:val="00512507"/>
    <w:rsid w:val="00513390"/>
    <w:rsid w:val="005133F5"/>
    <w:rsid w:val="00513B4F"/>
    <w:rsid w:val="005140CB"/>
    <w:rsid w:val="005143BE"/>
    <w:rsid w:val="005146F6"/>
    <w:rsid w:val="00514A9E"/>
    <w:rsid w:val="00514B7D"/>
    <w:rsid w:val="00514D6A"/>
    <w:rsid w:val="005151C5"/>
    <w:rsid w:val="00515221"/>
    <w:rsid w:val="0051525C"/>
    <w:rsid w:val="00515776"/>
    <w:rsid w:val="00515ABA"/>
    <w:rsid w:val="00515ACE"/>
    <w:rsid w:val="00515EDF"/>
    <w:rsid w:val="00515F60"/>
    <w:rsid w:val="00516276"/>
    <w:rsid w:val="00516C9E"/>
    <w:rsid w:val="00516FEA"/>
    <w:rsid w:val="005172CD"/>
    <w:rsid w:val="00517687"/>
    <w:rsid w:val="005179F6"/>
    <w:rsid w:val="00517F75"/>
    <w:rsid w:val="00520430"/>
    <w:rsid w:val="00520776"/>
    <w:rsid w:val="00520CC6"/>
    <w:rsid w:val="00520DE3"/>
    <w:rsid w:val="005211D9"/>
    <w:rsid w:val="005212DB"/>
    <w:rsid w:val="00522082"/>
    <w:rsid w:val="00522A78"/>
    <w:rsid w:val="00522CD7"/>
    <w:rsid w:val="005232D0"/>
    <w:rsid w:val="005233E7"/>
    <w:rsid w:val="00523711"/>
    <w:rsid w:val="00523DCA"/>
    <w:rsid w:val="00524498"/>
    <w:rsid w:val="005246EA"/>
    <w:rsid w:val="005250A6"/>
    <w:rsid w:val="005250D8"/>
    <w:rsid w:val="0052565B"/>
    <w:rsid w:val="00525780"/>
    <w:rsid w:val="0052587B"/>
    <w:rsid w:val="005261AC"/>
    <w:rsid w:val="00526411"/>
    <w:rsid w:val="0052648D"/>
    <w:rsid w:val="00526D1F"/>
    <w:rsid w:val="00526F4F"/>
    <w:rsid w:val="0052706E"/>
    <w:rsid w:val="0052760E"/>
    <w:rsid w:val="00527F84"/>
    <w:rsid w:val="00527F91"/>
    <w:rsid w:val="00527FE7"/>
    <w:rsid w:val="005301FF"/>
    <w:rsid w:val="0053023A"/>
    <w:rsid w:val="00530382"/>
    <w:rsid w:val="00530585"/>
    <w:rsid w:val="00531512"/>
    <w:rsid w:val="005318D5"/>
    <w:rsid w:val="005325D6"/>
    <w:rsid w:val="00532873"/>
    <w:rsid w:val="00532A09"/>
    <w:rsid w:val="00532BDA"/>
    <w:rsid w:val="005332AC"/>
    <w:rsid w:val="00533772"/>
    <w:rsid w:val="005339EA"/>
    <w:rsid w:val="00533B51"/>
    <w:rsid w:val="0053457F"/>
    <w:rsid w:val="005348B2"/>
    <w:rsid w:val="00534FF2"/>
    <w:rsid w:val="00534FF4"/>
    <w:rsid w:val="00535054"/>
    <w:rsid w:val="00535438"/>
    <w:rsid w:val="00535499"/>
    <w:rsid w:val="005355D5"/>
    <w:rsid w:val="005358FE"/>
    <w:rsid w:val="0053612E"/>
    <w:rsid w:val="0053619F"/>
    <w:rsid w:val="00536250"/>
    <w:rsid w:val="0053678D"/>
    <w:rsid w:val="00536C52"/>
    <w:rsid w:val="00536E3A"/>
    <w:rsid w:val="0053726D"/>
    <w:rsid w:val="005379A5"/>
    <w:rsid w:val="005379E2"/>
    <w:rsid w:val="00537BF7"/>
    <w:rsid w:val="00540414"/>
    <w:rsid w:val="005404B2"/>
    <w:rsid w:val="005405DC"/>
    <w:rsid w:val="00540699"/>
    <w:rsid w:val="005408E9"/>
    <w:rsid w:val="005409AD"/>
    <w:rsid w:val="00540A61"/>
    <w:rsid w:val="0054162B"/>
    <w:rsid w:val="00541B13"/>
    <w:rsid w:val="00541B68"/>
    <w:rsid w:val="00542183"/>
    <w:rsid w:val="00542271"/>
    <w:rsid w:val="00542500"/>
    <w:rsid w:val="00542548"/>
    <w:rsid w:val="00542629"/>
    <w:rsid w:val="0054267C"/>
    <w:rsid w:val="00542A8F"/>
    <w:rsid w:val="00542CCD"/>
    <w:rsid w:val="00542CD9"/>
    <w:rsid w:val="00542DAA"/>
    <w:rsid w:val="00542E1C"/>
    <w:rsid w:val="00542E86"/>
    <w:rsid w:val="00543107"/>
    <w:rsid w:val="00543B72"/>
    <w:rsid w:val="00543F6F"/>
    <w:rsid w:val="005441C6"/>
    <w:rsid w:val="005443C7"/>
    <w:rsid w:val="005443E5"/>
    <w:rsid w:val="0054457F"/>
    <w:rsid w:val="005446C8"/>
    <w:rsid w:val="00544772"/>
    <w:rsid w:val="00544975"/>
    <w:rsid w:val="00544CE6"/>
    <w:rsid w:val="00544CEE"/>
    <w:rsid w:val="00545405"/>
    <w:rsid w:val="00545610"/>
    <w:rsid w:val="005457B1"/>
    <w:rsid w:val="00545E00"/>
    <w:rsid w:val="005463B2"/>
    <w:rsid w:val="0054652F"/>
    <w:rsid w:val="005466C1"/>
    <w:rsid w:val="005466FD"/>
    <w:rsid w:val="0054670F"/>
    <w:rsid w:val="0054697E"/>
    <w:rsid w:val="00546D03"/>
    <w:rsid w:val="00546FB1"/>
    <w:rsid w:val="005471D4"/>
    <w:rsid w:val="0054796D"/>
    <w:rsid w:val="00547B26"/>
    <w:rsid w:val="005504AF"/>
    <w:rsid w:val="00550591"/>
    <w:rsid w:val="005508B0"/>
    <w:rsid w:val="00550B0A"/>
    <w:rsid w:val="00550B41"/>
    <w:rsid w:val="00551303"/>
    <w:rsid w:val="0055165B"/>
    <w:rsid w:val="00551E74"/>
    <w:rsid w:val="0055213E"/>
    <w:rsid w:val="005524EA"/>
    <w:rsid w:val="00552B21"/>
    <w:rsid w:val="00552D0F"/>
    <w:rsid w:val="00552D64"/>
    <w:rsid w:val="00552DA3"/>
    <w:rsid w:val="00552DC3"/>
    <w:rsid w:val="00553048"/>
    <w:rsid w:val="00553175"/>
    <w:rsid w:val="005531D7"/>
    <w:rsid w:val="005534E4"/>
    <w:rsid w:val="005535B3"/>
    <w:rsid w:val="0055361C"/>
    <w:rsid w:val="0055372D"/>
    <w:rsid w:val="00553C57"/>
    <w:rsid w:val="00553D5E"/>
    <w:rsid w:val="00554480"/>
    <w:rsid w:val="005544BE"/>
    <w:rsid w:val="00554B67"/>
    <w:rsid w:val="00554E2A"/>
    <w:rsid w:val="00555890"/>
    <w:rsid w:val="00555AF9"/>
    <w:rsid w:val="00555D6B"/>
    <w:rsid w:val="005563E4"/>
    <w:rsid w:val="00556680"/>
    <w:rsid w:val="00556B39"/>
    <w:rsid w:val="00556D64"/>
    <w:rsid w:val="00556DF5"/>
    <w:rsid w:val="00556E86"/>
    <w:rsid w:val="00556E95"/>
    <w:rsid w:val="00557197"/>
    <w:rsid w:val="0055731A"/>
    <w:rsid w:val="005577B3"/>
    <w:rsid w:val="00557ADF"/>
    <w:rsid w:val="00560161"/>
    <w:rsid w:val="005603F8"/>
    <w:rsid w:val="005606F9"/>
    <w:rsid w:val="00560844"/>
    <w:rsid w:val="00560A98"/>
    <w:rsid w:val="00560AFD"/>
    <w:rsid w:val="00560B04"/>
    <w:rsid w:val="00560E26"/>
    <w:rsid w:val="0056114E"/>
    <w:rsid w:val="00561255"/>
    <w:rsid w:val="00561B5D"/>
    <w:rsid w:val="00561EDE"/>
    <w:rsid w:val="00561FA6"/>
    <w:rsid w:val="0056227C"/>
    <w:rsid w:val="005629BF"/>
    <w:rsid w:val="00562B32"/>
    <w:rsid w:val="00563011"/>
    <w:rsid w:val="0056384B"/>
    <w:rsid w:val="00563F67"/>
    <w:rsid w:val="00564246"/>
    <w:rsid w:val="0056426F"/>
    <w:rsid w:val="00564672"/>
    <w:rsid w:val="00564E89"/>
    <w:rsid w:val="0056581B"/>
    <w:rsid w:val="0056595E"/>
    <w:rsid w:val="00565DB8"/>
    <w:rsid w:val="0056692C"/>
    <w:rsid w:val="005670EF"/>
    <w:rsid w:val="005672D4"/>
    <w:rsid w:val="005673BE"/>
    <w:rsid w:val="00567428"/>
    <w:rsid w:val="0056799B"/>
    <w:rsid w:val="00567B98"/>
    <w:rsid w:val="00567D79"/>
    <w:rsid w:val="005702ED"/>
    <w:rsid w:val="00570617"/>
    <w:rsid w:val="00570837"/>
    <w:rsid w:val="00570B53"/>
    <w:rsid w:val="00570C9C"/>
    <w:rsid w:val="00570EAD"/>
    <w:rsid w:val="00570F5C"/>
    <w:rsid w:val="00570FF2"/>
    <w:rsid w:val="005710DA"/>
    <w:rsid w:val="00571506"/>
    <w:rsid w:val="00571B00"/>
    <w:rsid w:val="00571C8B"/>
    <w:rsid w:val="005721BE"/>
    <w:rsid w:val="00572788"/>
    <w:rsid w:val="00572810"/>
    <w:rsid w:val="00572D70"/>
    <w:rsid w:val="00572FFD"/>
    <w:rsid w:val="005730A1"/>
    <w:rsid w:val="00573254"/>
    <w:rsid w:val="00573426"/>
    <w:rsid w:val="00573615"/>
    <w:rsid w:val="00573732"/>
    <w:rsid w:val="00573856"/>
    <w:rsid w:val="00573A2E"/>
    <w:rsid w:val="00573D24"/>
    <w:rsid w:val="0057434A"/>
    <w:rsid w:val="00574379"/>
    <w:rsid w:val="005747B7"/>
    <w:rsid w:val="0057482F"/>
    <w:rsid w:val="00574851"/>
    <w:rsid w:val="00574B91"/>
    <w:rsid w:val="00574B9F"/>
    <w:rsid w:val="00574E43"/>
    <w:rsid w:val="00575401"/>
    <w:rsid w:val="005754D2"/>
    <w:rsid w:val="00575C90"/>
    <w:rsid w:val="00575D2C"/>
    <w:rsid w:val="00575DA3"/>
    <w:rsid w:val="00576105"/>
    <w:rsid w:val="00576160"/>
    <w:rsid w:val="005762F8"/>
    <w:rsid w:val="0057658F"/>
    <w:rsid w:val="00576A21"/>
    <w:rsid w:val="00577120"/>
    <w:rsid w:val="00577664"/>
    <w:rsid w:val="00577698"/>
    <w:rsid w:val="00577ACD"/>
    <w:rsid w:val="00577E5B"/>
    <w:rsid w:val="00580068"/>
    <w:rsid w:val="0058088A"/>
    <w:rsid w:val="005812EB"/>
    <w:rsid w:val="00581508"/>
    <w:rsid w:val="005817D9"/>
    <w:rsid w:val="00581C4B"/>
    <w:rsid w:val="00581DD5"/>
    <w:rsid w:val="00581FEE"/>
    <w:rsid w:val="005820DD"/>
    <w:rsid w:val="00582151"/>
    <w:rsid w:val="0058241D"/>
    <w:rsid w:val="005825B3"/>
    <w:rsid w:val="005827D2"/>
    <w:rsid w:val="00582978"/>
    <w:rsid w:val="00582B5C"/>
    <w:rsid w:val="00582E81"/>
    <w:rsid w:val="00582FBB"/>
    <w:rsid w:val="00583167"/>
    <w:rsid w:val="00583532"/>
    <w:rsid w:val="00583741"/>
    <w:rsid w:val="00583BB7"/>
    <w:rsid w:val="00583C10"/>
    <w:rsid w:val="005842E3"/>
    <w:rsid w:val="005842E7"/>
    <w:rsid w:val="00584E4D"/>
    <w:rsid w:val="00584EAC"/>
    <w:rsid w:val="005850DD"/>
    <w:rsid w:val="00585267"/>
    <w:rsid w:val="0058555A"/>
    <w:rsid w:val="00585B7D"/>
    <w:rsid w:val="00585D10"/>
    <w:rsid w:val="00585D7B"/>
    <w:rsid w:val="005860E1"/>
    <w:rsid w:val="0058672F"/>
    <w:rsid w:val="005867B0"/>
    <w:rsid w:val="00586807"/>
    <w:rsid w:val="00586DBE"/>
    <w:rsid w:val="005870AF"/>
    <w:rsid w:val="00587303"/>
    <w:rsid w:val="00587642"/>
    <w:rsid w:val="005876CD"/>
    <w:rsid w:val="00587987"/>
    <w:rsid w:val="005879DA"/>
    <w:rsid w:val="005879E5"/>
    <w:rsid w:val="00587D3E"/>
    <w:rsid w:val="00587F6D"/>
    <w:rsid w:val="0059002E"/>
    <w:rsid w:val="00590166"/>
    <w:rsid w:val="00590C5F"/>
    <w:rsid w:val="0059117C"/>
    <w:rsid w:val="005915DB"/>
    <w:rsid w:val="005917B4"/>
    <w:rsid w:val="005917B5"/>
    <w:rsid w:val="00591E8E"/>
    <w:rsid w:val="005924F4"/>
    <w:rsid w:val="005925AA"/>
    <w:rsid w:val="00592B9D"/>
    <w:rsid w:val="0059325C"/>
    <w:rsid w:val="005932EC"/>
    <w:rsid w:val="005936F9"/>
    <w:rsid w:val="005939B0"/>
    <w:rsid w:val="00593B01"/>
    <w:rsid w:val="00593FE6"/>
    <w:rsid w:val="00594086"/>
    <w:rsid w:val="00594211"/>
    <w:rsid w:val="005942BA"/>
    <w:rsid w:val="0059433E"/>
    <w:rsid w:val="0059449A"/>
    <w:rsid w:val="00594FC4"/>
    <w:rsid w:val="00595170"/>
    <w:rsid w:val="005952EA"/>
    <w:rsid w:val="005957C6"/>
    <w:rsid w:val="00595CE7"/>
    <w:rsid w:val="00595EE3"/>
    <w:rsid w:val="0059607A"/>
    <w:rsid w:val="0059693C"/>
    <w:rsid w:val="00596B75"/>
    <w:rsid w:val="00596E8A"/>
    <w:rsid w:val="00596EB8"/>
    <w:rsid w:val="00597204"/>
    <w:rsid w:val="0059766D"/>
    <w:rsid w:val="00597CC6"/>
    <w:rsid w:val="00597D91"/>
    <w:rsid w:val="00597E1A"/>
    <w:rsid w:val="00597E9D"/>
    <w:rsid w:val="005A00D3"/>
    <w:rsid w:val="005A032B"/>
    <w:rsid w:val="005A0712"/>
    <w:rsid w:val="005A0786"/>
    <w:rsid w:val="005A08E7"/>
    <w:rsid w:val="005A099F"/>
    <w:rsid w:val="005A0B24"/>
    <w:rsid w:val="005A0F1A"/>
    <w:rsid w:val="005A10DF"/>
    <w:rsid w:val="005A15E9"/>
    <w:rsid w:val="005A1A98"/>
    <w:rsid w:val="005A1C7A"/>
    <w:rsid w:val="005A1D03"/>
    <w:rsid w:val="005A1D17"/>
    <w:rsid w:val="005A2801"/>
    <w:rsid w:val="005A29D1"/>
    <w:rsid w:val="005A2BD6"/>
    <w:rsid w:val="005A2DE4"/>
    <w:rsid w:val="005A3292"/>
    <w:rsid w:val="005A3995"/>
    <w:rsid w:val="005A3D79"/>
    <w:rsid w:val="005A3DAD"/>
    <w:rsid w:val="005A41F8"/>
    <w:rsid w:val="005A4522"/>
    <w:rsid w:val="005A470D"/>
    <w:rsid w:val="005A484D"/>
    <w:rsid w:val="005A48ED"/>
    <w:rsid w:val="005A4ABE"/>
    <w:rsid w:val="005A50BF"/>
    <w:rsid w:val="005A54A6"/>
    <w:rsid w:val="005A587A"/>
    <w:rsid w:val="005A5FBC"/>
    <w:rsid w:val="005A60D3"/>
    <w:rsid w:val="005A6175"/>
    <w:rsid w:val="005A6A04"/>
    <w:rsid w:val="005A7323"/>
    <w:rsid w:val="005A7813"/>
    <w:rsid w:val="005B058C"/>
    <w:rsid w:val="005B0711"/>
    <w:rsid w:val="005B08E6"/>
    <w:rsid w:val="005B09F8"/>
    <w:rsid w:val="005B0A3E"/>
    <w:rsid w:val="005B0E37"/>
    <w:rsid w:val="005B12D6"/>
    <w:rsid w:val="005B1934"/>
    <w:rsid w:val="005B1B9E"/>
    <w:rsid w:val="005B1D54"/>
    <w:rsid w:val="005B1E6D"/>
    <w:rsid w:val="005B2149"/>
    <w:rsid w:val="005B21BB"/>
    <w:rsid w:val="005B22E6"/>
    <w:rsid w:val="005B24C6"/>
    <w:rsid w:val="005B2681"/>
    <w:rsid w:val="005B2786"/>
    <w:rsid w:val="005B2884"/>
    <w:rsid w:val="005B2A99"/>
    <w:rsid w:val="005B34C2"/>
    <w:rsid w:val="005B3546"/>
    <w:rsid w:val="005B370E"/>
    <w:rsid w:val="005B382E"/>
    <w:rsid w:val="005B3AA1"/>
    <w:rsid w:val="005B3D07"/>
    <w:rsid w:val="005B3F3F"/>
    <w:rsid w:val="005B43B6"/>
    <w:rsid w:val="005B4D40"/>
    <w:rsid w:val="005B50AB"/>
    <w:rsid w:val="005B51E6"/>
    <w:rsid w:val="005B572B"/>
    <w:rsid w:val="005B5BE5"/>
    <w:rsid w:val="005B5CAE"/>
    <w:rsid w:val="005B60C5"/>
    <w:rsid w:val="005B6B7B"/>
    <w:rsid w:val="005B6DEF"/>
    <w:rsid w:val="005B7298"/>
    <w:rsid w:val="005B7D6E"/>
    <w:rsid w:val="005C0126"/>
    <w:rsid w:val="005C077E"/>
    <w:rsid w:val="005C1AEA"/>
    <w:rsid w:val="005C1B69"/>
    <w:rsid w:val="005C1B84"/>
    <w:rsid w:val="005C1C42"/>
    <w:rsid w:val="005C2357"/>
    <w:rsid w:val="005C2394"/>
    <w:rsid w:val="005C267A"/>
    <w:rsid w:val="005C2C84"/>
    <w:rsid w:val="005C2D99"/>
    <w:rsid w:val="005C2E70"/>
    <w:rsid w:val="005C2E9C"/>
    <w:rsid w:val="005C3AB9"/>
    <w:rsid w:val="005C3ABA"/>
    <w:rsid w:val="005C3C13"/>
    <w:rsid w:val="005C3C45"/>
    <w:rsid w:val="005C3F65"/>
    <w:rsid w:val="005C4233"/>
    <w:rsid w:val="005C45BE"/>
    <w:rsid w:val="005C4771"/>
    <w:rsid w:val="005C4C2E"/>
    <w:rsid w:val="005C504B"/>
    <w:rsid w:val="005C50C3"/>
    <w:rsid w:val="005C51F5"/>
    <w:rsid w:val="005C57BF"/>
    <w:rsid w:val="005C5F4B"/>
    <w:rsid w:val="005C609B"/>
    <w:rsid w:val="005C6513"/>
    <w:rsid w:val="005C65E6"/>
    <w:rsid w:val="005C675D"/>
    <w:rsid w:val="005C6946"/>
    <w:rsid w:val="005C6A5C"/>
    <w:rsid w:val="005C6C19"/>
    <w:rsid w:val="005C6DFF"/>
    <w:rsid w:val="005C7427"/>
    <w:rsid w:val="005C790E"/>
    <w:rsid w:val="005C7948"/>
    <w:rsid w:val="005D0192"/>
    <w:rsid w:val="005D04E4"/>
    <w:rsid w:val="005D0B10"/>
    <w:rsid w:val="005D0C8F"/>
    <w:rsid w:val="005D0E46"/>
    <w:rsid w:val="005D11B7"/>
    <w:rsid w:val="005D1938"/>
    <w:rsid w:val="005D2489"/>
    <w:rsid w:val="005D26F8"/>
    <w:rsid w:val="005D2944"/>
    <w:rsid w:val="005D2996"/>
    <w:rsid w:val="005D2B19"/>
    <w:rsid w:val="005D2FB8"/>
    <w:rsid w:val="005D2FE3"/>
    <w:rsid w:val="005D3157"/>
    <w:rsid w:val="005D337F"/>
    <w:rsid w:val="005D3A05"/>
    <w:rsid w:val="005D3D0A"/>
    <w:rsid w:val="005D4119"/>
    <w:rsid w:val="005D439A"/>
    <w:rsid w:val="005D4527"/>
    <w:rsid w:val="005D4924"/>
    <w:rsid w:val="005D4D55"/>
    <w:rsid w:val="005D4FD3"/>
    <w:rsid w:val="005D5088"/>
    <w:rsid w:val="005D50EF"/>
    <w:rsid w:val="005D510B"/>
    <w:rsid w:val="005D525A"/>
    <w:rsid w:val="005D57DF"/>
    <w:rsid w:val="005D58CE"/>
    <w:rsid w:val="005D5C00"/>
    <w:rsid w:val="005D60B4"/>
    <w:rsid w:val="005D6A72"/>
    <w:rsid w:val="005D7088"/>
    <w:rsid w:val="005D7272"/>
    <w:rsid w:val="005D72C3"/>
    <w:rsid w:val="005D7377"/>
    <w:rsid w:val="005D77E5"/>
    <w:rsid w:val="005D7F26"/>
    <w:rsid w:val="005D7FDF"/>
    <w:rsid w:val="005E0446"/>
    <w:rsid w:val="005E0466"/>
    <w:rsid w:val="005E06C5"/>
    <w:rsid w:val="005E08E6"/>
    <w:rsid w:val="005E0A5E"/>
    <w:rsid w:val="005E0A8A"/>
    <w:rsid w:val="005E0AEC"/>
    <w:rsid w:val="005E0CB5"/>
    <w:rsid w:val="005E0E0E"/>
    <w:rsid w:val="005E0F19"/>
    <w:rsid w:val="005E11E9"/>
    <w:rsid w:val="005E1630"/>
    <w:rsid w:val="005E1D5B"/>
    <w:rsid w:val="005E1E9B"/>
    <w:rsid w:val="005E1EAB"/>
    <w:rsid w:val="005E20A4"/>
    <w:rsid w:val="005E20BB"/>
    <w:rsid w:val="005E270A"/>
    <w:rsid w:val="005E2C3C"/>
    <w:rsid w:val="005E31E3"/>
    <w:rsid w:val="005E3583"/>
    <w:rsid w:val="005E3B30"/>
    <w:rsid w:val="005E3D63"/>
    <w:rsid w:val="005E40BA"/>
    <w:rsid w:val="005E48C1"/>
    <w:rsid w:val="005E4E4F"/>
    <w:rsid w:val="005E5020"/>
    <w:rsid w:val="005E54D3"/>
    <w:rsid w:val="005E5630"/>
    <w:rsid w:val="005E565C"/>
    <w:rsid w:val="005E5A47"/>
    <w:rsid w:val="005E5E7E"/>
    <w:rsid w:val="005E5F8B"/>
    <w:rsid w:val="005E6229"/>
    <w:rsid w:val="005E624F"/>
    <w:rsid w:val="005E6729"/>
    <w:rsid w:val="005E6A09"/>
    <w:rsid w:val="005E6DCD"/>
    <w:rsid w:val="005E6F1E"/>
    <w:rsid w:val="005E71F7"/>
    <w:rsid w:val="005E739A"/>
    <w:rsid w:val="005E7416"/>
    <w:rsid w:val="005E75D5"/>
    <w:rsid w:val="005E75DC"/>
    <w:rsid w:val="005E7891"/>
    <w:rsid w:val="005E78F8"/>
    <w:rsid w:val="005E7966"/>
    <w:rsid w:val="005E7A76"/>
    <w:rsid w:val="005E7AE5"/>
    <w:rsid w:val="005F004D"/>
    <w:rsid w:val="005F0993"/>
    <w:rsid w:val="005F0ACC"/>
    <w:rsid w:val="005F1669"/>
    <w:rsid w:val="005F19C4"/>
    <w:rsid w:val="005F1AE8"/>
    <w:rsid w:val="005F1E2B"/>
    <w:rsid w:val="005F20CA"/>
    <w:rsid w:val="005F239C"/>
    <w:rsid w:val="005F277B"/>
    <w:rsid w:val="005F2C05"/>
    <w:rsid w:val="005F3100"/>
    <w:rsid w:val="005F3186"/>
    <w:rsid w:val="005F3209"/>
    <w:rsid w:val="005F32AA"/>
    <w:rsid w:val="005F33CF"/>
    <w:rsid w:val="005F3423"/>
    <w:rsid w:val="005F39FD"/>
    <w:rsid w:val="005F3C08"/>
    <w:rsid w:val="005F3C88"/>
    <w:rsid w:val="005F3CD8"/>
    <w:rsid w:val="005F405B"/>
    <w:rsid w:val="005F4074"/>
    <w:rsid w:val="005F40BA"/>
    <w:rsid w:val="005F42C4"/>
    <w:rsid w:val="005F469B"/>
    <w:rsid w:val="005F4753"/>
    <w:rsid w:val="005F506D"/>
    <w:rsid w:val="005F5194"/>
    <w:rsid w:val="005F5552"/>
    <w:rsid w:val="005F57B1"/>
    <w:rsid w:val="005F5A05"/>
    <w:rsid w:val="005F5A0A"/>
    <w:rsid w:val="005F5A31"/>
    <w:rsid w:val="005F5C2E"/>
    <w:rsid w:val="005F5E45"/>
    <w:rsid w:val="005F63DC"/>
    <w:rsid w:val="005F686B"/>
    <w:rsid w:val="005F6A5C"/>
    <w:rsid w:val="005F6D3D"/>
    <w:rsid w:val="005F6D4E"/>
    <w:rsid w:val="005F7200"/>
    <w:rsid w:val="005F767D"/>
    <w:rsid w:val="005F7A24"/>
    <w:rsid w:val="005F7E94"/>
    <w:rsid w:val="00600C3F"/>
    <w:rsid w:val="0060111E"/>
    <w:rsid w:val="006011DC"/>
    <w:rsid w:val="006013E0"/>
    <w:rsid w:val="00601731"/>
    <w:rsid w:val="00601A9A"/>
    <w:rsid w:val="00601FC9"/>
    <w:rsid w:val="006023F9"/>
    <w:rsid w:val="006029B0"/>
    <w:rsid w:val="00602AC3"/>
    <w:rsid w:val="00602B31"/>
    <w:rsid w:val="00603750"/>
    <w:rsid w:val="00604559"/>
    <w:rsid w:val="00605084"/>
    <w:rsid w:val="00605591"/>
    <w:rsid w:val="00605BBE"/>
    <w:rsid w:val="00605C49"/>
    <w:rsid w:val="00605EB7"/>
    <w:rsid w:val="00605ED4"/>
    <w:rsid w:val="00605F80"/>
    <w:rsid w:val="0060618E"/>
    <w:rsid w:val="006064A4"/>
    <w:rsid w:val="00606633"/>
    <w:rsid w:val="00607140"/>
    <w:rsid w:val="006074EF"/>
    <w:rsid w:val="00607A27"/>
    <w:rsid w:val="00610020"/>
    <w:rsid w:val="00610227"/>
    <w:rsid w:val="0061030F"/>
    <w:rsid w:val="006104F3"/>
    <w:rsid w:val="00610A76"/>
    <w:rsid w:val="00610DBA"/>
    <w:rsid w:val="0061137B"/>
    <w:rsid w:val="0061161F"/>
    <w:rsid w:val="00611976"/>
    <w:rsid w:val="00611B96"/>
    <w:rsid w:val="00611C11"/>
    <w:rsid w:val="00611C48"/>
    <w:rsid w:val="00611E85"/>
    <w:rsid w:val="006121F5"/>
    <w:rsid w:val="006123D4"/>
    <w:rsid w:val="006126DE"/>
    <w:rsid w:val="006128B4"/>
    <w:rsid w:val="00612A49"/>
    <w:rsid w:val="00612A72"/>
    <w:rsid w:val="00612CE5"/>
    <w:rsid w:val="00612D01"/>
    <w:rsid w:val="006134AD"/>
    <w:rsid w:val="0061357E"/>
    <w:rsid w:val="006138CE"/>
    <w:rsid w:val="0061391C"/>
    <w:rsid w:val="00613B04"/>
    <w:rsid w:val="00613DB7"/>
    <w:rsid w:val="00613E08"/>
    <w:rsid w:val="00613E21"/>
    <w:rsid w:val="00614277"/>
    <w:rsid w:val="006144B8"/>
    <w:rsid w:val="006147A5"/>
    <w:rsid w:val="0061485F"/>
    <w:rsid w:val="006148A9"/>
    <w:rsid w:val="00614B01"/>
    <w:rsid w:val="0061514E"/>
    <w:rsid w:val="00615BDD"/>
    <w:rsid w:val="00615C6E"/>
    <w:rsid w:val="00615CCE"/>
    <w:rsid w:val="00615D19"/>
    <w:rsid w:val="0061635D"/>
    <w:rsid w:val="006168D3"/>
    <w:rsid w:val="00616998"/>
    <w:rsid w:val="00616DCD"/>
    <w:rsid w:val="00617286"/>
    <w:rsid w:val="00617396"/>
    <w:rsid w:val="0061746E"/>
    <w:rsid w:val="0061752B"/>
    <w:rsid w:val="006179DF"/>
    <w:rsid w:val="006179EA"/>
    <w:rsid w:val="00617DF8"/>
    <w:rsid w:val="006208A0"/>
    <w:rsid w:val="00620F9B"/>
    <w:rsid w:val="0062115A"/>
    <w:rsid w:val="00621530"/>
    <w:rsid w:val="00621957"/>
    <w:rsid w:val="006219A6"/>
    <w:rsid w:val="00621B97"/>
    <w:rsid w:val="0062250A"/>
    <w:rsid w:val="00622569"/>
    <w:rsid w:val="006225F3"/>
    <w:rsid w:val="006227DE"/>
    <w:rsid w:val="00622AD2"/>
    <w:rsid w:val="00622B86"/>
    <w:rsid w:val="00623022"/>
    <w:rsid w:val="006241E9"/>
    <w:rsid w:val="00624366"/>
    <w:rsid w:val="00624369"/>
    <w:rsid w:val="0062443D"/>
    <w:rsid w:val="006244C1"/>
    <w:rsid w:val="00624933"/>
    <w:rsid w:val="00624DE0"/>
    <w:rsid w:val="00624FAF"/>
    <w:rsid w:val="00624FBE"/>
    <w:rsid w:val="0062508D"/>
    <w:rsid w:val="006253CC"/>
    <w:rsid w:val="00625D3C"/>
    <w:rsid w:val="00625E4C"/>
    <w:rsid w:val="006262C4"/>
    <w:rsid w:val="00626D9E"/>
    <w:rsid w:val="006270A7"/>
    <w:rsid w:val="00627CAE"/>
    <w:rsid w:val="0063001C"/>
    <w:rsid w:val="00630509"/>
    <w:rsid w:val="00630786"/>
    <w:rsid w:val="006307D1"/>
    <w:rsid w:val="00630808"/>
    <w:rsid w:val="006313F4"/>
    <w:rsid w:val="00631729"/>
    <w:rsid w:val="006317F8"/>
    <w:rsid w:val="006317FC"/>
    <w:rsid w:val="006319C5"/>
    <w:rsid w:val="00631A8D"/>
    <w:rsid w:val="00631C56"/>
    <w:rsid w:val="00631F9E"/>
    <w:rsid w:val="0063289D"/>
    <w:rsid w:val="00632D1F"/>
    <w:rsid w:val="006333AA"/>
    <w:rsid w:val="00633589"/>
    <w:rsid w:val="006339E0"/>
    <w:rsid w:val="0063413D"/>
    <w:rsid w:val="00634A29"/>
    <w:rsid w:val="00634A9A"/>
    <w:rsid w:val="006358BE"/>
    <w:rsid w:val="00635902"/>
    <w:rsid w:val="00635B11"/>
    <w:rsid w:val="0063625D"/>
    <w:rsid w:val="00636332"/>
    <w:rsid w:val="006365F1"/>
    <w:rsid w:val="00636A9F"/>
    <w:rsid w:val="00636B52"/>
    <w:rsid w:val="00637071"/>
    <w:rsid w:val="00637268"/>
    <w:rsid w:val="00637DF9"/>
    <w:rsid w:val="0064000D"/>
    <w:rsid w:val="00640136"/>
    <w:rsid w:val="0064013E"/>
    <w:rsid w:val="00640197"/>
    <w:rsid w:val="0064199D"/>
    <w:rsid w:val="00641AED"/>
    <w:rsid w:val="006423A6"/>
    <w:rsid w:val="00642417"/>
    <w:rsid w:val="00642827"/>
    <w:rsid w:val="00642AA4"/>
    <w:rsid w:val="00642ABD"/>
    <w:rsid w:val="00642C47"/>
    <w:rsid w:val="0064338E"/>
    <w:rsid w:val="00643393"/>
    <w:rsid w:val="00643781"/>
    <w:rsid w:val="00643C3F"/>
    <w:rsid w:val="00643FA5"/>
    <w:rsid w:val="006441BF"/>
    <w:rsid w:val="00644335"/>
    <w:rsid w:val="00644B7A"/>
    <w:rsid w:val="00644D32"/>
    <w:rsid w:val="006450D8"/>
    <w:rsid w:val="006452D0"/>
    <w:rsid w:val="0064536A"/>
    <w:rsid w:val="00645548"/>
    <w:rsid w:val="0064556A"/>
    <w:rsid w:val="00646671"/>
    <w:rsid w:val="006466E6"/>
    <w:rsid w:val="006467E1"/>
    <w:rsid w:val="00646803"/>
    <w:rsid w:val="00646C5E"/>
    <w:rsid w:val="00646D4F"/>
    <w:rsid w:val="00646D82"/>
    <w:rsid w:val="00647037"/>
    <w:rsid w:val="00647257"/>
    <w:rsid w:val="00647696"/>
    <w:rsid w:val="00647F25"/>
    <w:rsid w:val="00650089"/>
    <w:rsid w:val="00650193"/>
    <w:rsid w:val="00650509"/>
    <w:rsid w:val="00650A67"/>
    <w:rsid w:val="00650D84"/>
    <w:rsid w:val="0065110B"/>
    <w:rsid w:val="0065113E"/>
    <w:rsid w:val="00651539"/>
    <w:rsid w:val="006516BD"/>
    <w:rsid w:val="006516C7"/>
    <w:rsid w:val="006516E1"/>
    <w:rsid w:val="006516E8"/>
    <w:rsid w:val="00651A74"/>
    <w:rsid w:val="00651CF3"/>
    <w:rsid w:val="00651F22"/>
    <w:rsid w:val="006527F4"/>
    <w:rsid w:val="006528AC"/>
    <w:rsid w:val="00652BBA"/>
    <w:rsid w:val="00652C3E"/>
    <w:rsid w:val="0065357D"/>
    <w:rsid w:val="006535D1"/>
    <w:rsid w:val="00653DCB"/>
    <w:rsid w:val="00653F2E"/>
    <w:rsid w:val="00654162"/>
    <w:rsid w:val="00654A8C"/>
    <w:rsid w:val="00654F2B"/>
    <w:rsid w:val="0065510E"/>
    <w:rsid w:val="00655806"/>
    <w:rsid w:val="00655933"/>
    <w:rsid w:val="00656483"/>
    <w:rsid w:val="006567CB"/>
    <w:rsid w:val="00656A97"/>
    <w:rsid w:val="00656BB9"/>
    <w:rsid w:val="00656C46"/>
    <w:rsid w:val="006570B6"/>
    <w:rsid w:val="00657571"/>
    <w:rsid w:val="00657ABA"/>
    <w:rsid w:val="00657C91"/>
    <w:rsid w:val="00657DF1"/>
    <w:rsid w:val="00657EB8"/>
    <w:rsid w:val="00657F23"/>
    <w:rsid w:val="0066161C"/>
    <w:rsid w:val="00661970"/>
    <w:rsid w:val="00661D64"/>
    <w:rsid w:val="0066239A"/>
    <w:rsid w:val="0066249A"/>
    <w:rsid w:val="006624E4"/>
    <w:rsid w:val="00662805"/>
    <w:rsid w:val="00662DC2"/>
    <w:rsid w:val="00663101"/>
    <w:rsid w:val="0066340E"/>
    <w:rsid w:val="00663D90"/>
    <w:rsid w:val="00663E6F"/>
    <w:rsid w:val="00663F47"/>
    <w:rsid w:val="00663F8E"/>
    <w:rsid w:val="00663FDA"/>
    <w:rsid w:val="0066409B"/>
    <w:rsid w:val="0066467D"/>
    <w:rsid w:val="00664F32"/>
    <w:rsid w:val="00664F5C"/>
    <w:rsid w:val="006650EE"/>
    <w:rsid w:val="00665675"/>
    <w:rsid w:val="006657DB"/>
    <w:rsid w:val="0066599B"/>
    <w:rsid w:val="00665B9C"/>
    <w:rsid w:val="00665C50"/>
    <w:rsid w:val="00666652"/>
    <w:rsid w:val="006668E9"/>
    <w:rsid w:val="00666A99"/>
    <w:rsid w:val="00666EC9"/>
    <w:rsid w:val="006671F0"/>
    <w:rsid w:val="00667467"/>
    <w:rsid w:val="006674D8"/>
    <w:rsid w:val="00667710"/>
    <w:rsid w:val="00667AFE"/>
    <w:rsid w:val="00667B56"/>
    <w:rsid w:val="00667C72"/>
    <w:rsid w:val="006700FE"/>
    <w:rsid w:val="00670738"/>
    <w:rsid w:val="00670DC7"/>
    <w:rsid w:val="006711CF"/>
    <w:rsid w:val="0067125E"/>
    <w:rsid w:val="006714F8"/>
    <w:rsid w:val="0067158F"/>
    <w:rsid w:val="00671A5E"/>
    <w:rsid w:val="00671B08"/>
    <w:rsid w:val="00671B61"/>
    <w:rsid w:val="00671E41"/>
    <w:rsid w:val="00672666"/>
    <w:rsid w:val="00672AB3"/>
    <w:rsid w:val="00672FB7"/>
    <w:rsid w:val="00673154"/>
    <w:rsid w:val="006735C8"/>
    <w:rsid w:val="00673656"/>
    <w:rsid w:val="00673945"/>
    <w:rsid w:val="006739FE"/>
    <w:rsid w:val="00673A37"/>
    <w:rsid w:val="00673AC0"/>
    <w:rsid w:val="006745DF"/>
    <w:rsid w:val="00674F99"/>
    <w:rsid w:val="0067506E"/>
    <w:rsid w:val="006758DE"/>
    <w:rsid w:val="00675A73"/>
    <w:rsid w:val="00675DB6"/>
    <w:rsid w:val="006762AD"/>
    <w:rsid w:val="00676802"/>
    <w:rsid w:val="0067747E"/>
    <w:rsid w:val="0067793E"/>
    <w:rsid w:val="00677A20"/>
    <w:rsid w:val="00677BB0"/>
    <w:rsid w:val="00677C0B"/>
    <w:rsid w:val="00677EAE"/>
    <w:rsid w:val="00680190"/>
    <w:rsid w:val="0068046C"/>
    <w:rsid w:val="00680BD9"/>
    <w:rsid w:val="0068109E"/>
    <w:rsid w:val="006810A5"/>
    <w:rsid w:val="0068118F"/>
    <w:rsid w:val="00681344"/>
    <w:rsid w:val="00681624"/>
    <w:rsid w:val="006816AE"/>
    <w:rsid w:val="006816E1"/>
    <w:rsid w:val="00681C51"/>
    <w:rsid w:val="006823ED"/>
    <w:rsid w:val="0068253B"/>
    <w:rsid w:val="006825ED"/>
    <w:rsid w:val="006832C1"/>
    <w:rsid w:val="00683741"/>
    <w:rsid w:val="0068387F"/>
    <w:rsid w:val="00683A1E"/>
    <w:rsid w:val="00683B43"/>
    <w:rsid w:val="00683D90"/>
    <w:rsid w:val="00683F22"/>
    <w:rsid w:val="00684055"/>
    <w:rsid w:val="006841D3"/>
    <w:rsid w:val="0068420E"/>
    <w:rsid w:val="00684272"/>
    <w:rsid w:val="006845BF"/>
    <w:rsid w:val="006845DC"/>
    <w:rsid w:val="006845F9"/>
    <w:rsid w:val="00684CC5"/>
    <w:rsid w:val="00684FA2"/>
    <w:rsid w:val="00685063"/>
    <w:rsid w:val="0068532A"/>
    <w:rsid w:val="00685651"/>
    <w:rsid w:val="00685817"/>
    <w:rsid w:val="00685BF3"/>
    <w:rsid w:val="00685F23"/>
    <w:rsid w:val="0068626A"/>
    <w:rsid w:val="00686673"/>
    <w:rsid w:val="006869D2"/>
    <w:rsid w:val="00686B36"/>
    <w:rsid w:val="00686D0A"/>
    <w:rsid w:val="006873E0"/>
    <w:rsid w:val="006877C9"/>
    <w:rsid w:val="00687930"/>
    <w:rsid w:val="00687CE6"/>
    <w:rsid w:val="006907A3"/>
    <w:rsid w:val="0069095E"/>
    <w:rsid w:val="00691491"/>
    <w:rsid w:val="0069152B"/>
    <w:rsid w:val="00691585"/>
    <w:rsid w:val="006915C1"/>
    <w:rsid w:val="006916AE"/>
    <w:rsid w:val="0069185F"/>
    <w:rsid w:val="00692320"/>
    <w:rsid w:val="00692594"/>
    <w:rsid w:val="00692D10"/>
    <w:rsid w:val="00692E4D"/>
    <w:rsid w:val="006934E9"/>
    <w:rsid w:val="00693543"/>
    <w:rsid w:val="006938B8"/>
    <w:rsid w:val="00693E7A"/>
    <w:rsid w:val="00693E87"/>
    <w:rsid w:val="00694049"/>
    <w:rsid w:val="00694287"/>
    <w:rsid w:val="0069449D"/>
    <w:rsid w:val="0069502E"/>
    <w:rsid w:val="006951E0"/>
    <w:rsid w:val="006954A1"/>
    <w:rsid w:val="00695609"/>
    <w:rsid w:val="006956C0"/>
    <w:rsid w:val="0069579B"/>
    <w:rsid w:val="00695B56"/>
    <w:rsid w:val="00695B70"/>
    <w:rsid w:val="00695D3C"/>
    <w:rsid w:val="00695E03"/>
    <w:rsid w:val="00695E17"/>
    <w:rsid w:val="00695E56"/>
    <w:rsid w:val="00696024"/>
    <w:rsid w:val="00696073"/>
    <w:rsid w:val="006962FF"/>
    <w:rsid w:val="00696476"/>
    <w:rsid w:val="006965DB"/>
    <w:rsid w:val="006965ED"/>
    <w:rsid w:val="006971B4"/>
    <w:rsid w:val="00697294"/>
    <w:rsid w:val="00697AD0"/>
    <w:rsid w:val="006A01E4"/>
    <w:rsid w:val="006A0593"/>
    <w:rsid w:val="006A09EB"/>
    <w:rsid w:val="006A0A8C"/>
    <w:rsid w:val="006A0B08"/>
    <w:rsid w:val="006A0B83"/>
    <w:rsid w:val="006A0BD8"/>
    <w:rsid w:val="006A1088"/>
    <w:rsid w:val="006A1BC6"/>
    <w:rsid w:val="006A2523"/>
    <w:rsid w:val="006A27C2"/>
    <w:rsid w:val="006A27F9"/>
    <w:rsid w:val="006A29CB"/>
    <w:rsid w:val="006A2BF3"/>
    <w:rsid w:val="006A2DD9"/>
    <w:rsid w:val="006A303E"/>
    <w:rsid w:val="006A3278"/>
    <w:rsid w:val="006A3C2C"/>
    <w:rsid w:val="006A3CDC"/>
    <w:rsid w:val="006A4276"/>
    <w:rsid w:val="006A4399"/>
    <w:rsid w:val="006A45F3"/>
    <w:rsid w:val="006A4BC7"/>
    <w:rsid w:val="006A4C1A"/>
    <w:rsid w:val="006A5525"/>
    <w:rsid w:val="006A5555"/>
    <w:rsid w:val="006A55F5"/>
    <w:rsid w:val="006A5660"/>
    <w:rsid w:val="006A5800"/>
    <w:rsid w:val="006A5993"/>
    <w:rsid w:val="006A5BF1"/>
    <w:rsid w:val="006A5C27"/>
    <w:rsid w:val="006A61A3"/>
    <w:rsid w:val="006A62FF"/>
    <w:rsid w:val="006A6373"/>
    <w:rsid w:val="006A6441"/>
    <w:rsid w:val="006A6517"/>
    <w:rsid w:val="006A727F"/>
    <w:rsid w:val="006A7482"/>
    <w:rsid w:val="006A7B10"/>
    <w:rsid w:val="006B044F"/>
    <w:rsid w:val="006B055D"/>
    <w:rsid w:val="006B0909"/>
    <w:rsid w:val="006B0A80"/>
    <w:rsid w:val="006B0CA2"/>
    <w:rsid w:val="006B0D42"/>
    <w:rsid w:val="006B0E67"/>
    <w:rsid w:val="006B0F3B"/>
    <w:rsid w:val="006B0F6A"/>
    <w:rsid w:val="006B127E"/>
    <w:rsid w:val="006B1B07"/>
    <w:rsid w:val="006B1C18"/>
    <w:rsid w:val="006B1EF6"/>
    <w:rsid w:val="006B1FE5"/>
    <w:rsid w:val="006B22B4"/>
    <w:rsid w:val="006B2588"/>
    <w:rsid w:val="006B2675"/>
    <w:rsid w:val="006B2D14"/>
    <w:rsid w:val="006B2F8F"/>
    <w:rsid w:val="006B33CD"/>
    <w:rsid w:val="006B3420"/>
    <w:rsid w:val="006B3DD8"/>
    <w:rsid w:val="006B3E1B"/>
    <w:rsid w:val="006B4026"/>
    <w:rsid w:val="006B40B7"/>
    <w:rsid w:val="006B40D6"/>
    <w:rsid w:val="006B439D"/>
    <w:rsid w:val="006B4890"/>
    <w:rsid w:val="006B48B7"/>
    <w:rsid w:val="006B4AD1"/>
    <w:rsid w:val="006B4F12"/>
    <w:rsid w:val="006B50B5"/>
    <w:rsid w:val="006B5329"/>
    <w:rsid w:val="006B5628"/>
    <w:rsid w:val="006B5852"/>
    <w:rsid w:val="006B5860"/>
    <w:rsid w:val="006B659B"/>
    <w:rsid w:val="006B6D64"/>
    <w:rsid w:val="006B760E"/>
    <w:rsid w:val="006B7900"/>
    <w:rsid w:val="006B7D17"/>
    <w:rsid w:val="006C036A"/>
    <w:rsid w:val="006C0459"/>
    <w:rsid w:val="006C05E6"/>
    <w:rsid w:val="006C060B"/>
    <w:rsid w:val="006C0F3A"/>
    <w:rsid w:val="006C1323"/>
    <w:rsid w:val="006C1955"/>
    <w:rsid w:val="006C1C78"/>
    <w:rsid w:val="006C280D"/>
    <w:rsid w:val="006C2C6B"/>
    <w:rsid w:val="006C2F70"/>
    <w:rsid w:val="006C3180"/>
    <w:rsid w:val="006C37DF"/>
    <w:rsid w:val="006C38D0"/>
    <w:rsid w:val="006C3AD2"/>
    <w:rsid w:val="006C3D89"/>
    <w:rsid w:val="006C417C"/>
    <w:rsid w:val="006C4935"/>
    <w:rsid w:val="006C4FF0"/>
    <w:rsid w:val="006C518A"/>
    <w:rsid w:val="006C52B0"/>
    <w:rsid w:val="006C548F"/>
    <w:rsid w:val="006C5813"/>
    <w:rsid w:val="006C58FF"/>
    <w:rsid w:val="006C619D"/>
    <w:rsid w:val="006C63D5"/>
    <w:rsid w:val="006C6804"/>
    <w:rsid w:val="006C69E8"/>
    <w:rsid w:val="006C6A07"/>
    <w:rsid w:val="006C7240"/>
    <w:rsid w:val="006C7A54"/>
    <w:rsid w:val="006C7D60"/>
    <w:rsid w:val="006C7DB8"/>
    <w:rsid w:val="006C7F5D"/>
    <w:rsid w:val="006D0027"/>
    <w:rsid w:val="006D014A"/>
    <w:rsid w:val="006D016B"/>
    <w:rsid w:val="006D050E"/>
    <w:rsid w:val="006D0840"/>
    <w:rsid w:val="006D0882"/>
    <w:rsid w:val="006D0CA5"/>
    <w:rsid w:val="006D0FC9"/>
    <w:rsid w:val="006D1035"/>
    <w:rsid w:val="006D11AA"/>
    <w:rsid w:val="006D12A6"/>
    <w:rsid w:val="006D15F6"/>
    <w:rsid w:val="006D1897"/>
    <w:rsid w:val="006D1C2B"/>
    <w:rsid w:val="006D1C33"/>
    <w:rsid w:val="006D1E47"/>
    <w:rsid w:val="006D2639"/>
    <w:rsid w:val="006D2B02"/>
    <w:rsid w:val="006D2FC6"/>
    <w:rsid w:val="006D2FD8"/>
    <w:rsid w:val="006D32F2"/>
    <w:rsid w:val="006D338F"/>
    <w:rsid w:val="006D38AF"/>
    <w:rsid w:val="006D4515"/>
    <w:rsid w:val="006D47A3"/>
    <w:rsid w:val="006D4E71"/>
    <w:rsid w:val="006D4F74"/>
    <w:rsid w:val="006D50A0"/>
    <w:rsid w:val="006D5701"/>
    <w:rsid w:val="006D62D7"/>
    <w:rsid w:val="006D630F"/>
    <w:rsid w:val="006D6325"/>
    <w:rsid w:val="006D683B"/>
    <w:rsid w:val="006D6A40"/>
    <w:rsid w:val="006D7000"/>
    <w:rsid w:val="006D7622"/>
    <w:rsid w:val="006D78D6"/>
    <w:rsid w:val="006E014A"/>
    <w:rsid w:val="006E0644"/>
    <w:rsid w:val="006E15D2"/>
    <w:rsid w:val="006E1665"/>
    <w:rsid w:val="006E1692"/>
    <w:rsid w:val="006E1B36"/>
    <w:rsid w:val="006E1FE7"/>
    <w:rsid w:val="006E2174"/>
    <w:rsid w:val="006E21C2"/>
    <w:rsid w:val="006E32A1"/>
    <w:rsid w:val="006E334D"/>
    <w:rsid w:val="006E341F"/>
    <w:rsid w:val="006E36F9"/>
    <w:rsid w:val="006E3A95"/>
    <w:rsid w:val="006E3D93"/>
    <w:rsid w:val="006E45B5"/>
    <w:rsid w:val="006E4683"/>
    <w:rsid w:val="006E4D2A"/>
    <w:rsid w:val="006E4DD9"/>
    <w:rsid w:val="006E5122"/>
    <w:rsid w:val="006E544C"/>
    <w:rsid w:val="006E55C8"/>
    <w:rsid w:val="006E566B"/>
    <w:rsid w:val="006E59A4"/>
    <w:rsid w:val="006E5A54"/>
    <w:rsid w:val="006E5FAE"/>
    <w:rsid w:val="006E615D"/>
    <w:rsid w:val="006E6334"/>
    <w:rsid w:val="006E671F"/>
    <w:rsid w:val="006E69BE"/>
    <w:rsid w:val="006E6ABD"/>
    <w:rsid w:val="006E6C62"/>
    <w:rsid w:val="006E6F5B"/>
    <w:rsid w:val="006E74DF"/>
    <w:rsid w:val="006E754D"/>
    <w:rsid w:val="006E7998"/>
    <w:rsid w:val="006F08A2"/>
    <w:rsid w:val="006F0C92"/>
    <w:rsid w:val="006F0D39"/>
    <w:rsid w:val="006F1195"/>
    <w:rsid w:val="006F151B"/>
    <w:rsid w:val="006F1B35"/>
    <w:rsid w:val="006F1D30"/>
    <w:rsid w:val="006F1E73"/>
    <w:rsid w:val="006F1F13"/>
    <w:rsid w:val="006F1FD0"/>
    <w:rsid w:val="006F2051"/>
    <w:rsid w:val="006F2284"/>
    <w:rsid w:val="006F32D4"/>
    <w:rsid w:val="006F3399"/>
    <w:rsid w:val="006F3863"/>
    <w:rsid w:val="006F392F"/>
    <w:rsid w:val="006F3AEC"/>
    <w:rsid w:val="006F3CFB"/>
    <w:rsid w:val="006F40CF"/>
    <w:rsid w:val="006F489D"/>
    <w:rsid w:val="006F4A0F"/>
    <w:rsid w:val="006F4DF1"/>
    <w:rsid w:val="006F53E7"/>
    <w:rsid w:val="006F56B8"/>
    <w:rsid w:val="006F59FC"/>
    <w:rsid w:val="006F5AEE"/>
    <w:rsid w:val="006F5B57"/>
    <w:rsid w:val="006F5E50"/>
    <w:rsid w:val="006F6382"/>
    <w:rsid w:val="006F6B28"/>
    <w:rsid w:val="006F6B93"/>
    <w:rsid w:val="006F6BBF"/>
    <w:rsid w:val="006F6E47"/>
    <w:rsid w:val="006F7206"/>
    <w:rsid w:val="006F7750"/>
    <w:rsid w:val="006F77CE"/>
    <w:rsid w:val="007002F2"/>
    <w:rsid w:val="0070059F"/>
    <w:rsid w:val="00700946"/>
    <w:rsid w:val="00700B84"/>
    <w:rsid w:val="00701067"/>
    <w:rsid w:val="00701786"/>
    <w:rsid w:val="007017E8"/>
    <w:rsid w:val="00702242"/>
    <w:rsid w:val="0070241F"/>
    <w:rsid w:val="00702AA8"/>
    <w:rsid w:val="00702F66"/>
    <w:rsid w:val="00703415"/>
    <w:rsid w:val="00703923"/>
    <w:rsid w:val="007040EF"/>
    <w:rsid w:val="00704135"/>
    <w:rsid w:val="007048AE"/>
    <w:rsid w:val="00705138"/>
    <w:rsid w:val="00705651"/>
    <w:rsid w:val="00705DBD"/>
    <w:rsid w:val="00705E8C"/>
    <w:rsid w:val="00706B71"/>
    <w:rsid w:val="00706D13"/>
    <w:rsid w:val="0070709A"/>
    <w:rsid w:val="007074AC"/>
    <w:rsid w:val="00707B06"/>
    <w:rsid w:val="00707E4F"/>
    <w:rsid w:val="0071015C"/>
    <w:rsid w:val="007101AF"/>
    <w:rsid w:val="0071039A"/>
    <w:rsid w:val="00710525"/>
    <w:rsid w:val="007106EC"/>
    <w:rsid w:val="00710C84"/>
    <w:rsid w:val="00710CF9"/>
    <w:rsid w:val="00710F1C"/>
    <w:rsid w:val="00711091"/>
    <w:rsid w:val="0071138A"/>
    <w:rsid w:val="0071141A"/>
    <w:rsid w:val="00711802"/>
    <w:rsid w:val="007119F0"/>
    <w:rsid w:val="00711FE5"/>
    <w:rsid w:val="00712741"/>
    <w:rsid w:val="00712803"/>
    <w:rsid w:val="0071280E"/>
    <w:rsid w:val="00712A47"/>
    <w:rsid w:val="00712B31"/>
    <w:rsid w:val="00712EC4"/>
    <w:rsid w:val="00712F0D"/>
    <w:rsid w:val="00713567"/>
    <w:rsid w:val="00713B98"/>
    <w:rsid w:val="00713C8B"/>
    <w:rsid w:val="00713F42"/>
    <w:rsid w:val="00714177"/>
    <w:rsid w:val="00714423"/>
    <w:rsid w:val="00714A0E"/>
    <w:rsid w:val="00714ABD"/>
    <w:rsid w:val="00714C1D"/>
    <w:rsid w:val="00714F98"/>
    <w:rsid w:val="0071513C"/>
    <w:rsid w:val="0071525E"/>
    <w:rsid w:val="007152EB"/>
    <w:rsid w:val="00715BD6"/>
    <w:rsid w:val="00715FC9"/>
    <w:rsid w:val="007163AE"/>
    <w:rsid w:val="007163FE"/>
    <w:rsid w:val="007164CD"/>
    <w:rsid w:val="00716785"/>
    <w:rsid w:val="0071680F"/>
    <w:rsid w:val="00716946"/>
    <w:rsid w:val="007171EB"/>
    <w:rsid w:val="007177BB"/>
    <w:rsid w:val="00717A23"/>
    <w:rsid w:val="00717A94"/>
    <w:rsid w:val="00717AA0"/>
    <w:rsid w:val="00717B1A"/>
    <w:rsid w:val="00717C6F"/>
    <w:rsid w:val="00717C89"/>
    <w:rsid w:val="00717F81"/>
    <w:rsid w:val="007200E7"/>
    <w:rsid w:val="0072037F"/>
    <w:rsid w:val="00720797"/>
    <w:rsid w:val="0072086F"/>
    <w:rsid w:val="00721479"/>
    <w:rsid w:val="00721488"/>
    <w:rsid w:val="0072165B"/>
    <w:rsid w:val="00721986"/>
    <w:rsid w:val="00721AD5"/>
    <w:rsid w:val="007220D7"/>
    <w:rsid w:val="007227E3"/>
    <w:rsid w:val="007228ED"/>
    <w:rsid w:val="007229D6"/>
    <w:rsid w:val="00722D5B"/>
    <w:rsid w:val="007235D3"/>
    <w:rsid w:val="007236F0"/>
    <w:rsid w:val="00723B78"/>
    <w:rsid w:val="00723B99"/>
    <w:rsid w:val="00723C06"/>
    <w:rsid w:val="007240FF"/>
    <w:rsid w:val="0072433C"/>
    <w:rsid w:val="007248F6"/>
    <w:rsid w:val="00725453"/>
    <w:rsid w:val="0072584A"/>
    <w:rsid w:val="00725856"/>
    <w:rsid w:val="0072591A"/>
    <w:rsid w:val="00725D84"/>
    <w:rsid w:val="00725D9A"/>
    <w:rsid w:val="00725E47"/>
    <w:rsid w:val="00725EE4"/>
    <w:rsid w:val="00725FF1"/>
    <w:rsid w:val="007261A9"/>
    <w:rsid w:val="0072625C"/>
    <w:rsid w:val="007268A1"/>
    <w:rsid w:val="007268AE"/>
    <w:rsid w:val="00726932"/>
    <w:rsid w:val="00726BEF"/>
    <w:rsid w:val="00726C45"/>
    <w:rsid w:val="00727085"/>
    <w:rsid w:val="007272AD"/>
    <w:rsid w:val="007272FF"/>
    <w:rsid w:val="00727366"/>
    <w:rsid w:val="0072742D"/>
    <w:rsid w:val="00727847"/>
    <w:rsid w:val="0073019B"/>
    <w:rsid w:val="007301E3"/>
    <w:rsid w:val="007302C8"/>
    <w:rsid w:val="0073039C"/>
    <w:rsid w:val="00730693"/>
    <w:rsid w:val="00730839"/>
    <w:rsid w:val="007308B4"/>
    <w:rsid w:val="007309FB"/>
    <w:rsid w:val="00730DB3"/>
    <w:rsid w:val="00731443"/>
    <w:rsid w:val="00731520"/>
    <w:rsid w:val="0073189A"/>
    <w:rsid w:val="00731C8B"/>
    <w:rsid w:val="007320E4"/>
    <w:rsid w:val="007323A0"/>
    <w:rsid w:val="00732423"/>
    <w:rsid w:val="007324C7"/>
    <w:rsid w:val="0073253C"/>
    <w:rsid w:val="00732579"/>
    <w:rsid w:val="00732656"/>
    <w:rsid w:val="00732667"/>
    <w:rsid w:val="007326BF"/>
    <w:rsid w:val="00732DEB"/>
    <w:rsid w:val="00732E0A"/>
    <w:rsid w:val="00732F39"/>
    <w:rsid w:val="007333F0"/>
    <w:rsid w:val="007336E8"/>
    <w:rsid w:val="00733949"/>
    <w:rsid w:val="00733BE7"/>
    <w:rsid w:val="00733D8F"/>
    <w:rsid w:val="00733E00"/>
    <w:rsid w:val="00733EAF"/>
    <w:rsid w:val="00733FDE"/>
    <w:rsid w:val="00734085"/>
    <w:rsid w:val="00734599"/>
    <w:rsid w:val="007348F1"/>
    <w:rsid w:val="00734BF7"/>
    <w:rsid w:val="00734F2E"/>
    <w:rsid w:val="00735621"/>
    <w:rsid w:val="00735781"/>
    <w:rsid w:val="007357B4"/>
    <w:rsid w:val="00735BF9"/>
    <w:rsid w:val="00735FA7"/>
    <w:rsid w:val="00736059"/>
    <w:rsid w:val="007360B0"/>
    <w:rsid w:val="00736744"/>
    <w:rsid w:val="00736866"/>
    <w:rsid w:val="00736971"/>
    <w:rsid w:val="00736C25"/>
    <w:rsid w:val="00736E42"/>
    <w:rsid w:val="0073779A"/>
    <w:rsid w:val="00737C52"/>
    <w:rsid w:val="00740141"/>
    <w:rsid w:val="0074039A"/>
    <w:rsid w:val="00740902"/>
    <w:rsid w:val="00740ECA"/>
    <w:rsid w:val="0074111C"/>
    <w:rsid w:val="007412F2"/>
    <w:rsid w:val="00741748"/>
    <w:rsid w:val="0074188C"/>
    <w:rsid w:val="007419AE"/>
    <w:rsid w:val="00741E8A"/>
    <w:rsid w:val="007420B0"/>
    <w:rsid w:val="00742C70"/>
    <w:rsid w:val="00743138"/>
    <w:rsid w:val="007432D2"/>
    <w:rsid w:val="00743450"/>
    <w:rsid w:val="00743477"/>
    <w:rsid w:val="00743952"/>
    <w:rsid w:val="00743A35"/>
    <w:rsid w:val="00743E5B"/>
    <w:rsid w:val="0074402C"/>
    <w:rsid w:val="00744375"/>
    <w:rsid w:val="00744509"/>
    <w:rsid w:val="007445F2"/>
    <w:rsid w:val="00744ACA"/>
    <w:rsid w:val="00744C5B"/>
    <w:rsid w:val="00744DF4"/>
    <w:rsid w:val="007450A9"/>
    <w:rsid w:val="007450F0"/>
    <w:rsid w:val="0074511C"/>
    <w:rsid w:val="007454DA"/>
    <w:rsid w:val="00745534"/>
    <w:rsid w:val="00745C6A"/>
    <w:rsid w:val="00745CF7"/>
    <w:rsid w:val="0074603E"/>
    <w:rsid w:val="00746362"/>
    <w:rsid w:val="007468C6"/>
    <w:rsid w:val="0074698C"/>
    <w:rsid w:val="007469EC"/>
    <w:rsid w:val="00746B34"/>
    <w:rsid w:val="00746B50"/>
    <w:rsid w:val="00746B60"/>
    <w:rsid w:val="00746D92"/>
    <w:rsid w:val="00746E82"/>
    <w:rsid w:val="007472A9"/>
    <w:rsid w:val="007472E0"/>
    <w:rsid w:val="00747402"/>
    <w:rsid w:val="007475B8"/>
    <w:rsid w:val="00747710"/>
    <w:rsid w:val="00747C66"/>
    <w:rsid w:val="00750083"/>
    <w:rsid w:val="00750165"/>
    <w:rsid w:val="007501DB"/>
    <w:rsid w:val="0075050C"/>
    <w:rsid w:val="00750BC8"/>
    <w:rsid w:val="00750CC2"/>
    <w:rsid w:val="00750DB0"/>
    <w:rsid w:val="00750FA2"/>
    <w:rsid w:val="0075151E"/>
    <w:rsid w:val="00751596"/>
    <w:rsid w:val="00751A58"/>
    <w:rsid w:val="00751F8E"/>
    <w:rsid w:val="00752185"/>
    <w:rsid w:val="00752900"/>
    <w:rsid w:val="00752A5B"/>
    <w:rsid w:val="00753530"/>
    <w:rsid w:val="007535B9"/>
    <w:rsid w:val="007541D8"/>
    <w:rsid w:val="0075460B"/>
    <w:rsid w:val="00754B59"/>
    <w:rsid w:val="00755186"/>
    <w:rsid w:val="0075539C"/>
    <w:rsid w:val="00756297"/>
    <w:rsid w:val="00756395"/>
    <w:rsid w:val="00756842"/>
    <w:rsid w:val="00756BB2"/>
    <w:rsid w:val="00756F6E"/>
    <w:rsid w:val="007576AB"/>
    <w:rsid w:val="00757FED"/>
    <w:rsid w:val="00760124"/>
    <w:rsid w:val="00760967"/>
    <w:rsid w:val="00760A6A"/>
    <w:rsid w:val="00760B9B"/>
    <w:rsid w:val="007611CE"/>
    <w:rsid w:val="007612EE"/>
    <w:rsid w:val="00761B72"/>
    <w:rsid w:val="00761BB4"/>
    <w:rsid w:val="00761CE6"/>
    <w:rsid w:val="00761DA9"/>
    <w:rsid w:val="00761F42"/>
    <w:rsid w:val="00762D5B"/>
    <w:rsid w:val="007637FC"/>
    <w:rsid w:val="00763C20"/>
    <w:rsid w:val="00763C69"/>
    <w:rsid w:val="00763FA7"/>
    <w:rsid w:val="00764516"/>
    <w:rsid w:val="00764827"/>
    <w:rsid w:val="007648D4"/>
    <w:rsid w:val="00764BA9"/>
    <w:rsid w:val="00764CF9"/>
    <w:rsid w:val="00764E51"/>
    <w:rsid w:val="00765039"/>
    <w:rsid w:val="00765526"/>
    <w:rsid w:val="00765796"/>
    <w:rsid w:val="0076594B"/>
    <w:rsid w:val="00765D4D"/>
    <w:rsid w:val="00765FE4"/>
    <w:rsid w:val="0076649C"/>
    <w:rsid w:val="00766512"/>
    <w:rsid w:val="00766649"/>
    <w:rsid w:val="00766820"/>
    <w:rsid w:val="00766CC0"/>
    <w:rsid w:val="00766CC1"/>
    <w:rsid w:val="00767020"/>
    <w:rsid w:val="007675C1"/>
    <w:rsid w:val="00767B83"/>
    <w:rsid w:val="00767BCC"/>
    <w:rsid w:val="00767D3B"/>
    <w:rsid w:val="00770049"/>
    <w:rsid w:val="0077052C"/>
    <w:rsid w:val="0077072A"/>
    <w:rsid w:val="0077180C"/>
    <w:rsid w:val="007718D2"/>
    <w:rsid w:val="007719A2"/>
    <w:rsid w:val="007719F5"/>
    <w:rsid w:val="007719FC"/>
    <w:rsid w:val="00771BA1"/>
    <w:rsid w:val="00771D77"/>
    <w:rsid w:val="00772143"/>
    <w:rsid w:val="007722BA"/>
    <w:rsid w:val="00772527"/>
    <w:rsid w:val="0077252F"/>
    <w:rsid w:val="00773156"/>
    <w:rsid w:val="00773B0E"/>
    <w:rsid w:val="00773EF4"/>
    <w:rsid w:val="00774CBB"/>
    <w:rsid w:val="00775195"/>
    <w:rsid w:val="00775DD3"/>
    <w:rsid w:val="00775F3F"/>
    <w:rsid w:val="0077608B"/>
    <w:rsid w:val="007762F2"/>
    <w:rsid w:val="0077637B"/>
    <w:rsid w:val="007767BF"/>
    <w:rsid w:val="007769E1"/>
    <w:rsid w:val="00776B37"/>
    <w:rsid w:val="00777015"/>
    <w:rsid w:val="00777378"/>
    <w:rsid w:val="0077778E"/>
    <w:rsid w:val="00777799"/>
    <w:rsid w:val="00777893"/>
    <w:rsid w:val="007800DD"/>
    <w:rsid w:val="0078038D"/>
    <w:rsid w:val="007806BF"/>
    <w:rsid w:val="00780748"/>
    <w:rsid w:val="007813C7"/>
    <w:rsid w:val="00781580"/>
    <w:rsid w:val="007816B6"/>
    <w:rsid w:val="00781C72"/>
    <w:rsid w:val="00781CB3"/>
    <w:rsid w:val="00781D2A"/>
    <w:rsid w:val="0078207C"/>
    <w:rsid w:val="0078317F"/>
    <w:rsid w:val="00783291"/>
    <w:rsid w:val="0078359A"/>
    <w:rsid w:val="00783857"/>
    <w:rsid w:val="0078394C"/>
    <w:rsid w:val="00783C13"/>
    <w:rsid w:val="00783C69"/>
    <w:rsid w:val="00783DFF"/>
    <w:rsid w:val="0078413C"/>
    <w:rsid w:val="007841A2"/>
    <w:rsid w:val="00784330"/>
    <w:rsid w:val="0078457B"/>
    <w:rsid w:val="00784FEB"/>
    <w:rsid w:val="007856F3"/>
    <w:rsid w:val="00785897"/>
    <w:rsid w:val="00785DC7"/>
    <w:rsid w:val="007862A6"/>
    <w:rsid w:val="007862C0"/>
    <w:rsid w:val="0078644E"/>
    <w:rsid w:val="00786520"/>
    <w:rsid w:val="00786E81"/>
    <w:rsid w:val="00787184"/>
    <w:rsid w:val="0078725F"/>
    <w:rsid w:val="00787821"/>
    <w:rsid w:val="00787F21"/>
    <w:rsid w:val="007901E2"/>
    <w:rsid w:val="0079031A"/>
    <w:rsid w:val="007903B5"/>
    <w:rsid w:val="00790823"/>
    <w:rsid w:val="00790D9C"/>
    <w:rsid w:val="00790DD8"/>
    <w:rsid w:val="0079154A"/>
    <w:rsid w:val="007916B3"/>
    <w:rsid w:val="00791779"/>
    <w:rsid w:val="00791C45"/>
    <w:rsid w:val="007920CE"/>
    <w:rsid w:val="0079225D"/>
    <w:rsid w:val="00792662"/>
    <w:rsid w:val="00792A88"/>
    <w:rsid w:val="00792E9C"/>
    <w:rsid w:val="00793078"/>
    <w:rsid w:val="00793609"/>
    <w:rsid w:val="00793CDB"/>
    <w:rsid w:val="007946CB"/>
    <w:rsid w:val="00794DF8"/>
    <w:rsid w:val="00794E3D"/>
    <w:rsid w:val="0079595A"/>
    <w:rsid w:val="00795EAB"/>
    <w:rsid w:val="007967DA"/>
    <w:rsid w:val="007969C0"/>
    <w:rsid w:val="007971FF"/>
    <w:rsid w:val="0079726E"/>
    <w:rsid w:val="007975A9"/>
    <w:rsid w:val="0079768F"/>
    <w:rsid w:val="007979AD"/>
    <w:rsid w:val="00797C22"/>
    <w:rsid w:val="00797F89"/>
    <w:rsid w:val="007A006C"/>
    <w:rsid w:val="007A01A1"/>
    <w:rsid w:val="007A055F"/>
    <w:rsid w:val="007A1092"/>
    <w:rsid w:val="007A15A8"/>
    <w:rsid w:val="007A15D1"/>
    <w:rsid w:val="007A178F"/>
    <w:rsid w:val="007A1A85"/>
    <w:rsid w:val="007A1CEC"/>
    <w:rsid w:val="007A24C5"/>
    <w:rsid w:val="007A28AE"/>
    <w:rsid w:val="007A2948"/>
    <w:rsid w:val="007A2FE5"/>
    <w:rsid w:val="007A31E3"/>
    <w:rsid w:val="007A395B"/>
    <w:rsid w:val="007A3D03"/>
    <w:rsid w:val="007A41FB"/>
    <w:rsid w:val="007A42B8"/>
    <w:rsid w:val="007A43D2"/>
    <w:rsid w:val="007A4BC9"/>
    <w:rsid w:val="007A4F05"/>
    <w:rsid w:val="007A5137"/>
    <w:rsid w:val="007A5889"/>
    <w:rsid w:val="007A5CF3"/>
    <w:rsid w:val="007A5E51"/>
    <w:rsid w:val="007A5E7C"/>
    <w:rsid w:val="007A65B3"/>
    <w:rsid w:val="007A6C27"/>
    <w:rsid w:val="007A6C64"/>
    <w:rsid w:val="007A71EC"/>
    <w:rsid w:val="007A7291"/>
    <w:rsid w:val="007A752E"/>
    <w:rsid w:val="007A760A"/>
    <w:rsid w:val="007A772E"/>
    <w:rsid w:val="007A798C"/>
    <w:rsid w:val="007A7A34"/>
    <w:rsid w:val="007A7C00"/>
    <w:rsid w:val="007A7C15"/>
    <w:rsid w:val="007A7D45"/>
    <w:rsid w:val="007B0823"/>
    <w:rsid w:val="007B0D2A"/>
    <w:rsid w:val="007B14EE"/>
    <w:rsid w:val="007B26C7"/>
    <w:rsid w:val="007B299B"/>
    <w:rsid w:val="007B2C77"/>
    <w:rsid w:val="007B2CDC"/>
    <w:rsid w:val="007B379F"/>
    <w:rsid w:val="007B3C51"/>
    <w:rsid w:val="007B43D2"/>
    <w:rsid w:val="007B4672"/>
    <w:rsid w:val="007B4C28"/>
    <w:rsid w:val="007B4D69"/>
    <w:rsid w:val="007B5177"/>
    <w:rsid w:val="007B5705"/>
    <w:rsid w:val="007B5EAD"/>
    <w:rsid w:val="007B5EF2"/>
    <w:rsid w:val="007B60D9"/>
    <w:rsid w:val="007B610A"/>
    <w:rsid w:val="007B66CE"/>
    <w:rsid w:val="007B6C07"/>
    <w:rsid w:val="007B6CEE"/>
    <w:rsid w:val="007B739B"/>
    <w:rsid w:val="007B7DAD"/>
    <w:rsid w:val="007B7E64"/>
    <w:rsid w:val="007C04EF"/>
    <w:rsid w:val="007C0B34"/>
    <w:rsid w:val="007C1043"/>
    <w:rsid w:val="007C105B"/>
    <w:rsid w:val="007C1211"/>
    <w:rsid w:val="007C1323"/>
    <w:rsid w:val="007C1B49"/>
    <w:rsid w:val="007C1C70"/>
    <w:rsid w:val="007C1FB8"/>
    <w:rsid w:val="007C21CB"/>
    <w:rsid w:val="007C21F5"/>
    <w:rsid w:val="007C2560"/>
    <w:rsid w:val="007C2576"/>
    <w:rsid w:val="007C27BE"/>
    <w:rsid w:val="007C2929"/>
    <w:rsid w:val="007C2FC6"/>
    <w:rsid w:val="007C2FE2"/>
    <w:rsid w:val="007C34CF"/>
    <w:rsid w:val="007C34FC"/>
    <w:rsid w:val="007C36EB"/>
    <w:rsid w:val="007C3B7A"/>
    <w:rsid w:val="007C3EB2"/>
    <w:rsid w:val="007C4104"/>
    <w:rsid w:val="007C41EA"/>
    <w:rsid w:val="007C43F3"/>
    <w:rsid w:val="007C453D"/>
    <w:rsid w:val="007C471A"/>
    <w:rsid w:val="007C493F"/>
    <w:rsid w:val="007C4A5D"/>
    <w:rsid w:val="007C4F25"/>
    <w:rsid w:val="007C520B"/>
    <w:rsid w:val="007C54F6"/>
    <w:rsid w:val="007C5939"/>
    <w:rsid w:val="007C5B44"/>
    <w:rsid w:val="007C5DD3"/>
    <w:rsid w:val="007C5FED"/>
    <w:rsid w:val="007C62E0"/>
    <w:rsid w:val="007C63AB"/>
    <w:rsid w:val="007C643B"/>
    <w:rsid w:val="007C689B"/>
    <w:rsid w:val="007C6935"/>
    <w:rsid w:val="007C69FC"/>
    <w:rsid w:val="007C6A60"/>
    <w:rsid w:val="007C6C02"/>
    <w:rsid w:val="007C6D0B"/>
    <w:rsid w:val="007C750D"/>
    <w:rsid w:val="007C7DF3"/>
    <w:rsid w:val="007D0098"/>
    <w:rsid w:val="007D0392"/>
    <w:rsid w:val="007D0578"/>
    <w:rsid w:val="007D0678"/>
    <w:rsid w:val="007D07EA"/>
    <w:rsid w:val="007D110C"/>
    <w:rsid w:val="007D195F"/>
    <w:rsid w:val="007D1D3A"/>
    <w:rsid w:val="007D1E22"/>
    <w:rsid w:val="007D2028"/>
    <w:rsid w:val="007D21B6"/>
    <w:rsid w:val="007D23D6"/>
    <w:rsid w:val="007D2757"/>
    <w:rsid w:val="007D277A"/>
    <w:rsid w:val="007D28BA"/>
    <w:rsid w:val="007D2CC4"/>
    <w:rsid w:val="007D2F46"/>
    <w:rsid w:val="007D3146"/>
    <w:rsid w:val="007D3520"/>
    <w:rsid w:val="007D3776"/>
    <w:rsid w:val="007D38C9"/>
    <w:rsid w:val="007D393C"/>
    <w:rsid w:val="007D3D18"/>
    <w:rsid w:val="007D4081"/>
    <w:rsid w:val="007D49CE"/>
    <w:rsid w:val="007D4E65"/>
    <w:rsid w:val="007D4F56"/>
    <w:rsid w:val="007D4FDF"/>
    <w:rsid w:val="007D5623"/>
    <w:rsid w:val="007D583F"/>
    <w:rsid w:val="007D5B9D"/>
    <w:rsid w:val="007D5BED"/>
    <w:rsid w:val="007D65C9"/>
    <w:rsid w:val="007D6911"/>
    <w:rsid w:val="007D6BF2"/>
    <w:rsid w:val="007D6D5F"/>
    <w:rsid w:val="007D781E"/>
    <w:rsid w:val="007D78FD"/>
    <w:rsid w:val="007E002B"/>
    <w:rsid w:val="007E02F0"/>
    <w:rsid w:val="007E0446"/>
    <w:rsid w:val="007E06E4"/>
    <w:rsid w:val="007E0927"/>
    <w:rsid w:val="007E0BCE"/>
    <w:rsid w:val="007E0C4A"/>
    <w:rsid w:val="007E0D70"/>
    <w:rsid w:val="007E0ED5"/>
    <w:rsid w:val="007E1383"/>
    <w:rsid w:val="007E20F2"/>
    <w:rsid w:val="007E211C"/>
    <w:rsid w:val="007E2E5F"/>
    <w:rsid w:val="007E2FB8"/>
    <w:rsid w:val="007E2FF7"/>
    <w:rsid w:val="007E304D"/>
    <w:rsid w:val="007E3697"/>
    <w:rsid w:val="007E395D"/>
    <w:rsid w:val="007E3C87"/>
    <w:rsid w:val="007E3F16"/>
    <w:rsid w:val="007E4C3A"/>
    <w:rsid w:val="007E51AE"/>
    <w:rsid w:val="007E5506"/>
    <w:rsid w:val="007E587C"/>
    <w:rsid w:val="007E5993"/>
    <w:rsid w:val="007E5A13"/>
    <w:rsid w:val="007E5F8B"/>
    <w:rsid w:val="007E62A3"/>
    <w:rsid w:val="007E62F7"/>
    <w:rsid w:val="007E637C"/>
    <w:rsid w:val="007E6793"/>
    <w:rsid w:val="007E6DAB"/>
    <w:rsid w:val="007E70B6"/>
    <w:rsid w:val="007E711D"/>
    <w:rsid w:val="007E732B"/>
    <w:rsid w:val="007E732F"/>
    <w:rsid w:val="007E745D"/>
    <w:rsid w:val="007E7E40"/>
    <w:rsid w:val="007F00BA"/>
    <w:rsid w:val="007F0764"/>
    <w:rsid w:val="007F07D4"/>
    <w:rsid w:val="007F09DD"/>
    <w:rsid w:val="007F0D57"/>
    <w:rsid w:val="007F0E15"/>
    <w:rsid w:val="007F1293"/>
    <w:rsid w:val="007F13FD"/>
    <w:rsid w:val="007F187B"/>
    <w:rsid w:val="007F1935"/>
    <w:rsid w:val="007F19CB"/>
    <w:rsid w:val="007F21FD"/>
    <w:rsid w:val="007F2354"/>
    <w:rsid w:val="007F27BB"/>
    <w:rsid w:val="007F2D71"/>
    <w:rsid w:val="007F33F0"/>
    <w:rsid w:val="007F3A1D"/>
    <w:rsid w:val="007F3B2F"/>
    <w:rsid w:val="007F3B82"/>
    <w:rsid w:val="007F3D87"/>
    <w:rsid w:val="007F3E8A"/>
    <w:rsid w:val="007F4200"/>
    <w:rsid w:val="007F4A55"/>
    <w:rsid w:val="007F4CB0"/>
    <w:rsid w:val="007F51F5"/>
    <w:rsid w:val="007F54FB"/>
    <w:rsid w:val="007F559C"/>
    <w:rsid w:val="007F5963"/>
    <w:rsid w:val="007F59DC"/>
    <w:rsid w:val="007F7029"/>
    <w:rsid w:val="007F7315"/>
    <w:rsid w:val="007F745E"/>
    <w:rsid w:val="007F76B7"/>
    <w:rsid w:val="007F77D0"/>
    <w:rsid w:val="007F787A"/>
    <w:rsid w:val="007F78CE"/>
    <w:rsid w:val="007F7E3A"/>
    <w:rsid w:val="007F7F79"/>
    <w:rsid w:val="008002F9"/>
    <w:rsid w:val="008002FB"/>
    <w:rsid w:val="00800715"/>
    <w:rsid w:val="0080072F"/>
    <w:rsid w:val="00800EF0"/>
    <w:rsid w:val="008010B4"/>
    <w:rsid w:val="00801CC2"/>
    <w:rsid w:val="00801E06"/>
    <w:rsid w:val="00802696"/>
    <w:rsid w:val="00802850"/>
    <w:rsid w:val="008030FA"/>
    <w:rsid w:val="008033D5"/>
    <w:rsid w:val="008033D6"/>
    <w:rsid w:val="00803622"/>
    <w:rsid w:val="00804192"/>
    <w:rsid w:val="0080423B"/>
    <w:rsid w:val="00804244"/>
    <w:rsid w:val="00804429"/>
    <w:rsid w:val="00804AAC"/>
    <w:rsid w:val="00804B90"/>
    <w:rsid w:val="00804EFD"/>
    <w:rsid w:val="008051C5"/>
    <w:rsid w:val="008055BF"/>
    <w:rsid w:val="00805643"/>
    <w:rsid w:val="008059B8"/>
    <w:rsid w:val="00806018"/>
    <w:rsid w:val="0080624C"/>
    <w:rsid w:val="008065E0"/>
    <w:rsid w:val="008068F3"/>
    <w:rsid w:val="00806B87"/>
    <w:rsid w:val="00806CD9"/>
    <w:rsid w:val="00806D7E"/>
    <w:rsid w:val="00807208"/>
    <w:rsid w:val="0080753B"/>
    <w:rsid w:val="0080756B"/>
    <w:rsid w:val="0080757F"/>
    <w:rsid w:val="00807C23"/>
    <w:rsid w:val="0081057B"/>
    <w:rsid w:val="008105DD"/>
    <w:rsid w:val="00810D23"/>
    <w:rsid w:val="00810EF1"/>
    <w:rsid w:val="00811327"/>
    <w:rsid w:val="0081156A"/>
    <w:rsid w:val="0081205E"/>
    <w:rsid w:val="00812189"/>
    <w:rsid w:val="008124D2"/>
    <w:rsid w:val="00812558"/>
    <w:rsid w:val="0081257D"/>
    <w:rsid w:val="0081260C"/>
    <w:rsid w:val="00812D6F"/>
    <w:rsid w:val="008134AF"/>
    <w:rsid w:val="008138CB"/>
    <w:rsid w:val="00813A5A"/>
    <w:rsid w:val="00813A6D"/>
    <w:rsid w:val="00813EEF"/>
    <w:rsid w:val="0081453F"/>
    <w:rsid w:val="00814B8B"/>
    <w:rsid w:val="00814CD1"/>
    <w:rsid w:val="008155F8"/>
    <w:rsid w:val="00815659"/>
    <w:rsid w:val="008156FB"/>
    <w:rsid w:val="00815771"/>
    <w:rsid w:val="00815883"/>
    <w:rsid w:val="00815F7A"/>
    <w:rsid w:val="0081611B"/>
    <w:rsid w:val="00816284"/>
    <w:rsid w:val="008163FE"/>
    <w:rsid w:val="00816608"/>
    <w:rsid w:val="00816A42"/>
    <w:rsid w:val="00816B88"/>
    <w:rsid w:val="00816E6E"/>
    <w:rsid w:val="00816EF1"/>
    <w:rsid w:val="008170EF"/>
    <w:rsid w:val="00817538"/>
    <w:rsid w:val="0081755D"/>
    <w:rsid w:val="00817712"/>
    <w:rsid w:val="008177D5"/>
    <w:rsid w:val="00817CC7"/>
    <w:rsid w:val="00820024"/>
    <w:rsid w:val="00820025"/>
    <w:rsid w:val="008201E7"/>
    <w:rsid w:val="008202F8"/>
    <w:rsid w:val="00820867"/>
    <w:rsid w:val="00820BAF"/>
    <w:rsid w:val="00820CE2"/>
    <w:rsid w:val="00820DF1"/>
    <w:rsid w:val="00821076"/>
    <w:rsid w:val="0082107B"/>
    <w:rsid w:val="00821158"/>
    <w:rsid w:val="0082168E"/>
    <w:rsid w:val="00821908"/>
    <w:rsid w:val="00821990"/>
    <w:rsid w:val="00821B48"/>
    <w:rsid w:val="00821B9B"/>
    <w:rsid w:val="00821C82"/>
    <w:rsid w:val="00821D4F"/>
    <w:rsid w:val="00821F50"/>
    <w:rsid w:val="00821F60"/>
    <w:rsid w:val="008223CD"/>
    <w:rsid w:val="008223E3"/>
    <w:rsid w:val="00822424"/>
    <w:rsid w:val="00822450"/>
    <w:rsid w:val="008224E1"/>
    <w:rsid w:val="0082272F"/>
    <w:rsid w:val="00822735"/>
    <w:rsid w:val="00822AE5"/>
    <w:rsid w:val="00822B0E"/>
    <w:rsid w:val="00822BFD"/>
    <w:rsid w:val="008230A9"/>
    <w:rsid w:val="0082326D"/>
    <w:rsid w:val="008233FA"/>
    <w:rsid w:val="00823AF2"/>
    <w:rsid w:val="00823B63"/>
    <w:rsid w:val="008241B6"/>
    <w:rsid w:val="0082506A"/>
    <w:rsid w:val="0082549C"/>
    <w:rsid w:val="008266E2"/>
    <w:rsid w:val="008269DB"/>
    <w:rsid w:val="00826E1E"/>
    <w:rsid w:val="00826FEA"/>
    <w:rsid w:val="00827237"/>
    <w:rsid w:val="0082728C"/>
    <w:rsid w:val="008275EB"/>
    <w:rsid w:val="00827AA5"/>
    <w:rsid w:val="00827FFB"/>
    <w:rsid w:val="0083000E"/>
    <w:rsid w:val="008300A7"/>
    <w:rsid w:val="008301FC"/>
    <w:rsid w:val="00830400"/>
    <w:rsid w:val="00830BAB"/>
    <w:rsid w:val="00830EDF"/>
    <w:rsid w:val="00831DB1"/>
    <w:rsid w:val="00833124"/>
    <w:rsid w:val="00833218"/>
    <w:rsid w:val="0083340C"/>
    <w:rsid w:val="008334D5"/>
    <w:rsid w:val="0083359D"/>
    <w:rsid w:val="0083371D"/>
    <w:rsid w:val="00833E92"/>
    <w:rsid w:val="0083412C"/>
    <w:rsid w:val="008342ED"/>
    <w:rsid w:val="00834785"/>
    <w:rsid w:val="0083494C"/>
    <w:rsid w:val="00834E37"/>
    <w:rsid w:val="0083576C"/>
    <w:rsid w:val="0083590B"/>
    <w:rsid w:val="0083592C"/>
    <w:rsid w:val="00835BAB"/>
    <w:rsid w:val="008365E0"/>
    <w:rsid w:val="00836A98"/>
    <w:rsid w:val="00836BAA"/>
    <w:rsid w:val="0083737C"/>
    <w:rsid w:val="00837390"/>
    <w:rsid w:val="008376B3"/>
    <w:rsid w:val="00837BA9"/>
    <w:rsid w:val="00837C76"/>
    <w:rsid w:val="00837D6E"/>
    <w:rsid w:val="00837E57"/>
    <w:rsid w:val="00837EB7"/>
    <w:rsid w:val="008400CC"/>
    <w:rsid w:val="008401C1"/>
    <w:rsid w:val="00840254"/>
    <w:rsid w:val="00840CD2"/>
    <w:rsid w:val="00840CD8"/>
    <w:rsid w:val="00841035"/>
    <w:rsid w:val="0084193D"/>
    <w:rsid w:val="00841BBB"/>
    <w:rsid w:val="00841CDC"/>
    <w:rsid w:val="00841D5A"/>
    <w:rsid w:val="00841DD2"/>
    <w:rsid w:val="00841E0F"/>
    <w:rsid w:val="00841F38"/>
    <w:rsid w:val="0084220A"/>
    <w:rsid w:val="008426BF"/>
    <w:rsid w:val="0084270D"/>
    <w:rsid w:val="00842A6C"/>
    <w:rsid w:val="00842AF9"/>
    <w:rsid w:val="00842E0C"/>
    <w:rsid w:val="00842FB4"/>
    <w:rsid w:val="0084321B"/>
    <w:rsid w:val="008436D6"/>
    <w:rsid w:val="0084372D"/>
    <w:rsid w:val="00843830"/>
    <w:rsid w:val="00843950"/>
    <w:rsid w:val="00843BE5"/>
    <w:rsid w:val="00843BFA"/>
    <w:rsid w:val="00843C50"/>
    <w:rsid w:val="00843E4F"/>
    <w:rsid w:val="00844258"/>
    <w:rsid w:val="0084466F"/>
    <w:rsid w:val="0084491E"/>
    <w:rsid w:val="00844BDE"/>
    <w:rsid w:val="00845181"/>
    <w:rsid w:val="008454AA"/>
    <w:rsid w:val="0084551E"/>
    <w:rsid w:val="00845D09"/>
    <w:rsid w:val="0084667E"/>
    <w:rsid w:val="008467C6"/>
    <w:rsid w:val="00846CD7"/>
    <w:rsid w:val="0084702B"/>
    <w:rsid w:val="00847AA2"/>
    <w:rsid w:val="00847B62"/>
    <w:rsid w:val="00847D86"/>
    <w:rsid w:val="00847F65"/>
    <w:rsid w:val="008500F2"/>
    <w:rsid w:val="008503EE"/>
    <w:rsid w:val="0085072D"/>
    <w:rsid w:val="00850AE3"/>
    <w:rsid w:val="00850BDE"/>
    <w:rsid w:val="00850C41"/>
    <w:rsid w:val="00850C6F"/>
    <w:rsid w:val="00850CC2"/>
    <w:rsid w:val="00851101"/>
    <w:rsid w:val="00851603"/>
    <w:rsid w:val="0085186F"/>
    <w:rsid w:val="00851939"/>
    <w:rsid w:val="008519B6"/>
    <w:rsid w:val="00851D00"/>
    <w:rsid w:val="00851FD0"/>
    <w:rsid w:val="008521C1"/>
    <w:rsid w:val="008523A5"/>
    <w:rsid w:val="0085281F"/>
    <w:rsid w:val="0085299F"/>
    <w:rsid w:val="00852C33"/>
    <w:rsid w:val="00852DB9"/>
    <w:rsid w:val="008532E2"/>
    <w:rsid w:val="00853402"/>
    <w:rsid w:val="00853C18"/>
    <w:rsid w:val="00853CF0"/>
    <w:rsid w:val="00854359"/>
    <w:rsid w:val="00854D7E"/>
    <w:rsid w:val="00854F15"/>
    <w:rsid w:val="008551D6"/>
    <w:rsid w:val="00855421"/>
    <w:rsid w:val="00855F8A"/>
    <w:rsid w:val="00856301"/>
    <w:rsid w:val="00856A7F"/>
    <w:rsid w:val="00856CA4"/>
    <w:rsid w:val="00856EC1"/>
    <w:rsid w:val="008572AD"/>
    <w:rsid w:val="008572B8"/>
    <w:rsid w:val="008574AC"/>
    <w:rsid w:val="00857529"/>
    <w:rsid w:val="008576DA"/>
    <w:rsid w:val="008577F0"/>
    <w:rsid w:val="00857A75"/>
    <w:rsid w:val="00857C2B"/>
    <w:rsid w:val="008600D7"/>
    <w:rsid w:val="00860344"/>
    <w:rsid w:val="0086059A"/>
    <w:rsid w:val="008606CF"/>
    <w:rsid w:val="00860CE6"/>
    <w:rsid w:val="008610AE"/>
    <w:rsid w:val="008613AA"/>
    <w:rsid w:val="008615B7"/>
    <w:rsid w:val="00861DDA"/>
    <w:rsid w:val="0086248C"/>
    <w:rsid w:val="00862541"/>
    <w:rsid w:val="008626B0"/>
    <w:rsid w:val="00862A38"/>
    <w:rsid w:val="00862C67"/>
    <w:rsid w:val="00862F2F"/>
    <w:rsid w:val="00862FD0"/>
    <w:rsid w:val="00863219"/>
    <w:rsid w:val="00863539"/>
    <w:rsid w:val="0086356C"/>
    <w:rsid w:val="00864051"/>
    <w:rsid w:val="008640CD"/>
    <w:rsid w:val="0086458D"/>
    <w:rsid w:val="008645F1"/>
    <w:rsid w:val="0086492D"/>
    <w:rsid w:val="00864B16"/>
    <w:rsid w:val="00864C23"/>
    <w:rsid w:val="008654D4"/>
    <w:rsid w:val="00865756"/>
    <w:rsid w:val="008659AB"/>
    <w:rsid w:val="00865C20"/>
    <w:rsid w:val="00865D45"/>
    <w:rsid w:val="00865FF6"/>
    <w:rsid w:val="00866431"/>
    <w:rsid w:val="008664BC"/>
    <w:rsid w:val="00866561"/>
    <w:rsid w:val="00866578"/>
    <w:rsid w:val="0086673B"/>
    <w:rsid w:val="008667AE"/>
    <w:rsid w:val="00866C3F"/>
    <w:rsid w:val="00866EEE"/>
    <w:rsid w:val="008675EF"/>
    <w:rsid w:val="00867D92"/>
    <w:rsid w:val="0087010B"/>
    <w:rsid w:val="00870E21"/>
    <w:rsid w:val="008710CD"/>
    <w:rsid w:val="008711BA"/>
    <w:rsid w:val="00871D1A"/>
    <w:rsid w:val="00872142"/>
    <w:rsid w:val="0087303F"/>
    <w:rsid w:val="008733D4"/>
    <w:rsid w:val="00873845"/>
    <w:rsid w:val="00873875"/>
    <w:rsid w:val="00873925"/>
    <w:rsid w:val="00873BA3"/>
    <w:rsid w:val="00873C54"/>
    <w:rsid w:val="00874925"/>
    <w:rsid w:val="00874928"/>
    <w:rsid w:val="00874A1D"/>
    <w:rsid w:val="00874BF3"/>
    <w:rsid w:val="008756FC"/>
    <w:rsid w:val="00875861"/>
    <w:rsid w:val="00875A66"/>
    <w:rsid w:val="00875CD9"/>
    <w:rsid w:val="00876110"/>
    <w:rsid w:val="00876116"/>
    <w:rsid w:val="00876360"/>
    <w:rsid w:val="00876705"/>
    <w:rsid w:val="0087677E"/>
    <w:rsid w:val="008767DC"/>
    <w:rsid w:val="00876BDE"/>
    <w:rsid w:val="0087736C"/>
    <w:rsid w:val="00877801"/>
    <w:rsid w:val="00880144"/>
    <w:rsid w:val="0088028C"/>
    <w:rsid w:val="0088053E"/>
    <w:rsid w:val="00880697"/>
    <w:rsid w:val="0088083F"/>
    <w:rsid w:val="008808FF"/>
    <w:rsid w:val="00880C02"/>
    <w:rsid w:val="00880D02"/>
    <w:rsid w:val="00880E17"/>
    <w:rsid w:val="0088117C"/>
    <w:rsid w:val="008813B5"/>
    <w:rsid w:val="008813C1"/>
    <w:rsid w:val="008826FB"/>
    <w:rsid w:val="00882CF3"/>
    <w:rsid w:val="00883164"/>
    <w:rsid w:val="008832FF"/>
    <w:rsid w:val="00883AD4"/>
    <w:rsid w:val="00883E32"/>
    <w:rsid w:val="00883FCB"/>
    <w:rsid w:val="00884AD9"/>
    <w:rsid w:val="00884DA5"/>
    <w:rsid w:val="0088535E"/>
    <w:rsid w:val="0088563E"/>
    <w:rsid w:val="00885B54"/>
    <w:rsid w:val="008860E5"/>
    <w:rsid w:val="00886B35"/>
    <w:rsid w:val="00887342"/>
    <w:rsid w:val="008873B5"/>
    <w:rsid w:val="0088741A"/>
    <w:rsid w:val="00887552"/>
    <w:rsid w:val="0089012A"/>
    <w:rsid w:val="00890166"/>
    <w:rsid w:val="0089061D"/>
    <w:rsid w:val="00890932"/>
    <w:rsid w:val="00890B75"/>
    <w:rsid w:val="00890D4D"/>
    <w:rsid w:val="008912BA"/>
    <w:rsid w:val="00891365"/>
    <w:rsid w:val="00891AD1"/>
    <w:rsid w:val="00891E6F"/>
    <w:rsid w:val="008923D4"/>
    <w:rsid w:val="008924E9"/>
    <w:rsid w:val="00892812"/>
    <w:rsid w:val="00893F42"/>
    <w:rsid w:val="00894070"/>
    <w:rsid w:val="008940BD"/>
    <w:rsid w:val="00894157"/>
    <w:rsid w:val="0089442A"/>
    <w:rsid w:val="00894CCE"/>
    <w:rsid w:val="00894D29"/>
    <w:rsid w:val="0089507F"/>
    <w:rsid w:val="00895262"/>
    <w:rsid w:val="008955D1"/>
    <w:rsid w:val="008959AC"/>
    <w:rsid w:val="00895AD3"/>
    <w:rsid w:val="00895CD3"/>
    <w:rsid w:val="00895D85"/>
    <w:rsid w:val="008964E9"/>
    <w:rsid w:val="0089665D"/>
    <w:rsid w:val="00896910"/>
    <w:rsid w:val="00896D7A"/>
    <w:rsid w:val="00897093"/>
    <w:rsid w:val="00897937"/>
    <w:rsid w:val="00897F9F"/>
    <w:rsid w:val="008A0D23"/>
    <w:rsid w:val="008A0FC9"/>
    <w:rsid w:val="008A156A"/>
    <w:rsid w:val="008A1C84"/>
    <w:rsid w:val="008A2153"/>
    <w:rsid w:val="008A21FB"/>
    <w:rsid w:val="008A2671"/>
    <w:rsid w:val="008A273C"/>
    <w:rsid w:val="008A2A1F"/>
    <w:rsid w:val="008A2D01"/>
    <w:rsid w:val="008A2D05"/>
    <w:rsid w:val="008A2EDF"/>
    <w:rsid w:val="008A34E3"/>
    <w:rsid w:val="008A393C"/>
    <w:rsid w:val="008A3A2D"/>
    <w:rsid w:val="008A3CF4"/>
    <w:rsid w:val="008A3EB9"/>
    <w:rsid w:val="008A3FE5"/>
    <w:rsid w:val="008A42BD"/>
    <w:rsid w:val="008A4561"/>
    <w:rsid w:val="008A4E8E"/>
    <w:rsid w:val="008A57BF"/>
    <w:rsid w:val="008A5A3F"/>
    <w:rsid w:val="008A5EFC"/>
    <w:rsid w:val="008A64E3"/>
    <w:rsid w:val="008A6909"/>
    <w:rsid w:val="008A74BD"/>
    <w:rsid w:val="008A74C2"/>
    <w:rsid w:val="008A7D34"/>
    <w:rsid w:val="008B0110"/>
    <w:rsid w:val="008B0292"/>
    <w:rsid w:val="008B07EA"/>
    <w:rsid w:val="008B0EAF"/>
    <w:rsid w:val="008B11AD"/>
    <w:rsid w:val="008B16DA"/>
    <w:rsid w:val="008B1A0A"/>
    <w:rsid w:val="008B22E3"/>
    <w:rsid w:val="008B29F9"/>
    <w:rsid w:val="008B2F82"/>
    <w:rsid w:val="008B30B1"/>
    <w:rsid w:val="008B34FF"/>
    <w:rsid w:val="008B3509"/>
    <w:rsid w:val="008B3649"/>
    <w:rsid w:val="008B373B"/>
    <w:rsid w:val="008B3998"/>
    <w:rsid w:val="008B4062"/>
    <w:rsid w:val="008B422E"/>
    <w:rsid w:val="008B4508"/>
    <w:rsid w:val="008B4B67"/>
    <w:rsid w:val="008B5136"/>
    <w:rsid w:val="008B53A3"/>
    <w:rsid w:val="008B56E6"/>
    <w:rsid w:val="008B575C"/>
    <w:rsid w:val="008B5B58"/>
    <w:rsid w:val="008B5EE5"/>
    <w:rsid w:val="008B6509"/>
    <w:rsid w:val="008B6AAC"/>
    <w:rsid w:val="008B6DBE"/>
    <w:rsid w:val="008B7218"/>
    <w:rsid w:val="008B73F9"/>
    <w:rsid w:val="008B74DD"/>
    <w:rsid w:val="008B7CC6"/>
    <w:rsid w:val="008B7FE7"/>
    <w:rsid w:val="008C0036"/>
    <w:rsid w:val="008C0313"/>
    <w:rsid w:val="008C0448"/>
    <w:rsid w:val="008C08AD"/>
    <w:rsid w:val="008C114D"/>
    <w:rsid w:val="008C13A9"/>
    <w:rsid w:val="008C1A3E"/>
    <w:rsid w:val="008C1B4B"/>
    <w:rsid w:val="008C1B66"/>
    <w:rsid w:val="008C1E9D"/>
    <w:rsid w:val="008C1F8A"/>
    <w:rsid w:val="008C20AC"/>
    <w:rsid w:val="008C2688"/>
    <w:rsid w:val="008C2741"/>
    <w:rsid w:val="008C276B"/>
    <w:rsid w:val="008C2B2E"/>
    <w:rsid w:val="008C32D7"/>
    <w:rsid w:val="008C3B3C"/>
    <w:rsid w:val="008C3DC3"/>
    <w:rsid w:val="008C3FFC"/>
    <w:rsid w:val="008C4526"/>
    <w:rsid w:val="008C453C"/>
    <w:rsid w:val="008C4673"/>
    <w:rsid w:val="008C4C95"/>
    <w:rsid w:val="008C4E7F"/>
    <w:rsid w:val="008C513F"/>
    <w:rsid w:val="008C572B"/>
    <w:rsid w:val="008C58AA"/>
    <w:rsid w:val="008C5A89"/>
    <w:rsid w:val="008C5AB5"/>
    <w:rsid w:val="008C5BC8"/>
    <w:rsid w:val="008C624C"/>
    <w:rsid w:val="008C655E"/>
    <w:rsid w:val="008C657E"/>
    <w:rsid w:val="008C6615"/>
    <w:rsid w:val="008C664C"/>
    <w:rsid w:val="008C66C9"/>
    <w:rsid w:val="008C69F0"/>
    <w:rsid w:val="008C6B97"/>
    <w:rsid w:val="008C6BC7"/>
    <w:rsid w:val="008C77F0"/>
    <w:rsid w:val="008C78A4"/>
    <w:rsid w:val="008C7A7A"/>
    <w:rsid w:val="008C7AC3"/>
    <w:rsid w:val="008C7C70"/>
    <w:rsid w:val="008D065B"/>
    <w:rsid w:val="008D072C"/>
    <w:rsid w:val="008D0797"/>
    <w:rsid w:val="008D0864"/>
    <w:rsid w:val="008D09CC"/>
    <w:rsid w:val="008D1271"/>
    <w:rsid w:val="008D1C13"/>
    <w:rsid w:val="008D1DB7"/>
    <w:rsid w:val="008D1E56"/>
    <w:rsid w:val="008D1FEB"/>
    <w:rsid w:val="008D2057"/>
    <w:rsid w:val="008D2BB1"/>
    <w:rsid w:val="008D325D"/>
    <w:rsid w:val="008D34A6"/>
    <w:rsid w:val="008D3692"/>
    <w:rsid w:val="008D36DF"/>
    <w:rsid w:val="008D3741"/>
    <w:rsid w:val="008D37D7"/>
    <w:rsid w:val="008D3C34"/>
    <w:rsid w:val="008D47C2"/>
    <w:rsid w:val="008D4A4A"/>
    <w:rsid w:val="008D4EA4"/>
    <w:rsid w:val="008D4FA2"/>
    <w:rsid w:val="008D5319"/>
    <w:rsid w:val="008D546C"/>
    <w:rsid w:val="008D5481"/>
    <w:rsid w:val="008D5555"/>
    <w:rsid w:val="008D561E"/>
    <w:rsid w:val="008D59B5"/>
    <w:rsid w:val="008D5C19"/>
    <w:rsid w:val="008D60BD"/>
    <w:rsid w:val="008D6471"/>
    <w:rsid w:val="008D71A0"/>
    <w:rsid w:val="008D7237"/>
    <w:rsid w:val="008D74DF"/>
    <w:rsid w:val="008D7916"/>
    <w:rsid w:val="008D7951"/>
    <w:rsid w:val="008E055B"/>
    <w:rsid w:val="008E09DB"/>
    <w:rsid w:val="008E0C6D"/>
    <w:rsid w:val="008E0EBB"/>
    <w:rsid w:val="008E13AC"/>
    <w:rsid w:val="008E144E"/>
    <w:rsid w:val="008E151C"/>
    <w:rsid w:val="008E1598"/>
    <w:rsid w:val="008E1896"/>
    <w:rsid w:val="008E1957"/>
    <w:rsid w:val="008E1A7E"/>
    <w:rsid w:val="008E1E1F"/>
    <w:rsid w:val="008E220F"/>
    <w:rsid w:val="008E236C"/>
    <w:rsid w:val="008E2771"/>
    <w:rsid w:val="008E36D7"/>
    <w:rsid w:val="008E3B62"/>
    <w:rsid w:val="008E3C53"/>
    <w:rsid w:val="008E3E34"/>
    <w:rsid w:val="008E3E82"/>
    <w:rsid w:val="008E3F34"/>
    <w:rsid w:val="008E402B"/>
    <w:rsid w:val="008E4154"/>
    <w:rsid w:val="008E43E2"/>
    <w:rsid w:val="008E4670"/>
    <w:rsid w:val="008E48E0"/>
    <w:rsid w:val="008E4B97"/>
    <w:rsid w:val="008E5199"/>
    <w:rsid w:val="008E5239"/>
    <w:rsid w:val="008E53AC"/>
    <w:rsid w:val="008E53D8"/>
    <w:rsid w:val="008E54AB"/>
    <w:rsid w:val="008E575A"/>
    <w:rsid w:val="008E57F3"/>
    <w:rsid w:val="008E5888"/>
    <w:rsid w:val="008E592C"/>
    <w:rsid w:val="008E5C08"/>
    <w:rsid w:val="008E5C9A"/>
    <w:rsid w:val="008E5DE1"/>
    <w:rsid w:val="008E6102"/>
    <w:rsid w:val="008E617F"/>
    <w:rsid w:val="008E68DD"/>
    <w:rsid w:val="008E6BFD"/>
    <w:rsid w:val="008E727A"/>
    <w:rsid w:val="008E766D"/>
    <w:rsid w:val="008E76C0"/>
    <w:rsid w:val="008E76DF"/>
    <w:rsid w:val="008E7AD3"/>
    <w:rsid w:val="008E7B53"/>
    <w:rsid w:val="008E7E4B"/>
    <w:rsid w:val="008E7F94"/>
    <w:rsid w:val="008F054E"/>
    <w:rsid w:val="008F097C"/>
    <w:rsid w:val="008F0B82"/>
    <w:rsid w:val="008F0D92"/>
    <w:rsid w:val="008F10EA"/>
    <w:rsid w:val="008F184C"/>
    <w:rsid w:val="008F18A1"/>
    <w:rsid w:val="008F1912"/>
    <w:rsid w:val="008F1B05"/>
    <w:rsid w:val="008F1B18"/>
    <w:rsid w:val="008F1C1E"/>
    <w:rsid w:val="008F21E5"/>
    <w:rsid w:val="008F2742"/>
    <w:rsid w:val="008F27C1"/>
    <w:rsid w:val="008F2A67"/>
    <w:rsid w:val="008F2CB9"/>
    <w:rsid w:val="008F2EEF"/>
    <w:rsid w:val="008F31A8"/>
    <w:rsid w:val="008F3541"/>
    <w:rsid w:val="008F3D7E"/>
    <w:rsid w:val="008F450A"/>
    <w:rsid w:val="008F4919"/>
    <w:rsid w:val="008F583F"/>
    <w:rsid w:val="008F58D9"/>
    <w:rsid w:val="008F5A72"/>
    <w:rsid w:val="008F6308"/>
    <w:rsid w:val="008F64FC"/>
    <w:rsid w:val="008F6A2B"/>
    <w:rsid w:val="008F6D18"/>
    <w:rsid w:val="008F7B93"/>
    <w:rsid w:val="009001B2"/>
    <w:rsid w:val="009008B9"/>
    <w:rsid w:val="009008C0"/>
    <w:rsid w:val="009008E0"/>
    <w:rsid w:val="009019ED"/>
    <w:rsid w:val="00901CC7"/>
    <w:rsid w:val="0090231B"/>
    <w:rsid w:val="0090238C"/>
    <w:rsid w:val="00902A66"/>
    <w:rsid w:val="00902C05"/>
    <w:rsid w:val="0090326E"/>
    <w:rsid w:val="009034AA"/>
    <w:rsid w:val="0090393C"/>
    <w:rsid w:val="00903A84"/>
    <w:rsid w:val="00903B9A"/>
    <w:rsid w:val="00903DBC"/>
    <w:rsid w:val="00903E68"/>
    <w:rsid w:val="00903EA1"/>
    <w:rsid w:val="00903FA8"/>
    <w:rsid w:val="00904102"/>
    <w:rsid w:val="0090497C"/>
    <w:rsid w:val="00904A9A"/>
    <w:rsid w:val="00904EFD"/>
    <w:rsid w:val="00904FAD"/>
    <w:rsid w:val="00905446"/>
    <w:rsid w:val="00905655"/>
    <w:rsid w:val="009056EA"/>
    <w:rsid w:val="0090593D"/>
    <w:rsid w:val="009061F2"/>
    <w:rsid w:val="00906CD1"/>
    <w:rsid w:val="00907883"/>
    <w:rsid w:val="00907FBC"/>
    <w:rsid w:val="0091033B"/>
    <w:rsid w:val="00910481"/>
    <w:rsid w:val="009106F4"/>
    <w:rsid w:val="00910F92"/>
    <w:rsid w:val="0091130A"/>
    <w:rsid w:val="00911518"/>
    <w:rsid w:val="009118E9"/>
    <w:rsid w:val="00911B13"/>
    <w:rsid w:val="00911BA9"/>
    <w:rsid w:val="00911BF7"/>
    <w:rsid w:val="00911C92"/>
    <w:rsid w:val="009128A4"/>
    <w:rsid w:val="00912916"/>
    <w:rsid w:val="00912949"/>
    <w:rsid w:val="00912C52"/>
    <w:rsid w:val="00912CC6"/>
    <w:rsid w:val="00912CC8"/>
    <w:rsid w:val="00912E1F"/>
    <w:rsid w:val="009131C8"/>
    <w:rsid w:val="0091367B"/>
    <w:rsid w:val="00913891"/>
    <w:rsid w:val="00913B0F"/>
    <w:rsid w:val="00913D65"/>
    <w:rsid w:val="00913EFC"/>
    <w:rsid w:val="00914150"/>
    <w:rsid w:val="0091454A"/>
    <w:rsid w:val="00914796"/>
    <w:rsid w:val="00914945"/>
    <w:rsid w:val="00914B13"/>
    <w:rsid w:val="00914D41"/>
    <w:rsid w:val="00914FCF"/>
    <w:rsid w:val="00915121"/>
    <w:rsid w:val="0091536F"/>
    <w:rsid w:val="00915664"/>
    <w:rsid w:val="009158EB"/>
    <w:rsid w:val="009161EA"/>
    <w:rsid w:val="00916204"/>
    <w:rsid w:val="00916D62"/>
    <w:rsid w:val="009170FC"/>
    <w:rsid w:val="00917197"/>
    <w:rsid w:val="009171EF"/>
    <w:rsid w:val="0091734B"/>
    <w:rsid w:val="00917C63"/>
    <w:rsid w:val="00917CCE"/>
    <w:rsid w:val="00917CE3"/>
    <w:rsid w:val="009200DC"/>
    <w:rsid w:val="009201F8"/>
    <w:rsid w:val="009204B2"/>
    <w:rsid w:val="009205C2"/>
    <w:rsid w:val="00920C08"/>
    <w:rsid w:val="00921634"/>
    <w:rsid w:val="00921DDB"/>
    <w:rsid w:val="0092249A"/>
    <w:rsid w:val="009225BA"/>
    <w:rsid w:val="009227F9"/>
    <w:rsid w:val="00922813"/>
    <w:rsid w:val="009228A0"/>
    <w:rsid w:val="009229C2"/>
    <w:rsid w:val="00922BB5"/>
    <w:rsid w:val="00922D5A"/>
    <w:rsid w:val="00922D64"/>
    <w:rsid w:val="00922EAB"/>
    <w:rsid w:val="00922F74"/>
    <w:rsid w:val="00923FEF"/>
    <w:rsid w:val="0092417C"/>
    <w:rsid w:val="009243A5"/>
    <w:rsid w:val="009244CA"/>
    <w:rsid w:val="00924C03"/>
    <w:rsid w:val="00924CDA"/>
    <w:rsid w:val="00924D9C"/>
    <w:rsid w:val="00924DDA"/>
    <w:rsid w:val="00924E59"/>
    <w:rsid w:val="009251E8"/>
    <w:rsid w:val="00925AE8"/>
    <w:rsid w:val="00925B23"/>
    <w:rsid w:val="00925EDD"/>
    <w:rsid w:val="00925F1F"/>
    <w:rsid w:val="00926154"/>
    <w:rsid w:val="00926175"/>
    <w:rsid w:val="009261D9"/>
    <w:rsid w:val="00926202"/>
    <w:rsid w:val="0092667C"/>
    <w:rsid w:val="00926794"/>
    <w:rsid w:val="0092728D"/>
    <w:rsid w:val="009273E0"/>
    <w:rsid w:val="009278AB"/>
    <w:rsid w:val="00927B94"/>
    <w:rsid w:val="00927D05"/>
    <w:rsid w:val="00927F8F"/>
    <w:rsid w:val="009301E7"/>
    <w:rsid w:val="00930234"/>
    <w:rsid w:val="00930498"/>
    <w:rsid w:val="00930AB4"/>
    <w:rsid w:val="00930F6E"/>
    <w:rsid w:val="00931238"/>
    <w:rsid w:val="00931485"/>
    <w:rsid w:val="00931632"/>
    <w:rsid w:val="009318FE"/>
    <w:rsid w:val="00931B1B"/>
    <w:rsid w:val="00931F06"/>
    <w:rsid w:val="0093221A"/>
    <w:rsid w:val="009323A9"/>
    <w:rsid w:val="009325AD"/>
    <w:rsid w:val="0093269D"/>
    <w:rsid w:val="0093288B"/>
    <w:rsid w:val="00932B98"/>
    <w:rsid w:val="00932E28"/>
    <w:rsid w:val="00932EFD"/>
    <w:rsid w:val="00932F7D"/>
    <w:rsid w:val="009334D2"/>
    <w:rsid w:val="00933564"/>
    <w:rsid w:val="00933840"/>
    <w:rsid w:val="00933ACC"/>
    <w:rsid w:val="0093427F"/>
    <w:rsid w:val="009347A0"/>
    <w:rsid w:val="009349C6"/>
    <w:rsid w:val="00934BE0"/>
    <w:rsid w:val="009350F4"/>
    <w:rsid w:val="0093540A"/>
    <w:rsid w:val="009354E9"/>
    <w:rsid w:val="009357ED"/>
    <w:rsid w:val="00935C83"/>
    <w:rsid w:val="00935C8C"/>
    <w:rsid w:val="00935CDC"/>
    <w:rsid w:val="009360D4"/>
    <w:rsid w:val="00936440"/>
    <w:rsid w:val="0093673F"/>
    <w:rsid w:val="00936AB7"/>
    <w:rsid w:val="00937062"/>
    <w:rsid w:val="0093710A"/>
    <w:rsid w:val="00937562"/>
    <w:rsid w:val="00937C63"/>
    <w:rsid w:val="00937E56"/>
    <w:rsid w:val="009401C4"/>
    <w:rsid w:val="0094039D"/>
    <w:rsid w:val="009404C5"/>
    <w:rsid w:val="0094092B"/>
    <w:rsid w:val="009419E8"/>
    <w:rsid w:val="00941AFC"/>
    <w:rsid w:val="00941E38"/>
    <w:rsid w:val="00942124"/>
    <w:rsid w:val="009422C0"/>
    <w:rsid w:val="00942318"/>
    <w:rsid w:val="0094275D"/>
    <w:rsid w:val="00942864"/>
    <w:rsid w:val="00942999"/>
    <w:rsid w:val="00942A71"/>
    <w:rsid w:val="00942AAC"/>
    <w:rsid w:val="00942B47"/>
    <w:rsid w:val="00942BC4"/>
    <w:rsid w:val="00942FEB"/>
    <w:rsid w:val="0094341F"/>
    <w:rsid w:val="0094417C"/>
    <w:rsid w:val="009444B6"/>
    <w:rsid w:val="009446D4"/>
    <w:rsid w:val="00944724"/>
    <w:rsid w:val="00944AA8"/>
    <w:rsid w:val="00944B25"/>
    <w:rsid w:val="00945491"/>
    <w:rsid w:val="00945843"/>
    <w:rsid w:val="00945951"/>
    <w:rsid w:val="0094619C"/>
    <w:rsid w:val="00946335"/>
    <w:rsid w:val="00946625"/>
    <w:rsid w:val="009468A0"/>
    <w:rsid w:val="00946D3A"/>
    <w:rsid w:val="00946DF7"/>
    <w:rsid w:val="00946E7F"/>
    <w:rsid w:val="00947320"/>
    <w:rsid w:val="00947795"/>
    <w:rsid w:val="00947A74"/>
    <w:rsid w:val="00947DD9"/>
    <w:rsid w:val="00947FF2"/>
    <w:rsid w:val="00950B12"/>
    <w:rsid w:val="00951000"/>
    <w:rsid w:val="00951100"/>
    <w:rsid w:val="009511DB"/>
    <w:rsid w:val="0095147C"/>
    <w:rsid w:val="009514FC"/>
    <w:rsid w:val="00951732"/>
    <w:rsid w:val="00951791"/>
    <w:rsid w:val="00951865"/>
    <w:rsid w:val="00951DC0"/>
    <w:rsid w:val="009528EE"/>
    <w:rsid w:val="00952D7B"/>
    <w:rsid w:val="00952DBE"/>
    <w:rsid w:val="00952F67"/>
    <w:rsid w:val="009536FF"/>
    <w:rsid w:val="00953770"/>
    <w:rsid w:val="009537FF"/>
    <w:rsid w:val="00953C80"/>
    <w:rsid w:val="00953D61"/>
    <w:rsid w:val="00953FB7"/>
    <w:rsid w:val="00954006"/>
    <w:rsid w:val="00954226"/>
    <w:rsid w:val="0095432F"/>
    <w:rsid w:val="0095457F"/>
    <w:rsid w:val="00954647"/>
    <w:rsid w:val="00954E4F"/>
    <w:rsid w:val="00955205"/>
    <w:rsid w:val="00955355"/>
    <w:rsid w:val="00956842"/>
    <w:rsid w:val="009569E6"/>
    <w:rsid w:val="00956D76"/>
    <w:rsid w:val="00957A83"/>
    <w:rsid w:val="00957DA7"/>
    <w:rsid w:val="00960298"/>
    <w:rsid w:val="00960681"/>
    <w:rsid w:val="0096079F"/>
    <w:rsid w:val="00960941"/>
    <w:rsid w:val="00961069"/>
    <w:rsid w:val="00961071"/>
    <w:rsid w:val="00961C2A"/>
    <w:rsid w:val="00962038"/>
    <w:rsid w:val="00962146"/>
    <w:rsid w:val="0096252A"/>
    <w:rsid w:val="0096270F"/>
    <w:rsid w:val="00962802"/>
    <w:rsid w:val="0096288D"/>
    <w:rsid w:val="00962A93"/>
    <w:rsid w:val="00962B7F"/>
    <w:rsid w:val="00963107"/>
    <w:rsid w:val="0096323A"/>
    <w:rsid w:val="009636FD"/>
    <w:rsid w:val="00963914"/>
    <w:rsid w:val="00963ECD"/>
    <w:rsid w:val="00963F59"/>
    <w:rsid w:val="009640E1"/>
    <w:rsid w:val="0096436A"/>
    <w:rsid w:val="009646DC"/>
    <w:rsid w:val="00965309"/>
    <w:rsid w:val="00965331"/>
    <w:rsid w:val="0096549B"/>
    <w:rsid w:val="00965A6B"/>
    <w:rsid w:val="00965C11"/>
    <w:rsid w:val="00965F9E"/>
    <w:rsid w:val="009665EC"/>
    <w:rsid w:val="00966A5B"/>
    <w:rsid w:val="00966C95"/>
    <w:rsid w:val="00966EFA"/>
    <w:rsid w:val="0096785D"/>
    <w:rsid w:val="00967A44"/>
    <w:rsid w:val="00967A4F"/>
    <w:rsid w:val="00967AB8"/>
    <w:rsid w:val="009703F5"/>
    <w:rsid w:val="00970556"/>
    <w:rsid w:val="00970733"/>
    <w:rsid w:val="00970819"/>
    <w:rsid w:val="00970B40"/>
    <w:rsid w:val="00970BE7"/>
    <w:rsid w:val="00970DAE"/>
    <w:rsid w:val="0097124B"/>
    <w:rsid w:val="00971FCA"/>
    <w:rsid w:val="0097231D"/>
    <w:rsid w:val="009725E4"/>
    <w:rsid w:val="00972A76"/>
    <w:rsid w:val="00972C78"/>
    <w:rsid w:val="00972F5B"/>
    <w:rsid w:val="0097333B"/>
    <w:rsid w:val="009738EF"/>
    <w:rsid w:val="00973B1D"/>
    <w:rsid w:val="00973B76"/>
    <w:rsid w:val="00973B83"/>
    <w:rsid w:val="00974023"/>
    <w:rsid w:val="009743C7"/>
    <w:rsid w:val="009744A9"/>
    <w:rsid w:val="0097486D"/>
    <w:rsid w:val="00974B6C"/>
    <w:rsid w:val="00974B71"/>
    <w:rsid w:val="00974F14"/>
    <w:rsid w:val="00974F7E"/>
    <w:rsid w:val="009751BB"/>
    <w:rsid w:val="009753DB"/>
    <w:rsid w:val="009755E3"/>
    <w:rsid w:val="009756EB"/>
    <w:rsid w:val="00975802"/>
    <w:rsid w:val="00975898"/>
    <w:rsid w:val="00975B20"/>
    <w:rsid w:val="00975BC7"/>
    <w:rsid w:val="00975D6D"/>
    <w:rsid w:val="00975F41"/>
    <w:rsid w:val="009764B6"/>
    <w:rsid w:val="009768EA"/>
    <w:rsid w:val="009769DA"/>
    <w:rsid w:val="00976D09"/>
    <w:rsid w:val="00977148"/>
    <w:rsid w:val="00977301"/>
    <w:rsid w:val="009775F6"/>
    <w:rsid w:val="009779A2"/>
    <w:rsid w:val="009779DD"/>
    <w:rsid w:val="00977B0B"/>
    <w:rsid w:val="00977E4C"/>
    <w:rsid w:val="00977E9A"/>
    <w:rsid w:val="00980518"/>
    <w:rsid w:val="00980788"/>
    <w:rsid w:val="00980A1E"/>
    <w:rsid w:val="00980BE6"/>
    <w:rsid w:val="00980DFE"/>
    <w:rsid w:val="00980E75"/>
    <w:rsid w:val="009813EC"/>
    <w:rsid w:val="009814FC"/>
    <w:rsid w:val="00981D06"/>
    <w:rsid w:val="009821CC"/>
    <w:rsid w:val="0098236D"/>
    <w:rsid w:val="00982741"/>
    <w:rsid w:val="00982AB3"/>
    <w:rsid w:val="00982E24"/>
    <w:rsid w:val="00983162"/>
    <w:rsid w:val="009834B9"/>
    <w:rsid w:val="009839FA"/>
    <w:rsid w:val="00983B5E"/>
    <w:rsid w:val="00983E5D"/>
    <w:rsid w:val="00983E6E"/>
    <w:rsid w:val="00983F9B"/>
    <w:rsid w:val="0098449F"/>
    <w:rsid w:val="009844D7"/>
    <w:rsid w:val="00984510"/>
    <w:rsid w:val="00984578"/>
    <w:rsid w:val="00984DD2"/>
    <w:rsid w:val="00984EE6"/>
    <w:rsid w:val="00985053"/>
    <w:rsid w:val="009852FD"/>
    <w:rsid w:val="00985598"/>
    <w:rsid w:val="00985664"/>
    <w:rsid w:val="00985715"/>
    <w:rsid w:val="0098578E"/>
    <w:rsid w:val="00985979"/>
    <w:rsid w:val="00985A00"/>
    <w:rsid w:val="0098602F"/>
    <w:rsid w:val="0098622E"/>
    <w:rsid w:val="009866DC"/>
    <w:rsid w:val="00986878"/>
    <w:rsid w:val="009869A3"/>
    <w:rsid w:val="00986B30"/>
    <w:rsid w:val="00987302"/>
    <w:rsid w:val="00987308"/>
    <w:rsid w:val="0098737F"/>
    <w:rsid w:val="0099045A"/>
    <w:rsid w:val="00990537"/>
    <w:rsid w:val="009905E9"/>
    <w:rsid w:val="00990609"/>
    <w:rsid w:val="00990729"/>
    <w:rsid w:val="00990862"/>
    <w:rsid w:val="00990AFB"/>
    <w:rsid w:val="009910FE"/>
    <w:rsid w:val="009912AC"/>
    <w:rsid w:val="0099156C"/>
    <w:rsid w:val="00991A82"/>
    <w:rsid w:val="0099203D"/>
    <w:rsid w:val="0099258E"/>
    <w:rsid w:val="00992CA6"/>
    <w:rsid w:val="00993140"/>
    <w:rsid w:val="00993270"/>
    <w:rsid w:val="00993BB8"/>
    <w:rsid w:val="00993D04"/>
    <w:rsid w:val="00994324"/>
    <w:rsid w:val="00994526"/>
    <w:rsid w:val="00994623"/>
    <w:rsid w:val="009946C9"/>
    <w:rsid w:val="00994737"/>
    <w:rsid w:val="009949F0"/>
    <w:rsid w:val="00994C32"/>
    <w:rsid w:val="009951A8"/>
    <w:rsid w:val="00995497"/>
    <w:rsid w:val="009956D0"/>
    <w:rsid w:val="009956F9"/>
    <w:rsid w:val="00995C23"/>
    <w:rsid w:val="00995CB3"/>
    <w:rsid w:val="00995EE8"/>
    <w:rsid w:val="00995F6C"/>
    <w:rsid w:val="009961C5"/>
    <w:rsid w:val="009961CF"/>
    <w:rsid w:val="0099620A"/>
    <w:rsid w:val="00996560"/>
    <w:rsid w:val="00996818"/>
    <w:rsid w:val="009968AB"/>
    <w:rsid w:val="00996BD0"/>
    <w:rsid w:val="00996C80"/>
    <w:rsid w:val="00996D2E"/>
    <w:rsid w:val="00996FA8"/>
    <w:rsid w:val="00996FB1"/>
    <w:rsid w:val="00997038"/>
    <w:rsid w:val="00997503"/>
    <w:rsid w:val="00997A75"/>
    <w:rsid w:val="00997A86"/>
    <w:rsid w:val="00997AA3"/>
    <w:rsid w:val="009A04C0"/>
    <w:rsid w:val="009A0777"/>
    <w:rsid w:val="009A0ABD"/>
    <w:rsid w:val="009A0C71"/>
    <w:rsid w:val="009A0CEC"/>
    <w:rsid w:val="009A0D63"/>
    <w:rsid w:val="009A0FAA"/>
    <w:rsid w:val="009A10FE"/>
    <w:rsid w:val="009A1ADD"/>
    <w:rsid w:val="009A1E5F"/>
    <w:rsid w:val="009A1F17"/>
    <w:rsid w:val="009A212B"/>
    <w:rsid w:val="009A2278"/>
    <w:rsid w:val="009A2A09"/>
    <w:rsid w:val="009A2E31"/>
    <w:rsid w:val="009A2F5F"/>
    <w:rsid w:val="009A384A"/>
    <w:rsid w:val="009A447E"/>
    <w:rsid w:val="009A487A"/>
    <w:rsid w:val="009A4965"/>
    <w:rsid w:val="009A4C26"/>
    <w:rsid w:val="009A4C92"/>
    <w:rsid w:val="009A4DB7"/>
    <w:rsid w:val="009A4E1F"/>
    <w:rsid w:val="009A4F9A"/>
    <w:rsid w:val="009A543A"/>
    <w:rsid w:val="009A5479"/>
    <w:rsid w:val="009A5548"/>
    <w:rsid w:val="009A554A"/>
    <w:rsid w:val="009A556D"/>
    <w:rsid w:val="009A56FD"/>
    <w:rsid w:val="009A5A87"/>
    <w:rsid w:val="009A6448"/>
    <w:rsid w:val="009A67F3"/>
    <w:rsid w:val="009A6B95"/>
    <w:rsid w:val="009A6DD5"/>
    <w:rsid w:val="009A7AC9"/>
    <w:rsid w:val="009B00F7"/>
    <w:rsid w:val="009B036D"/>
    <w:rsid w:val="009B03C3"/>
    <w:rsid w:val="009B0817"/>
    <w:rsid w:val="009B0E2C"/>
    <w:rsid w:val="009B1060"/>
    <w:rsid w:val="009B1175"/>
    <w:rsid w:val="009B18E6"/>
    <w:rsid w:val="009B1B7C"/>
    <w:rsid w:val="009B1E94"/>
    <w:rsid w:val="009B270D"/>
    <w:rsid w:val="009B28D4"/>
    <w:rsid w:val="009B3897"/>
    <w:rsid w:val="009B4145"/>
    <w:rsid w:val="009B47E6"/>
    <w:rsid w:val="009B4A8E"/>
    <w:rsid w:val="009B4C51"/>
    <w:rsid w:val="009B5074"/>
    <w:rsid w:val="009B5989"/>
    <w:rsid w:val="009B5C5A"/>
    <w:rsid w:val="009B5D8B"/>
    <w:rsid w:val="009B6240"/>
    <w:rsid w:val="009B637E"/>
    <w:rsid w:val="009B663F"/>
    <w:rsid w:val="009B6A0A"/>
    <w:rsid w:val="009B6C3F"/>
    <w:rsid w:val="009B6CE6"/>
    <w:rsid w:val="009B6CF2"/>
    <w:rsid w:val="009B7103"/>
    <w:rsid w:val="009B7197"/>
    <w:rsid w:val="009B71B2"/>
    <w:rsid w:val="009B792B"/>
    <w:rsid w:val="009B7A60"/>
    <w:rsid w:val="009B7AD3"/>
    <w:rsid w:val="009B7F47"/>
    <w:rsid w:val="009C0145"/>
    <w:rsid w:val="009C017E"/>
    <w:rsid w:val="009C086B"/>
    <w:rsid w:val="009C1009"/>
    <w:rsid w:val="009C100E"/>
    <w:rsid w:val="009C1CF5"/>
    <w:rsid w:val="009C1F4E"/>
    <w:rsid w:val="009C23A6"/>
    <w:rsid w:val="009C2430"/>
    <w:rsid w:val="009C2590"/>
    <w:rsid w:val="009C2B13"/>
    <w:rsid w:val="009C2D5A"/>
    <w:rsid w:val="009C329E"/>
    <w:rsid w:val="009C3372"/>
    <w:rsid w:val="009C3867"/>
    <w:rsid w:val="009C3A23"/>
    <w:rsid w:val="009C3A67"/>
    <w:rsid w:val="009C42D1"/>
    <w:rsid w:val="009C4601"/>
    <w:rsid w:val="009C4986"/>
    <w:rsid w:val="009C4B39"/>
    <w:rsid w:val="009C4B9A"/>
    <w:rsid w:val="009C4E04"/>
    <w:rsid w:val="009C50DC"/>
    <w:rsid w:val="009C53AC"/>
    <w:rsid w:val="009C567E"/>
    <w:rsid w:val="009C593C"/>
    <w:rsid w:val="009C5A11"/>
    <w:rsid w:val="009C5FE6"/>
    <w:rsid w:val="009C6467"/>
    <w:rsid w:val="009C64AC"/>
    <w:rsid w:val="009C6651"/>
    <w:rsid w:val="009C6C70"/>
    <w:rsid w:val="009C6D15"/>
    <w:rsid w:val="009C6EA9"/>
    <w:rsid w:val="009C75BC"/>
    <w:rsid w:val="009D0439"/>
    <w:rsid w:val="009D06D1"/>
    <w:rsid w:val="009D08FD"/>
    <w:rsid w:val="009D0AF1"/>
    <w:rsid w:val="009D0D8C"/>
    <w:rsid w:val="009D1647"/>
    <w:rsid w:val="009D1B47"/>
    <w:rsid w:val="009D1E7E"/>
    <w:rsid w:val="009D227D"/>
    <w:rsid w:val="009D230E"/>
    <w:rsid w:val="009D2C74"/>
    <w:rsid w:val="009D2FC4"/>
    <w:rsid w:val="009D35BD"/>
    <w:rsid w:val="009D4861"/>
    <w:rsid w:val="009D491D"/>
    <w:rsid w:val="009D4B48"/>
    <w:rsid w:val="009D4D20"/>
    <w:rsid w:val="009D4E8F"/>
    <w:rsid w:val="009D57EB"/>
    <w:rsid w:val="009D5B8B"/>
    <w:rsid w:val="009D5D12"/>
    <w:rsid w:val="009D631E"/>
    <w:rsid w:val="009D6361"/>
    <w:rsid w:val="009D6446"/>
    <w:rsid w:val="009D651B"/>
    <w:rsid w:val="009D6D4C"/>
    <w:rsid w:val="009D6E4D"/>
    <w:rsid w:val="009D6F27"/>
    <w:rsid w:val="009D6FFA"/>
    <w:rsid w:val="009D701A"/>
    <w:rsid w:val="009D7172"/>
    <w:rsid w:val="009D7494"/>
    <w:rsid w:val="009D7D32"/>
    <w:rsid w:val="009D7F14"/>
    <w:rsid w:val="009E0241"/>
    <w:rsid w:val="009E0290"/>
    <w:rsid w:val="009E0614"/>
    <w:rsid w:val="009E0A48"/>
    <w:rsid w:val="009E0CC3"/>
    <w:rsid w:val="009E0D91"/>
    <w:rsid w:val="009E0DF7"/>
    <w:rsid w:val="009E1230"/>
    <w:rsid w:val="009E143D"/>
    <w:rsid w:val="009E2020"/>
    <w:rsid w:val="009E214E"/>
    <w:rsid w:val="009E2277"/>
    <w:rsid w:val="009E2551"/>
    <w:rsid w:val="009E2659"/>
    <w:rsid w:val="009E2B1A"/>
    <w:rsid w:val="009E32CD"/>
    <w:rsid w:val="009E336E"/>
    <w:rsid w:val="009E34C2"/>
    <w:rsid w:val="009E36AD"/>
    <w:rsid w:val="009E3767"/>
    <w:rsid w:val="009E3847"/>
    <w:rsid w:val="009E38AC"/>
    <w:rsid w:val="009E3A74"/>
    <w:rsid w:val="009E4220"/>
    <w:rsid w:val="009E44B2"/>
    <w:rsid w:val="009E4A25"/>
    <w:rsid w:val="009E5101"/>
    <w:rsid w:val="009E542F"/>
    <w:rsid w:val="009E57CF"/>
    <w:rsid w:val="009E5884"/>
    <w:rsid w:val="009E5962"/>
    <w:rsid w:val="009E5B45"/>
    <w:rsid w:val="009E5BD5"/>
    <w:rsid w:val="009E60BC"/>
    <w:rsid w:val="009E64C6"/>
    <w:rsid w:val="009E655E"/>
    <w:rsid w:val="009E65F8"/>
    <w:rsid w:val="009E671C"/>
    <w:rsid w:val="009E6D7B"/>
    <w:rsid w:val="009E70A0"/>
    <w:rsid w:val="009E73AB"/>
    <w:rsid w:val="009E74BD"/>
    <w:rsid w:val="009E797D"/>
    <w:rsid w:val="009E7C15"/>
    <w:rsid w:val="009E7E6E"/>
    <w:rsid w:val="009E7F8C"/>
    <w:rsid w:val="009F033C"/>
    <w:rsid w:val="009F0857"/>
    <w:rsid w:val="009F0F3C"/>
    <w:rsid w:val="009F12F9"/>
    <w:rsid w:val="009F14D3"/>
    <w:rsid w:val="009F16DF"/>
    <w:rsid w:val="009F1A35"/>
    <w:rsid w:val="009F1B54"/>
    <w:rsid w:val="009F1D0C"/>
    <w:rsid w:val="009F1D4B"/>
    <w:rsid w:val="009F1FD5"/>
    <w:rsid w:val="009F2316"/>
    <w:rsid w:val="009F244C"/>
    <w:rsid w:val="009F2A93"/>
    <w:rsid w:val="009F2F0D"/>
    <w:rsid w:val="009F3632"/>
    <w:rsid w:val="009F3795"/>
    <w:rsid w:val="009F37A3"/>
    <w:rsid w:val="009F3FE1"/>
    <w:rsid w:val="009F408D"/>
    <w:rsid w:val="009F455A"/>
    <w:rsid w:val="009F4765"/>
    <w:rsid w:val="009F4789"/>
    <w:rsid w:val="009F52DC"/>
    <w:rsid w:val="009F5553"/>
    <w:rsid w:val="009F58C0"/>
    <w:rsid w:val="009F5B52"/>
    <w:rsid w:val="009F5C8B"/>
    <w:rsid w:val="009F600B"/>
    <w:rsid w:val="009F6867"/>
    <w:rsid w:val="009F75EB"/>
    <w:rsid w:val="009F7B31"/>
    <w:rsid w:val="00A001D7"/>
    <w:rsid w:val="00A00885"/>
    <w:rsid w:val="00A008CC"/>
    <w:rsid w:val="00A00A70"/>
    <w:rsid w:val="00A00E42"/>
    <w:rsid w:val="00A01111"/>
    <w:rsid w:val="00A0120F"/>
    <w:rsid w:val="00A01376"/>
    <w:rsid w:val="00A0153A"/>
    <w:rsid w:val="00A015A4"/>
    <w:rsid w:val="00A017CC"/>
    <w:rsid w:val="00A01821"/>
    <w:rsid w:val="00A018A9"/>
    <w:rsid w:val="00A01A9A"/>
    <w:rsid w:val="00A01EC2"/>
    <w:rsid w:val="00A02311"/>
    <w:rsid w:val="00A02397"/>
    <w:rsid w:val="00A023DF"/>
    <w:rsid w:val="00A029FC"/>
    <w:rsid w:val="00A02B87"/>
    <w:rsid w:val="00A02C89"/>
    <w:rsid w:val="00A03418"/>
    <w:rsid w:val="00A035FD"/>
    <w:rsid w:val="00A0393D"/>
    <w:rsid w:val="00A03AD1"/>
    <w:rsid w:val="00A03FB1"/>
    <w:rsid w:val="00A04016"/>
    <w:rsid w:val="00A044AA"/>
    <w:rsid w:val="00A045C6"/>
    <w:rsid w:val="00A048FE"/>
    <w:rsid w:val="00A04B76"/>
    <w:rsid w:val="00A04BB7"/>
    <w:rsid w:val="00A04BFA"/>
    <w:rsid w:val="00A05078"/>
    <w:rsid w:val="00A050D5"/>
    <w:rsid w:val="00A0523F"/>
    <w:rsid w:val="00A053DA"/>
    <w:rsid w:val="00A05726"/>
    <w:rsid w:val="00A057B2"/>
    <w:rsid w:val="00A057E2"/>
    <w:rsid w:val="00A05C10"/>
    <w:rsid w:val="00A0684A"/>
    <w:rsid w:val="00A06952"/>
    <w:rsid w:val="00A06C56"/>
    <w:rsid w:val="00A072C8"/>
    <w:rsid w:val="00A0775E"/>
    <w:rsid w:val="00A07F4B"/>
    <w:rsid w:val="00A100C2"/>
    <w:rsid w:val="00A10B75"/>
    <w:rsid w:val="00A10BCA"/>
    <w:rsid w:val="00A11485"/>
    <w:rsid w:val="00A118DA"/>
    <w:rsid w:val="00A11AD0"/>
    <w:rsid w:val="00A11C63"/>
    <w:rsid w:val="00A11D18"/>
    <w:rsid w:val="00A11F64"/>
    <w:rsid w:val="00A1245E"/>
    <w:rsid w:val="00A12482"/>
    <w:rsid w:val="00A12494"/>
    <w:rsid w:val="00A129AA"/>
    <w:rsid w:val="00A12C7B"/>
    <w:rsid w:val="00A1323C"/>
    <w:rsid w:val="00A13586"/>
    <w:rsid w:val="00A13746"/>
    <w:rsid w:val="00A13D8F"/>
    <w:rsid w:val="00A13D93"/>
    <w:rsid w:val="00A13E9A"/>
    <w:rsid w:val="00A144D3"/>
    <w:rsid w:val="00A14641"/>
    <w:rsid w:val="00A15488"/>
    <w:rsid w:val="00A15A4F"/>
    <w:rsid w:val="00A15A9B"/>
    <w:rsid w:val="00A15BF5"/>
    <w:rsid w:val="00A15DD0"/>
    <w:rsid w:val="00A160D0"/>
    <w:rsid w:val="00A16267"/>
    <w:rsid w:val="00A16365"/>
    <w:rsid w:val="00A167C4"/>
    <w:rsid w:val="00A169D1"/>
    <w:rsid w:val="00A16BEF"/>
    <w:rsid w:val="00A16CF4"/>
    <w:rsid w:val="00A16D4D"/>
    <w:rsid w:val="00A172B9"/>
    <w:rsid w:val="00A173BE"/>
    <w:rsid w:val="00A17704"/>
    <w:rsid w:val="00A1775C"/>
    <w:rsid w:val="00A1785A"/>
    <w:rsid w:val="00A17B25"/>
    <w:rsid w:val="00A17C73"/>
    <w:rsid w:val="00A17DDC"/>
    <w:rsid w:val="00A20109"/>
    <w:rsid w:val="00A2020A"/>
    <w:rsid w:val="00A20469"/>
    <w:rsid w:val="00A208B3"/>
    <w:rsid w:val="00A20978"/>
    <w:rsid w:val="00A20A8D"/>
    <w:rsid w:val="00A20BB4"/>
    <w:rsid w:val="00A2132E"/>
    <w:rsid w:val="00A215B7"/>
    <w:rsid w:val="00A21831"/>
    <w:rsid w:val="00A21BD0"/>
    <w:rsid w:val="00A21CD5"/>
    <w:rsid w:val="00A2211D"/>
    <w:rsid w:val="00A222DF"/>
    <w:rsid w:val="00A222E2"/>
    <w:rsid w:val="00A2251B"/>
    <w:rsid w:val="00A228C9"/>
    <w:rsid w:val="00A228FC"/>
    <w:rsid w:val="00A22AA0"/>
    <w:rsid w:val="00A22D17"/>
    <w:rsid w:val="00A237F5"/>
    <w:rsid w:val="00A239B6"/>
    <w:rsid w:val="00A23AC1"/>
    <w:rsid w:val="00A23F71"/>
    <w:rsid w:val="00A24224"/>
    <w:rsid w:val="00A24255"/>
    <w:rsid w:val="00A244EA"/>
    <w:rsid w:val="00A245F3"/>
    <w:rsid w:val="00A2467D"/>
    <w:rsid w:val="00A2510D"/>
    <w:rsid w:val="00A25511"/>
    <w:rsid w:val="00A255F0"/>
    <w:rsid w:val="00A25A15"/>
    <w:rsid w:val="00A25C76"/>
    <w:rsid w:val="00A25F57"/>
    <w:rsid w:val="00A2632B"/>
    <w:rsid w:val="00A2644F"/>
    <w:rsid w:val="00A26612"/>
    <w:rsid w:val="00A26A9C"/>
    <w:rsid w:val="00A26AAE"/>
    <w:rsid w:val="00A26BBE"/>
    <w:rsid w:val="00A2703A"/>
    <w:rsid w:val="00A271D0"/>
    <w:rsid w:val="00A27769"/>
    <w:rsid w:val="00A30023"/>
    <w:rsid w:val="00A30171"/>
    <w:rsid w:val="00A3036E"/>
    <w:rsid w:val="00A303D5"/>
    <w:rsid w:val="00A30556"/>
    <w:rsid w:val="00A305C4"/>
    <w:rsid w:val="00A30684"/>
    <w:rsid w:val="00A308C5"/>
    <w:rsid w:val="00A314AE"/>
    <w:rsid w:val="00A31B8F"/>
    <w:rsid w:val="00A31D72"/>
    <w:rsid w:val="00A31EFB"/>
    <w:rsid w:val="00A320CC"/>
    <w:rsid w:val="00A3220C"/>
    <w:rsid w:val="00A32355"/>
    <w:rsid w:val="00A32501"/>
    <w:rsid w:val="00A326C2"/>
    <w:rsid w:val="00A32B7A"/>
    <w:rsid w:val="00A32CA2"/>
    <w:rsid w:val="00A339CB"/>
    <w:rsid w:val="00A33A05"/>
    <w:rsid w:val="00A33ACD"/>
    <w:rsid w:val="00A33D4F"/>
    <w:rsid w:val="00A34120"/>
    <w:rsid w:val="00A3415B"/>
    <w:rsid w:val="00A34382"/>
    <w:rsid w:val="00A34416"/>
    <w:rsid w:val="00A345E1"/>
    <w:rsid w:val="00A34771"/>
    <w:rsid w:val="00A351AA"/>
    <w:rsid w:val="00A3538E"/>
    <w:rsid w:val="00A3592B"/>
    <w:rsid w:val="00A362F6"/>
    <w:rsid w:val="00A36677"/>
    <w:rsid w:val="00A36754"/>
    <w:rsid w:val="00A367A5"/>
    <w:rsid w:val="00A36819"/>
    <w:rsid w:val="00A368B2"/>
    <w:rsid w:val="00A36AE4"/>
    <w:rsid w:val="00A36F25"/>
    <w:rsid w:val="00A37198"/>
    <w:rsid w:val="00A3793C"/>
    <w:rsid w:val="00A37A40"/>
    <w:rsid w:val="00A37B58"/>
    <w:rsid w:val="00A37D1E"/>
    <w:rsid w:val="00A37DE9"/>
    <w:rsid w:val="00A37E9C"/>
    <w:rsid w:val="00A37EDF"/>
    <w:rsid w:val="00A40782"/>
    <w:rsid w:val="00A40BFF"/>
    <w:rsid w:val="00A40DC8"/>
    <w:rsid w:val="00A40E1F"/>
    <w:rsid w:val="00A410B7"/>
    <w:rsid w:val="00A414BC"/>
    <w:rsid w:val="00A41EA8"/>
    <w:rsid w:val="00A42116"/>
    <w:rsid w:val="00A428C0"/>
    <w:rsid w:val="00A42A0E"/>
    <w:rsid w:val="00A42DFA"/>
    <w:rsid w:val="00A42EE5"/>
    <w:rsid w:val="00A432EA"/>
    <w:rsid w:val="00A43335"/>
    <w:rsid w:val="00A43922"/>
    <w:rsid w:val="00A43990"/>
    <w:rsid w:val="00A43B8D"/>
    <w:rsid w:val="00A43D0C"/>
    <w:rsid w:val="00A43F6B"/>
    <w:rsid w:val="00A44013"/>
    <w:rsid w:val="00A44064"/>
    <w:rsid w:val="00A44202"/>
    <w:rsid w:val="00A447B5"/>
    <w:rsid w:val="00A449DF"/>
    <w:rsid w:val="00A44CE9"/>
    <w:rsid w:val="00A44D12"/>
    <w:rsid w:val="00A44D82"/>
    <w:rsid w:val="00A44EBC"/>
    <w:rsid w:val="00A44FC8"/>
    <w:rsid w:val="00A4530F"/>
    <w:rsid w:val="00A456DA"/>
    <w:rsid w:val="00A459B0"/>
    <w:rsid w:val="00A45D37"/>
    <w:rsid w:val="00A45E93"/>
    <w:rsid w:val="00A46269"/>
    <w:rsid w:val="00A46450"/>
    <w:rsid w:val="00A464E9"/>
    <w:rsid w:val="00A4678F"/>
    <w:rsid w:val="00A46887"/>
    <w:rsid w:val="00A46D80"/>
    <w:rsid w:val="00A46E98"/>
    <w:rsid w:val="00A46FB9"/>
    <w:rsid w:val="00A47414"/>
    <w:rsid w:val="00A475EE"/>
    <w:rsid w:val="00A47B99"/>
    <w:rsid w:val="00A47F6F"/>
    <w:rsid w:val="00A47F9D"/>
    <w:rsid w:val="00A50428"/>
    <w:rsid w:val="00A50546"/>
    <w:rsid w:val="00A50A7F"/>
    <w:rsid w:val="00A50B42"/>
    <w:rsid w:val="00A50CBF"/>
    <w:rsid w:val="00A51496"/>
    <w:rsid w:val="00A520B7"/>
    <w:rsid w:val="00A5215F"/>
    <w:rsid w:val="00A52194"/>
    <w:rsid w:val="00A52406"/>
    <w:rsid w:val="00A525AF"/>
    <w:rsid w:val="00A52E0A"/>
    <w:rsid w:val="00A52FD6"/>
    <w:rsid w:val="00A53261"/>
    <w:rsid w:val="00A537CD"/>
    <w:rsid w:val="00A538DA"/>
    <w:rsid w:val="00A53A13"/>
    <w:rsid w:val="00A53A29"/>
    <w:rsid w:val="00A53C87"/>
    <w:rsid w:val="00A53D9E"/>
    <w:rsid w:val="00A53E90"/>
    <w:rsid w:val="00A542DF"/>
    <w:rsid w:val="00A54829"/>
    <w:rsid w:val="00A54CB9"/>
    <w:rsid w:val="00A54D96"/>
    <w:rsid w:val="00A54F4C"/>
    <w:rsid w:val="00A55195"/>
    <w:rsid w:val="00A5533A"/>
    <w:rsid w:val="00A55BEB"/>
    <w:rsid w:val="00A5675D"/>
    <w:rsid w:val="00A56B1C"/>
    <w:rsid w:val="00A56C4E"/>
    <w:rsid w:val="00A56FEF"/>
    <w:rsid w:val="00A5701F"/>
    <w:rsid w:val="00A57161"/>
    <w:rsid w:val="00A57559"/>
    <w:rsid w:val="00A57635"/>
    <w:rsid w:val="00A57927"/>
    <w:rsid w:val="00A57B5F"/>
    <w:rsid w:val="00A609A4"/>
    <w:rsid w:val="00A60EB2"/>
    <w:rsid w:val="00A60F89"/>
    <w:rsid w:val="00A61472"/>
    <w:rsid w:val="00A61DAA"/>
    <w:rsid w:val="00A62822"/>
    <w:rsid w:val="00A62B49"/>
    <w:rsid w:val="00A63273"/>
    <w:rsid w:val="00A63644"/>
    <w:rsid w:val="00A639C2"/>
    <w:rsid w:val="00A639C9"/>
    <w:rsid w:val="00A640EE"/>
    <w:rsid w:val="00A643C1"/>
    <w:rsid w:val="00A6454A"/>
    <w:rsid w:val="00A64F7E"/>
    <w:rsid w:val="00A650FC"/>
    <w:rsid w:val="00A654B9"/>
    <w:rsid w:val="00A6593C"/>
    <w:rsid w:val="00A65C0C"/>
    <w:rsid w:val="00A65DE2"/>
    <w:rsid w:val="00A65EEF"/>
    <w:rsid w:val="00A6613D"/>
    <w:rsid w:val="00A66B23"/>
    <w:rsid w:val="00A66C12"/>
    <w:rsid w:val="00A67694"/>
    <w:rsid w:val="00A67AEC"/>
    <w:rsid w:val="00A67DA0"/>
    <w:rsid w:val="00A704CB"/>
    <w:rsid w:val="00A706E1"/>
    <w:rsid w:val="00A706EB"/>
    <w:rsid w:val="00A70C8D"/>
    <w:rsid w:val="00A70F2E"/>
    <w:rsid w:val="00A70F68"/>
    <w:rsid w:val="00A71501"/>
    <w:rsid w:val="00A71981"/>
    <w:rsid w:val="00A721EC"/>
    <w:rsid w:val="00A72880"/>
    <w:rsid w:val="00A72F8C"/>
    <w:rsid w:val="00A72FAD"/>
    <w:rsid w:val="00A7330A"/>
    <w:rsid w:val="00A738EA"/>
    <w:rsid w:val="00A73978"/>
    <w:rsid w:val="00A73ABA"/>
    <w:rsid w:val="00A73DAE"/>
    <w:rsid w:val="00A745AB"/>
    <w:rsid w:val="00A74765"/>
    <w:rsid w:val="00A74F9C"/>
    <w:rsid w:val="00A75132"/>
    <w:rsid w:val="00A75190"/>
    <w:rsid w:val="00A751F3"/>
    <w:rsid w:val="00A753C0"/>
    <w:rsid w:val="00A754E3"/>
    <w:rsid w:val="00A758F5"/>
    <w:rsid w:val="00A75F78"/>
    <w:rsid w:val="00A760EC"/>
    <w:rsid w:val="00A76126"/>
    <w:rsid w:val="00A766CA"/>
    <w:rsid w:val="00A76AA0"/>
    <w:rsid w:val="00A76BC8"/>
    <w:rsid w:val="00A76DE4"/>
    <w:rsid w:val="00A775FF"/>
    <w:rsid w:val="00A77B24"/>
    <w:rsid w:val="00A77C83"/>
    <w:rsid w:val="00A77DB0"/>
    <w:rsid w:val="00A801F5"/>
    <w:rsid w:val="00A802F3"/>
    <w:rsid w:val="00A80BBC"/>
    <w:rsid w:val="00A8198F"/>
    <w:rsid w:val="00A82121"/>
    <w:rsid w:val="00A82669"/>
    <w:rsid w:val="00A8266F"/>
    <w:rsid w:val="00A82727"/>
    <w:rsid w:val="00A82774"/>
    <w:rsid w:val="00A827FE"/>
    <w:rsid w:val="00A82C89"/>
    <w:rsid w:val="00A82C99"/>
    <w:rsid w:val="00A8315C"/>
    <w:rsid w:val="00A83431"/>
    <w:rsid w:val="00A83441"/>
    <w:rsid w:val="00A83EF6"/>
    <w:rsid w:val="00A84408"/>
    <w:rsid w:val="00A847C9"/>
    <w:rsid w:val="00A85591"/>
    <w:rsid w:val="00A856EC"/>
    <w:rsid w:val="00A859D3"/>
    <w:rsid w:val="00A8636F"/>
    <w:rsid w:val="00A864DB"/>
    <w:rsid w:val="00A8684B"/>
    <w:rsid w:val="00A86EBD"/>
    <w:rsid w:val="00A87592"/>
    <w:rsid w:val="00A875B8"/>
    <w:rsid w:val="00A87A71"/>
    <w:rsid w:val="00A87FFB"/>
    <w:rsid w:val="00A90643"/>
    <w:rsid w:val="00A907DA"/>
    <w:rsid w:val="00A90A47"/>
    <w:rsid w:val="00A90F29"/>
    <w:rsid w:val="00A91568"/>
    <w:rsid w:val="00A91879"/>
    <w:rsid w:val="00A9213A"/>
    <w:rsid w:val="00A922FE"/>
    <w:rsid w:val="00A92323"/>
    <w:rsid w:val="00A926CB"/>
    <w:rsid w:val="00A92CE2"/>
    <w:rsid w:val="00A93332"/>
    <w:rsid w:val="00A93A63"/>
    <w:rsid w:val="00A93D78"/>
    <w:rsid w:val="00A93F87"/>
    <w:rsid w:val="00A94296"/>
    <w:rsid w:val="00A94874"/>
    <w:rsid w:val="00A94B89"/>
    <w:rsid w:val="00A94D21"/>
    <w:rsid w:val="00A950E9"/>
    <w:rsid w:val="00A95116"/>
    <w:rsid w:val="00A9534C"/>
    <w:rsid w:val="00A9567C"/>
    <w:rsid w:val="00A9580F"/>
    <w:rsid w:val="00A95DE1"/>
    <w:rsid w:val="00A95F45"/>
    <w:rsid w:val="00A96184"/>
    <w:rsid w:val="00A9647D"/>
    <w:rsid w:val="00A966CC"/>
    <w:rsid w:val="00A96B2E"/>
    <w:rsid w:val="00A9709C"/>
    <w:rsid w:val="00A973CD"/>
    <w:rsid w:val="00A97803"/>
    <w:rsid w:val="00A97930"/>
    <w:rsid w:val="00AA026E"/>
    <w:rsid w:val="00AA03BC"/>
    <w:rsid w:val="00AA09DC"/>
    <w:rsid w:val="00AA0A09"/>
    <w:rsid w:val="00AA123A"/>
    <w:rsid w:val="00AA1494"/>
    <w:rsid w:val="00AA1831"/>
    <w:rsid w:val="00AA1A4D"/>
    <w:rsid w:val="00AA1B52"/>
    <w:rsid w:val="00AA1B8A"/>
    <w:rsid w:val="00AA1E93"/>
    <w:rsid w:val="00AA2305"/>
    <w:rsid w:val="00AA2466"/>
    <w:rsid w:val="00AA297A"/>
    <w:rsid w:val="00AA2AB7"/>
    <w:rsid w:val="00AA2C48"/>
    <w:rsid w:val="00AA3052"/>
    <w:rsid w:val="00AA3D62"/>
    <w:rsid w:val="00AA3E99"/>
    <w:rsid w:val="00AA4306"/>
    <w:rsid w:val="00AA44D6"/>
    <w:rsid w:val="00AA4504"/>
    <w:rsid w:val="00AA4725"/>
    <w:rsid w:val="00AA47E6"/>
    <w:rsid w:val="00AA4C0F"/>
    <w:rsid w:val="00AA5B0B"/>
    <w:rsid w:val="00AA5B5C"/>
    <w:rsid w:val="00AA5CA7"/>
    <w:rsid w:val="00AA6318"/>
    <w:rsid w:val="00AA662C"/>
    <w:rsid w:val="00AA6654"/>
    <w:rsid w:val="00AA66EE"/>
    <w:rsid w:val="00AA7502"/>
    <w:rsid w:val="00AA7855"/>
    <w:rsid w:val="00AB01D0"/>
    <w:rsid w:val="00AB06F5"/>
    <w:rsid w:val="00AB090E"/>
    <w:rsid w:val="00AB09DB"/>
    <w:rsid w:val="00AB0B53"/>
    <w:rsid w:val="00AB1155"/>
    <w:rsid w:val="00AB13FB"/>
    <w:rsid w:val="00AB203F"/>
    <w:rsid w:val="00AB20E7"/>
    <w:rsid w:val="00AB22F0"/>
    <w:rsid w:val="00AB25C3"/>
    <w:rsid w:val="00AB268D"/>
    <w:rsid w:val="00AB2A12"/>
    <w:rsid w:val="00AB2C58"/>
    <w:rsid w:val="00AB2D99"/>
    <w:rsid w:val="00AB2FCD"/>
    <w:rsid w:val="00AB32C0"/>
    <w:rsid w:val="00AB32E5"/>
    <w:rsid w:val="00AB3452"/>
    <w:rsid w:val="00AB34DE"/>
    <w:rsid w:val="00AB3638"/>
    <w:rsid w:val="00AB3B34"/>
    <w:rsid w:val="00AB3BCD"/>
    <w:rsid w:val="00AB3C57"/>
    <w:rsid w:val="00AB3E4B"/>
    <w:rsid w:val="00AB3F0A"/>
    <w:rsid w:val="00AB4FB1"/>
    <w:rsid w:val="00AB5546"/>
    <w:rsid w:val="00AB5599"/>
    <w:rsid w:val="00AB6228"/>
    <w:rsid w:val="00AB66ED"/>
    <w:rsid w:val="00AB6790"/>
    <w:rsid w:val="00AB682F"/>
    <w:rsid w:val="00AB6B47"/>
    <w:rsid w:val="00AB6FEE"/>
    <w:rsid w:val="00AB703D"/>
    <w:rsid w:val="00AB73D5"/>
    <w:rsid w:val="00AB7BEC"/>
    <w:rsid w:val="00AC0938"/>
    <w:rsid w:val="00AC0CD7"/>
    <w:rsid w:val="00AC11C6"/>
    <w:rsid w:val="00AC1288"/>
    <w:rsid w:val="00AC141D"/>
    <w:rsid w:val="00AC1736"/>
    <w:rsid w:val="00AC17E8"/>
    <w:rsid w:val="00AC1DB1"/>
    <w:rsid w:val="00AC2938"/>
    <w:rsid w:val="00AC2A4B"/>
    <w:rsid w:val="00AC30D2"/>
    <w:rsid w:val="00AC33CF"/>
    <w:rsid w:val="00AC34F7"/>
    <w:rsid w:val="00AC3651"/>
    <w:rsid w:val="00AC3EEC"/>
    <w:rsid w:val="00AC3F57"/>
    <w:rsid w:val="00AC420F"/>
    <w:rsid w:val="00AC44AF"/>
    <w:rsid w:val="00AC4610"/>
    <w:rsid w:val="00AC4A46"/>
    <w:rsid w:val="00AC4B11"/>
    <w:rsid w:val="00AC50F5"/>
    <w:rsid w:val="00AC54C7"/>
    <w:rsid w:val="00AC54D3"/>
    <w:rsid w:val="00AC56CA"/>
    <w:rsid w:val="00AC58E1"/>
    <w:rsid w:val="00AC5F0B"/>
    <w:rsid w:val="00AC6570"/>
    <w:rsid w:val="00AC6789"/>
    <w:rsid w:val="00AC68A1"/>
    <w:rsid w:val="00AC68EA"/>
    <w:rsid w:val="00AC6B70"/>
    <w:rsid w:val="00AC6F36"/>
    <w:rsid w:val="00AC7089"/>
    <w:rsid w:val="00AC776E"/>
    <w:rsid w:val="00AC7C7A"/>
    <w:rsid w:val="00AC7D6D"/>
    <w:rsid w:val="00AC7E1A"/>
    <w:rsid w:val="00AD07F7"/>
    <w:rsid w:val="00AD0EEA"/>
    <w:rsid w:val="00AD0F5A"/>
    <w:rsid w:val="00AD1147"/>
    <w:rsid w:val="00AD133B"/>
    <w:rsid w:val="00AD1410"/>
    <w:rsid w:val="00AD167B"/>
    <w:rsid w:val="00AD223D"/>
    <w:rsid w:val="00AD2664"/>
    <w:rsid w:val="00AD2BA2"/>
    <w:rsid w:val="00AD2C57"/>
    <w:rsid w:val="00AD2E89"/>
    <w:rsid w:val="00AD3171"/>
    <w:rsid w:val="00AD31B1"/>
    <w:rsid w:val="00AD3285"/>
    <w:rsid w:val="00AD33DB"/>
    <w:rsid w:val="00AD35FB"/>
    <w:rsid w:val="00AD363C"/>
    <w:rsid w:val="00AD3744"/>
    <w:rsid w:val="00AD41DD"/>
    <w:rsid w:val="00AD458D"/>
    <w:rsid w:val="00AD45BE"/>
    <w:rsid w:val="00AD4B34"/>
    <w:rsid w:val="00AD5113"/>
    <w:rsid w:val="00AD5687"/>
    <w:rsid w:val="00AD5B93"/>
    <w:rsid w:val="00AD5DA9"/>
    <w:rsid w:val="00AD618C"/>
    <w:rsid w:val="00AD6563"/>
    <w:rsid w:val="00AD6654"/>
    <w:rsid w:val="00AD6660"/>
    <w:rsid w:val="00AD6EDC"/>
    <w:rsid w:val="00AD73DE"/>
    <w:rsid w:val="00AD7B89"/>
    <w:rsid w:val="00AD7C60"/>
    <w:rsid w:val="00AD7F5C"/>
    <w:rsid w:val="00AD7FAA"/>
    <w:rsid w:val="00AE0DDD"/>
    <w:rsid w:val="00AE0E96"/>
    <w:rsid w:val="00AE0F2F"/>
    <w:rsid w:val="00AE157E"/>
    <w:rsid w:val="00AE1770"/>
    <w:rsid w:val="00AE17E3"/>
    <w:rsid w:val="00AE19CD"/>
    <w:rsid w:val="00AE1D81"/>
    <w:rsid w:val="00AE1FAC"/>
    <w:rsid w:val="00AE2471"/>
    <w:rsid w:val="00AE258A"/>
    <w:rsid w:val="00AE304C"/>
    <w:rsid w:val="00AE30C6"/>
    <w:rsid w:val="00AE3274"/>
    <w:rsid w:val="00AE39E2"/>
    <w:rsid w:val="00AE3ADD"/>
    <w:rsid w:val="00AE3E11"/>
    <w:rsid w:val="00AE416E"/>
    <w:rsid w:val="00AE42B5"/>
    <w:rsid w:val="00AE4364"/>
    <w:rsid w:val="00AE444B"/>
    <w:rsid w:val="00AE454A"/>
    <w:rsid w:val="00AE47A0"/>
    <w:rsid w:val="00AE4A19"/>
    <w:rsid w:val="00AE4D43"/>
    <w:rsid w:val="00AE4F54"/>
    <w:rsid w:val="00AE52CE"/>
    <w:rsid w:val="00AE5436"/>
    <w:rsid w:val="00AE543D"/>
    <w:rsid w:val="00AE586B"/>
    <w:rsid w:val="00AE5999"/>
    <w:rsid w:val="00AE6274"/>
    <w:rsid w:val="00AE6BE6"/>
    <w:rsid w:val="00AE6C78"/>
    <w:rsid w:val="00AE6EF3"/>
    <w:rsid w:val="00AE6F1F"/>
    <w:rsid w:val="00AE7DE7"/>
    <w:rsid w:val="00AF07C6"/>
    <w:rsid w:val="00AF0B10"/>
    <w:rsid w:val="00AF0BCC"/>
    <w:rsid w:val="00AF0C81"/>
    <w:rsid w:val="00AF0F49"/>
    <w:rsid w:val="00AF11FA"/>
    <w:rsid w:val="00AF1626"/>
    <w:rsid w:val="00AF165E"/>
    <w:rsid w:val="00AF1E47"/>
    <w:rsid w:val="00AF1F88"/>
    <w:rsid w:val="00AF225E"/>
    <w:rsid w:val="00AF228D"/>
    <w:rsid w:val="00AF2388"/>
    <w:rsid w:val="00AF23FF"/>
    <w:rsid w:val="00AF2763"/>
    <w:rsid w:val="00AF2B00"/>
    <w:rsid w:val="00AF2B03"/>
    <w:rsid w:val="00AF2CA4"/>
    <w:rsid w:val="00AF3597"/>
    <w:rsid w:val="00AF36A7"/>
    <w:rsid w:val="00AF3C32"/>
    <w:rsid w:val="00AF4138"/>
    <w:rsid w:val="00AF458A"/>
    <w:rsid w:val="00AF478E"/>
    <w:rsid w:val="00AF5558"/>
    <w:rsid w:val="00AF5A39"/>
    <w:rsid w:val="00AF5B3B"/>
    <w:rsid w:val="00AF5CBA"/>
    <w:rsid w:val="00AF5D24"/>
    <w:rsid w:val="00AF61EF"/>
    <w:rsid w:val="00AF6216"/>
    <w:rsid w:val="00AF6559"/>
    <w:rsid w:val="00AF6786"/>
    <w:rsid w:val="00AF6C12"/>
    <w:rsid w:val="00AF758F"/>
    <w:rsid w:val="00AF775E"/>
    <w:rsid w:val="00AF7AF0"/>
    <w:rsid w:val="00AF7B53"/>
    <w:rsid w:val="00B00172"/>
    <w:rsid w:val="00B003A2"/>
    <w:rsid w:val="00B003AB"/>
    <w:rsid w:val="00B004E6"/>
    <w:rsid w:val="00B010DB"/>
    <w:rsid w:val="00B01A1A"/>
    <w:rsid w:val="00B01A54"/>
    <w:rsid w:val="00B01E0A"/>
    <w:rsid w:val="00B01E2E"/>
    <w:rsid w:val="00B02037"/>
    <w:rsid w:val="00B02358"/>
    <w:rsid w:val="00B0276D"/>
    <w:rsid w:val="00B027E2"/>
    <w:rsid w:val="00B02B75"/>
    <w:rsid w:val="00B033B5"/>
    <w:rsid w:val="00B03A5B"/>
    <w:rsid w:val="00B03F29"/>
    <w:rsid w:val="00B03FF7"/>
    <w:rsid w:val="00B040C7"/>
    <w:rsid w:val="00B04931"/>
    <w:rsid w:val="00B04B3A"/>
    <w:rsid w:val="00B04B59"/>
    <w:rsid w:val="00B05337"/>
    <w:rsid w:val="00B055A3"/>
    <w:rsid w:val="00B06660"/>
    <w:rsid w:val="00B0691C"/>
    <w:rsid w:val="00B06B61"/>
    <w:rsid w:val="00B0711E"/>
    <w:rsid w:val="00B0759C"/>
    <w:rsid w:val="00B07764"/>
    <w:rsid w:val="00B079C5"/>
    <w:rsid w:val="00B07B69"/>
    <w:rsid w:val="00B07B9B"/>
    <w:rsid w:val="00B07CAF"/>
    <w:rsid w:val="00B07D10"/>
    <w:rsid w:val="00B07DFF"/>
    <w:rsid w:val="00B10638"/>
    <w:rsid w:val="00B10758"/>
    <w:rsid w:val="00B11B95"/>
    <w:rsid w:val="00B11D3F"/>
    <w:rsid w:val="00B11F49"/>
    <w:rsid w:val="00B11FD0"/>
    <w:rsid w:val="00B121C4"/>
    <w:rsid w:val="00B12299"/>
    <w:rsid w:val="00B12964"/>
    <w:rsid w:val="00B12A38"/>
    <w:rsid w:val="00B12B39"/>
    <w:rsid w:val="00B12D60"/>
    <w:rsid w:val="00B12F77"/>
    <w:rsid w:val="00B132BB"/>
    <w:rsid w:val="00B133C3"/>
    <w:rsid w:val="00B13830"/>
    <w:rsid w:val="00B13B2E"/>
    <w:rsid w:val="00B13F84"/>
    <w:rsid w:val="00B1435E"/>
    <w:rsid w:val="00B144AC"/>
    <w:rsid w:val="00B14ABB"/>
    <w:rsid w:val="00B14CF4"/>
    <w:rsid w:val="00B1520A"/>
    <w:rsid w:val="00B1555E"/>
    <w:rsid w:val="00B15636"/>
    <w:rsid w:val="00B156A4"/>
    <w:rsid w:val="00B15F91"/>
    <w:rsid w:val="00B16004"/>
    <w:rsid w:val="00B1633B"/>
    <w:rsid w:val="00B16720"/>
    <w:rsid w:val="00B16BD0"/>
    <w:rsid w:val="00B16CCD"/>
    <w:rsid w:val="00B16D89"/>
    <w:rsid w:val="00B16DBE"/>
    <w:rsid w:val="00B16EE1"/>
    <w:rsid w:val="00B17476"/>
    <w:rsid w:val="00B17EA2"/>
    <w:rsid w:val="00B206CF"/>
    <w:rsid w:val="00B2094B"/>
    <w:rsid w:val="00B20DE5"/>
    <w:rsid w:val="00B21375"/>
    <w:rsid w:val="00B21970"/>
    <w:rsid w:val="00B219BF"/>
    <w:rsid w:val="00B21D99"/>
    <w:rsid w:val="00B221D4"/>
    <w:rsid w:val="00B225F7"/>
    <w:rsid w:val="00B22652"/>
    <w:rsid w:val="00B22AD9"/>
    <w:rsid w:val="00B2396F"/>
    <w:rsid w:val="00B239FA"/>
    <w:rsid w:val="00B23A16"/>
    <w:rsid w:val="00B23BDB"/>
    <w:rsid w:val="00B23C87"/>
    <w:rsid w:val="00B23D76"/>
    <w:rsid w:val="00B24264"/>
    <w:rsid w:val="00B248A6"/>
    <w:rsid w:val="00B2495C"/>
    <w:rsid w:val="00B24979"/>
    <w:rsid w:val="00B24D1C"/>
    <w:rsid w:val="00B24E99"/>
    <w:rsid w:val="00B252CB"/>
    <w:rsid w:val="00B2560B"/>
    <w:rsid w:val="00B25BC7"/>
    <w:rsid w:val="00B26195"/>
    <w:rsid w:val="00B262F6"/>
    <w:rsid w:val="00B265E0"/>
    <w:rsid w:val="00B2687F"/>
    <w:rsid w:val="00B26A6F"/>
    <w:rsid w:val="00B26BB3"/>
    <w:rsid w:val="00B26DBD"/>
    <w:rsid w:val="00B2780A"/>
    <w:rsid w:val="00B2784A"/>
    <w:rsid w:val="00B279DB"/>
    <w:rsid w:val="00B27A77"/>
    <w:rsid w:val="00B27B97"/>
    <w:rsid w:val="00B27E1B"/>
    <w:rsid w:val="00B27F33"/>
    <w:rsid w:val="00B27FD7"/>
    <w:rsid w:val="00B3018C"/>
    <w:rsid w:val="00B3065F"/>
    <w:rsid w:val="00B306CF"/>
    <w:rsid w:val="00B307EF"/>
    <w:rsid w:val="00B30821"/>
    <w:rsid w:val="00B30859"/>
    <w:rsid w:val="00B3087F"/>
    <w:rsid w:val="00B3095A"/>
    <w:rsid w:val="00B30B9A"/>
    <w:rsid w:val="00B30C27"/>
    <w:rsid w:val="00B31148"/>
    <w:rsid w:val="00B317DC"/>
    <w:rsid w:val="00B3190F"/>
    <w:rsid w:val="00B31987"/>
    <w:rsid w:val="00B320E3"/>
    <w:rsid w:val="00B3218F"/>
    <w:rsid w:val="00B32323"/>
    <w:rsid w:val="00B32603"/>
    <w:rsid w:val="00B3293B"/>
    <w:rsid w:val="00B32E5D"/>
    <w:rsid w:val="00B32EDA"/>
    <w:rsid w:val="00B33729"/>
    <w:rsid w:val="00B339CC"/>
    <w:rsid w:val="00B33BD4"/>
    <w:rsid w:val="00B34199"/>
    <w:rsid w:val="00B341A5"/>
    <w:rsid w:val="00B343CE"/>
    <w:rsid w:val="00B3461B"/>
    <w:rsid w:val="00B346AA"/>
    <w:rsid w:val="00B34BBB"/>
    <w:rsid w:val="00B34BF8"/>
    <w:rsid w:val="00B34C70"/>
    <w:rsid w:val="00B351B4"/>
    <w:rsid w:val="00B3545B"/>
    <w:rsid w:val="00B354BE"/>
    <w:rsid w:val="00B355E2"/>
    <w:rsid w:val="00B356CE"/>
    <w:rsid w:val="00B357D1"/>
    <w:rsid w:val="00B35AD4"/>
    <w:rsid w:val="00B36A1F"/>
    <w:rsid w:val="00B37184"/>
    <w:rsid w:val="00B37B7D"/>
    <w:rsid w:val="00B37C4D"/>
    <w:rsid w:val="00B37DA7"/>
    <w:rsid w:val="00B37DE6"/>
    <w:rsid w:val="00B37E6B"/>
    <w:rsid w:val="00B4020C"/>
    <w:rsid w:val="00B40565"/>
    <w:rsid w:val="00B40636"/>
    <w:rsid w:val="00B409C5"/>
    <w:rsid w:val="00B40C6E"/>
    <w:rsid w:val="00B40E08"/>
    <w:rsid w:val="00B41002"/>
    <w:rsid w:val="00B41497"/>
    <w:rsid w:val="00B41A03"/>
    <w:rsid w:val="00B422D0"/>
    <w:rsid w:val="00B42882"/>
    <w:rsid w:val="00B42D0A"/>
    <w:rsid w:val="00B43520"/>
    <w:rsid w:val="00B4369F"/>
    <w:rsid w:val="00B436E7"/>
    <w:rsid w:val="00B44868"/>
    <w:rsid w:val="00B44ADF"/>
    <w:rsid w:val="00B44FBC"/>
    <w:rsid w:val="00B45180"/>
    <w:rsid w:val="00B45727"/>
    <w:rsid w:val="00B458D4"/>
    <w:rsid w:val="00B45C32"/>
    <w:rsid w:val="00B45F3B"/>
    <w:rsid w:val="00B46B12"/>
    <w:rsid w:val="00B46C8F"/>
    <w:rsid w:val="00B46CED"/>
    <w:rsid w:val="00B46EB4"/>
    <w:rsid w:val="00B47141"/>
    <w:rsid w:val="00B471DF"/>
    <w:rsid w:val="00B47DE3"/>
    <w:rsid w:val="00B50005"/>
    <w:rsid w:val="00B500CF"/>
    <w:rsid w:val="00B5022A"/>
    <w:rsid w:val="00B508B5"/>
    <w:rsid w:val="00B50C5D"/>
    <w:rsid w:val="00B50D9F"/>
    <w:rsid w:val="00B50E79"/>
    <w:rsid w:val="00B51213"/>
    <w:rsid w:val="00B51427"/>
    <w:rsid w:val="00B51759"/>
    <w:rsid w:val="00B51827"/>
    <w:rsid w:val="00B51893"/>
    <w:rsid w:val="00B51F58"/>
    <w:rsid w:val="00B51FC9"/>
    <w:rsid w:val="00B522ED"/>
    <w:rsid w:val="00B529A2"/>
    <w:rsid w:val="00B52CEF"/>
    <w:rsid w:val="00B5323D"/>
    <w:rsid w:val="00B5358F"/>
    <w:rsid w:val="00B535A7"/>
    <w:rsid w:val="00B53B8B"/>
    <w:rsid w:val="00B53D30"/>
    <w:rsid w:val="00B54057"/>
    <w:rsid w:val="00B5447F"/>
    <w:rsid w:val="00B54E07"/>
    <w:rsid w:val="00B54F77"/>
    <w:rsid w:val="00B54F80"/>
    <w:rsid w:val="00B5513B"/>
    <w:rsid w:val="00B551B2"/>
    <w:rsid w:val="00B559A2"/>
    <w:rsid w:val="00B55C5F"/>
    <w:rsid w:val="00B55C74"/>
    <w:rsid w:val="00B55F87"/>
    <w:rsid w:val="00B563E7"/>
    <w:rsid w:val="00B56414"/>
    <w:rsid w:val="00B5666C"/>
    <w:rsid w:val="00B5680E"/>
    <w:rsid w:val="00B56DFB"/>
    <w:rsid w:val="00B5721F"/>
    <w:rsid w:val="00B574F0"/>
    <w:rsid w:val="00B57BAD"/>
    <w:rsid w:val="00B57BB0"/>
    <w:rsid w:val="00B6062E"/>
    <w:rsid w:val="00B609EC"/>
    <w:rsid w:val="00B60B76"/>
    <w:rsid w:val="00B60C4C"/>
    <w:rsid w:val="00B60EE0"/>
    <w:rsid w:val="00B61134"/>
    <w:rsid w:val="00B61258"/>
    <w:rsid w:val="00B6179D"/>
    <w:rsid w:val="00B618C9"/>
    <w:rsid w:val="00B61BDE"/>
    <w:rsid w:val="00B61EDE"/>
    <w:rsid w:val="00B61FC9"/>
    <w:rsid w:val="00B62958"/>
    <w:rsid w:val="00B632DE"/>
    <w:rsid w:val="00B63397"/>
    <w:rsid w:val="00B63421"/>
    <w:rsid w:val="00B635AE"/>
    <w:rsid w:val="00B636A2"/>
    <w:rsid w:val="00B636B2"/>
    <w:rsid w:val="00B6375A"/>
    <w:rsid w:val="00B63803"/>
    <w:rsid w:val="00B63AC6"/>
    <w:rsid w:val="00B63EC4"/>
    <w:rsid w:val="00B64AD3"/>
    <w:rsid w:val="00B64B2C"/>
    <w:rsid w:val="00B64C13"/>
    <w:rsid w:val="00B64F4B"/>
    <w:rsid w:val="00B64F65"/>
    <w:rsid w:val="00B65522"/>
    <w:rsid w:val="00B65572"/>
    <w:rsid w:val="00B655B0"/>
    <w:rsid w:val="00B656C2"/>
    <w:rsid w:val="00B659DC"/>
    <w:rsid w:val="00B65B2A"/>
    <w:rsid w:val="00B65B48"/>
    <w:rsid w:val="00B65DDE"/>
    <w:rsid w:val="00B65EE9"/>
    <w:rsid w:val="00B65F96"/>
    <w:rsid w:val="00B65FDF"/>
    <w:rsid w:val="00B660C2"/>
    <w:rsid w:val="00B66564"/>
    <w:rsid w:val="00B665A6"/>
    <w:rsid w:val="00B667C9"/>
    <w:rsid w:val="00B6685B"/>
    <w:rsid w:val="00B66B91"/>
    <w:rsid w:val="00B6738D"/>
    <w:rsid w:val="00B6739B"/>
    <w:rsid w:val="00B67673"/>
    <w:rsid w:val="00B67D60"/>
    <w:rsid w:val="00B70D50"/>
    <w:rsid w:val="00B70FEA"/>
    <w:rsid w:val="00B71245"/>
    <w:rsid w:val="00B71D40"/>
    <w:rsid w:val="00B71E4F"/>
    <w:rsid w:val="00B7269D"/>
    <w:rsid w:val="00B7293A"/>
    <w:rsid w:val="00B72C0C"/>
    <w:rsid w:val="00B72E1D"/>
    <w:rsid w:val="00B72EB2"/>
    <w:rsid w:val="00B733FE"/>
    <w:rsid w:val="00B7379E"/>
    <w:rsid w:val="00B73A6A"/>
    <w:rsid w:val="00B7413D"/>
    <w:rsid w:val="00B7443C"/>
    <w:rsid w:val="00B74CA6"/>
    <w:rsid w:val="00B757B4"/>
    <w:rsid w:val="00B75C95"/>
    <w:rsid w:val="00B760A4"/>
    <w:rsid w:val="00B760C7"/>
    <w:rsid w:val="00B76435"/>
    <w:rsid w:val="00B765BE"/>
    <w:rsid w:val="00B7688F"/>
    <w:rsid w:val="00B76F52"/>
    <w:rsid w:val="00B77119"/>
    <w:rsid w:val="00B7799B"/>
    <w:rsid w:val="00B77FF5"/>
    <w:rsid w:val="00B80029"/>
    <w:rsid w:val="00B8025C"/>
    <w:rsid w:val="00B80C58"/>
    <w:rsid w:val="00B80E5E"/>
    <w:rsid w:val="00B813D3"/>
    <w:rsid w:val="00B8169C"/>
    <w:rsid w:val="00B818BA"/>
    <w:rsid w:val="00B81B11"/>
    <w:rsid w:val="00B81DE2"/>
    <w:rsid w:val="00B81E08"/>
    <w:rsid w:val="00B81EC6"/>
    <w:rsid w:val="00B82092"/>
    <w:rsid w:val="00B822AE"/>
    <w:rsid w:val="00B823A2"/>
    <w:rsid w:val="00B823D9"/>
    <w:rsid w:val="00B82415"/>
    <w:rsid w:val="00B8258D"/>
    <w:rsid w:val="00B82802"/>
    <w:rsid w:val="00B82FA3"/>
    <w:rsid w:val="00B83090"/>
    <w:rsid w:val="00B83445"/>
    <w:rsid w:val="00B83872"/>
    <w:rsid w:val="00B83941"/>
    <w:rsid w:val="00B83A58"/>
    <w:rsid w:val="00B83A81"/>
    <w:rsid w:val="00B83B3F"/>
    <w:rsid w:val="00B83E7E"/>
    <w:rsid w:val="00B8459E"/>
    <w:rsid w:val="00B846B0"/>
    <w:rsid w:val="00B847BD"/>
    <w:rsid w:val="00B848E9"/>
    <w:rsid w:val="00B856B4"/>
    <w:rsid w:val="00B85750"/>
    <w:rsid w:val="00B85838"/>
    <w:rsid w:val="00B85DBA"/>
    <w:rsid w:val="00B86013"/>
    <w:rsid w:val="00B86207"/>
    <w:rsid w:val="00B86557"/>
    <w:rsid w:val="00B867D0"/>
    <w:rsid w:val="00B86B73"/>
    <w:rsid w:val="00B86D9D"/>
    <w:rsid w:val="00B86EBE"/>
    <w:rsid w:val="00B86FFB"/>
    <w:rsid w:val="00B87520"/>
    <w:rsid w:val="00B877AD"/>
    <w:rsid w:val="00B8781E"/>
    <w:rsid w:val="00B87862"/>
    <w:rsid w:val="00B87FF5"/>
    <w:rsid w:val="00B908EB"/>
    <w:rsid w:val="00B90934"/>
    <w:rsid w:val="00B90F23"/>
    <w:rsid w:val="00B911B8"/>
    <w:rsid w:val="00B91479"/>
    <w:rsid w:val="00B91515"/>
    <w:rsid w:val="00B916A8"/>
    <w:rsid w:val="00B91AB9"/>
    <w:rsid w:val="00B91D9C"/>
    <w:rsid w:val="00B91E1B"/>
    <w:rsid w:val="00B92408"/>
    <w:rsid w:val="00B92877"/>
    <w:rsid w:val="00B92A4E"/>
    <w:rsid w:val="00B92C13"/>
    <w:rsid w:val="00B9313B"/>
    <w:rsid w:val="00B93E7C"/>
    <w:rsid w:val="00B94548"/>
    <w:rsid w:val="00B94AAD"/>
    <w:rsid w:val="00B94CE0"/>
    <w:rsid w:val="00B9511E"/>
    <w:rsid w:val="00B952D4"/>
    <w:rsid w:val="00B95612"/>
    <w:rsid w:val="00B95775"/>
    <w:rsid w:val="00B9591A"/>
    <w:rsid w:val="00B95DBA"/>
    <w:rsid w:val="00B95E88"/>
    <w:rsid w:val="00B96516"/>
    <w:rsid w:val="00B96FDD"/>
    <w:rsid w:val="00B97378"/>
    <w:rsid w:val="00B97759"/>
    <w:rsid w:val="00B97B4A"/>
    <w:rsid w:val="00BA00FD"/>
    <w:rsid w:val="00BA031A"/>
    <w:rsid w:val="00BA0F9B"/>
    <w:rsid w:val="00BA1307"/>
    <w:rsid w:val="00BA14B0"/>
    <w:rsid w:val="00BA155E"/>
    <w:rsid w:val="00BA16CC"/>
    <w:rsid w:val="00BA1A62"/>
    <w:rsid w:val="00BA1BA1"/>
    <w:rsid w:val="00BA2192"/>
    <w:rsid w:val="00BA21E5"/>
    <w:rsid w:val="00BA24CE"/>
    <w:rsid w:val="00BA2B39"/>
    <w:rsid w:val="00BA2D2A"/>
    <w:rsid w:val="00BA34DF"/>
    <w:rsid w:val="00BA3694"/>
    <w:rsid w:val="00BA36BA"/>
    <w:rsid w:val="00BA3B5F"/>
    <w:rsid w:val="00BA3C7C"/>
    <w:rsid w:val="00BA3F37"/>
    <w:rsid w:val="00BA3FB2"/>
    <w:rsid w:val="00BA3FFF"/>
    <w:rsid w:val="00BA4373"/>
    <w:rsid w:val="00BA4382"/>
    <w:rsid w:val="00BA478E"/>
    <w:rsid w:val="00BA4B0A"/>
    <w:rsid w:val="00BA5006"/>
    <w:rsid w:val="00BA5084"/>
    <w:rsid w:val="00BA5337"/>
    <w:rsid w:val="00BA5C1D"/>
    <w:rsid w:val="00BA5DA1"/>
    <w:rsid w:val="00BA5E60"/>
    <w:rsid w:val="00BA5F1D"/>
    <w:rsid w:val="00BA5F7D"/>
    <w:rsid w:val="00BA6002"/>
    <w:rsid w:val="00BA633E"/>
    <w:rsid w:val="00BA63B7"/>
    <w:rsid w:val="00BA6698"/>
    <w:rsid w:val="00BA66F7"/>
    <w:rsid w:val="00BA695D"/>
    <w:rsid w:val="00BA710E"/>
    <w:rsid w:val="00BA7406"/>
    <w:rsid w:val="00BA7617"/>
    <w:rsid w:val="00BA77EF"/>
    <w:rsid w:val="00BB0601"/>
    <w:rsid w:val="00BB072A"/>
    <w:rsid w:val="00BB08BF"/>
    <w:rsid w:val="00BB1083"/>
    <w:rsid w:val="00BB1973"/>
    <w:rsid w:val="00BB1E44"/>
    <w:rsid w:val="00BB21F0"/>
    <w:rsid w:val="00BB22AD"/>
    <w:rsid w:val="00BB231C"/>
    <w:rsid w:val="00BB260B"/>
    <w:rsid w:val="00BB2629"/>
    <w:rsid w:val="00BB2698"/>
    <w:rsid w:val="00BB2CAE"/>
    <w:rsid w:val="00BB31DD"/>
    <w:rsid w:val="00BB3B88"/>
    <w:rsid w:val="00BB3CD1"/>
    <w:rsid w:val="00BB3D39"/>
    <w:rsid w:val="00BB3D6D"/>
    <w:rsid w:val="00BB416A"/>
    <w:rsid w:val="00BB4A9F"/>
    <w:rsid w:val="00BB4AD4"/>
    <w:rsid w:val="00BB4FA7"/>
    <w:rsid w:val="00BB55BD"/>
    <w:rsid w:val="00BB5F72"/>
    <w:rsid w:val="00BB61BE"/>
    <w:rsid w:val="00BB649A"/>
    <w:rsid w:val="00BB6E7F"/>
    <w:rsid w:val="00BB75F5"/>
    <w:rsid w:val="00BB7B3D"/>
    <w:rsid w:val="00BB7C11"/>
    <w:rsid w:val="00BB7CE6"/>
    <w:rsid w:val="00BB7D16"/>
    <w:rsid w:val="00BC00A3"/>
    <w:rsid w:val="00BC012B"/>
    <w:rsid w:val="00BC0283"/>
    <w:rsid w:val="00BC0617"/>
    <w:rsid w:val="00BC0720"/>
    <w:rsid w:val="00BC0FB6"/>
    <w:rsid w:val="00BC1101"/>
    <w:rsid w:val="00BC15E1"/>
    <w:rsid w:val="00BC1624"/>
    <w:rsid w:val="00BC18D6"/>
    <w:rsid w:val="00BC1961"/>
    <w:rsid w:val="00BC1B90"/>
    <w:rsid w:val="00BC1F0B"/>
    <w:rsid w:val="00BC2680"/>
    <w:rsid w:val="00BC2AAF"/>
    <w:rsid w:val="00BC2C99"/>
    <w:rsid w:val="00BC3348"/>
    <w:rsid w:val="00BC36FA"/>
    <w:rsid w:val="00BC37C2"/>
    <w:rsid w:val="00BC3B23"/>
    <w:rsid w:val="00BC3F18"/>
    <w:rsid w:val="00BC4258"/>
    <w:rsid w:val="00BC42C2"/>
    <w:rsid w:val="00BC43B1"/>
    <w:rsid w:val="00BC44E2"/>
    <w:rsid w:val="00BC471C"/>
    <w:rsid w:val="00BC4981"/>
    <w:rsid w:val="00BC4ACF"/>
    <w:rsid w:val="00BC4E73"/>
    <w:rsid w:val="00BC52CB"/>
    <w:rsid w:val="00BC55AF"/>
    <w:rsid w:val="00BC5611"/>
    <w:rsid w:val="00BC5D2D"/>
    <w:rsid w:val="00BC5DD5"/>
    <w:rsid w:val="00BC61D2"/>
    <w:rsid w:val="00BC62DD"/>
    <w:rsid w:val="00BC6602"/>
    <w:rsid w:val="00BC663D"/>
    <w:rsid w:val="00BC6646"/>
    <w:rsid w:val="00BC6DCA"/>
    <w:rsid w:val="00BC6F24"/>
    <w:rsid w:val="00BC7015"/>
    <w:rsid w:val="00BC71E7"/>
    <w:rsid w:val="00BC7D2F"/>
    <w:rsid w:val="00BC7DC6"/>
    <w:rsid w:val="00BC7E75"/>
    <w:rsid w:val="00BC7F04"/>
    <w:rsid w:val="00BD001D"/>
    <w:rsid w:val="00BD0022"/>
    <w:rsid w:val="00BD00E0"/>
    <w:rsid w:val="00BD027F"/>
    <w:rsid w:val="00BD0364"/>
    <w:rsid w:val="00BD036D"/>
    <w:rsid w:val="00BD062E"/>
    <w:rsid w:val="00BD0806"/>
    <w:rsid w:val="00BD0B8E"/>
    <w:rsid w:val="00BD0DBA"/>
    <w:rsid w:val="00BD101B"/>
    <w:rsid w:val="00BD1366"/>
    <w:rsid w:val="00BD1401"/>
    <w:rsid w:val="00BD16D5"/>
    <w:rsid w:val="00BD18C3"/>
    <w:rsid w:val="00BD1917"/>
    <w:rsid w:val="00BD19EE"/>
    <w:rsid w:val="00BD1CF1"/>
    <w:rsid w:val="00BD1ED2"/>
    <w:rsid w:val="00BD1F92"/>
    <w:rsid w:val="00BD243C"/>
    <w:rsid w:val="00BD24BB"/>
    <w:rsid w:val="00BD2942"/>
    <w:rsid w:val="00BD29F8"/>
    <w:rsid w:val="00BD3247"/>
    <w:rsid w:val="00BD375B"/>
    <w:rsid w:val="00BD4078"/>
    <w:rsid w:val="00BD439D"/>
    <w:rsid w:val="00BD456E"/>
    <w:rsid w:val="00BD4755"/>
    <w:rsid w:val="00BD4AFF"/>
    <w:rsid w:val="00BD4DA6"/>
    <w:rsid w:val="00BD5046"/>
    <w:rsid w:val="00BD5528"/>
    <w:rsid w:val="00BD5775"/>
    <w:rsid w:val="00BD5880"/>
    <w:rsid w:val="00BD5CE7"/>
    <w:rsid w:val="00BD6A0B"/>
    <w:rsid w:val="00BD6F0B"/>
    <w:rsid w:val="00BD7874"/>
    <w:rsid w:val="00BD7BE5"/>
    <w:rsid w:val="00BE043B"/>
    <w:rsid w:val="00BE07AD"/>
    <w:rsid w:val="00BE0AC8"/>
    <w:rsid w:val="00BE0C06"/>
    <w:rsid w:val="00BE0D19"/>
    <w:rsid w:val="00BE0D31"/>
    <w:rsid w:val="00BE0F5E"/>
    <w:rsid w:val="00BE1417"/>
    <w:rsid w:val="00BE14C7"/>
    <w:rsid w:val="00BE1621"/>
    <w:rsid w:val="00BE246C"/>
    <w:rsid w:val="00BE24AF"/>
    <w:rsid w:val="00BE24F7"/>
    <w:rsid w:val="00BE2910"/>
    <w:rsid w:val="00BE2C6C"/>
    <w:rsid w:val="00BE2CC1"/>
    <w:rsid w:val="00BE2DA5"/>
    <w:rsid w:val="00BE310F"/>
    <w:rsid w:val="00BE3173"/>
    <w:rsid w:val="00BE3914"/>
    <w:rsid w:val="00BE3A04"/>
    <w:rsid w:val="00BE3E4A"/>
    <w:rsid w:val="00BE3EB4"/>
    <w:rsid w:val="00BE4103"/>
    <w:rsid w:val="00BE42C3"/>
    <w:rsid w:val="00BE4472"/>
    <w:rsid w:val="00BE4631"/>
    <w:rsid w:val="00BE5102"/>
    <w:rsid w:val="00BE565D"/>
    <w:rsid w:val="00BE5857"/>
    <w:rsid w:val="00BE589D"/>
    <w:rsid w:val="00BE5C38"/>
    <w:rsid w:val="00BE5C7C"/>
    <w:rsid w:val="00BE5E94"/>
    <w:rsid w:val="00BE5F6A"/>
    <w:rsid w:val="00BE5FF4"/>
    <w:rsid w:val="00BE61CC"/>
    <w:rsid w:val="00BE61F0"/>
    <w:rsid w:val="00BE69E1"/>
    <w:rsid w:val="00BE6D0C"/>
    <w:rsid w:val="00BE74B4"/>
    <w:rsid w:val="00BE784B"/>
    <w:rsid w:val="00BE79D2"/>
    <w:rsid w:val="00BE79EF"/>
    <w:rsid w:val="00BE7EF1"/>
    <w:rsid w:val="00BF0524"/>
    <w:rsid w:val="00BF0680"/>
    <w:rsid w:val="00BF0FEA"/>
    <w:rsid w:val="00BF16EB"/>
    <w:rsid w:val="00BF1BFC"/>
    <w:rsid w:val="00BF1DF5"/>
    <w:rsid w:val="00BF1E0F"/>
    <w:rsid w:val="00BF1ECB"/>
    <w:rsid w:val="00BF1F31"/>
    <w:rsid w:val="00BF207E"/>
    <w:rsid w:val="00BF20DF"/>
    <w:rsid w:val="00BF2390"/>
    <w:rsid w:val="00BF288E"/>
    <w:rsid w:val="00BF2DFE"/>
    <w:rsid w:val="00BF2E34"/>
    <w:rsid w:val="00BF31AD"/>
    <w:rsid w:val="00BF3526"/>
    <w:rsid w:val="00BF3670"/>
    <w:rsid w:val="00BF38CC"/>
    <w:rsid w:val="00BF3CEA"/>
    <w:rsid w:val="00BF3DE0"/>
    <w:rsid w:val="00BF41BF"/>
    <w:rsid w:val="00BF43F0"/>
    <w:rsid w:val="00BF45CE"/>
    <w:rsid w:val="00BF463F"/>
    <w:rsid w:val="00BF4870"/>
    <w:rsid w:val="00BF5111"/>
    <w:rsid w:val="00BF5163"/>
    <w:rsid w:val="00BF5299"/>
    <w:rsid w:val="00BF53E6"/>
    <w:rsid w:val="00BF59A3"/>
    <w:rsid w:val="00BF5BEC"/>
    <w:rsid w:val="00BF5FD0"/>
    <w:rsid w:val="00BF614A"/>
    <w:rsid w:val="00BF62C5"/>
    <w:rsid w:val="00BF63F9"/>
    <w:rsid w:val="00BF65DB"/>
    <w:rsid w:val="00BF665E"/>
    <w:rsid w:val="00BF6B6F"/>
    <w:rsid w:val="00BF6D8B"/>
    <w:rsid w:val="00BF6DE5"/>
    <w:rsid w:val="00BF7A39"/>
    <w:rsid w:val="00C000AA"/>
    <w:rsid w:val="00C000EA"/>
    <w:rsid w:val="00C0033D"/>
    <w:rsid w:val="00C009FE"/>
    <w:rsid w:val="00C0137A"/>
    <w:rsid w:val="00C01519"/>
    <w:rsid w:val="00C01BF9"/>
    <w:rsid w:val="00C01D2F"/>
    <w:rsid w:val="00C01F67"/>
    <w:rsid w:val="00C02103"/>
    <w:rsid w:val="00C02396"/>
    <w:rsid w:val="00C02F0E"/>
    <w:rsid w:val="00C02F50"/>
    <w:rsid w:val="00C03244"/>
    <w:rsid w:val="00C038B5"/>
    <w:rsid w:val="00C038D8"/>
    <w:rsid w:val="00C0390F"/>
    <w:rsid w:val="00C03F0D"/>
    <w:rsid w:val="00C03F69"/>
    <w:rsid w:val="00C03FDD"/>
    <w:rsid w:val="00C0405D"/>
    <w:rsid w:val="00C041CB"/>
    <w:rsid w:val="00C044D6"/>
    <w:rsid w:val="00C04B5C"/>
    <w:rsid w:val="00C04CC7"/>
    <w:rsid w:val="00C04E0E"/>
    <w:rsid w:val="00C0511A"/>
    <w:rsid w:val="00C0516E"/>
    <w:rsid w:val="00C05326"/>
    <w:rsid w:val="00C055C0"/>
    <w:rsid w:val="00C055F1"/>
    <w:rsid w:val="00C0569B"/>
    <w:rsid w:val="00C06007"/>
    <w:rsid w:val="00C06112"/>
    <w:rsid w:val="00C0629B"/>
    <w:rsid w:val="00C065C2"/>
    <w:rsid w:val="00C0680B"/>
    <w:rsid w:val="00C06D1D"/>
    <w:rsid w:val="00C072A1"/>
    <w:rsid w:val="00C07465"/>
    <w:rsid w:val="00C079AE"/>
    <w:rsid w:val="00C07BEA"/>
    <w:rsid w:val="00C07DEC"/>
    <w:rsid w:val="00C102FF"/>
    <w:rsid w:val="00C1078D"/>
    <w:rsid w:val="00C10B25"/>
    <w:rsid w:val="00C10B93"/>
    <w:rsid w:val="00C10BDB"/>
    <w:rsid w:val="00C11030"/>
    <w:rsid w:val="00C11195"/>
    <w:rsid w:val="00C1123D"/>
    <w:rsid w:val="00C11290"/>
    <w:rsid w:val="00C11729"/>
    <w:rsid w:val="00C119FC"/>
    <w:rsid w:val="00C11C93"/>
    <w:rsid w:val="00C11EA8"/>
    <w:rsid w:val="00C12457"/>
    <w:rsid w:val="00C12696"/>
    <w:rsid w:val="00C126E5"/>
    <w:rsid w:val="00C12A80"/>
    <w:rsid w:val="00C12D7E"/>
    <w:rsid w:val="00C131FF"/>
    <w:rsid w:val="00C1352C"/>
    <w:rsid w:val="00C1381D"/>
    <w:rsid w:val="00C145DC"/>
    <w:rsid w:val="00C146C3"/>
    <w:rsid w:val="00C14A76"/>
    <w:rsid w:val="00C14B35"/>
    <w:rsid w:val="00C14FEC"/>
    <w:rsid w:val="00C1578E"/>
    <w:rsid w:val="00C159CF"/>
    <w:rsid w:val="00C159FF"/>
    <w:rsid w:val="00C15BED"/>
    <w:rsid w:val="00C15CF9"/>
    <w:rsid w:val="00C16344"/>
    <w:rsid w:val="00C166C2"/>
    <w:rsid w:val="00C1692B"/>
    <w:rsid w:val="00C169D9"/>
    <w:rsid w:val="00C16ACD"/>
    <w:rsid w:val="00C16C95"/>
    <w:rsid w:val="00C16D43"/>
    <w:rsid w:val="00C16DDC"/>
    <w:rsid w:val="00C16E42"/>
    <w:rsid w:val="00C17350"/>
    <w:rsid w:val="00C17521"/>
    <w:rsid w:val="00C175AF"/>
    <w:rsid w:val="00C175DE"/>
    <w:rsid w:val="00C1783D"/>
    <w:rsid w:val="00C17D58"/>
    <w:rsid w:val="00C17ECE"/>
    <w:rsid w:val="00C2029C"/>
    <w:rsid w:val="00C202E8"/>
    <w:rsid w:val="00C20533"/>
    <w:rsid w:val="00C20647"/>
    <w:rsid w:val="00C208F0"/>
    <w:rsid w:val="00C20B96"/>
    <w:rsid w:val="00C20CDD"/>
    <w:rsid w:val="00C20DDD"/>
    <w:rsid w:val="00C217B5"/>
    <w:rsid w:val="00C21A07"/>
    <w:rsid w:val="00C21A98"/>
    <w:rsid w:val="00C21B27"/>
    <w:rsid w:val="00C21B2A"/>
    <w:rsid w:val="00C21E2C"/>
    <w:rsid w:val="00C21F1C"/>
    <w:rsid w:val="00C221C2"/>
    <w:rsid w:val="00C226DA"/>
    <w:rsid w:val="00C22AAF"/>
    <w:rsid w:val="00C22D22"/>
    <w:rsid w:val="00C235E8"/>
    <w:rsid w:val="00C2388E"/>
    <w:rsid w:val="00C2395A"/>
    <w:rsid w:val="00C2395F"/>
    <w:rsid w:val="00C23AE9"/>
    <w:rsid w:val="00C24534"/>
    <w:rsid w:val="00C246EE"/>
    <w:rsid w:val="00C24BF6"/>
    <w:rsid w:val="00C2513A"/>
    <w:rsid w:val="00C252A7"/>
    <w:rsid w:val="00C254FF"/>
    <w:rsid w:val="00C25C73"/>
    <w:rsid w:val="00C25FB1"/>
    <w:rsid w:val="00C26624"/>
    <w:rsid w:val="00C26CEF"/>
    <w:rsid w:val="00C2702A"/>
    <w:rsid w:val="00C270F5"/>
    <w:rsid w:val="00C27795"/>
    <w:rsid w:val="00C277D7"/>
    <w:rsid w:val="00C27A2E"/>
    <w:rsid w:val="00C3024A"/>
    <w:rsid w:val="00C306ED"/>
    <w:rsid w:val="00C309E1"/>
    <w:rsid w:val="00C31668"/>
    <w:rsid w:val="00C318D1"/>
    <w:rsid w:val="00C319AD"/>
    <w:rsid w:val="00C32505"/>
    <w:rsid w:val="00C32721"/>
    <w:rsid w:val="00C32772"/>
    <w:rsid w:val="00C32BE5"/>
    <w:rsid w:val="00C3311E"/>
    <w:rsid w:val="00C33899"/>
    <w:rsid w:val="00C33D8A"/>
    <w:rsid w:val="00C340F5"/>
    <w:rsid w:val="00C34351"/>
    <w:rsid w:val="00C3498B"/>
    <w:rsid w:val="00C34EB3"/>
    <w:rsid w:val="00C3593C"/>
    <w:rsid w:val="00C35944"/>
    <w:rsid w:val="00C35FB9"/>
    <w:rsid w:val="00C36046"/>
    <w:rsid w:val="00C36395"/>
    <w:rsid w:val="00C36904"/>
    <w:rsid w:val="00C36FF6"/>
    <w:rsid w:val="00C371BA"/>
    <w:rsid w:val="00C373F5"/>
    <w:rsid w:val="00C40215"/>
    <w:rsid w:val="00C40386"/>
    <w:rsid w:val="00C40544"/>
    <w:rsid w:val="00C41211"/>
    <w:rsid w:val="00C4134F"/>
    <w:rsid w:val="00C41374"/>
    <w:rsid w:val="00C4148F"/>
    <w:rsid w:val="00C41546"/>
    <w:rsid w:val="00C4164B"/>
    <w:rsid w:val="00C418BA"/>
    <w:rsid w:val="00C41B34"/>
    <w:rsid w:val="00C422E6"/>
    <w:rsid w:val="00C42370"/>
    <w:rsid w:val="00C42772"/>
    <w:rsid w:val="00C42941"/>
    <w:rsid w:val="00C429FE"/>
    <w:rsid w:val="00C42DE5"/>
    <w:rsid w:val="00C42E5D"/>
    <w:rsid w:val="00C4300C"/>
    <w:rsid w:val="00C431ED"/>
    <w:rsid w:val="00C433B9"/>
    <w:rsid w:val="00C437DD"/>
    <w:rsid w:val="00C43B1F"/>
    <w:rsid w:val="00C43FC9"/>
    <w:rsid w:val="00C447E8"/>
    <w:rsid w:val="00C44AA7"/>
    <w:rsid w:val="00C44B4F"/>
    <w:rsid w:val="00C454FE"/>
    <w:rsid w:val="00C4552C"/>
    <w:rsid w:val="00C4566B"/>
    <w:rsid w:val="00C457AC"/>
    <w:rsid w:val="00C45DF3"/>
    <w:rsid w:val="00C4627B"/>
    <w:rsid w:val="00C46386"/>
    <w:rsid w:val="00C46B4F"/>
    <w:rsid w:val="00C46C83"/>
    <w:rsid w:val="00C47DC8"/>
    <w:rsid w:val="00C5035F"/>
    <w:rsid w:val="00C50E99"/>
    <w:rsid w:val="00C514AE"/>
    <w:rsid w:val="00C51560"/>
    <w:rsid w:val="00C51B1C"/>
    <w:rsid w:val="00C51E3B"/>
    <w:rsid w:val="00C51EA0"/>
    <w:rsid w:val="00C523C6"/>
    <w:rsid w:val="00C529EC"/>
    <w:rsid w:val="00C529EE"/>
    <w:rsid w:val="00C52CD7"/>
    <w:rsid w:val="00C53127"/>
    <w:rsid w:val="00C531CE"/>
    <w:rsid w:val="00C532A7"/>
    <w:rsid w:val="00C5332E"/>
    <w:rsid w:val="00C533C1"/>
    <w:rsid w:val="00C534BD"/>
    <w:rsid w:val="00C53529"/>
    <w:rsid w:val="00C5360A"/>
    <w:rsid w:val="00C537B4"/>
    <w:rsid w:val="00C53B04"/>
    <w:rsid w:val="00C53EF0"/>
    <w:rsid w:val="00C5409B"/>
    <w:rsid w:val="00C5469C"/>
    <w:rsid w:val="00C548BA"/>
    <w:rsid w:val="00C54BC4"/>
    <w:rsid w:val="00C54E6C"/>
    <w:rsid w:val="00C55308"/>
    <w:rsid w:val="00C55426"/>
    <w:rsid w:val="00C55431"/>
    <w:rsid w:val="00C55458"/>
    <w:rsid w:val="00C55844"/>
    <w:rsid w:val="00C55AA6"/>
    <w:rsid w:val="00C55B0F"/>
    <w:rsid w:val="00C55B80"/>
    <w:rsid w:val="00C561AF"/>
    <w:rsid w:val="00C5631A"/>
    <w:rsid w:val="00C56CA0"/>
    <w:rsid w:val="00C57120"/>
    <w:rsid w:val="00C5715F"/>
    <w:rsid w:val="00C5770B"/>
    <w:rsid w:val="00C57B69"/>
    <w:rsid w:val="00C57EC6"/>
    <w:rsid w:val="00C607D1"/>
    <w:rsid w:val="00C60C25"/>
    <w:rsid w:val="00C60D24"/>
    <w:rsid w:val="00C61963"/>
    <w:rsid w:val="00C61B02"/>
    <w:rsid w:val="00C61B96"/>
    <w:rsid w:val="00C61CD4"/>
    <w:rsid w:val="00C6209D"/>
    <w:rsid w:val="00C62DE3"/>
    <w:rsid w:val="00C62E3F"/>
    <w:rsid w:val="00C630C6"/>
    <w:rsid w:val="00C632E8"/>
    <w:rsid w:val="00C632FA"/>
    <w:rsid w:val="00C63435"/>
    <w:rsid w:val="00C63683"/>
    <w:rsid w:val="00C636BD"/>
    <w:rsid w:val="00C6370C"/>
    <w:rsid w:val="00C63717"/>
    <w:rsid w:val="00C637B5"/>
    <w:rsid w:val="00C63CC7"/>
    <w:rsid w:val="00C63CF2"/>
    <w:rsid w:val="00C63FC2"/>
    <w:rsid w:val="00C6419C"/>
    <w:rsid w:val="00C646F8"/>
    <w:rsid w:val="00C648D1"/>
    <w:rsid w:val="00C64A08"/>
    <w:rsid w:val="00C64E18"/>
    <w:rsid w:val="00C65024"/>
    <w:rsid w:val="00C6509B"/>
    <w:rsid w:val="00C65184"/>
    <w:rsid w:val="00C652C5"/>
    <w:rsid w:val="00C652F7"/>
    <w:rsid w:val="00C65C7B"/>
    <w:rsid w:val="00C6616E"/>
    <w:rsid w:val="00C663EE"/>
    <w:rsid w:val="00C664DE"/>
    <w:rsid w:val="00C666D2"/>
    <w:rsid w:val="00C66CC0"/>
    <w:rsid w:val="00C67641"/>
    <w:rsid w:val="00C67966"/>
    <w:rsid w:val="00C67B78"/>
    <w:rsid w:val="00C7067A"/>
    <w:rsid w:val="00C70721"/>
    <w:rsid w:val="00C7084B"/>
    <w:rsid w:val="00C70C94"/>
    <w:rsid w:val="00C70FF3"/>
    <w:rsid w:val="00C710C8"/>
    <w:rsid w:val="00C711C2"/>
    <w:rsid w:val="00C715CE"/>
    <w:rsid w:val="00C71DA7"/>
    <w:rsid w:val="00C71FDA"/>
    <w:rsid w:val="00C72255"/>
    <w:rsid w:val="00C72528"/>
    <w:rsid w:val="00C726E1"/>
    <w:rsid w:val="00C728DC"/>
    <w:rsid w:val="00C73225"/>
    <w:rsid w:val="00C73230"/>
    <w:rsid w:val="00C736AA"/>
    <w:rsid w:val="00C737AC"/>
    <w:rsid w:val="00C73E04"/>
    <w:rsid w:val="00C73E3F"/>
    <w:rsid w:val="00C742DF"/>
    <w:rsid w:val="00C7466C"/>
    <w:rsid w:val="00C756FA"/>
    <w:rsid w:val="00C75D50"/>
    <w:rsid w:val="00C75D9D"/>
    <w:rsid w:val="00C77B52"/>
    <w:rsid w:val="00C77B77"/>
    <w:rsid w:val="00C80056"/>
    <w:rsid w:val="00C80178"/>
    <w:rsid w:val="00C80580"/>
    <w:rsid w:val="00C80886"/>
    <w:rsid w:val="00C80F2B"/>
    <w:rsid w:val="00C81046"/>
    <w:rsid w:val="00C813A6"/>
    <w:rsid w:val="00C81525"/>
    <w:rsid w:val="00C81687"/>
    <w:rsid w:val="00C817A6"/>
    <w:rsid w:val="00C818A0"/>
    <w:rsid w:val="00C81B27"/>
    <w:rsid w:val="00C81C78"/>
    <w:rsid w:val="00C822F4"/>
    <w:rsid w:val="00C8258F"/>
    <w:rsid w:val="00C82688"/>
    <w:rsid w:val="00C827FF"/>
    <w:rsid w:val="00C82CC9"/>
    <w:rsid w:val="00C82D7B"/>
    <w:rsid w:val="00C83422"/>
    <w:rsid w:val="00C83573"/>
    <w:rsid w:val="00C8387A"/>
    <w:rsid w:val="00C83961"/>
    <w:rsid w:val="00C83C3F"/>
    <w:rsid w:val="00C840A3"/>
    <w:rsid w:val="00C84292"/>
    <w:rsid w:val="00C843E4"/>
    <w:rsid w:val="00C84412"/>
    <w:rsid w:val="00C84980"/>
    <w:rsid w:val="00C84C21"/>
    <w:rsid w:val="00C84ED7"/>
    <w:rsid w:val="00C84FA5"/>
    <w:rsid w:val="00C850E0"/>
    <w:rsid w:val="00C854F7"/>
    <w:rsid w:val="00C8572B"/>
    <w:rsid w:val="00C85809"/>
    <w:rsid w:val="00C858B4"/>
    <w:rsid w:val="00C85ADC"/>
    <w:rsid w:val="00C85B45"/>
    <w:rsid w:val="00C85BE9"/>
    <w:rsid w:val="00C85E56"/>
    <w:rsid w:val="00C85F54"/>
    <w:rsid w:val="00C8605A"/>
    <w:rsid w:val="00C86547"/>
    <w:rsid w:val="00C86892"/>
    <w:rsid w:val="00C868B3"/>
    <w:rsid w:val="00C87B33"/>
    <w:rsid w:val="00C90563"/>
    <w:rsid w:val="00C906CB"/>
    <w:rsid w:val="00C90760"/>
    <w:rsid w:val="00C90870"/>
    <w:rsid w:val="00C90C61"/>
    <w:rsid w:val="00C90E28"/>
    <w:rsid w:val="00C90E5A"/>
    <w:rsid w:val="00C9130D"/>
    <w:rsid w:val="00C91758"/>
    <w:rsid w:val="00C9184D"/>
    <w:rsid w:val="00C91C86"/>
    <w:rsid w:val="00C91D0C"/>
    <w:rsid w:val="00C91E22"/>
    <w:rsid w:val="00C91F67"/>
    <w:rsid w:val="00C9239E"/>
    <w:rsid w:val="00C92BA6"/>
    <w:rsid w:val="00C92BD2"/>
    <w:rsid w:val="00C92D43"/>
    <w:rsid w:val="00C92E94"/>
    <w:rsid w:val="00C92FD2"/>
    <w:rsid w:val="00C9343E"/>
    <w:rsid w:val="00C934BC"/>
    <w:rsid w:val="00C93D4A"/>
    <w:rsid w:val="00C93FF4"/>
    <w:rsid w:val="00C94082"/>
    <w:rsid w:val="00C94134"/>
    <w:rsid w:val="00C94212"/>
    <w:rsid w:val="00C944BA"/>
    <w:rsid w:val="00C94788"/>
    <w:rsid w:val="00C94CD8"/>
    <w:rsid w:val="00C94E57"/>
    <w:rsid w:val="00C9597E"/>
    <w:rsid w:val="00C967D9"/>
    <w:rsid w:val="00C96AE9"/>
    <w:rsid w:val="00C96E09"/>
    <w:rsid w:val="00C97007"/>
    <w:rsid w:val="00C97031"/>
    <w:rsid w:val="00C973B5"/>
    <w:rsid w:val="00C9790B"/>
    <w:rsid w:val="00CA07FE"/>
    <w:rsid w:val="00CA0AD8"/>
    <w:rsid w:val="00CA1131"/>
    <w:rsid w:val="00CA11E5"/>
    <w:rsid w:val="00CA132B"/>
    <w:rsid w:val="00CA1485"/>
    <w:rsid w:val="00CA1687"/>
    <w:rsid w:val="00CA1A3C"/>
    <w:rsid w:val="00CA2295"/>
    <w:rsid w:val="00CA23B8"/>
    <w:rsid w:val="00CA333E"/>
    <w:rsid w:val="00CA34A6"/>
    <w:rsid w:val="00CA36D2"/>
    <w:rsid w:val="00CA37E4"/>
    <w:rsid w:val="00CA38DB"/>
    <w:rsid w:val="00CA3B1F"/>
    <w:rsid w:val="00CA3E6A"/>
    <w:rsid w:val="00CA475F"/>
    <w:rsid w:val="00CA4CA4"/>
    <w:rsid w:val="00CA4F12"/>
    <w:rsid w:val="00CA502F"/>
    <w:rsid w:val="00CA5082"/>
    <w:rsid w:val="00CA52C6"/>
    <w:rsid w:val="00CA54BC"/>
    <w:rsid w:val="00CA57B9"/>
    <w:rsid w:val="00CA58A8"/>
    <w:rsid w:val="00CA6AED"/>
    <w:rsid w:val="00CA6EE2"/>
    <w:rsid w:val="00CA73B0"/>
    <w:rsid w:val="00CA788D"/>
    <w:rsid w:val="00CA792B"/>
    <w:rsid w:val="00CA7A9F"/>
    <w:rsid w:val="00CA7CE5"/>
    <w:rsid w:val="00CA7D71"/>
    <w:rsid w:val="00CB003D"/>
    <w:rsid w:val="00CB0652"/>
    <w:rsid w:val="00CB107E"/>
    <w:rsid w:val="00CB1740"/>
    <w:rsid w:val="00CB1AF6"/>
    <w:rsid w:val="00CB1E4C"/>
    <w:rsid w:val="00CB274A"/>
    <w:rsid w:val="00CB2881"/>
    <w:rsid w:val="00CB30B0"/>
    <w:rsid w:val="00CB336B"/>
    <w:rsid w:val="00CB3407"/>
    <w:rsid w:val="00CB34AB"/>
    <w:rsid w:val="00CB3503"/>
    <w:rsid w:val="00CB36A1"/>
    <w:rsid w:val="00CB3A44"/>
    <w:rsid w:val="00CB3CC7"/>
    <w:rsid w:val="00CB3EC6"/>
    <w:rsid w:val="00CB3F56"/>
    <w:rsid w:val="00CB402D"/>
    <w:rsid w:val="00CB45C9"/>
    <w:rsid w:val="00CB45F7"/>
    <w:rsid w:val="00CB4BA6"/>
    <w:rsid w:val="00CB4D1B"/>
    <w:rsid w:val="00CB4D39"/>
    <w:rsid w:val="00CB5362"/>
    <w:rsid w:val="00CB58A0"/>
    <w:rsid w:val="00CB58AA"/>
    <w:rsid w:val="00CB590D"/>
    <w:rsid w:val="00CB6013"/>
    <w:rsid w:val="00CB6195"/>
    <w:rsid w:val="00CB66DB"/>
    <w:rsid w:val="00CB68DD"/>
    <w:rsid w:val="00CB6D42"/>
    <w:rsid w:val="00CB6EB3"/>
    <w:rsid w:val="00CB770E"/>
    <w:rsid w:val="00CB7E2F"/>
    <w:rsid w:val="00CC0CC6"/>
    <w:rsid w:val="00CC0F8D"/>
    <w:rsid w:val="00CC10C2"/>
    <w:rsid w:val="00CC1504"/>
    <w:rsid w:val="00CC1506"/>
    <w:rsid w:val="00CC15BB"/>
    <w:rsid w:val="00CC2016"/>
    <w:rsid w:val="00CC229C"/>
    <w:rsid w:val="00CC2430"/>
    <w:rsid w:val="00CC261B"/>
    <w:rsid w:val="00CC30BD"/>
    <w:rsid w:val="00CC3179"/>
    <w:rsid w:val="00CC3574"/>
    <w:rsid w:val="00CC3588"/>
    <w:rsid w:val="00CC35D0"/>
    <w:rsid w:val="00CC3CD0"/>
    <w:rsid w:val="00CC3FFE"/>
    <w:rsid w:val="00CC4161"/>
    <w:rsid w:val="00CC4174"/>
    <w:rsid w:val="00CC4491"/>
    <w:rsid w:val="00CC4AEF"/>
    <w:rsid w:val="00CC4C51"/>
    <w:rsid w:val="00CC4C6E"/>
    <w:rsid w:val="00CC4D62"/>
    <w:rsid w:val="00CC4E90"/>
    <w:rsid w:val="00CC52D0"/>
    <w:rsid w:val="00CC55AE"/>
    <w:rsid w:val="00CC5B24"/>
    <w:rsid w:val="00CC61CD"/>
    <w:rsid w:val="00CC63EA"/>
    <w:rsid w:val="00CC6566"/>
    <w:rsid w:val="00CC67F0"/>
    <w:rsid w:val="00CC72FC"/>
    <w:rsid w:val="00CC7E3D"/>
    <w:rsid w:val="00CD0031"/>
    <w:rsid w:val="00CD0320"/>
    <w:rsid w:val="00CD0465"/>
    <w:rsid w:val="00CD04AC"/>
    <w:rsid w:val="00CD04E0"/>
    <w:rsid w:val="00CD0823"/>
    <w:rsid w:val="00CD084B"/>
    <w:rsid w:val="00CD10F1"/>
    <w:rsid w:val="00CD157D"/>
    <w:rsid w:val="00CD1F91"/>
    <w:rsid w:val="00CD2101"/>
    <w:rsid w:val="00CD2109"/>
    <w:rsid w:val="00CD2E13"/>
    <w:rsid w:val="00CD3248"/>
    <w:rsid w:val="00CD33EC"/>
    <w:rsid w:val="00CD33EF"/>
    <w:rsid w:val="00CD3568"/>
    <w:rsid w:val="00CD362C"/>
    <w:rsid w:val="00CD366D"/>
    <w:rsid w:val="00CD3763"/>
    <w:rsid w:val="00CD3912"/>
    <w:rsid w:val="00CD396E"/>
    <w:rsid w:val="00CD3E4C"/>
    <w:rsid w:val="00CD40DD"/>
    <w:rsid w:val="00CD4AD0"/>
    <w:rsid w:val="00CD4BB3"/>
    <w:rsid w:val="00CD4D06"/>
    <w:rsid w:val="00CD511B"/>
    <w:rsid w:val="00CD51C6"/>
    <w:rsid w:val="00CD51E7"/>
    <w:rsid w:val="00CD52A6"/>
    <w:rsid w:val="00CD54FE"/>
    <w:rsid w:val="00CD56F6"/>
    <w:rsid w:val="00CD576C"/>
    <w:rsid w:val="00CD57DE"/>
    <w:rsid w:val="00CD5A5E"/>
    <w:rsid w:val="00CD5F59"/>
    <w:rsid w:val="00CD614B"/>
    <w:rsid w:val="00CD617F"/>
    <w:rsid w:val="00CD6790"/>
    <w:rsid w:val="00CD6DCE"/>
    <w:rsid w:val="00CD6E87"/>
    <w:rsid w:val="00CD7985"/>
    <w:rsid w:val="00CE0377"/>
    <w:rsid w:val="00CE0457"/>
    <w:rsid w:val="00CE0772"/>
    <w:rsid w:val="00CE07BE"/>
    <w:rsid w:val="00CE0B53"/>
    <w:rsid w:val="00CE0BED"/>
    <w:rsid w:val="00CE13AA"/>
    <w:rsid w:val="00CE172D"/>
    <w:rsid w:val="00CE1C41"/>
    <w:rsid w:val="00CE1D7D"/>
    <w:rsid w:val="00CE21FC"/>
    <w:rsid w:val="00CE238F"/>
    <w:rsid w:val="00CE2C0B"/>
    <w:rsid w:val="00CE3C9D"/>
    <w:rsid w:val="00CE3EDB"/>
    <w:rsid w:val="00CE461E"/>
    <w:rsid w:val="00CE48DB"/>
    <w:rsid w:val="00CE4B30"/>
    <w:rsid w:val="00CE4CE9"/>
    <w:rsid w:val="00CE4D49"/>
    <w:rsid w:val="00CE572E"/>
    <w:rsid w:val="00CE578B"/>
    <w:rsid w:val="00CE5984"/>
    <w:rsid w:val="00CE5A53"/>
    <w:rsid w:val="00CE5B9A"/>
    <w:rsid w:val="00CE5C60"/>
    <w:rsid w:val="00CE5D77"/>
    <w:rsid w:val="00CE5E3B"/>
    <w:rsid w:val="00CE5F48"/>
    <w:rsid w:val="00CE6A6B"/>
    <w:rsid w:val="00CE7AD9"/>
    <w:rsid w:val="00CE7C47"/>
    <w:rsid w:val="00CE7DEB"/>
    <w:rsid w:val="00CE7EAD"/>
    <w:rsid w:val="00CE7F80"/>
    <w:rsid w:val="00CE7FEF"/>
    <w:rsid w:val="00CF007A"/>
    <w:rsid w:val="00CF0488"/>
    <w:rsid w:val="00CF1210"/>
    <w:rsid w:val="00CF1375"/>
    <w:rsid w:val="00CF18C8"/>
    <w:rsid w:val="00CF1BCF"/>
    <w:rsid w:val="00CF2196"/>
    <w:rsid w:val="00CF22C3"/>
    <w:rsid w:val="00CF313D"/>
    <w:rsid w:val="00CF34D7"/>
    <w:rsid w:val="00CF37F8"/>
    <w:rsid w:val="00CF39C6"/>
    <w:rsid w:val="00CF3A49"/>
    <w:rsid w:val="00CF3C26"/>
    <w:rsid w:val="00CF3CC8"/>
    <w:rsid w:val="00CF3CCD"/>
    <w:rsid w:val="00CF3F70"/>
    <w:rsid w:val="00CF4061"/>
    <w:rsid w:val="00CF42E0"/>
    <w:rsid w:val="00CF42F3"/>
    <w:rsid w:val="00CF4606"/>
    <w:rsid w:val="00CF4D3F"/>
    <w:rsid w:val="00CF525B"/>
    <w:rsid w:val="00CF5F14"/>
    <w:rsid w:val="00CF6291"/>
    <w:rsid w:val="00CF63E1"/>
    <w:rsid w:val="00CF660A"/>
    <w:rsid w:val="00CF6837"/>
    <w:rsid w:val="00CF6B00"/>
    <w:rsid w:val="00CF6D42"/>
    <w:rsid w:val="00CF730A"/>
    <w:rsid w:val="00CF7425"/>
    <w:rsid w:val="00CF7A2F"/>
    <w:rsid w:val="00D00319"/>
    <w:rsid w:val="00D00334"/>
    <w:rsid w:val="00D0072B"/>
    <w:rsid w:val="00D0090F"/>
    <w:rsid w:val="00D0097A"/>
    <w:rsid w:val="00D00C88"/>
    <w:rsid w:val="00D00E40"/>
    <w:rsid w:val="00D018B1"/>
    <w:rsid w:val="00D02845"/>
    <w:rsid w:val="00D029BE"/>
    <w:rsid w:val="00D02CB2"/>
    <w:rsid w:val="00D02CBD"/>
    <w:rsid w:val="00D0313F"/>
    <w:rsid w:val="00D03272"/>
    <w:rsid w:val="00D036D5"/>
    <w:rsid w:val="00D037A1"/>
    <w:rsid w:val="00D03861"/>
    <w:rsid w:val="00D03B0B"/>
    <w:rsid w:val="00D03B0E"/>
    <w:rsid w:val="00D04A6B"/>
    <w:rsid w:val="00D04D91"/>
    <w:rsid w:val="00D04F2B"/>
    <w:rsid w:val="00D0555F"/>
    <w:rsid w:val="00D055F8"/>
    <w:rsid w:val="00D0587A"/>
    <w:rsid w:val="00D05B71"/>
    <w:rsid w:val="00D05BF0"/>
    <w:rsid w:val="00D05ED0"/>
    <w:rsid w:val="00D062F6"/>
    <w:rsid w:val="00D066EF"/>
    <w:rsid w:val="00D06DC0"/>
    <w:rsid w:val="00D06E83"/>
    <w:rsid w:val="00D0702C"/>
    <w:rsid w:val="00D070ED"/>
    <w:rsid w:val="00D074E8"/>
    <w:rsid w:val="00D07524"/>
    <w:rsid w:val="00D076D2"/>
    <w:rsid w:val="00D07908"/>
    <w:rsid w:val="00D07B00"/>
    <w:rsid w:val="00D07E30"/>
    <w:rsid w:val="00D07F5E"/>
    <w:rsid w:val="00D07FDF"/>
    <w:rsid w:val="00D10355"/>
    <w:rsid w:val="00D103CF"/>
    <w:rsid w:val="00D103E3"/>
    <w:rsid w:val="00D10734"/>
    <w:rsid w:val="00D10D3C"/>
    <w:rsid w:val="00D11013"/>
    <w:rsid w:val="00D112B7"/>
    <w:rsid w:val="00D1178A"/>
    <w:rsid w:val="00D12335"/>
    <w:rsid w:val="00D12380"/>
    <w:rsid w:val="00D12BB6"/>
    <w:rsid w:val="00D136B9"/>
    <w:rsid w:val="00D13A0D"/>
    <w:rsid w:val="00D140E0"/>
    <w:rsid w:val="00D1438C"/>
    <w:rsid w:val="00D145E2"/>
    <w:rsid w:val="00D14F7C"/>
    <w:rsid w:val="00D15052"/>
    <w:rsid w:val="00D1511A"/>
    <w:rsid w:val="00D151E1"/>
    <w:rsid w:val="00D154CF"/>
    <w:rsid w:val="00D154F0"/>
    <w:rsid w:val="00D15578"/>
    <w:rsid w:val="00D15B65"/>
    <w:rsid w:val="00D160ED"/>
    <w:rsid w:val="00D16514"/>
    <w:rsid w:val="00D16791"/>
    <w:rsid w:val="00D168C9"/>
    <w:rsid w:val="00D1695F"/>
    <w:rsid w:val="00D16B22"/>
    <w:rsid w:val="00D16C1E"/>
    <w:rsid w:val="00D17061"/>
    <w:rsid w:val="00D1719D"/>
    <w:rsid w:val="00D17320"/>
    <w:rsid w:val="00D17430"/>
    <w:rsid w:val="00D17847"/>
    <w:rsid w:val="00D17B13"/>
    <w:rsid w:val="00D17E6C"/>
    <w:rsid w:val="00D2041E"/>
    <w:rsid w:val="00D20645"/>
    <w:rsid w:val="00D21411"/>
    <w:rsid w:val="00D21863"/>
    <w:rsid w:val="00D219BE"/>
    <w:rsid w:val="00D21BF3"/>
    <w:rsid w:val="00D21ED9"/>
    <w:rsid w:val="00D21FA4"/>
    <w:rsid w:val="00D2232C"/>
    <w:rsid w:val="00D226BE"/>
    <w:rsid w:val="00D2294A"/>
    <w:rsid w:val="00D22A22"/>
    <w:rsid w:val="00D22CF0"/>
    <w:rsid w:val="00D232D8"/>
    <w:rsid w:val="00D23833"/>
    <w:rsid w:val="00D23B1C"/>
    <w:rsid w:val="00D24169"/>
    <w:rsid w:val="00D2426D"/>
    <w:rsid w:val="00D2464E"/>
    <w:rsid w:val="00D2482D"/>
    <w:rsid w:val="00D24BDD"/>
    <w:rsid w:val="00D24F37"/>
    <w:rsid w:val="00D256F6"/>
    <w:rsid w:val="00D2592A"/>
    <w:rsid w:val="00D259AD"/>
    <w:rsid w:val="00D25C66"/>
    <w:rsid w:val="00D262ED"/>
    <w:rsid w:val="00D2641B"/>
    <w:rsid w:val="00D2685D"/>
    <w:rsid w:val="00D2691C"/>
    <w:rsid w:val="00D269F0"/>
    <w:rsid w:val="00D275C0"/>
    <w:rsid w:val="00D30142"/>
    <w:rsid w:val="00D305DD"/>
    <w:rsid w:val="00D30631"/>
    <w:rsid w:val="00D30B1C"/>
    <w:rsid w:val="00D30E55"/>
    <w:rsid w:val="00D312D8"/>
    <w:rsid w:val="00D31384"/>
    <w:rsid w:val="00D313CC"/>
    <w:rsid w:val="00D3166A"/>
    <w:rsid w:val="00D316F3"/>
    <w:rsid w:val="00D319C2"/>
    <w:rsid w:val="00D31D1A"/>
    <w:rsid w:val="00D31DF3"/>
    <w:rsid w:val="00D32060"/>
    <w:rsid w:val="00D327D0"/>
    <w:rsid w:val="00D32FE1"/>
    <w:rsid w:val="00D33093"/>
    <w:rsid w:val="00D33229"/>
    <w:rsid w:val="00D334A8"/>
    <w:rsid w:val="00D33571"/>
    <w:rsid w:val="00D336FC"/>
    <w:rsid w:val="00D33BB3"/>
    <w:rsid w:val="00D33FBA"/>
    <w:rsid w:val="00D34298"/>
    <w:rsid w:val="00D34897"/>
    <w:rsid w:val="00D34A15"/>
    <w:rsid w:val="00D34ACC"/>
    <w:rsid w:val="00D3510E"/>
    <w:rsid w:val="00D351B3"/>
    <w:rsid w:val="00D35422"/>
    <w:rsid w:val="00D35889"/>
    <w:rsid w:val="00D35A68"/>
    <w:rsid w:val="00D36761"/>
    <w:rsid w:val="00D36C3C"/>
    <w:rsid w:val="00D3750C"/>
    <w:rsid w:val="00D37818"/>
    <w:rsid w:val="00D378DF"/>
    <w:rsid w:val="00D37A72"/>
    <w:rsid w:val="00D37D5F"/>
    <w:rsid w:val="00D37F7A"/>
    <w:rsid w:val="00D40DC0"/>
    <w:rsid w:val="00D41272"/>
    <w:rsid w:val="00D418DF"/>
    <w:rsid w:val="00D41922"/>
    <w:rsid w:val="00D41AA9"/>
    <w:rsid w:val="00D41BBC"/>
    <w:rsid w:val="00D41ED5"/>
    <w:rsid w:val="00D420CC"/>
    <w:rsid w:val="00D42269"/>
    <w:rsid w:val="00D42609"/>
    <w:rsid w:val="00D426A4"/>
    <w:rsid w:val="00D42B6B"/>
    <w:rsid w:val="00D42E5A"/>
    <w:rsid w:val="00D43208"/>
    <w:rsid w:val="00D43C1C"/>
    <w:rsid w:val="00D43C24"/>
    <w:rsid w:val="00D44489"/>
    <w:rsid w:val="00D445F2"/>
    <w:rsid w:val="00D44735"/>
    <w:rsid w:val="00D4497B"/>
    <w:rsid w:val="00D44E28"/>
    <w:rsid w:val="00D45400"/>
    <w:rsid w:val="00D45544"/>
    <w:rsid w:val="00D456AA"/>
    <w:rsid w:val="00D459A6"/>
    <w:rsid w:val="00D460E3"/>
    <w:rsid w:val="00D46681"/>
    <w:rsid w:val="00D46838"/>
    <w:rsid w:val="00D46900"/>
    <w:rsid w:val="00D473ED"/>
    <w:rsid w:val="00D47522"/>
    <w:rsid w:val="00D4762C"/>
    <w:rsid w:val="00D479F9"/>
    <w:rsid w:val="00D47ABD"/>
    <w:rsid w:val="00D47C9D"/>
    <w:rsid w:val="00D47E64"/>
    <w:rsid w:val="00D47ECF"/>
    <w:rsid w:val="00D502E2"/>
    <w:rsid w:val="00D505E8"/>
    <w:rsid w:val="00D5069C"/>
    <w:rsid w:val="00D50B14"/>
    <w:rsid w:val="00D50EA6"/>
    <w:rsid w:val="00D50F00"/>
    <w:rsid w:val="00D51446"/>
    <w:rsid w:val="00D5223F"/>
    <w:rsid w:val="00D524C7"/>
    <w:rsid w:val="00D525DE"/>
    <w:rsid w:val="00D5263C"/>
    <w:rsid w:val="00D52BF4"/>
    <w:rsid w:val="00D52FE2"/>
    <w:rsid w:val="00D53660"/>
    <w:rsid w:val="00D5370D"/>
    <w:rsid w:val="00D5386A"/>
    <w:rsid w:val="00D53EF2"/>
    <w:rsid w:val="00D541E7"/>
    <w:rsid w:val="00D54250"/>
    <w:rsid w:val="00D5430B"/>
    <w:rsid w:val="00D5432C"/>
    <w:rsid w:val="00D545B3"/>
    <w:rsid w:val="00D54916"/>
    <w:rsid w:val="00D54A35"/>
    <w:rsid w:val="00D54C71"/>
    <w:rsid w:val="00D5522F"/>
    <w:rsid w:val="00D55255"/>
    <w:rsid w:val="00D55A3A"/>
    <w:rsid w:val="00D55D12"/>
    <w:rsid w:val="00D56017"/>
    <w:rsid w:val="00D562CC"/>
    <w:rsid w:val="00D562E1"/>
    <w:rsid w:val="00D56801"/>
    <w:rsid w:val="00D569A3"/>
    <w:rsid w:val="00D56B42"/>
    <w:rsid w:val="00D56DF5"/>
    <w:rsid w:val="00D57498"/>
    <w:rsid w:val="00D57708"/>
    <w:rsid w:val="00D57934"/>
    <w:rsid w:val="00D57A81"/>
    <w:rsid w:val="00D57F99"/>
    <w:rsid w:val="00D6014E"/>
    <w:rsid w:val="00D601E6"/>
    <w:rsid w:val="00D60911"/>
    <w:rsid w:val="00D60DC6"/>
    <w:rsid w:val="00D61026"/>
    <w:rsid w:val="00D61154"/>
    <w:rsid w:val="00D6143D"/>
    <w:rsid w:val="00D61466"/>
    <w:rsid w:val="00D618A4"/>
    <w:rsid w:val="00D6209C"/>
    <w:rsid w:val="00D62646"/>
    <w:rsid w:val="00D626B2"/>
    <w:rsid w:val="00D630F5"/>
    <w:rsid w:val="00D635E8"/>
    <w:rsid w:val="00D642A6"/>
    <w:rsid w:val="00D64D0F"/>
    <w:rsid w:val="00D64DE6"/>
    <w:rsid w:val="00D6512C"/>
    <w:rsid w:val="00D6524B"/>
    <w:rsid w:val="00D6543B"/>
    <w:rsid w:val="00D65475"/>
    <w:rsid w:val="00D6576C"/>
    <w:rsid w:val="00D65795"/>
    <w:rsid w:val="00D6582B"/>
    <w:rsid w:val="00D65AAB"/>
    <w:rsid w:val="00D6631C"/>
    <w:rsid w:val="00D66E3C"/>
    <w:rsid w:val="00D671E9"/>
    <w:rsid w:val="00D672AE"/>
    <w:rsid w:val="00D677F0"/>
    <w:rsid w:val="00D67D2B"/>
    <w:rsid w:val="00D67D36"/>
    <w:rsid w:val="00D67E55"/>
    <w:rsid w:val="00D70837"/>
    <w:rsid w:val="00D70AF9"/>
    <w:rsid w:val="00D70C77"/>
    <w:rsid w:val="00D70EE3"/>
    <w:rsid w:val="00D712E6"/>
    <w:rsid w:val="00D7159B"/>
    <w:rsid w:val="00D71C70"/>
    <w:rsid w:val="00D71DFD"/>
    <w:rsid w:val="00D71E62"/>
    <w:rsid w:val="00D72361"/>
    <w:rsid w:val="00D7254B"/>
    <w:rsid w:val="00D726C0"/>
    <w:rsid w:val="00D72B28"/>
    <w:rsid w:val="00D72C67"/>
    <w:rsid w:val="00D72E86"/>
    <w:rsid w:val="00D73830"/>
    <w:rsid w:val="00D739F9"/>
    <w:rsid w:val="00D7404C"/>
    <w:rsid w:val="00D740F8"/>
    <w:rsid w:val="00D7422E"/>
    <w:rsid w:val="00D74577"/>
    <w:rsid w:val="00D7479A"/>
    <w:rsid w:val="00D75139"/>
    <w:rsid w:val="00D7513A"/>
    <w:rsid w:val="00D752B0"/>
    <w:rsid w:val="00D75302"/>
    <w:rsid w:val="00D754FE"/>
    <w:rsid w:val="00D75538"/>
    <w:rsid w:val="00D761C4"/>
    <w:rsid w:val="00D7639B"/>
    <w:rsid w:val="00D766B2"/>
    <w:rsid w:val="00D7671F"/>
    <w:rsid w:val="00D767D8"/>
    <w:rsid w:val="00D76825"/>
    <w:rsid w:val="00D7685D"/>
    <w:rsid w:val="00D7688A"/>
    <w:rsid w:val="00D76D10"/>
    <w:rsid w:val="00D7768D"/>
    <w:rsid w:val="00D778E5"/>
    <w:rsid w:val="00D77BFC"/>
    <w:rsid w:val="00D80049"/>
    <w:rsid w:val="00D8026D"/>
    <w:rsid w:val="00D8033D"/>
    <w:rsid w:val="00D80B83"/>
    <w:rsid w:val="00D81135"/>
    <w:rsid w:val="00D812DC"/>
    <w:rsid w:val="00D814B9"/>
    <w:rsid w:val="00D814CB"/>
    <w:rsid w:val="00D8155F"/>
    <w:rsid w:val="00D81828"/>
    <w:rsid w:val="00D81D2F"/>
    <w:rsid w:val="00D82131"/>
    <w:rsid w:val="00D8288A"/>
    <w:rsid w:val="00D82A68"/>
    <w:rsid w:val="00D82DF6"/>
    <w:rsid w:val="00D82F7F"/>
    <w:rsid w:val="00D82FC2"/>
    <w:rsid w:val="00D8305D"/>
    <w:rsid w:val="00D8310C"/>
    <w:rsid w:val="00D83727"/>
    <w:rsid w:val="00D837D3"/>
    <w:rsid w:val="00D83FBA"/>
    <w:rsid w:val="00D8430F"/>
    <w:rsid w:val="00D84630"/>
    <w:rsid w:val="00D847C1"/>
    <w:rsid w:val="00D84AFA"/>
    <w:rsid w:val="00D84BC5"/>
    <w:rsid w:val="00D850AC"/>
    <w:rsid w:val="00D853EB"/>
    <w:rsid w:val="00D855C7"/>
    <w:rsid w:val="00D8579B"/>
    <w:rsid w:val="00D857D0"/>
    <w:rsid w:val="00D859AB"/>
    <w:rsid w:val="00D85B31"/>
    <w:rsid w:val="00D85FBB"/>
    <w:rsid w:val="00D860CA"/>
    <w:rsid w:val="00D86AAF"/>
    <w:rsid w:val="00D86C9D"/>
    <w:rsid w:val="00D86D62"/>
    <w:rsid w:val="00D86D9E"/>
    <w:rsid w:val="00D86EA3"/>
    <w:rsid w:val="00D87603"/>
    <w:rsid w:val="00D87ED8"/>
    <w:rsid w:val="00D9020F"/>
    <w:rsid w:val="00D904A7"/>
    <w:rsid w:val="00D9080B"/>
    <w:rsid w:val="00D90996"/>
    <w:rsid w:val="00D90BC9"/>
    <w:rsid w:val="00D90C01"/>
    <w:rsid w:val="00D90D9C"/>
    <w:rsid w:val="00D90E94"/>
    <w:rsid w:val="00D90F51"/>
    <w:rsid w:val="00D90F67"/>
    <w:rsid w:val="00D913F7"/>
    <w:rsid w:val="00D91624"/>
    <w:rsid w:val="00D91AF1"/>
    <w:rsid w:val="00D922EE"/>
    <w:rsid w:val="00D92422"/>
    <w:rsid w:val="00D925AE"/>
    <w:rsid w:val="00D93010"/>
    <w:rsid w:val="00D935C6"/>
    <w:rsid w:val="00D93628"/>
    <w:rsid w:val="00D938B9"/>
    <w:rsid w:val="00D93B27"/>
    <w:rsid w:val="00D94227"/>
    <w:rsid w:val="00D94B3F"/>
    <w:rsid w:val="00D94BD7"/>
    <w:rsid w:val="00D94CBE"/>
    <w:rsid w:val="00D94DEB"/>
    <w:rsid w:val="00D95006"/>
    <w:rsid w:val="00D9531E"/>
    <w:rsid w:val="00D95417"/>
    <w:rsid w:val="00D95797"/>
    <w:rsid w:val="00D9586D"/>
    <w:rsid w:val="00D9595F"/>
    <w:rsid w:val="00D95EF2"/>
    <w:rsid w:val="00D96184"/>
    <w:rsid w:val="00D962BE"/>
    <w:rsid w:val="00D967A7"/>
    <w:rsid w:val="00D97432"/>
    <w:rsid w:val="00D97589"/>
    <w:rsid w:val="00D975E9"/>
    <w:rsid w:val="00D9760F"/>
    <w:rsid w:val="00D97B28"/>
    <w:rsid w:val="00D97D9C"/>
    <w:rsid w:val="00D97E27"/>
    <w:rsid w:val="00D97F81"/>
    <w:rsid w:val="00DA00F6"/>
    <w:rsid w:val="00DA02FA"/>
    <w:rsid w:val="00DA05CA"/>
    <w:rsid w:val="00DA05D9"/>
    <w:rsid w:val="00DA0720"/>
    <w:rsid w:val="00DA0AC7"/>
    <w:rsid w:val="00DA10C7"/>
    <w:rsid w:val="00DA1306"/>
    <w:rsid w:val="00DA1623"/>
    <w:rsid w:val="00DA1C66"/>
    <w:rsid w:val="00DA1F42"/>
    <w:rsid w:val="00DA24B0"/>
    <w:rsid w:val="00DA28C3"/>
    <w:rsid w:val="00DA28D0"/>
    <w:rsid w:val="00DA2957"/>
    <w:rsid w:val="00DA2FB3"/>
    <w:rsid w:val="00DA399A"/>
    <w:rsid w:val="00DA417E"/>
    <w:rsid w:val="00DA436B"/>
    <w:rsid w:val="00DA43C6"/>
    <w:rsid w:val="00DA4736"/>
    <w:rsid w:val="00DA49B1"/>
    <w:rsid w:val="00DA5343"/>
    <w:rsid w:val="00DA560B"/>
    <w:rsid w:val="00DA57BE"/>
    <w:rsid w:val="00DA5E79"/>
    <w:rsid w:val="00DA688B"/>
    <w:rsid w:val="00DA6C10"/>
    <w:rsid w:val="00DA7240"/>
    <w:rsid w:val="00DA7267"/>
    <w:rsid w:val="00DA7416"/>
    <w:rsid w:val="00DA777B"/>
    <w:rsid w:val="00DA79E7"/>
    <w:rsid w:val="00DA7B81"/>
    <w:rsid w:val="00DB0381"/>
    <w:rsid w:val="00DB051C"/>
    <w:rsid w:val="00DB0545"/>
    <w:rsid w:val="00DB07AF"/>
    <w:rsid w:val="00DB08E6"/>
    <w:rsid w:val="00DB0CE9"/>
    <w:rsid w:val="00DB0E26"/>
    <w:rsid w:val="00DB11A4"/>
    <w:rsid w:val="00DB123A"/>
    <w:rsid w:val="00DB1708"/>
    <w:rsid w:val="00DB19B8"/>
    <w:rsid w:val="00DB2020"/>
    <w:rsid w:val="00DB20C7"/>
    <w:rsid w:val="00DB252E"/>
    <w:rsid w:val="00DB2B4C"/>
    <w:rsid w:val="00DB2C20"/>
    <w:rsid w:val="00DB2EC6"/>
    <w:rsid w:val="00DB326E"/>
    <w:rsid w:val="00DB34D5"/>
    <w:rsid w:val="00DB35EF"/>
    <w:rsid w:val="00DB3A92"/>
    <w:rsid w:val="00DB435E"/>
    <w:rsid w:val="00DB459B"/>
    <w:rsid w:val="00DB4A2F"/>
    <w:rsid w:val="00DB4AEC"/>
    <w:rsid w:val="00DB4D85"/>
    <w:rsid w:val="00DB4EFD"/>
    <w:rsid w:val="00DB587B"/>
    <w:rsid w:val="00DB659B"/>
    <w:rsid w:val="00DB6815"/>
    <w:rsid w:val="00DB6B93"/>
    <w:rsid w:val="00DB6E98"/>
    <w:rsid w:val="00DB74DD"/>
    <w:rsid w:val="00DB7C0F"/>
    <w:rsid w:val="00DB7D2B"/>
    <w:rsid w:val="00DB7DDD"/>
    <w:rsid w:val="00DC0370"/>
    <w:rsid w:val="00DC080A"/>
    <w:rsid w:val="00DC0FF8"/>
    <w:rsid w:val="00DC101E"/>
    <w:rsid w:val="00DC131B"/>
    <w:rsid w:val="00DC13AB"/>
    <w:rsid w:val="00DC1BD8"/>
    <w:rsid w:val="00DC1D3E"/>
    <w:rsid w:val="00DC21B9"/>
    <w:rsid w:val="00DC29E2"/>
    <w:rsid w:val="00DC2C78"/>
    <w:rsid w:val="00DC2EEE"/>
    <w:rsid w:val="00DC2EF0"/>
    <w:rsid w:val="00DC30F2"/>
    <w:rsid w:val="00DC33D4"/>
    <w:rsid w:val="00DC3415"/>
    <w:rsid w:val="00DC345B"/>
    <w:rsid w:val="00DC3C25"/>
    <w:rsid w:val="00DC42D1"/>
    <w:rsid w:val="00DC4A90"/>
    <w:rsid w:val="00DC4D2E"/>
    <w:rsid w:val="00DC50D2"/>
    <w:rsid w:val="00DC515C"/>
    <w:rsid w:val="00DC528A"/>
    <w:rsid w:val="00DC52B7"/>
    <w:rsid w:val="00DC5663"/>
    <w:rsid w:val="00DC57F3"/>
    <w:rsid w:val="00DC5A6B"/>
    <w:rsid w:val="00DC5BF5"/>
    <w:rsid w:val="00DC5C6C"/>
    <w:rsid w:val="00DC5C91"/>
    <w:rsid w:val="00DC5FE8"/>
    <w:rsid w:val="00DC618C"/>
    <w:rsid w:val="00DC61DE"/>
    <w:rsid w:val="00DC61EC"/>
    <w:rsid w:val="00DC66A4"/>
    <w:rsid w:val="00DC68C6"/>
    <w:rsid w:val="00DC68F9"/>
    <w:rsid w:val="00DC6934"/>
    <w:rsid w:val="00DC6A5A"/>
    <w:rsid w:val="00DC6D06"/>
    <w:rsid w:val="00DC6F99"/>
    <w:rsid w:val="00DC7649"/>
    <w:rsid w:val="00DC790A"/>
    <w:rsid w:val="00DC7B6A"/>
    <w:rsid w:val="00DC7E44"/>
    <w:rsid w:val="00DD026F"/>
    <w:rsid w:val="00DD03D2"/>
    <w:rsid w:val="00DD08E0"/>
    <w:rsid w:val="00DD1728"/>
    <w:rsid w:val="00DD1774"/>
    <w:rsid w:val="00DD2096"/>
    <w:rsid w:val="00DD242C"/>
    <w:rsid w:val="00DD2989"/>
    <w:rsid w:val="00DD2D45"/>
    <w:rsid w:val="00DD348D"/>
    <w:rsid w:val="00DD3CBE"/>
    <w:rsid w:val="00DD4094"/>
    <w:rsid w:val="00DD40E2"/>
    <w:rsid w:val="00DD47BA"/>
    <w:rsid w:val="00DD4BB3"/>
    <w:rsid w:val="00DD4BFB"/>
    <w:rsid w:val="00DD55D6"/>
    <w:rsid w:val="00DD61EC"/>
    <w:rsid w:val="00DD62E7"/>
    <w:rsid w:val="00DD674F"/>
    <w:rsid w:val="00DD6DFA"/>
    <w:rsid w:val="00DD6F53"/>
    <w:rsid w:val="00DD7011"/>
    <w:rsid w:val="00DD7122"/>
    <w:rsid w:val="00DD73DF"/>
    <w:rsid w:val="00DD793C"/>
    <w:rsid w:val="00DD7A03"/>
    <w:rsid w:val="00DE00AD"/>
    <w:rsid w:val="00DE0119"/>
    <w:rsid w:val="00DE03EB"/>
    <w:rsid w:val="00DE054C"/>
    <w:rsid w:val="00DE185A"/>
    <w:rsid w:val="00DE19DF"/>
    <w:rsid w:val="00DE1ACE"/>
    <w:rsid w:val="00DE240B"/>
    <w:rsid w:val="00DE243D"/>
    <w:rsid w:val="00DE25B3"/>
    <w:rsid w:val="00DE2651"/>
    <w:rsid w:val="00DE2B2F"/>
    <w:rsid w:val="00DE2C6F"/>
    <w:rsid w:val="00DE2E20"/>
    <w:rsid w:val="00DE2F64"/>
    <w:rsid w:val="00DE32BC"/>
    <w:rsid w:val="00DE3346"/>
    <w:rsid w:val="00DE3452"/>
    <w:rsid w:val="00DE395D"/>
    <w:rsid w:val="00DE44E0"/>
    <w:rsid w:val="00DE4569"/>
    <w:rsid w:val="00DE46B9"/>
    <w:rsid w:val="00DE46C6"/>
    <w:rsid w:val="00DE4A14"/>
    <w:rsid w:val="00DE4E3A"/>
    <w:rsid w:val="00DE4FC2"/>
    <w:rsid w:val="00DE537A"/>
    <w:rsid w:val="00DE5D8F"/>
    <w:rsid w:val="00DE5DB4"/>
    <w:rsid w:val="00DE60E9"/>
    <w:rsid w:val="00DE65A0"/>
    <w:rsid w:val="00DE662E"/>
    <w:rsid w:val="00DE69CE"/>
    <w:rsid w:val="00DE6BDA"/>
    <w:rsid w:val="00DE6E07"/>
    <w:rsid w:val="00DE71B4"/>
    <w:rsid w:val="00DE7E2D"/>
    <w:rsid w:val="00DE7EE0"/>
    <w:rsid w:val="00DE7FDC"/>
    <w:rsid w:val="00DF045A"/>
    <w:rsid w:val="00DF0798"/>
    <w:rsid w:val="00DF0815"/>
    <w:rsid w:val="00DF0E48"/>
    <w:rsid w:val="00DF0FA1"/>
    <w:rsid w:val="00DF196F"/>
    <w:rsid w:val="00DF1F5A"/>
    <w:rsid w:val="00DF21F0"/>
    <w:rsid w:val="00DF251C"/>
    <w:rsid w:val="00DF25FF"/>
    <w:rsid w:val="00DF2AC6"/>
    <w:rsid w:val="00DF2F99"/>
    <w:rsid w:val="00DF34B9"/>
    <w:rsid w:val="00DF36AD"/>
    <w:rsid w:val="00DF37E6"/>
    <w:rsid w:val="00DF3D3A"/>
    <w:rsid w:val="00DF424F"/>
    <w:rsid w:val="00DF435B"/>
    <w:rsid w:val="00DF4768"/>
    <w:rsid w:val="00DF4856"/>
    <w:rsid w:val="00DF4882"/>
    <w:rsid w:val="00DF4B06"/>
    <w:rsid w:val="00DF4FA8"/>
    <w:rsid w:val="00DF5357"/>
    <w:rsid w:val="00DF55D5"/>
    <w:rsid w:val="00DF5993"/>
    <w:rsid w:val="00DF59BC"/>
    <w:rsid w:val="00DF59FC"/>
    <w:rsid w:val="00DF5C39"/>
    <w:rsid w:val="00DF5DAA"/>
    <w:rsid w:val="00DF62B4"/>
    <w:rsid w:val="00DF652B"/>
    <w:rsid w:val="00DF652F"/>
    <w:rsid w:val="00DF66C2"/>
    <w:rsid w:val="00DF66FC"/>
    <w:rsid w:val="00DF674F"/>
    <w:rsid w:val="00DF68DA"/>
    <w:rsid w:val="00DF6C43"/>
    <w:rsid w:val="00DF6CC4"/>
    <w:rsid w:val="00DF73FD"/>
    <w:rsid w:val="00DF75CB"/>
    <w:rsid w:val="00DF765E"/>
    <w:rsid w:val="00DF784C"/>
    <w:rsid w:val="00DF7AE7"/>
    <w:rsid w:val="00DF7F3D"/>
    <w:rsid w:val="00E0007A"/>
    <w:rsid w:val="00E006C6"/>
    <w:rsid w:val="00E00A41"/>
    <w:rsid w:val="00E01663"/>
    <w:rsid w:val="00E017F4"/>
    <w:rsid w:val="00E01938"/>
    <w:rsid w:val="00E01968"/>
    <w:rsid w:val="00E01D13"/>
    <w:rsid w:val="00E01FF9"/>
    <w:rsid w:val="00E0247F"/>
    <w:rsid w:val="00E02725"/>
    <w:rsid w:val="00E02D7A"/>
    <w:rsid w:val="00E02E16"/>
    <w:rsid w:val="00E031B1"/>
    <w:rsid w:val="00E032A5"/>
    <w:rsid w:val="00E036D3"/>
    <w:rsid w:val="00E039A4"/>
    <w:rsid w:val="00E03B2E"/>
    <w:rsid w:val="00E03CA1"/>
    <w:rsid w:val="00E03CCE"/>
    <w:rsid w:val="00E03D2F"/>
    <w:rsid w:val="00E03D73"/>
    <w:rsid w:val="00E03EA0"/>
    <w:rsid w:val="00E0482F"/>
    <w:rsid w:val="00E048AC"/>
    <w:rsid w:val="00E04986"/>
    <w:rsid w:val="00E05713"/>
    <w:rsid w:val="00E05806"/>
    <w:rsid w:val="00E05808"/>
    <w:rsid w:val="00E05977"/>
    <w:rsid w:val="00E05982"/>
    <w:rsid w:val="00E059D3"/>
    <w:rsid w:val="00E05BA1"/>
    <w:rsid w:val="00E05CA0"/>
    <w:rsid w:val="00E05DA9"/>
    <w:rsid w:val="00E06219"/>
    <w:rsid w:val="00E0627B"/>
    <w:rsid w:val="00E06542"/>
    <w:rsid w:val="00E06628"/>
    <w:rsid w:val="00E06941"/>
    <w:rsid w:val="00E06A8B"/>
    <w:rsid w:val="00E073BE"/>
    <w:rsid w:val="00E074BF"/>
    <w:rsid w:val="00E0777F"/>
    <w:rsid w:val="00E07BB7"/>
    <w:rsid w:val="00E07C4E"/>
    <w:rsid w:val="00E07F39"/>
    <w:rsid w:val="00E10037"/>
    <w:rsid w:val="00E10515"/>
    <w:rsid w:val="00E10A38"/>
    <w:rsid w:val="00E10D20"/>
    <w:rsid w:val="00E11120"/>
    <w:rsid w:val="00E111C6"/>
    <w:rsid w:val="00E112E6"/>
    <w:rsid w:val="00E117FE"/>
    <w:rsid w:val="00E11ECC"/>
    <w:rsid w:val="00E1272E"/>
    <w:rsid w:val="00E12E0E"/>
    <w:rsid w:val="00E132BA"/>
    <w:rsid w:val="00E133C6"/>
    <w:rsid w:val="00E135A0"/>
    <w:rsid w:val="00E1364C"/>
    <w:rsid w:val="00E139A3"/>
    <w:rsid w:val="00E13A48"/>
    <w:rsid w:val="00E14708"/>
    <w:rsid w:val="00E147DE"/>
    <w:rsid w:val="00E14863"/>
    <w:rsid w:val="00E14A8C"/>
    <w:rsid w:val="00E14E4D"/>
    <w:rsid w:val="00E14F5E"/>
    <w:rsid w:val="00E14FCD"/>
    <w:rsid w:val="00E150C5"/>
    <w:rsid w:val="00E1510E"/>
    <w:rsid w:val="00E151AA"/>
    <w:rsid w:val="00E15A25"/>
    <w:rsid w:val="00E15B14"/>
    <w:rsid w:val="00E15D9D"/>
    <w:rsid w:val="00E15EFB"/>
    <w:rsid w:val="00E1669A"/>
    <w:rsid w:val="00E167CA"/>
    <w:rsid w:val="00E168A4"/>
    <w:rsid w:val="00E169AB"/>
    <w:rsid w:val="00E16B3F"/>
    <w:rsid w:val="00E16B88"/>
    <w:rsid w:val="00E16BE9"/>
    <w:rsid w:val="00E16FF5"/>
    <w:rsid w:val="00E176A8"/>
    <w:rsid w:val="00E17BB4"/>
    <w:rsid w:val="00E20056"/>
    <w:rsid w:val="00E2035C"/>
    <w:rsid w:val="00E2037B"/>
    <w:rsid w:val="00E203AA"/>
    <w:rsid w:val="00E206E2"/>
    <w:rsid w:val="00E213B0"/>
    <w:rsid w:val="00E21662"/>
    <w:rsid w:val="00E216D1"/>
    <w:rsid w:val="00E21978"/>
    <w:rsid w:val="00E21DC5"/>
    <w:rsid w:val="00E222DA"/>
    <w:rsid w:val="00E227A7"/>
    <w:rsid w:val="00E22AA0"/>
    <w:rsid w:val="00E23091"/>
    <w:rsid w:val="00E231D9"/>
    <w:rsid w:val="00E2321E"/>
    <w:rsid w:val="00E23364"/>
    <w:rsid w:val="00E2346D"/>
    <w:rsid w:val="00E2349E"/>
    <w:rsid w:val="00E23779"/>
    <w:rsid w:val="00E23E50"/>
    <w:rsid w:val="00E247E1"/>
    <w:rsid w:val="00E25592"/>
    <w:rsid w:val="00E257FD"/>
    <w:rsid w:val="00E25852"/>
    <w:rsid w:val="00E25FA7"/>
    <w:rsid w:val="00E261EA"/>
    <w:rsid w:val="00E267D9"/>
    <w:rsid w:val="00E26E53"/>
    <w:rsid w:val="00E26F98"/>
    <w:rsid w:val="00E2704F"/>
    <w:rsid w:val="00E275FD"/>
    <w:rsid w:val="00E27750"/>
    <w:rsid w:val="00E279D7"/>
    <w:rsid w:val="00E27A2E"/>
    <w:rsid w:val="00E27A4F"/>
    <w:rsid w:val="00E27CB4"/>
    <w:rsid w:val="00E30071"/>
    <w:rsid w:val="00E30825"/>
    <w:rsid w:val="00E30997"/>
    <w:rsid w:val="00E30AA5"/>
    <w:rsid w:val="00E30AEF"/>
    <w:rsid w:val="00E30E47"/>
    <w:rsid w:val="00E31C78"/>
    <w:rsid w:val="00E31FEE"/>
    <w:rsid w:val="00E324FC"/>
    <w:rsid w:val="00E3266C"/>
    <w:rsid w:val="00E32B30"/>
    <w:rsid w:val="00E32D61"/>
    <w:rsid w:val="00E32DB8"/>
    <w:rsid w:val="00E33340"/>
    <w:rsid w:val="00E3360F"/>
    <w:rsid w:val="00E33955"/>
    <w:rsid w:val="00E33B56"/>
    <w:rsid w:val="00E33CA1"/>
    <w:rsid w:val="00E33D4A"/>
    <w:rsid w:val="00E348AD"/>
    <w:rsid w:val="00E348C3"/>
    <w:rsid w:val="00E34A40"/>
    <w:rsid w:val="00E34CA4"/>
    <w:rsid w:val="00E35201"/>
    <w:rsid w:val="00E35643"/>
    <w:rsid w:val="00E35775"/>
    <w:rsid w:val="00E3586E"/>
    <w:rsid w:val="00E359E6"/>
    <w:rsid w:val="00E35CFD"/>
    <w:rsid w:val="00E36C3C"/>
    <w:rsid w:val="00E36EEF"/>
    <w:rsid w:val="00E36F11"/>
    <w:rsid w:val="00E373DC"/>
    <w:rsid w:val="00E37576"/>
    <w:rsid w:val="00E37674"/>
    <w:rsid w:val="00E37686"/>
    <w:rsid w:val="00E37797"/>
    <w:rsid w:val="00E37FF1"/>
    <w:rsid w:val="00E40194"/>
    <w:rsid w:val="00E40329"/>
    <w:rsid w:val="00E40479"/>
    <w:rsid w:val="00E40507"/>
    <w:rsid w:val="00E40724"/>
    <w:rsid w:val="00E41064"/>
    <w:rsid w:val="00E4127E"/>
    <w:rsid w:val="00E4148E"/>
    <w:rsid w:val="00E41707"/>
    <w:rsid w:val="00E41BCE"/>
    <w:rsid w:val="00E41C08"/>
    <w:rsid w:val="00E41CEA"/>
    <w:rsid w:val="00E41F5D"/>
    <w:rsid w:val="00E41FAF"/>
    <w:rsid w:val="00E42119"/>
    <w:rsid w:val="00E421CC"/>
    <w:rsid w:val="00E42696"/>
    <w:rsid w:val="00E429BE"/>
    <w:rsid w:val="00E42C06"/>
    <w:rsid w:val="00E42E2B"/>
    <w:rsid w:val="00E42E89"/>
    <w:rsid w:val="00E431D1"/>
    <w:rsid w:val="00E43313"/>
    <w:rsid w:val="00E434B1"/>
    <w:rsid w:val="00E4395E"/>
    <w:rsid w:val="00E440E4"/>
    <w:rsid w:val="00E442D0"/>
    <w:rsid w:val="00E4453A"/>
    <w:rsid w:val="00E4473B"/>
    <w:rsid w:val="00E44759"/>
    <w:rsid w:val="00E447A2"/>
    <w:rsid w:val="00E44844"/>
    <w:rsid w:val="00E44CBF"/>
    <w:rsid w:val="00E450CB"/>
    <w:rsid w:val="00E45261"/>
    <w:rsid w:val="00E452B2"/>
    <w:rsid w:val="00E45369"/>
    <w:rsid w:val="00E4647E"/>
    <w:rsid w:val="00E466E6"/>
    <w:rsid w:val="00E4688F"/>
    <w:rsid w:val="00E46A8B"/>
    <w:rsid w:val="00E46B8C"/>
    <w:rsid w:val="00E46CB5"/>
    <w:rsid w:val="00E474FE"/>
    <w:rsid w:val="00E47553"/>
    <w:rsid w:val="00E47A47"/>
    <w:rsid w:val="00E47F51"/>
    <w:rsid w:val="00E503EE"/>
    <w:rsid w:val="00E50778"/>
    <w:rsid w:val="00E507BC"/>
    <w:rsid w:val="00E508C6"/>
    <w:rsid w:val="00E50B0B"/>
    <w:rsid w:val="00E50C39"/>
    <w:rsid w:val="00E513C8"/>
    <w:rsid w:val="00E5186F"/>
    <w:rsid w:val="00E51BAE"/>
    <w:rsid w:val="00E51FC3"/>
    <w:rsid w:val="00E51FEE"/>
    <w:rsid w:val="00E52350"/>
    <w:rsid w:val="00E52387"/>
    <w:rsid w:val="00E524C7"/>
    <w:rsid w:val="00E52ABE"/>
    <w:rsid w:val="00E53888"/>
    <w:rsid w:val="00E5396C"/>
    <w:rsid w:val="00E53E80"/>
    <w:rsid w:val="00E54204"/>
    <w:rsid w:val="00E54297"/>
    <w:rsid w:val="00E545AE"/>
    <w:rsid w:val="00E54C7F"/>
    <w:rsid w:val="00E54CFF"/>
    <w:rsid w:val="00E54F8C"/>
    <w:rsid w:val="00E553E5"/>
    <w:rsid w:val="00E55708"/>
    <w:rsid w:val="00E55CC5"/>
    <w:rsid w:val="00E55DAB"/>
    <w:rsid w:val="00E564C2"/>
    <w:rsid w:val="00E56638"/>
    <w:rsid w:val="00E5686C"/>
    <w:rsid w:val="00E569D2"/>
    <w:rsid w:val="00E56B1A"/>
    <w:rsid w:val="00E56CE6"/>
    <w:rsid w:val="00E57548"/>
    <w:rsid w:val="00E5776F"/>
    <w:rsid w:val="00E57F4A"/>
    <w:rsid w:val="00E60151"/>
    <w:rsid w:val="00E60BD8"/>
    <w:rsid w:val="00E6171E"/>
    <w:rsid w:val="00E617F9"/>
    <w:rsid w:val="00E61AD4"/>
    <w:rsid w:val="00E61C2D"/>
    <w:rsid w:val="00E62080"/>
    <w:rsid w:val="00E6265A"/>
    <w:rsid w:val="00E62AA0"/>
    <w:rsid w:val="00E62E33"/>
    <w:rsid w:val="00E63041"/>
    <w:rsid w:val="00E630A3"/>
    <w:rsid w:val="00E63300"/>
    <w:rsid w:val="00E634F8"/>
    <w:rsid w:val="00E64B9E"/>
    <w:rsid w:val="00E64D63"/>
    <w:rsid w:val="00E64EC3"/>
    <w:rsid w:val="00E65420"/>
    <w:rsid w:val="00E654E2"/>
    <w:rsid w:val="00E65E73"/>
    <w:rsid w:val="00E65EF7"/>
    <w:rsid w:val="00E66330"/>
    <w:rsid w:val="00E666B7"/>
    <w:rsid w:val="00E668B8"/>
    <w:rsid w:val="00E669A8"/>
    <w:rsid w:val="00E66DA7"/>
    <w:rsid w:val="00E66DC5"/>
    <w:rsid w:val="00E67414"/>
    <w:rsid w:val="00E67587"/>
    <w:rsid w:val="00E67736"/>
    <w:rsid w:val="00E70119"/>
    <w:rsid w:val="00E70384"/>
    <w:rsid w:val="00E70460"/>
    <w:rsid w:val="00E7086A"/>
    <w:rsid w:val="00E70AC3"/>
    <w:rsid w:val="00E70BF5"/>
    <w:rsid w:val="00E70BFC"/>
    <w:rsid w:val="00E70D19"/>
    <w:rsid w:val="00E712CD"/>
    <w:rsid w:val="00E71507"/>
    <w:rsid w:val="00E7159D"/>
    <w:rsid w:val="00E718E1"/>
    <w:rsid w:val="00E71A6E"/>
    <w:rsid w:val="00E71BED"/>
    <w:rsid w:val="00E71CA6"/>
    <w:rsid w:val="00E72BCA"/>
    <w:rsid w:val="00E7359A"/>
    <w:rsid w:val="00E73A9A"/>
    <w:rsid w:val="00E73DE8"/>
    <w:rsid w:val="00E7408C"/>
    <w:rsid w:val="00E7413F"/>
    <w:rsid w:val="00E744F4"/>
    <w:rsid w:val="00E74760"/>
    <w:rsid w:val="00E74972"/>
    <w:rsid w:val="00E750B6"/>
    <w:rsid w:val="00E7514E"/>
    <w:rsid w:val="00E756B9"/>
    <w:rsid w:val="00E75B52"/>
    <w:rsid w:val="00E75FD5"/>
    <w:rsid w:val="00E761CA"/>
    <w:rsid w:val="00E7641C"/>
    <w:rsid w:val="00E76456"/>
    <w:rsid w:val="00E76722"/>
    <w:rsid w:val="00E769CC"/>
    <w:rsid w:val="00E76C83"/>
    <w:rsid w:val="00E76D22"/>
    <w:rsid w:val="00E76DD0"/>
    <w:rsid w:val="00E778BB"/>
    <w:rsid w:val="00E77BEC"/>
    <w:rsid w:val="00E8001D"/>
    <w:rsid w:val="00E80555"/>
    <w:rsid w:val="00E80562"/>
    <w:rsid w:val="00E8073F"/>
    <w:rsid w:val="00E80A03"/>
    <w:rsid w:val="00E80AE3"/>
    <w:rsid w:val="00E80DBA"/>
    <w:rsid w:val="00E810E2"/>
    <w:rsid w:val="00E81186"/>
    <w:rsid w:val="00E81BC3"/>
    <w:rsid w:val="00E81D49"/>
    <w:rsid w:val="00E82911"/>
    <w:rsid w:val="00E82981"/>
    <w:rsid w:val="00E82CF8"/>
    <w:rsid w:val="00E83149"/>
    <w:rsid w:val="00E83429"/>
    <w:rsid w:val="00E8346F"/>
    <w:rsid w:val="00E83BE4"/>
    <w:rsid w:val="00E83C01"/>
    <w:rsid w:val="00E83D3D"/>
    <w:rsid w:val="00E83E36"/>
    <w:rsid w:val="00E842B5"/>
    <w:rsid w:val="00E8476B"/>
    <w:rsid w:val="00E84832"/>
    <w:rsid w:val="00E849AC"/>
    <w:rsid w:val="00E84ADA"/>
    <w:rsid w:val="00E84B7C"/>
    <w:rsid w:val="00E8539F"/>
    <w:rsid w:val="00E8568F"/>
    <w:rsid w:val="00E8595A"/>
    <w:rsid w:val="00E85A7B"/>
    <w:rsid w:val="00E85BCF"/>
    <w:rsid w:val="00E85EBE"/>
    <w:rsid w:val="00E8609A"/>
    <w:rsid w:val="00E8639C"/>
    <w:rsid w:val="00E8642A"/>
    <w:rsid w:val="00E869F7"/>
    <w:rsid w:val="00E86B60"/>
    <w:rsid w:val="00E86DC5"/>
    <w:rsid w:val="00E86FC6"/>
    <w:rsid w:val="00E87DE2"/>
    <w:rsid w:val="00E903F0"/>
    <w:rsid w:val="00E9057A"/>
    <w:rsid w:val="00E905EE"/>
    <w:rsid w:val="00E906B5"/>
    <w:rsid w:val="00E90A76"/>
    <w:rsid w:val="00E90A90"/>
    <w:rsid w:val="00E90B17"/>
    <w:rsid w:val="00E90C33"/>
    <w:rsid w:val="00E9192E"/>
    <w:rsid w:val="00E919DB"/>
    <w:rsid w:val="00E9232A"/>
    <w:rsid w:val="00E92368"/>
    <w:rsid w:val="00E92501"/>
    <w:rsid w:val="00E927FB"/>
    <w:rsid w:val="00E92C4F"/>
    <w:rsid w:val="00E92CB0"/>
    <w:rsid w:val="00E92CF5"/>
    <w:rsid w:val="00E9342B"/>
    <w:rsid w:val="00E93807"/>
    <w:rsid w:val="00E93BB5"/>
    <w:rsid w:val="00E93C7C"/>
    <w:rsid w:val="00E93D9F"/>
    <w:rsid w:val="00E93F48"/>
    <w:rsid w:val="00E94356"/>
    <w:rsid w:val="00E946DA"/>
    <w:rsid w:val="00E94A47"/>
    <w:rsid w:val="00E94C9C"/>
    <w:rsid w:val="00E94E9C"/>
    <w:rsid w:val="00E94FBB"/>
    <w:rsid w:val="00E953A9"/>
    <w:rsid w:val="00E957EB"/>
    <w:rsid w:val="00E9594D"/>
    <w:rsid w:val="00E95A0C"/>
    <w:rsid w:val="00E95F5B"/>
    <w:rsid w:val="00E95F86"/>
    <w:rsid w:val="00E96A92"/>
    <w:rsid w:val="00E96E71"/>
    <w:rsid w:val="00E970AD"/>
    <w:rsid w:val="00E971D0"/>
    <w:rsid w:val="00E97432"/>
    <w:rsid w:val="00EA02DE"/>
    <w:rsid w:val="00EA02FB"/>
    <w:rsid w:val="00EA044F"/>
    <w:rsid w:val="00EA0837"/>
    <w:rsid w:val="00EA0B7C"/>
    <w:rsid w:val="00EA0BB2"/>
    <w:rsid w:val="00EA0E36"/>
    <w:rsid w:val="00EA0E99"/>
    <w:rsid w:val="00EA0F4B"/>
    <w:rsid w:val="00EA0FF0"/>
    <w:rsid w:val="00EA1401"/>
    <w:rsid w:val="00EA1479"/>
    <w:rsid w:val="00EA15EC"/>
    <w:rsid w:val="00EA17DD"/>
    <w:rsid w:val="00EA1821"/>
    <w:rsid w:val="00EA1C77"/>
    <w:rsid w:val="00EA1DF3"/>
    <w:rsid w:val="00EA2557"/>
    <w:rsid w:val="00EA2788"/>
    <w:rsid w:val="00EA38DD"/>
    <w:rsid w:val="00EA3A9C"/>
    <w:rsid w:val="00EA3B0A"/>
    <w:rsid w:val="00EA3D4C"/>
    <w:rsid w:val="00EA4418"/>
    <w:rsid w:val="00EA458E"/>
    <w:rsid w:val="00EA4C77"/>
    <w:rsid w:val="00EA4DA8"/>
    <w:rsid w:val="00EA4F30"/>
    <w:rsid w:val="00EA511F"/>
    <w:rsid w:val="00EA562B"/>
    <w:rsid w:val="00EA56CD"/>
    <w:rsid w:val="00EA56DB"/>
    <w:rsid w:val="00EA5821"/>
    <w:rsid w:val="00EA5AB4"/>
    <w:rsid w:val="00EA5E29"/>
    <w:rsid w:val="00EA6078"/>
    <w:rsid w:val="00EA620D"/>
    <w:rsid w:val="00EA6358"/>
    <w:rsid w:val="00EA69F0"/>
    <w:rsid w:val="00EA7106"/>
    <w:rsid w:val="00EA750D"/>
    <w:rsid w:val="00EA7610"/>
    <w:rsid w:val="00EA7C31"/>
    <w:rsid w:val="00EB00C8"/>
    <w:rsid w:val="00EB05D6"/>
    <w:rsid w:val="00EB0D6A"/>
    <w:rsid w:val="00EB11BA"/>
    <w:rsid w:val="00EB172D"/>
    <w:rsid w:val="00EB1CF8"/>
    <w:rsid w:val="00EB1EDF"/>
    <w:rsid w:val="00EB2177"/>
    <w:rsid w:val="00EB21DE"/>
    <w:rsid w:val="00EB22C6"/>
    <w:rsid w:val="00EB24A1"/>
    <w:rsid w:val="00EB290A"/>
    <w:rsid w:val="00EB2A90"/>
    <w:rsid w:val="00EB2C58"/>
    <w:rsid w:val="00EB2FDC"/>
    <w:rsid w:val="00EB3035"/>
    <w:rsid w:val="00EB32B9"/>
    <w:rsid w:val="00EB33A8"/>
    <w:rsid w:val="00EB34EC"/>
    <w:rsid w:val="00EB35E4"/>
    <w:rsid w:val="00EB36B8"/>
    <w:rsid w:val="00EB3A8A"/>
    <w:rsid w:val="00EB3AD2"/>
    <w:rsid w:val="00EB3DBB"/>
    <w:rsid w:val="00EB42DC"/>
    <w:rsid w:val="00EB452F"/>
    <w:rsid w:val="00EB453F"/>
    <w:rsid w:val="00EB45EE"/>
    <w:rsid w:val="00EB4B55"/>
    <w:rsid w:val="00EB5041"/>
    <w:rsid w:val="00EB5336"/>
    <w:rsid w:val="00EB5698"/>
    <w:rsid w:val="00EB575B"/>
    <w:rsid w:val="00EB578C"/>
    <w:rsid w:val="00EB5855"/>
    <w:rsid w:val="00EB58B8"/>
    <w:rsid w:val="00EB598D"/>
    <w:rsid w:val="00EB5EB0"/>
    <w:rsid w:val="00EB60DC"/>
    <w:rsid w:val="00EB61D2"/>
    <w:rsid w:val="00EB6333"/>
    <w:rsid w:val="00EB6411"/>
    <w:rsid w:val="00EB680E"/>
    <w:rsid w:val="00EB7010"/>
    <w:rsid w:val="00EB7307"/>
    <w:rsid w:val="00EB79B5"/>
    <w:rsid w:val="00EB7DC4"/>
    <w:rsid w:val="00EC0480"/>
    <w:rsid w:val="00EC051B"/>
    <w:rsid w:val="00EC06BF"/>
    <w:rsid w:val="00EC1019"/>
    <w:rsid w:val="00EC10F5"/>
    <w:rsid w:val="00EC1893"/>
    <w:rsid w:val="00EC18C1"/>
    <w:rsid w:val="00EC18E4"/>
    <w:rsid w:val="00EC1E5A"/>
    <w:rsid w:val="00EC1EB2"/>
    <w:rsid w:val="00EC2141"/>
    <w:rsid w:val="00EC2456"/>
    <w:rsid w:val="00EC27C3"/>
    <w:rsid w:val="00EC2AED"/>
    <w:rsid w:val="00EC2BB6"/>
    <w:rsid w:val="00EC2BFF"/>
    <w:rsid w:val="00EC3276"/>
    <w:rsid w:val="00EC329B"/>
    <w:rsid w:val="00EC32A7"/>
    <w:rsid w:val="00EC3402"/>
    <w:rsid w:val="00EC371B"/>
    <w:rsid w:val="00EC38D1"/>
    <w:rsid w:val="00EC3C02"/>
    <w:rsid w:val="00EC3D86"/>
    <w:rsid w:val="00EC3F8B"/>
    <w:rsid w:val="00EC416C"/>
    <w:rsid w:val="00EC41F8"/>
    <w:rsid w:val="00EC4484"/>
    <w:rsid w:val="00EC44E0"/>
    <w:rsid w:val="00EC47BA"/>
    <w:rsid w:val="00EC4D49"/>
    <w:rsid w:val="00EC535C"/>
    <w:rsid w:val="00EC56F9"/>
    <w:rsid w:val="00EC5803"/>
    <w:rsid w:val="00EC5B98"/>
    <w:rsid w:val="00EC600A"/>
    <w:rsid w:val="00EC6136"/>
    <w:rsid w:val="00EC6206"/>
    <w:rsid w:val="00EC6336"/>
    <w:rsid w:val="00EC641F"/>
    <w:rsid w:val="00EC647D"/>
    <w:rsid w:val="00EC701C"/>
    <w:rsid w:val="00EC7629"/>
    <w:rsid w:val="00EC7BE2"/>
    <w:rsid w:val="00EC7F48"/>
    <w:rsid w:val="00ED03AA"/>
    <w:rsid w:val="00ED04D0"/>
    <w:rsid w:val="00ED060B"/>
    <w:rsid w:val="00ED09CF"/>
    <w:rsid w:val="00ED0FC2"/>
    <w:rsid w:val="00ED10DC"/>
    <w:rsid w:val="00ED14DB"/>
    <w:rsid w:val="00ED1A76"/>
    <w:rsid w:val="00ED1EF6"/>
    <w:rsid w:val="00ED2995"/>
    <w:rsid w:val="00ED3127"/>
    <w:rsid w:val="00ED332B"/>
    <w:rsid w:val="00ED3734"/>
    <w:rsid w:val="00ED3781"/>
    <w:rsid w:val="00ED41E5"/>
    <w:rsid w:val="00ED474B"/>
    <w:rsid w:val="00ED4782"/>
    <w:rsid w:val="00ED4ECE"/>
    <w:rsid w:val="00ED51D5"/>
    <w:rsid w:val="00ED5464"/>
    <w:rsid w:val="00ED57F3"/>
    <w:rsid w:val="00ED5A9D"/>
    <w:rsid w:val="00ED5F9C"/>
    <w:rsid w:val="00ED61BF"/>
    <w:rsid w:val="00ED63A9"/>
    <w:rsid w:val="00ED6618"/>
    <w:rsid w:val="00ED6AFB"/>
    <w:rsid w:val="00ED70CA"/>
    <w:rsid w:val="00ED76AE"/>
    <w:rsid w:val="00ED7ECB"/>
    <w:rsid w:val="00ED7EDD"/>
    <w:rsid w:val="00EE0026"/>
    <w:rsid w:val="00EE02BA"/>
    <w:rsid w:val="00EE0333"/>
    <w:rsid w:val="00EE04F4"/>
    <w:rsid w:val="00EE0DDA"/>
    <w:rsid w:val="00EE0EB3"/>
    <w:rsid w:val="00EE0FF9"/>
    <w:rsid w:val="00EE124A"/>
    <w:rsid w:val="00EE16F4"/>
    <w:rsid w:val="00EE17F6"/>
    <w:rsid w:val="00EE18B9"/>
    <w:rsid w:val="00EE1E04"/>
    <w:rsid w:val="00EE1E09"/>
    <w:rsid w:val="00EE1E1B"/>
    <w:rsid w:val="00EE1EC1"/>
    <w:rsid w:val="00EE22F9"/>
    <w:rsid w:val="00EE23DC"/>
    <w:rsid w:val="00EE23E6"/>
    <w:rsid w:val="00EE2B37"/>
    <w:rsid w:val="00EE2CC6"/>
    <w:rsid w:val="00EE2E13"/>
    <w:rsid w:val="00EE336D"/>
    <w:rsid w:val="00EE39B3"/>
    <w:rsid w:val="00EE3CDA"/>
    <w:rsid w:val="00EE479A"/>
    <w:rsid w:val="00EE47D6"/>
    <w:rsid w:val="00EE4F2D"/>
    <w:rsid w:val="00EE524E"/>
    <w:rsid w:val="00EE54C5"/>
    <w:rsid w:val="00EE5612"/>
    <w:rsid w:val="00EE5AA9"/>
    <w:rsid w:val="00EE5CF6"/>
    <w:rsid w:val="00EE6094"/>
    <w:rsid w:val="00EE6D02"/>
    <w:rsid w:val="00EE6D2E"/>
    <w:rsid w:val="00EE7200"/>
    <w:rsid w:val="00EE7A4C"/>
    <w:rsid w:val="00EE7FD5"/>
    <w:rsid w:val="00EF097D"/>
    <w:rsid w:val="00EF0CF2"/>
    <w:rsid w:val="00EF12AD"/>
    <w:rsid w:val="00EF1928"/>
    <w:rsid w:val="00EF1A56"/>
    <w:rsid w:val="00EF1ECE"/>
    <w:rsid w:val="00EF26D5"/>
    <w:rsid w:val="00EF2978"/>
    <w:rsid w:val="00EF2CEF"/>
    <w:rsid w:val="00EF3555"/>
    <w:rsid w:val="00EF35E5"/>
    <w:rsid w:val="00EF36E6"/>
    <w:rsid w:val="00EF3763"/>
    <w:rsid w:val="00EF3C21"/>
    <w:rsid w:val="00EF3DEC"/>
    <w:rsid w:val="00EF4078"/>
    <w:rsid w:val="00EF4252"/>
    <w:rsid w:val="00EF4B0A"/>
    <w:rsid w:val="00EF533D"/>
    <w:rsid w:val="00EF549A"/>
    <w:rsid w:val="00EF5EC3"/>
    <w:rsid w:val="00EF6B4D"/>
    <w:rsid w:val="00EF75CD"/>
    <w:rsid w:val="00EF7817"/>
    <w:rsid w:val="00EF7EAE"/>
    <w:rsid w:val="00F000B7"/>
    <w:rsid w:val="00F003D5"/>
    <w:rsid w:val="00F0057A"/>
    <w:rsid w:val="00F007D8"/>
    <w:rsid w:val="00F00999"/>
    <w:rsid w:val="00F01452"/>
    <w:rsid w:val="00F0145C"/>
    <w:rsid w:val="00F01CCE"/>
    <w:rsid w:val="00F022DC"/>
    <w:rsid w:val="00F023E7"/>
    <w:rsid w:val="00F02BC6"/>
    <w:rsid w:val="00F02CBE"/>
    <w:rsid w:val="00F0366D"/>
    <w:rsid w:val="00F038BC"/>
    <w:rsid w:val="00F03A2C"/>
    <w:rsid w:val="00F03CAB"/>
    <w:rsid w:val="00F03DDD"/>
    <w:rsid w:val="00F03E0C"/>
    <w:rsid w:val="00F0465C"/>
    <w:rsid w:val="00F04A6D"/>
    <w:rsid w:val="00F05121"/>
    <w:rsid w:val="00F0537A"/>
    <w:rsid w:val="00F055E1"/>
    <w:rsid w:val="00F059B7"/>
    <w:rsid w:val="00F05B66"/>
    <w:rsid w:val="00F06310"/>
    <w:rsid w:val="00F064E9"/>
    <w:rsid w:val="00F06760"/>
    <w:rsid w:val="00F06AF0"/>
    <w:rsid w:val="00F07131"/>
    <w:rsid w:val="00F071AE"/>
    <w:rsid w:val="00F0729F"/>
    <w:rsid w:val="00F07500"/>
    <w:rsid w:val="00F1003B"/>
    <w:rsid w:val="00F10567"/>
    <w:rsid w:val="00F10B79"/>
    <w:rsid w:val="00F10BC6"/>
    <w:rsid w:val="00F10C2E"/>
    <w:rsid w:val="00F10DC6"/>
    <w:rsid w:val="00F11152"/>
    <w:rsid w:val="00F116EA"/>
    <w:rsid w:val="00F11845"/>
    <w:rsid w:val="00F11922"/>
    <w:rsid w:val="00F1194F"/>
    <w:rsid w:val="00F122A9"/>
    <w:rsid w:val="00F128D3"/>
    <w:rsid w:val="00F12DA2"/>
    <w:rsid w:val="00F1369D"/>
    <w:rsid w:val="00F1378A"/>
    <w:rsid w:val="00F1386D"/>
    <w:rsid w:val="00F13A1F"/>
    <w:rsid w:val="00F13A63"/>
    <w:rsid w:val="00F13CC2"/>
    <w:rsid w:val="00F141A6"/>
    <w:rsid w:val="00F14689"/>
    <w:rsid w:val="00F14C6F"/>
    <w:rsid w:val="00F14D60"/>
    <w:rsid w:val="00F14D6B"/>
    <w:rsid w:val="00F151C5"/>
    <w:rsid w:val="00F1550D"/>
    <w:rsid w:val="00F155E4"/>
    <w:rsid w:val="00F15676"/>
    <w:rsid w:val="00F15C35"/>
    <w:rsid w:val="00F15C42"/>
    <w:rsid w:val="00F15F78"/>
    <w:rsid w:val="00F15FD4"/>
    <w:rsid w:val="00F16000"/>
    <w:rsid w:val="00F16464"/>
    <w:rsid w:val="00F16F6F"/>
    <w:rsid w:val="00F175D5"/>
    <w:rsid w:val="00F1783E"/>
    <w:rsid w:val="00F17A44"/>
    <w:rsid w:val="00F17B8B"/>
    <w:rsid w:val="00F200AA"/>
    <w:rsid w:val="00F201BF"/>
    <w:rsid w:val="00F202EF"/>
    <w:rsid w:val="00F20326"/>
    <w:rsid w:val="00F209D1"/>
    <w:rsid w:val="00F20A2D"/>
    <w:rsid w:val="00F20A95"/>
    <w:rsid w:val="00F20CE1"/>
    <w:rsid w:val="00F2106B"/>
    <w:rsid w:val="00F2174B"/>
    <w:rsid w:val="00F21EF1"/>
    <w:rsid w:val="00F2209D"/>
    <w:rsid w:val="00F220E9"/>
    <w:rsid w:val="00F22586"/>
    <w:rsid w:val="00F228DD"/>
    <w:rsid w:val="00F22953"/>
    <w:rsid w:val="00F22A90"/>
    <w:rsid w:val="00F22DC0"/>
    <w:rsid w:val="00F22EFF"/>
    <w:rsid w:val="00F22F79"/>
    <w:rsid w:val="00F2321E"/>
    <w:rsid w:val="00F23371"/>
    <w:rsid w:val="00F235D3"/>
    <w:rsid w:val="00F23BEE"/>
    <w:rsid w:val="00F242AC"/>
    <w:rsid w:val="00F242ED"/>
    <w:rsid w:val="00F245F5"/>
    <w:rsid w:val="00F24A6A"/>
    <w:rsid w:val="00F24C21"/>
    <w:rsid w:val="00F24C80"/>
    <w:rsid w:val="00F250CF"/>
    <w:rsid w:val="00F2512C"/>
    <w:rsid w:val="00F25715"/>
    <w:rsid w:val="00F25732"/>
    <w:rsid w:val="00F258A3"/>
    <w:rsid w:val="00F25B7F"/>
    <w:rsid w:val="00F25C0D"/>
    <w:rsid w:val="00F26034"/>
    <w:rsid w:val="00F26135"/>
    <w:rsid w:val="00F26B55"/>
    <w:rsid w:val="00F27419"/>
    <w:rsid w:val="00F27860"/>
    <w:rsid w:val="00F278D0"/>
    <w:rsid w:val="00F27B05"/>
    <w:rsid w:val="00F27B30"/>
    <w:rsid w:val="00F303B7"/>
    <w:rsid w:val="00F303DD"/>
    <w:rsid w:val="00F305C2"/>
    <w:rsid w:val="00F30A37"/>
    <w:rsid w:val="00F30B30"/>
    <w:rsid w:val="00F30F1C"/>
    <w:rsid w:val="00F3104B"/>
    <w:rsid w:val="00F313D5"/>
    <w:rsid w:val="00F3151C"/>
    <w:rsid w:val="00F31A14"/>
    <w:rsid w:val="00F31CD0"/>
    <w:rsid w:val="00F31D95"/>
    <w:rsid w:val="00F31F19"/>
    <w:rsid w:val="00F32165"/>
    <w:rsid w:val="00F324C2"/>
    <w:rsid w:val="00F32BD2"/>
    <w:rsid w:val="00F32ED9"/>
    <w:rsid w:val="00F32F9A"/>
    <w:rsid w:val="00F3304F"/>
    <w:rsid w:val="00F337A4"/>
    <w:rsid w:val="00F33924"/>
    <w:rsid w:val="00F33939"/>
    <w:rsid w:val="00F3394E"/>
    <w:rsid w:val="00F33C33"/>
    <w:rsid w:val="00F33C3E"/>
    <w:rsid w:val="00F33C5C"/>
    <w:rsid w:val="00F33E00"/>
    <w:rsid w:val="00F34760"/>
    <w:rsid w:val="00F34775"/>
    <w:rsid w:val="00F347DD"/>
    <w:rsid w:val="00F34A8F"/>
    <w:rsid w:val="00F34E8B"/>
    <w:rsid w:val="00F354E7"/>
    <w:rsid w:val="00F359F8"/>
    <w:rsid w:val="00F35A1A"/>
    <w:rsid w:val="00F35CCE"/>
    <w:rsid w:val="00F3601A"/>
    <w:rsid w:val="00F360D5"/>
    <w:rsid w:val="00F3673E"/>
    <w:rsid w:val="00F36B7E"/>
    <w:rsid w:val="00F36CA5"/>
    <w:rsid w:val="00F3700C"/>
    <w:rsid w:val="00F370F7"/>
    <w:rsid w:val="00F37248"/>
    <w:rsid w:val="00F3734D"/>
    <w:rsid w:val="00F37395"/>
    <w:rsid w:val="00F378B5"/>
    <w:rsid w:val="00F37951"/>
    <w:rsid w:val="00F405FC"/>
    <w:rsid w:val="00F40C7F"/>
    <w:rsid w:val="00F40D28"/>
    <w:rsid w:val="00F41EAA"/>
    <w:rsid w:val="00F42089"/>
    <w:rsid w:val="00F426F2"/>
    <w:rsid w:val="00F42787"/>
    <w:rsid w:val="00F42B48"/>
    <w:rsid w:val="00F43162"/>
    <w:rsid w:val="00F43881"/>
    <w:rsid w:val="00F43A15"/>
    <w:rsid w:val="00F43B24"/>
    <w:rsid w:val="00F43C2E"/>
    <w:rsid w:val="00F43C4B"/>
    <w:rsid w:val="00F441FE"/>
    <w:rsid w:val="00F442A3"/>
    <w:rsid w:val="00F4458F"/>
    <w:rsid w:val="00F44B37"/>
    <w:rsid w:val="00F44CC7"/>
    <w:rsid w:val="00F45046"/>
    <w:rsid w:val="00F451CD"/>
    <w:rsid w:val="00F452E8"/>
    <w:rsid w:val="00F453A0"/>
    <w:rsid w:val="00F45AE3"/>
    <w:rsid w:val="00F45C94"/>
    <w:rsid w:val="00F464CD"/>
    <w:rsid w:val="00F4653D"/>
    <w:rsid w:val="00F46613"/>
    <w:rsid w:val="00F466AB"/>
    <w:rsid w:val="00F46A5C"/>
    <w:rsid w:val="00F46AAB"/>
    <w:rsid w:val="00F46EAB"/>
    <w:rsid w:val="00F47141"/>
    <w:rsid w:val="00F47283"/>
    <w:rsid w:val="00F4773F"/>
    <w:rsid w:val="00F4774F"/>
    <w:rsid w:val="00F47800"/>
    <w:rsid w:val="00F47A23"/>
    <w:rsid w:val="00F47C8C"/>
    <w:rsid w:val="00F47DBF"/>
    <w:rsid w:val="00F47E54"/>
    <w:rsid w:val="00F5000C"/>
    <w:rsid w:val="00F50194"/>
    <w:rsid w:val="00F50713"/>
    <w:rsid w:val="00F50CAE"/>
    <w:rsid w:val="00F50EFA"/>
    <w:rsid w:val="00F51AB1"/>
    <w:rsid w:val="00F51BB4"/>
    <w:rsid w:val="00F51E46"/>
    <w:rsid w:val="00F51F8B"/>
    <w:rsid w:val="00F52186"/>
    <w:rsid w:val="00F5241F"/>
    <w:rsid w:val="00F52AB4"/>
    <w:rsid w:val="00F52E53"/>
    <w:rsid w:val="00F531FD"/>
    <w:rsid w:val="00F53487"/>
    <w:rsid w:val="00F534F2"/>
    <w:rsid w:val="00F5365C"/>
    <w:rsid w:val="00F53690"/>
    <w:rsid w:val="00F5374C"/>
    <w:rsid w:val="00F538FF"/>
    <w:rsid w:val="00F53C5D"/>
    <w:rsid w:val="00F5400B"/>
    <w:rsid w:val="00F540EF"/>
    <w:rsid w:val="00F54372"/>
    <w:rsid w:val="00F54CA5"/>
    <w:rsid w:val="00F54CE3"/>
    <w:rsid w:val="00F54E55"/>
    <w:rsid w:val="00F5528B"/>
    <w:rsid w:val="00F55437"/>
    <w:rsid w:val="00F55511"/>
    <w:rsid w:val="00F55637"/>
    <w:rsid w:val="00F5578B"/>
    <w:rsid w:val="00F55BE5"/>
    <w:rsid w:val="00F55EB6"/>
    <w:rsid w:val="00F56256"/>
    <w:rsid w:val="00F56A4E"/>
    <w:rsid w:val="00F56B0B"/>
    <w:rsid w:val="00F56BDA"/>
    <w:rsid w:val="00F57267"/>
    <w:rsid w:val="00F574C1"/>
    <w:rsid w:val="00F578EB"/>
    <w:rsid w:val="00F57962"/>
    <w:rsid w:val="00F57C23"/>
    <w:rsid w:val="00F57CEF"/>
    <w:rsid w:val="00F601D1"/>
    <w:rsid w:val="00F60992"/>
    <w:rsid w:val="00F609A2"/>
    <w:rsid w:val="00F60A08"/>
    <w:rsid w:val="00F613DA"/>
    <w:rsid w:val="00F61B8A"/>
    <w:rsid w:val="00F61D42"/>
    <w:rsid w:val="00F62300"/>
    <w:rsid w:val="00F62802"/>
    <w:rsid w:val="00F629F2"/>
    <w:rsid w:val="00F62CEA"/>
    <w:rsid w:val="00F62D69"/>
    <w:rsid w:val="00F62DD5"/>
    <w:rsid w:val="00F62FCC"/>
    <w:rsid w:val="00F631E9"/>
    <w:rsid w:val="00F63364"/>
    <w:rsid w:val="00F63382"/>
    <w:rsid w:val="00F63570"/>
    <w:rsid w:val="00F6378F"/>
    <w:rsid w:val="00F6399A"/>
    <w:rsid w:val="00F641D9"/>
    <w:rsid w:val="00F6435C"/>
    <w:rsid w:val="00F64479"/>
    <w:rsid w:val="00F6486F"/>
    <w:rsid w:val="00F649FC"/>
    <w:rsid w:val="00F64C3B"/>
    <w:rsid w:val="00F64D3D"/>
    <w:rsid w:val="00F6537A"/>
    <w:rsid w:val="00F654C3"/>
    <w:rsid w:val="00F65551"/>
    <w:rsid w:val="00F65ECF"/>
    <w:rsid w:val="00F65EDC"/>
    <w:rsid w:val="00F6600E"/>
    <w:rsid w:val="00F664DB"/>
    <w:rsid w:val="00F6652E"/>
    <w:rsid w:val="00F6670D"/>
    <w:rsid w:val="00F66C94"/>
    <w:rsid w:val="00F66D2C"/>
    <w:rsid w:val="00F67021"/>
    <w:rsid w:val="00F67416"/>
    <w:rsid w:val="00F67761"/>
    <w:rsid w:val="00F6789D"/>
    <w:rsid w:val="00F6791B"/>
    <w:rsid w:val="00F67B30"/>
    <w:rsid w:val="00F67DD7"/>
    <w:rsid w:val="00F67FD6"/>
    <w:rsid w:val="00F7008D"/>
    <w:rsid w:val="00F70142"/>
    <w:rsid w:val="00F7027E"/>
    <w:rsid w:val="00F7059D"/>
    <w:rsid w:val="00F707D9"/>
    <w:rsid w:val="00F707FA"/>
    <w:rsid w:val="00F709CB"/>
    <w:rsid w:val="00F70D9C"/>
    <w:rsid w:val="00F7126A"/>
    <w:rsid w:val="00F7139C"/>
    <w:rsid w:val="00F7167C"/>
    <w:rsid w:val="00F717D1"/>
    <w:rsid w:val="00F71830"/>
    <w:rsid w:val="00F720C5"/>
    <w:rsid w:val="00F724A2"/>
    <w:rsid w:val="00F725C5"/>
    <w:rsid w:val="00F7274C"/>
    <w:rsid w:val="00F72BC1"/>
    <w:rsid w:val="00F72C56"/>
    <w:rsid w:val="00F72D49"/>
    <w:rsid w:val="00F72DCE"/>
    <w:rsid w:val="00F72E8C"/>
    <w:rsid w:val="00F72F08"/>
    <w:rsid w:val="00F72FCA"/>
    <w:rsid w:val="00F73288"/>
    <w:rsid w:val="00F73947"/>
    <w:rsid w:val="00F73AF7"/>
    <w:rsid w:val="00F73CF1"/>
    <w:rsid w:val="00F73FE0"/>
    <w:rsid w:val="00F7425E"/>
    <w:rsid w:val="00F7433A"/>
    <w:rsid w:val="00F7469F"/>
    <w:rsid w:val="00F7508D"/>
    <w:rsid w:val="00F75403"/>
    <w:rsid w:val="00F75890"/>
    <w:rsid w:val="00F75954"/>
    <w:rsid w:val="00F759CF"/>
    <w:rsid w:val="00F75C3D"/>
    <w:rsid w:val="00F75DA8"/>
    <w:rsid w:val="00F75E67"/>
    <w:rsid w:val="00F7601A"/>
    <w:rsid w:val="00F7697E"/>
    <w:rsid w:val="00F76CA3"/>
    <w:rsid w:val="00F76CE7"/>
    <w:rsid w:val="00F76D8B"/>
    <w:rsid w:val="00F76E78"/>
    <w:rsid w:val="00F76F71"/>
    <w:rsid w:val="00F778AF"/>
    <w:rsid w:val="00F800FF"/>
    <w:rsid w:val="00F80163"/>
    <w:rsid w:val="00F801A8"/>
    <w:rsid w:val="00F804DB"/>
    <w:rsid w:val="00F80C69"/>
    <w:rsid w:val="00F80DEB"/>
    <w:rsid w:val="00F80E68"/>
    <w:rsid w:val="00F80F38"/>
    <w:rsid w:val="00F81071"/>
    <w:rsid w:val="00F81279"/>
    <w:rsid w:val="00F8187A"/>
    <w:rsid w:val="00F8197C"/>
    <w:rsid w:val="00F81B48"/>
    <w:rsid w:val="00F81B78"/>
    <w:rsid w:val="00F81D7A"/>
    <w:rsid w:val="00F8266B"/>
    <w:rsid w:val="00F83110"/>
    <w:rsid w:val="00F8341B"/>
    <w:rsid w:val="00F83468"/>
    <w:rsid w:val="00F83480"/>
    <w:rsid w:val="00F83B38"/>
    <w:rsid w:val="00F84569"/>
    <w:rsid w:val="00F846B4"/>
    <w:rsid w:val="00F848EB"/>
    <w:rsid w:val="00F84A9A"/>
    <w:rsid w:val="00F84AC6"/>
    <w:rsid w:val="00F85768"/>
    <w:rsid w:val="00F857C2"/>
    <w:rsid w:val="00F8592F"/>
    <w:rsid w:val="00F859EF"/>
    <w:rsid w:val="00F85A36"/>
    <w:rsid w:val="00F85CAD"/>
    <w:rsid w:val="00F85D6E"/>
    <w:rsid w:val="00F85E83"/>
    <w:rsid w:val="00F86080"/>
    <w:rsid w:val="00F8618F"/>
    <w:rsid w:val="00F8649F"/>
    <w:rsid w:val="00F86943"/>
    <w:rsid w:val="00F86AB2"/>
    <w:rsid w:val="00F86B7F"/>
    <w:rsid w:val="00F86B9A"/>
    <w:rsid w:val="00F86E8A"/>
    <w:rsid w:val="00F86E9A"/>
    <w:rsid w:val="00F872DC"/>
    <w:rsid w:val="00F87717"/>
    <w:rsid w:val="00F87769"/>
    <w:rsid w:val="00F878BD"/>
    <w:rsid w:val="00F879BC"/>
    <w:rsid w:val="00F87A0B"/>
    <w:rsid w:val="00F87D6A"/>
    <w:rsid w:val="00F90106"/>
    <w:rsid w:val="00F9052B"/>
    <w:rsid w:val="00F90C52"/>
    <w:rsid w:val="00F90E28"/>
    <w:rsid w:val="00F90EB2"/>
    <w:rsid w:val="00F90FA9"/>
    <w:rsid w:val="00F90FF4"/>
    <w:rsid w:val="00F91162"/>
    <w:rsid w:val="00F91265"/>
    <w:rsid w:val="00F913E5"/>
    <w:rsid w:val="00F91468"/>
    <w:rsid w:val="00F917C4"/>
    <w:rsid w:val="00F91BAE"/>
    <w:rsid w:val="00F91F7F"/>
    <w:rsid w:val="00F920F9"/>
    <w:rsid w:val="00F921F9"/>
    <w:rsid w:val="00F923B3"/>
    <w:rsid w:val="00F9261D"/>
    <w:rsid w:val="00F92D35"/>
    <w:rsid w:val="00F92D6F"/>
    <w:rsid w:val="00F93116"/>
    <w:rsid w:val="00F93863"/>
    <w:rsid w:val="00F938A8"/>
    <w:rsid w:val="00F939A4"/>
    <w:rsid w:val="00F940B7"/>
    <w:rsid w:val="00F942B3"/>
    <w:rsid w:val="00F9442C"/>
    <w:rsid w:val="00F94E78"/>
    <w:rsid w:val="00F95710"/>
    <w:rsid w:val="00F957B3"/>
    <w:rsid w:val="00F959B8"/>
    <w:rsid w:val="00F959C5"/>
    <w:rsid w:val="00F95D68"/>
    <w:rsid w:val="00F960AE"/>
    <w:rsid w:val="00F96AA5"/>
    <w:rsid w:val="00F96C93"/>
    <w:rsid w:val="00F9722D"/>
    <w:rsid w:val="00F975B8"/>
    <w:rsid w:val="00F975C1"/>
    <w:rsid w:val="00F97B09"/>
    <w:rsid w:val="00F97BF9"/>
    <w:rsid w:val="00FA0122"/>
    <w:rsid w:val="00FA0223"/>
    <w:rsid w:val="00FA06CF"/>
    <w:rsid w:val="00FA0BC9"/>
    <w:rsid w:val="00FA0E95"/>
    <w:rsid w:val="00FA10BA"/>
    <w:rsid w:val="00FA1221"/>
    <w:rsid w:val="00FA1431"/>
    <w:rsid w:val="00FA143B"/>
    <w:rsid w:val="00FA146E"/>
    <w:rsid w:val="00FA14BF"/>
    <w:rsid w:val="00FA174E"/>
    <w:rsid w:val="00FA17B1"/>
    <w:rsid w:val="00FA183D"/>
    <w:rsid w:val="00FA18A9"/>
    <w:rsid w:val="00FA1A33"/>
    <w:rsid w:val="00FA1BB0"/>
    <w:rsid w:val="00FA1C38"/>
    <w:rsid w:val="00FA1C3B"/>
    <w:rsid w:val="00FA1C71"/>
    <w:rsid w:val="00FA1CC1"/>
    <w:rsid w:val="00FA1CE5"/>
    <w:rsid w:val="00FA1EDB"/>
    <w:rsid w:val="00FA1FEA"/>
    <w:rsid w:val="00FA2B95"/>
    <w:rsid w:val="00FA2BC2"/>
    <w:rsid w:val="00FA30AF"/>
    <w:rsid w:val="00FA35EE"/>
    <w:rsid w:val="00FA3682"/>
    <w:rsid w:val="00FA3C54"/>
    <w:rsid w:val="00FA40D8"/>
    <w:rsid w:val="00FA42FF"/>
    <w:rsid w:val="00FA45E0"/>
    <w:rsid w:val="00FA485B"/>
    <w:rsid w:val="00FA48B0"/>
    <w:rsid w:val="00FA4CE0"/>
    <w:rsid w:val="00FA4F5F"/>
    <w:rsid w:val="00FA5134"/>
    <w:rsid w:val="00FA51BA"/>
    <w:rsid w:val="00FA568A"/>
    <w:rsid w:val="00FA56F6"/>
    <w:rsid w:val="00FA5814"/>
    <w:rsid w:val="00FA5D41"/>
    <w:rsid w:val="00FA6183"/>
    <w:rsid w:val="00FA6646"/>
    <w:rsid w:val="00FA67DC"/>
    <w:rsid w:val="00FA691A"/>
    <w:rsid w:val="00FA6A35"/>
    <w:rsid w:val="00FA6D47"/>
    <w:rsid w:val="00FA6FA1"/>
    <w:rsid w:val="00FA72D2"/>
    <w:rsid w:val="00FA7916"/>
    <w:rsid w:val="00FA7AFD"/>
    <w:rsid w:val="00FA7E2F"/>
    <w:rsid w:val="00FA7F1C"/>
    <w:rsid w:val="00FB01B1"/>
    <w:rsid w:val="00FB048E"/>
    <w:rsid w:val="00FB04B8"/>
    <w:rsid w:val="00FB06A5"/>
    <w:rsid w:val="00FB06B8"/>
    <w:rsid w:val="00FB0864"/>
    <w:rsid w:val="00FB08B8"/>
    <w:rsid w:val="00FB0AA6"/>
    <w:rsid w:val="00FB0C25"/>
    <w:rsid w:val="00FB0CCF"/>
    <w:rsid w:val="00FB0DB0"/>
    <w:rsid w:val="00FB13D6"/>
    <w:rsid w:val="00FB1D35"/>
    <w:rsid w:val="00FB1FFC"/>
    <w:rsid w:val="00FB2043"/>
    <w:rsid w:val="00FB22A7"/>
    <w:rsid w:val="00FB22D4"/>
    <w:rsid w:val="00FB23F0"/>
    <w:rsid w:val="00FB26D8"/>
    <w:rsid w:val="00FB2835"/>
    <w:rsid w:val="00FB2962"/>
    <w:rsid w:val="00FB2E46"/>
    <w:rsid w:val="00FB2FB6"/>
    <w:rsid w:val="00FB337C"/>
    <w:rsid w:val="00FB339F"/>
    <w:rsid w:val="00FB37CC"/>
    <w:rsid w:val="00FB3962"/>
    <w:rsid w:val="00FB3A15"/>
    <w:rsid w:val="00FB4198"/>
    <w:rsid w:val="00FB4297"/>
    <w:rsid w:val="00FB42B9"/>
    <w:rsid w:val="00FB45B8"/>
    <w:rsid w:val="00FB4639"/>
    <w:rsid w:val="00FB47C0"/>
    <w:rsid w:val="00FB47D1"/>
    <w:rsid w:val="00FB4A4F"/>
    <w:rsid w:val="00FB51DF"/>
    <w:rsid w:val="00FB52B8"/>
    <w:rsid w:val="00FB54F4"/>
    <w:rsid w:val="00FB55EE"/>
    <w:rsid w:val="00FB588E"/>
    <w:rsid w:val="00FB5B16"/>
    <w:rsid w:val="00FB5C3B"/>
    <w:rsid w:val="00FB635C"/>
    <w:rsid w:val="00FB6C76"/>
    <w:rsid w:val="00FB6CB9"/>
    <w:rsid w:val="00FB6F32"/>
    <w:rsid w:val="00FB765A"/>
    <w:rsid w:val="00FB7674"/>
    <w:rsid w:val="00FB79F6"/>
    <w:rsid w:val="00FB7ACE"/>
    <w:rsid w:val="00FB7AD8"/>
    <w:rsid w:val="00FB7E46"/>
    <w:rsid w:val="00FC066E"/>
    <w:rsid w:val="00FC1504"/>
    <w:rsid w:val="00FC1668"/>
    <w:rsid w:val="00FC17CA"/>
    <w:rsid w:val="00FC1DC3"/>
    <w:rsid w:val="00FC1DFF"/>
    <w:rsid w:val="00FC2241"/>
    <w:rsid w:val="00FC22E8"/>
    <w:rsid w:val="00FC25A2"/>
    <w:rsid w:val="00FC2820"/>
    <w:rsid w:val="00FC28EA"/>
    <w:rsid w:val="00FC29EB"/>
    <w:rsid w:val="00FC3242"/>
    <w:rsid w:val="00FC3258"/>
    <w:rsid w:val="00FC33CA"/>
    <w:rsid w:val="00FC3450"/>
    <w:rsid w:val="00FC35E5"/>
    <w:rsid w:val="00FC35F3"/>
    <w:rsid w:val="00FC3D49"/>
    <w:rsid w:val="00FC412B"/>
    <w:rsid w:val="00FC426E"/>
    <w:rsid w:val="00FC429B"/>
    <w:rsid w:val="00FC4CA3"/>
    <w:rsid w:val="00FC4CB4"/>
    <w:rsid w:val="00FC4CD5"/>
    <w:rsid w:val="00FC4CDD"/>
    <w:rsid w:val="00FC4D84"/>
    <w:rsid w:val="00FC503C"/>
    <w:rsid w:val="00FC58DE"/>
    <w:rsid w:val="00FC5952"/>
    <w:rsid w:val="00FC5BD6"/>
    <w:rsid w:val="00FC5FE0"/>
    <w:rsid w:val="00FC6005"/>
    <w:rsid w:val="00FC6295"/>
    <w:rsid w:val="00FC65C9"/>
    <w:rsid w:val="00FC6764"/>
    <w:rsid w:val="00FC6806"/>
    <w:rsid w:val="00FC6812"/>
    <w:rsid w:val="00FC6A28"/>
    <w:rsid w:val="00FC6A7E"/>
    <w:rsid w:val="00FC6C62"/>
    <w:rsid w:val="00FC6D73"/>
    <w:rsid w:val="00FC6E8C"/>
    <w:rsid w:val="00FC6E95"/>
    <w:rsid w:val="00FC6F04"/>
    <w:rsid w:val="00FC7277"/>
    <w:rsid w:val="00FC7735"/>
    <w:rsid w:val="00FC7AD4"/>
    <w:rsid w:val="00FC7B36"/>
    <w:rsid w:val="00FD0197"/>
    <w:rsid w:val="00FD077B"/>
    <w:rsid w:val="00FD078F"/>
    <w:rsid w:val="00FD0912"/>
    <w:rsid w:val="00FD0994"/>
    <w:rsid w:val="00FD0D41"/>
    <w:rsid w:val="00FD0D65"/>
    <w:rsid w:val="00FD0F4E"/>
    <w:rsid w:val="00FD1392"/>
    <w:rsid w:val="00FD14F8"/>
    <w:rsid w:val="00FD18D7"/>
    <w:rsid w:val="00FD193D"/>
    <w:rsid w:val="00FD1F9B"/>
    <w:rsid w:val="00FD285B"/>
    <w:rsid w:val="00FD2BE8"/>
    <w:rsid w:val="00FD2C06"/>
    <w:rsid w:val="00FD2DE5"/>
    <w:rsid w:val="00FD3972"/>
    <w:rsid w:val="00FD3A20"/>
    <w:rsid w:val="00FD3BE9"/>
    <w:rsid w:val="00FD3F74"/>
    <w:rsid w:val="00FD407F"/>
    <w:rsid w:val="00FD46F9"/>
    <w:rsid w:val="00FD4966"/>
    <w:rsid w:val="00FD4982"/>
    <w:rsid w:val="00FD4AB2"/>
    <w:rsid w:val="00FD4EE3"/>
    <w:rsid w:val="00FD5082"/>
    <w:rsid w:val="00FD516D"/>
    <w:rsid w:val="00FD5422"/>
    <w:rsid w:val="00FD56C1"/>
    <w:rsid w:val="00FD5BCA"/>
    <w:rsid w:val="00FD60E9"/>
    <w:rsid w:val="00FD66F6"/>
    <w:rsid w:val="00FD694D"/>
    <w:rsid w:val="00FD698F"/>
    <w:rsid w:val="00FD6C81"/>
    <w:rsid w:val="00FD7054"/>
    <w:rsid w:val="00FD7277"/>
    <w:rsid w:val="00FD7531"/>
    <w:rsid w:val="00FE0342"/>
    <w:rsid w:val="00FE062E"/>
    <w:rsid w:val="00FE06AE"/>
    <w:rsid w:val="00FE0866"/>
    <w:rsid w:val="00FE0A42"/>
    <w:rsid w:val="00FE0CCE"/>
    <w:rsid w:val="00FE0E2C"/>
    <w:rsid w:val="00FE0E4A"/>
    <w:rsid w:val="00FE11C0"/>
    <w:rsid w:val="00FE133A"/>
    <w:rsid w:val="00FE15F7"/>
    <w:rsid w:val="00FE1677"/>
    <w:rsid w:val="00FE1F0A"/>
    <w:rsid w:val="00FE23B6"/>
    <w:rsid w:val="00FE2425"/>
    <w:rsid w:val="00FE2756"/>
    <w:rsid w:val="00FE2E6E"/>
    <w:rsid w:val="00FE3051"/>
    <w:rsid w:val="00FE331C"/>
    <w:rsid w:val="00FE34D3"/>
    <w:rsid w:val="00FE354D"/>
    <w:rsid w:val="00FE398B"/>
    <w:rsid w:val="00FE3BB7"/>
    <w:rsid w:val="00FE3E41"/>
    <w:rsid w:val="00FE3EDA"/>
    <w:rsid w:val="00FE4143"/>
    <w:rsid w:val="00FE4353"/>
    <w:rsid w:val="00FE4455"/>
    <w:rsid w:val="00FE49E0"/>
    <w:rsid w:val="00FE4E48"/>
    <w:rsid w:val="00FE4E71"/>
    <w:rsid w:val="00FE4E8C"/>
    <w:rsid w:val="00FE5215"/>
    <w:rsid w:val="00FE5336"/>
    <w:rsid w:val="00FE5551"/>
    <w:rsid w:val="00FE560B"/>
    <w:rsid w:val="00FE59FF"/>
    <w:rsid w:val="00FE5D6F"/>
    <w:rsid w:val="00FE5DFC"/>
    <w:rsid w:val="00FE7051"/>
    <w:rsid w:val="00FE70A2"/>
    <w:rsid w:val="00FE7F16"/>
    <w:rsid w:val="00FE7F8A"/>
    <w:rsid w:val="00FF0735"/>
    <w:rsid w:val="00FF096B"/>
    <w:rsid w:val="00FF0AF9"/>
    <w:rsid w:val="00FF1077"/>
    <w:rsid w:val="00FF1084"/>
    <w:rsid w:val="00FF16CF"/>
    <w:rsid w:val="00FF17B4"/>
    <w:rsid w:val="00FF1EE3"/>
    <w:rsid w:val="00FF2460"/>
    <w:rsid w:val="00FF27F1"/>
    <w:rsid w:val="00FF314D"/>
    <w:rsid w:val="00FF3254"/>
    <w:rsid w:val="00FF3269"/>
    <w:rsid w:val="00FF3320"/>
    <w:rsid w:val="00FF3368"/>
    <w:rsid w:val="00FF357B"/>
    <w:rsid w:val="00FF35DD"/>
    <w:rsid w:val="00FF3CA1"/>
    <w:rsid w:val="00FF4958"/>
    <w:rsid w:val="00FF4DF2"/>
    <w:rsid w:val="00FF4FD7"/>
    <w:rsid w:val="00FF5369"/>
    <w:rsid w:val="00FF5C5F"/>
    <w:rsid w:val="00FF5F30"/>
    <w:rsid w:val="00FF608E"/>
    <w:rsid w:val="00FF62B3"/>
    <w:rsid w:val="00FF6309"/>
    <w:rsid w:val="00FF63E4"/>
    <w:rsid w:val="00FF69C5"/>
    <w:rsid w:val="00FF6EF7"/>
    <w:rsid w:val="00FF70EB"/>
    <w:rsid w:val="00FF7449"/>
    <w:rsid w:val="00FF7659"/>
    <w:rsid w:val="00FF76E3"/>
    <w:rsid w:val="00FF79FA"/>
    <w:rsid w:val="015B3A1C"/>
    <w:rsid w:val="04E6D6A6"/>
    <w:rsid w:val="0AF86B51"/>
    <w:rsid w:val="0C19CF95"/>
    <w:rsid w:val="1019C95F"/>
    <w:rsid w:val="12428693"/>
    <w:rsid w:val="13DE56F4"/>
    <w:rsid w:val="143124C5"/>
    <w:rsid w:val="1C7B9B92"/>
    <w:rsid w:val="2208C783"/>
    <w:rsid w:val="228C11DA"/>
    <w:rsid w:val="23BDCA49"/>
    <w:rsid w:val="2442F2CA"/>
    <w:rsid w:val="3B1DCA2D"/>
    <w:rsid w:val="3BA2F2AE"/>
    <w:rsid w:val="497634C8"/>
    <w:rsid w:val="4B99F9CE"/>
    <w:rsid w:val="4F3C0A75"/>
    <w:rsid w:val="4F8299E7"/>
    <w:rsid w:val="50FD4D1C"/>
    <w:rsid w:val="537D5EAF"/>
    <w:rsid w:val="54C41FF3"/>
    <w:rsid w:val="55289720"/>
    <w:rsid w:val="5707A467"/>
    <w:rsid w:val="5ACA60A7"/>
    <w:rsid w:val="5BF2D5F7"/>
    <w:rsid w:val="5DD2EC4C"/>
    <w:rsid w:val="6090A645"/>
    <w:rsid w:val="61DE89BB"/>
    <w:rsid w:val="65A8A9B0"/>
    <w:rsid w:val="67200F7D"/>
    <w:rsid w:val="6E14FF55"/>
    <w:rsid w:val="727DE3A7"/>
    <w:rsid w:val="7430DEEE"/>
    <w:rsid w:val="7581E917"/>
    <w:rsid w:val="76045276"/>
    <w:rsid w:val="77D8A065"/>
    <w:rsid w:val="77F0A629"/>
    <w:rsid w:val="7F6CD2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8C3143"/>
  <w15:chartTrackingRefBased/>
  <w15:docId w15:val="{7A47F86A-2610-4340-AB7E-F3E203614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5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33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41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84DD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45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5F2"/>
  </w:style>
  <w:style w:type="paragraph" w:styleId="Footer">
    <w:name w:val="footer"/>
    <w:basedOn w:val="Normal"/>
    <w:link w:val="FooterChar"/>
    <w:uiPriority w:val="99"/>
    <w:unhideWhenUsed/>
    <w:rsid w:val="007445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5F2"/>
  </w:style>
  <w:style w:type="paragraph" w:styleId="NoSpacing">
    <w:name w:val="No Spacing"/>
    <w:link w:val="NoSpacingChar"/>
    <w:uiPriority w:val="1"/>
    <w:qFormat/>
    <w:rsid w:val="00A76AA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76AA0"/>
    <w:rPr>
      <w:rFonts w:eastAsiaTheme="minorEastAsia"/>
      <w:lang w:val="en-US"/>
    </w:rPr>
  </w:style>
  <w:style w:type="character" w:customStyle="1" w:styleId="Heading1Char">
    <w:name w:val="Heading 1 Char"/>
    <w:basedOn w:val="DefaultParagraphFont"/>
    <w:link w:val="Heading1"/>
    <w:uiPriority w:val="9"/>
    <w:rsid w:val="008F58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33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7413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71C8B"/>
    <w:pPr>
      <w:outlineLvl w:val="9"/>
    </w:pPr>
    <w:rPr>
      <w:lang w:val="en-US"/>
    </w:rPr>
  </w:style>
  <w:style w:type="paragraph" w:styleId="TOC1">
    <w:name w:val="toc 1"/>
    <w:basedOn w:val="Normal"/>
    <w:next w:val="Normal"/>
    <w:autoRedefine/>
    <w:uiPriority w:val="39"/>
    <w:unhideWhenUsed/>
    <w:rsid w:val="001F077D"/>
    <w:pPr>
      <w:tabs>
        <w:tab w:val="right" w:leader="dot" w:pos="9628"/>
      </w:tabs>
      <w:spacing w:after="100"/>
    </w:pPr>
  </w:style>
  <w:style w:type="paragraph" w:styleId="TOC2">
    <w:name w:val="toc 2"/>
    <w:basedOn w:val="Normal"/>
    <w:next w:val="Normal"/>
    <w:autoRedefine/>
    <w:uiPriority w:val="39"/>
    <w:unhideWhenUsed/>
    <w:rsid w:val="00571C8B"/>
    <w:pPr>
      <w:spacing w:after="100"/>
      <w:ind w:left="220"/>
    </w:pPr>
  </w:style>
  <w:style w:type="paragraph" w:styleId="TOC3">
    <w:name w:val="toc 3"/>
    <w:basedOn w:val="Normal"/>
    <w:next w:val="Normal"/>
    <w:autoRedefine/>
    <w:uiPriority w:val="39"/>
    <w:unhideWhenUsed/>
    <w:rsid w:val="00571C8B"/>
    <w:pPr>
      <w:spacing w:after="100"/>
      <w:ind w:left="440"/>
    </w:pPr>
  </w:style>
  <w:style w:type="character" w:styleId="Hyperlink">
    <w:name w:val="Hyperlink"/>
    <w:basedOn w:val="DefaultParagraphFont"/>
    <w:uiPriority w:val="99"/>
    <w:unhideWhenUsed/>
    <w:rsid w:val="00571C8B"/>
    <w:rPr>
      <w:color w:val="0563C1" w:themeColor="hyperlink"/>
      <w:u w:val="single"/>
    </w:rPr>
  </w:style>
  <w:style w:type="table" w:styleId="TableGrid">
    <w:name w:val="Table Grid"/>
    <w:basedOn w:val="TableNormal"/>
    <w:uiPriority w:val="39"/>
    <w:rsid w:val="00166B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08B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839FA"/>
    <w:pPr>
      <w:spacing w:after="0"/>
    </w:pPr>
  </w:style>
  <w:style w:type="paragraph" w:styleId="ListParagraph">
    <w:name w:val="List Paragraph"/>
    <w:basedOn w:val="Normal"/>
    <w:uiPriority w:val="34"/>
    <w:qFormat/>
    <w:rsid w:val="004E750D"/>
    <w:pPr>
      <w:ind w:left="720"/>
      <w:contextualSpacing/>
    </w:pPr>
  </w:style>
  <w:style w:type="character" w:customStyle="1" w:styleId="UnresolvedMention1">
    <w:name w:val="Unresolved Mention1"/>
    <w:basedOn w:val="DefaultParagraphFont"/>
    <w:uiPriority w:val="99"/>
    <w:semiHidden/>
    <w:unhideWhenUsed/>
    <w:rsid w:val="00453069"/>
    <w:rPr>
      <w:color w:val="605E5C"/>
      <w:shd w:val="clear" w:color="auto" w:fill="E1DFDD"/>
    </w:rPr>
  </w:style>
  <w:style w:type="character" w:styleId="PlaceholderText">
    <w:name w:val="Placeholder Text"/>
    <w:basedOn w:val="DefaultParagraphFont"/>
    <w:uiPriority w:val="99"/>
    <w:semiHidden/>
    <w:rsid w:val="00C47DC8"/>
    <w:rPr>
      <w:color w:val="808080"/>
    </w:rPr>
  </w:style>
  <w:style w:type="character" w:styleId="Emphasis">
    <w:name w:val="Emphasis"/>
    <w:basedOn w:val="DefaultParagraphFont"/>
    <w:uiPriority w:val="20"/>
    <w:qFormat/>
    <w:rsid w:val="00FE5551"/>
    <w:rPr>
      <w:i/>
      <w:iCs/>
    </w:rPr>
  </w:style>
  <w:style w:type="paragraph" w:customStyle="1" w:styleId="EndNoteBibliographyTitle">
    <w:name w:val="EndNote Bibliography Title"/>
    <w:basedOn w:val="Normal"/>
    <w:link w:val="EndNoteBibliographyTitleChar"/>
    <w:rsid w:val="00B617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179D"/>
    <w:rPr>
      <w:rFonts w:ascii="Calibri" w:hAnsi="Calibri" w:cs="Calibri"/>
      <w:noProof/>
      <w:lang w:val="en-US"/>
    </w:rPr>
  </w:style>
  <w:style w:type="paragraph" w:customStyle="1" w:styleId="EndNoteBibliography">
    <w:name w:val="EndNote Bibliography"/>
    <w:basedOn w:val="Normal"/>
    <w:link w:val="EndNoteBibliographyChar"/>
    <w:rsid w:val="00B6179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179D"/>
    <w:rPr>
      <w:rFonts w:ascii="Calibri" w:hAnsi="Calibri" w:cs="Calibri"/>
      <w:noProof/>
      <w:lang w:val="en-US"/>
    </w:rPr>
  </w:style>
  <w:style w:type="character" w:styleId="FollowedHyperlink">
    <w:name w:val="FollowedHyperlink"/>
    <w:basedOn w:val="DefaultParagraphFont"/>
    <w:uiPriority w:val="99"/>
    <w:semiHidden/>
    <w:unhideWhenUsed/>
    <w:rsid w:val="00556D64"/>
    <w:rPr>
      <w:color w:val="954F72" w:themeColor="followedHyperlink"/>
      <w:u w:val="single"/>
    </w:rPr>
  </w:style>
  <w:style w:type="character" w:customStyle="1" w:styleId="Heading4Char">
    <w:name w:val="Heading 4 Char"/>
    <w:basedOn w:val="DefaultParagraphFont"/>
    <w:link w:val="Heading4"/>
    <w:uiPriority w:val="9"/>
    <w:rsid w:val="00984DD2"/>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rsid w:val="0024553B"/>
    <w:rPr>
      <w:color w:val="605E5C"/>
      <w:shd w:val="clear" w:color="auto" w:fill="E1DFDD"/>
    </w:rPr>
  </w:style>
  <w:style w:type="paragraph" w:customStyle="1" w:styleId="Dataentry">
    <w:name w:val="Data entry"/>
    <w:basedOn w:val="Normal"/>
    <w:next w:val="Normal"/>
    <w:qFormat/>
    <w:rsid w:val="00A24224"/>
    <w:pPr>
      <w:numPr>
        <w:numId w:val="19"/>
      </w:numPr>
      <w:tabs>
        <w:tab w:val="clear" w:pos="2694"/>
        <w:tab w:val="num" w:pos="284"/>
        <w:tab w:val="left" w:pos="567"/>
        <w:tab w:val="right" w:leader="dot" w:pos="8335"/>
      </w:tabs>
      <w:spacing w:after="0" w:line="240" w:lineRule="auto"/>
      <w:ind w:left="284"/>
    </w:pPr>
    <w:rPr>
      <w:rFonts w:ascii="Calibri" w:eastAsia="Calibri" w:hAnsi="Calibri" w:cs="Times New Roman"/>
      <w:b/>
      <w:sz w:val="20"/>
      <w:lang w:val="en-AU"/>
    </w:rPr>
  </w:style>
  <w:style w:type="paragraph" w:styleId="FootnoteText">
    <w:name w:val="footnote text"/>
    <w:basedOn w:val="Normal"/>
    <w:link w:val="FootnoteTextChar"/>
    <w:uiPriority w:val="99"/>
    <w:semiHidden/>
    <w:unhideWhenUsed/>
    <w:rsid w:val="00381D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1DF1"/>
    <w:rPr>
      <w:sz w:val="20"/>
      <w:szCs w:val="20"/>
    </w:rPr>
  </w:style>
  <w:style w:type="character" w:styleId="FootnoteReference">
    <w:name w:val="footnote reference"/>
    <w:basedOn w:val="DefaultParagraphFont"/>
    <w:uiPriority w:val="99"/>
    <w:semiHidden/>
    <w:unhideWhenUsed/>
    <w:rsid w:val="00381DF1"/>
    <w:rPr>
      <w:vertAlign w:val="superscript"/>
    </w:rPr>
  </w:style>
  <w:style w:type="character" w:styleId="CommentReference">
    <w:name w:val="annotation reference"/>
    <w:basedOn w:val="DefaultParagraphFont"/>
    <w:uiPriority w:val="99"/>
    <w:semiHidden/>
    <w:unhideWhenUsed/>
    <w:rsid w:val="005B7298"/>
    <w:rPr>
      <w:sz w:val="16"/>
      <w:szCs w:val="16"/>
    </w:rPr>
  </w:style>
  <w:style w:type="paragraph" w:styleId="CommentText">
    <w:name w:val="annotation text"/>
    <w:basedOn w:val="Normal"/>
    <w:link w:val="CommentTextChar"/>
    <w:uiPriority w:val="99"/>
    <w:unhideWhenUsed/>
    <w:rsid w:val="005B7298"/>
    <w:pPr>
      <w:spacing w:line="240" w:lineRule="auto"/>
    </w:pPr>
    <w:rPr>
      <w:sz w:val="20"/>
      <w:szCs w:val="20"/>
    </w:rPr>
  </w:style>
  <w:style w:type="character" w:customStyle="1" w:styleId="CommentTextChar">
    <w:name w:val="Comment Text Char"/>
    <w:basedOn w:val="DefaultParagraphFont"/>
    <w:link w:val="CommentText"/>
    <w:uiPriority w:val="99"/>
    <w:rsid w:val="005B7298"/>
    <w:rPr>
      <w:sz w:val="20"/>
      <w:szCs w:val="20"/>
    </w:rPr>
  </w:style>
  <w:style w:type="paragraph" w:styleId="CommentSubject">
    <w:name w:val="annotation subject"/>
    <w:basedOn w:val="CommentText"/>
    <w:next w:val="CommentText"/>
    <w:link w:val="CommentSubjectChar"/>
    <w:uiPriority w:val="99"/>
    <w:semiHidden/>
    <w:unhideWhenUsed/>
    <w:rsid w:val="005B7298"/>
    <w:rPr>
      <w:b/>
      <w:bCs/>
    </w:rPr>
  </w:style>
  <w:style w:type="character" w:customStyle="1" w:styleId="CommentSubjectChar">
    <w:name w:val="Comment Subject Char"/>
    <w:basedOn w:val="CommentTextChar"/>
    <w:link w:val="CommentSubject"/>
    <w:uiPriority w:val="99"/>
    <w:semiHidden/>
    <w:rsid w:val="005B7298"/>
    <w:rPr>
      <w:b/>
      <w:bCs/>
      <w:sz w:val="20"/>
      <w:szCs w:val="20"/>
    </w:rPr>
  </w:style>
  <w:style w:type="paragraph" w:styleId="Revision">
    <w:name w:val="Revision"/>
    <w:hidden/>
    <w:uiPriority w:val="99"/>
    <w:semiHidden/>
    <w:rsid w:val="00743138"/>
    <w:pPr>
      <w:spacing w:after="0" w:line="240" w:lineRule="auto"/>
    </w:pPr>
  </w:style>
  <w:style w:type="character" w:customStyle="1" w:styleId="cf01">
    <w:name w:val="cf01"/>
    <w:basedOn w:val="DefaultParagraphFont"/>
    <w:rsid w:val="004F6191"/>
    <w:rPr>
      <w:rFonts w:ascii="Segoe UI" w:hAnsi="Segoe UI" w:cs="Segoe UI" w:hint="default"/>
      <w:sz w:val="18"/>
      <w:szCs w:val="18"/>
    </w:rPr>
  </w:style>
  <w:style w:type="character" w:styleId="LineNumber">
    <w:name w:val="line number"/>
    <w:basedOn w:val="DefaultParagraphFont"/>
    <w:uiPriority w:val="99"/>
    <w:semiHidden/>
    <w:unhideWhenUsed/>
    <w:rsid w:val="006E4D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309168">
      <w:bodyDiv w:val="1"/>
      <w:marLeft w:val="0"/>
      <w:marRight w:val="0"/>
      <w:marTop w:val="0"/>
      <w:marBottom w:val="0"/>
      <w:divBdr>
        <w:top w:val="none" w:sz="0" w:space="0" w:color="auto"/>
        <w:left w:val="none" w:sz="0" w:space="0" w:color="auto"/>
        <w:bottom w:val="none" w:sz="0" w:space="0" w:color="auto"/>
        <w:right w:val="none" w:sz="0" w:space="0" w:color="auto"/>
      </w:divBdr>
    </w:div>
    <w:div w:id="221645514">
      <w:bodyDiv w:val="1"/>
      <w:marLeft w:val="0"/>
      <w:marRight w:val="0"/>
      <w:marTop w:val="0"/>
      <w:marBottom w:val="0"/>
      <w:divBdr>
        <w:top w:val="none" w:sz="0" w:space="0" w:color="auto"/>
        <w:left w:val="none" w:sz="0" w:space="0" w:color="auto"/>
        <w:bottom w:val="none" w:sz="0" w:space="0" w:color="auto"/>
        <w:right w:val="none" w:sz="0" w:space="0" w:color="auto"/>
      </w:divBdr>
    </w:div>
    <w:div w:id="561064447">
      <w:bodyDiv w:val="1"/>
      <w:marLeft w:val="0"/>
      <w:marRight w:val="0"/>
      <w:marTop w:val="0"/>
      <w:marBottom w:val="0"/>
      <w:divBdr>
        <w:top w:val="none" w:sz="0" w:space="0" w:color="auto"/>
        <w:left w:val="none" w:sz="0" w:space="0" w:color="auto"/>
        <w:bottom w:val="none" w:sz="0" w:space="0" w:color="auto"/>
        <w:right w:val="none" w:sz="0" w:space="0" w:color="auto"/>
      </w:divBdr>
    </w:div>
    <w:div w:id="780997716">
      <w:bodyDiv w:val="1"/>
      <w:marLeft w:val="0"/>
      <w:marRight w:val="0"/>
      <w:marTop w:val="0"/>
      <w:marBottom w:val="0"/>
      <w:divBdr>
        <w:top w:val="none" w:sz="0" w:space="0" w:color="auto"/>
        <w:left w:val="none" w:sz="0" w:space="0" w:color="auto"/>
        <w:bottom w:val="none" w:sz="0" w:space="0" w:color="auto"/>
        <w:right w:val="none" w:sz="0" w:space="0" w:color="auto"/>
      </w:divBdr>
    </w:div>
    <w:div w:id="788551370">
      <w:bodyDiv w:val="1"/>
      <w:marLeft w:val="0"/>
      <w:marRight w:val="0"/>
      <w:marTop w:val="0"/>
      <w:marBottom w:val="0"/>
      <w:divBdr>
        <w:top w:val="none" w:sz="0" w:space="0" w:color="auto"/>
        <w:left w:val="none" w:sz="0" w:space="0" w:color="auto"/>
        <w:bottom w:val="none" w:sz="0" w:space="0" w:color="auto"/>
        <w:right w:val="none" w:sz="0" w:space="0" w:color="auto"/>
      </w:divBdr>
    </w:div>
    <w:div w:id="1288706234">
      <w:bodyDiv w:val="1"/>
      <w:marLeft w:val="0"/>
      <w:marRight w:val="0"/>
      <w:marTop w:val="0"/>
      <w:marBottom w:val="0"/>
      <w:divBdr>
        <w:top w:val="none" w:sz="0" w:space="0" w:color="auto"/>
        <w:left w:val="none" w:sz="0" w:space="0" w:color="auto"/>
        <w:bottom w:val="none" w:sz="0" w:space="0" w:color="auto"/>
        <w:right w:val="none" w:sz="0" w:space="0" w:color="auto"/>
      </w:divBdr>
    </w:div>
    <w:div w:id="1832523959">
      <w:bodyDiv w:val="1"/>
      <w:marLeft w:val="0"/>
      <w:marRight w:val="0"/>
      <w:marTop w:val="0"/>
      <w:marBottom w:val="0"/>
      <w:divBdr>
        <w:top w:val="none" w:sz="0" w:space="0" w:color="auto"/>
        <w:left w:val="none" w:sz="0" w:space="0" w:color="auto"/>
        <w:bottom w:val="none" w:sz="0" w:space="0" w:color="auto"/>
        <w:right w:val="none" w:sz="0" w:space="0" w:color="auto"/>
      </w:divBdr>
    </w:div>
    <w:div w:id="2030132854">
      <w:bodyDiv w:val="1"/>
      <w:marLeft w:val="0"/>
      <w:marRight w:val="0"/>
      <w:marTop w:val="0"/>
      <w:marBottom w:val="0"/>
      <w:divBdr>
        <w:top w:val="none" w:sz="0" w:space="0" w:color="auto"/>
        <w:left w:val="none" w:sz="0" w:space="0" w:color="auto"/>
        <w:bottom w:val="none" w:sz="0" w:space="0" w:color="auto"/>
        <w:right w:val="none" w:sz="0" w:space="0" w:color="auto"/>
      </w:divBdr>
    </w:div>
    <w:div w:id="2032875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ssets.publishing.service.gov.uk/government/uploads/system/uploads/attachment_data/file/1077015/United_Kingdom_Food_Security_Report_2021_19may2022.pdf" TargetMode="External"/><Relationship Id="rId18" Type="http://schemas.openxmlformats.org/officeDocument/2006/relationships/hyperlink" Target="https://www.worldbank.org/en/topic/agriculture/brief/food-security-update" TargetMode="External"/><Relationship Id="rId26" Type="http://schemas.openxmlformats.org/officeDocument/2006/relationships/hyperlink" Target="https://www.canada.ca/en/health-canada/services/food-nutrition/food-nutrition-surveillance/health-nutrition-surveys/canadian-community-health-survey-cchs/household-food-insecurity-canada-overview/household-food-security-survey-module-hfssm-health-nutrition-surveys-health-canada.html" TargetMode="External"/><Relationship Id="rId3" Type="http://schemas.openxmlformats.org/officeDocument/2006/relationships/customXml" Target="../customXml/item3.xml"/><Relationship Id="rId21" Type="http://schemas.openxmlformats.org/officeDocument/2006/relationships/hyperlink" Target="https://www.trusselltrust.org/news-and-blog/latest-stats/end-year-stats/"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foodfoundation.org.uk/initiatives/food-insecurity-tracking" TargetMode="External"/><Relationship Id="rId25" Type="http://schemas.openxmlformats.org/officeDocument/2006/relationships/hyperlink" Target="https://www.nhlbi.nih.gov/health-topics/study-quality-assessment-tools" TargetMode="External"/><Relationship Id="rId2" Type="http://schemas.openxmlformats.org/officeDocument/2006/relationships/customXml" Target="../customXml/item2.xml"/><Relationship Id="rId16" Type="http://schemas.openxmlformats.org/officeDocument/2006/relationships/hyperlink" Target="https://www150.statcan.gc.ca/t1/tbl1/en/tv.action?pid=1310083501" TargetMode="External"/><Relationship Id="rId20" Type="http://schemas.openxmlformats.org/officeDocument/2006/relationships/hyperlink" Target="https://www.food.gov.uk/sites/default/files/media/document/FSA%2022-06-09%20-%20Annex%20B%20-%20Household%20Food%20Insecurity%20Evidence%20and%20Consumer%20Tracker%20Data.pdf" TargetMode="External"/><Relationship Id="rId29" Type="http://schemas.openxmlformats.org/officeDocument/2006/relationships/hyperlink" Target="https://data.worldbank.org/income-level/high-incom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epoc.cochrane.org/resources/epoc-resources-review-authors"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ers.usda.gov/topics/food-nutrition-assistance/food-security-in-the-u-s/key-statistics-graphics/#children" TargetMode="External"/><Relationship Id="rId23" Type="http://schemas.openxmlformats.org/officeDocument/2006/relationships/hyperlink" Target="https://www.foodaidnetwork.org.uk/" TargetMode="External"/><Relationship Id="rId28" Type="http://schemas.openxmlformats.org/officeDocument/2006/relationships/hyperlink" Target="https://foodfoundation.org.uk/press-release/government-data-shows-ps20-uplift-likely-have-protected-people-universal-credit-food" TargetMode="External"/><Relationship Id="rId10" Type="http://schemas.openxmlformats.org/officeDocument/2006/relationships/endnotes" Target="endnotes.xml"/><Relationship Id="rId19" Type="http://schemas.openxmlformats.org/officeDocument/2006/relationships/hyperlink" Target="https://www.feedingamerica.org/hunger-in-america"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uk/government/statistics/family-resources-survey-financial-year-2021-to-2022/family-resources-survey-financial-year-2021-to-2022#household-food-security-1" TargetMode="External"/><Relationship Id="rId22" Type="http://schemas.openxmlformats.org/officeDocument/2006/relationships/hyperlink" Target="https://foodbankscanada.ca/hunger-in-canada/" TargetMode="External"/><Relationship Id="rId27" Type="http://schemas.openxmlformats.org/officeDocument/2006/relationships/hyperlink" Target="https://www.usda.gov/media/blog/2021/08/12/thrifty-food-plan-what-it-and-why-it-matters"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53367a2f-2136-41e0-bc36-19755a9119b7">
      <UserInfo>
        <DisplayName>Dianna Smith</DisplayName>
        <AccountId>9</AccountId>
        <AccountType/>
      </UserInfo>
      <UserInfo>
        <DisplayName>Nisreen A Alwan</DisplayName>
        <AccountId>15</AccountId>
        <AccountType/>
      </UserInfo>
      <UserInfo>
        <DisplayName>Elizabeth Taylor</DisplayName>
        <AccountId>14</AccountId>
        <AccountType/>
      </UserInfo>
      <UserInfo>
        <DisplayName>Nida Ziauddeen</DisplayName>
        <AccountId>12</AccountId>
        <AccountType/>
      </UserInfo>
    </SharedWithUsers>
    <TaxCatchAll xmlns="53367a2f-2136-41e0-bc36-19755a9119b7" xsi:nil="true"/>
    <lcf76f155ced4ddcb4097134ff3c332f xmlns="43eb9290-46f0-4155-9812-7da58ff5185a">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F7F898740B6EE4EA09B4468ED3FEF36" ma:contentTypeVersion="17" ma:contentTypeDescription="Create a new document." ma:contentTypeScope="" ma:versionID="dfd42d5d69ded7856494bbd8c90cb499">
  <xsd:schema xmlns:xsd="http://www.w3.org/2001/XMLSchema" xmlns:xs="http://www.w3.org/2001/XMLSchema" xmlns:p="http://schemas.microsoft.com/office/2006/metadata/properties" xmlns:ns2="43eb9290-46f0-4155-9812-7da58ff5185a" xmlns:ns3="53367a2f-2136-41e0-bc36-19755a9119b7" targetNamespace="http://schemas.microsoft.com/office/2006/metadata/properties" ma:root="true" ma:fieldsID="68ec8db140001af4a35152e850b240ba" ns2:_="" ns3:_="">
    <xsd:import namespace="43eb9290-46f0-4155-9812-7da58ff5185a"/>
    <xsd:import namespace="53367a2f-2136-41e0-bc36-19755a9119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eb9290-46f0-4155-9812-7da58ff518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3367a2f-2136-41e0-bc36-19755a9119b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054385c-831c-4223-8a06-832235a0f04b}" ma:internalName="TaxCatchAll" ma:showField="CatchAllData" ma:web="53367a2f-2136-41e0-bc36-19755a9119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E2622-FA84-472E-8268-BEE2AAD786EF}">
  <ds:schemaRefs>
    <ds:schemaRef ds:uri="http://schemas.microsoft.com/sharepoint/v3/contenttype/forms"/>
  </ds:schemaRefs>
</ds:datastoreItem>
</file>

<file path=customXml/itemProps2.xml><?xml version="1.0" encoding="utf-8"?>
<ds:datastoreItem xmlns:ds="http://schemas.openxmlformats.org/officeDocument/2006/customXml" ds:itemID="{6E3F422E-198F-4B65-A41B-5AFA192231B4}">
  <ds:schemaRefs>
    <ds:schemaRef ds:uri="http://schemas.microsoft.com/office/2006/metadata/properties"/>
    <ds:schemaRef ds:uri="http://schemas.microsoft.com/office/infopath/2007/PartnerControls"/>
    <ds:schemaRef ds:uri="53367a2f-2136-41e0-bc36-19755a9119b7"/>
    <ds:schemaRef ds:uri="43eb9290-46f0-4155-9812-7da58ff5185a"/>
  </ds:schemaRefs>
</ds:datastoreItem>
</file>

<file path=customXml/itemProps3.xml><?xml version="1.0" encoding="utf-8"?>
<ds:datastoreItem xmlns:ds="http://schemas.openxmlformats.org/officeDocument/2006/customXml" ds:itemID="{D454E735-25DF-4355-9C90-18F46DE359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eb9290-46f0-4155-9812-7da58ff5185a"/>
    <ds:schemaRef ds:uri="53367a2f-2136-41e0-bc36-19755a9119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F6CE148-03D0-484F-ACD1-DFF7D8853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21977</Words>
  <Characters>62770</Characters>
  <Application>Microsoft Office Word</Application>
  <DocSecurity>0</DocSecurity>
  <Lines>2203</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dc:creator>
  <cp:keywords/>
  <cp:lastModifiedBy>Charlotte Stahacz</cp:lastModifiedBy>
  <cp:revision>8</cp:revision>
  <cp:lastPrinted>2023-05-08T12:46:00Z</cp:lastPrinted>
  <dcterms:created xsi:type="dcterms:W3CDTF">2024-07-03T14:33:00Z</dcterms:created>
  <dcterms:modified xsi:type="dcterms:W3CDTF">2024-07-0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7F898740B6EE4EA09B4468ED3FEF36</vt:lpwstr>
  </property>
  <property fmtid="{D5CDD505-2E9C-101B-9397-08002B2CF9AE}" pid="3" name="ZOTERO_PREF_1">
    <vt:lpwstr>&lt;data data-version="3" zotero-version="6.0.12"&gt;&lt;session id="579h3EWe"/&gt;&lt;style id="http://www.zotero.org/styles/vancouver" locale="en-US" hasBibliography="1" bibliographyStyleHasBeenSet="0"/&gt;&lt;prefs&gt;&lt;pref name="fieldType" value="Field"/&gt;&lt;/prefs&gt;&lt;/data&gt;</vt:lpwstr>
  </property>
  <property fmtid="{D5CDD505-2E9C-101B-9397-08002B2CF9AE}" pid="4" name="GrammarlyDocumentId">
    <vt:lpwstr>fafa554329175b66e23f16ecc6a79c660922a13392a37c0b61cac0f7c9595ef5</vt:lpwstr>
  </property>
  <property fmtid="{D5CDD505-2E9C-101B-9397-08002B2CF9AE}" pid="5" name="MediaServiceImageTags">
    <vt:lpwstr/>
  </property>
</Properties>
</file>